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E6341" w:rsidRDefault="00DE6341"/>
    <w:p w:rsidR="00DE6341" w:rsidRPr="00DE6341" w:rsidRDefault="00DE6341" w:rsidP="00DE6341"/>
    <w:p w:rsidR="00DE6341" w:rsidRPr="00DE6341" w:rsidRDefault="00DE6341" w:rsidP="00DE6341"/>
    <w:p w:rsidR="00DE6341" w:rsidRPr="00DE6341" w:rsidRDefault="00DE6341" w:rsidP="00DE6341"/>
    <w:p w:rsidR="00DE6341" w:rsidRPr="00DE6341" w:rsidRDefault="00DE6341" w:rsidP="00DE6341"/>
    <w:p w:rsidR="00DE6341" w:rsidRPr="00DE6341" w:rsidRDefault="00DE6341" w:rsidP="00DE6341"/>
    <w:p w:rsidR="00DE6341" w:rsidRPr="00DE6341" w:rsidRDefault="00DE6341" w:rsidP="00DE6341"/>
    <w:p w:rsidR="00DE6341" w:rsidRDefault="00DE6341" w:rsidP="00DE6341"/>
    <w:p w:rsidR="00BC3E19" w:rsidRDefault="00BC3E19" w:rsidP="00DE6341"/>
    <w:p w:rsidR="00BC3E19" w:rsidRDefault="00BC3E19" w:rsidP="00DE6341"/>
    <w:p w:rsidR="00F84EF3" w:rsidRDefault="00F83B3D" w:rsidP="00DE6341">
      <w:r>
        <w:rPr>
          <w:noProof/>
          <w:lang w:eastAsia="nl-NL"/>
        </w:rPr>
        <w:drawing>
          <wp:anchor distT="0" distB="0" distL="114300" distR="114300" simplePos="0" relativeHeight="251734016" behindDoc="0" locked="0" layoutInCell="1" allowOverlap="1" wp14:anchorId="7AC36BAA" wp14:editId="360641A9">
            <wp:simplePos x="0" y="0"/>
            <wp:positionH relativeFrom="column">
              <wp:posOffset>-104140</wp:posOffset>
            </wp:positionH>
            <wp:positionV relativeFrom="paragraph">
              <wp:posOffset>234950</wp:posOffset>
            </wp:positionV>
            <wp:extent cx="5971540" cy="1677670"/>
            <wp:effectExtent l="0" t="0" r="0" b="0"/>
            <wp:wrapSquare wrapText="bothSides"/>
            <wp:docPr id="54" name="Afbeelding 54" descr="Afbeeldingsresultaat voor blokker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fbeeldingsresultaat voor blokker logo"/>
                    <pic:cNvPicPr>
                      <a:picLocks noChangeAspect="1" noChangeArrowheads="1"/>
                    </pic:cNvPicPr>
                  </pic:nvPicPr>
                  <pic:blipFill rotWithShape="1">
                    <a:blip r:embed="rId9">
                      <a:extLst>
                        <a:ext uri="{28A0092B-C50C-407E-A947-70E740481C1C}">
                          <a14:useLocalDpi xmlns:a14="http://schemas.microsoft.com/office/drawing/2010/main" val="0"/>
                        </a:ext>
                      </a:extLst>
                    </a:blip>
                    <a:srcRect t="24720" b="25252"/>
                    <a:stretch/>
                  </pic:blipFill>
                  <pic:spPr bwMode="auto">
                    <a:xfrm>
                      <a:off x="0" y="0"/>
                      <a:ext cx="5971540" cy="16776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E6341" w:rsidRDefault="00DE6341" w:rsidP="00DE6341">
      <w:pPr>
        <w:ind w:firstLine="708"/>
      </w:pPr>
    </w:p>
    <w:p w:rsidR="00DE6341" w:rsidRDefault="00DE6341" w:rsidP="00DE6341">
      <w:pPr>
        <w:rPr>
          <w:sz w:val="44"/>
          <w:szCs w:val="44"/>
        </w:rPr>
      </w:pPr>
    </w:p>
    <w:p w:rsidR="00DD5B81" w:rsidRDefault="00DD5B81" w:rsidP="00DE6341">
      <w:pPr>
        <w:rPr>
          <w:sz w:val="52"/>
          <w:szCs w:val="44"/>
        </w:rPr>
      </w:pPr>
    </w:p>
    <w:p w:rsidR="00F84EF3" w:rsidRDefault="00F84EF3" w:rsidP="00DE6341">
      <w:pPr>
        <w:rPr>
          <w:sz w:val="52"/>
          <w:szCs w:val="44"/>
        </w:rPr>
      </w:pPr>
    </w:p>
    <w:p w:rsidR="00DE6341" w:rsidRDefault="00DE6341" w:rsidP="00DE6341">
      <w:pPr>
        <w:rPr>
          <w:sz w:val="44"/>
          <w:szCs w:val="44"/>
        </w:rPr>
      </w:pPr>
    </w:p>
    <w:p w:rsidR="00CA0C44" w:rsidRDefault="00CA0C44" w:rsidP="00DE6341">
      <w:pPr>
        <w:rPr>
          <w:sz w:val="44"/>
          <w:szCs w:val="44"/>
        </w:rPr>
      </w:pPr>
    </w:p>
    <w:p w:rsidR="00CA0C44" w:rsidRPr="00DE6341" w:rsidRDefault="00CA0C44" w:rsidP="00DE6341"/>
    <w:p w:rsidR="00DE6341" w:rsidRDefault="00DE6341" w:rsidP="00DE6341"/>
    <w:p w:rsidR="0000115B" w:rsidRPr="00DE6341" w:rsidRDefault="0000115B" w:rsidP="00DE6341"/>
    <w:p w:rsidR="00DE6341" w:rsidRPr="00DE6341" w:rsidRDefault="00DE6341" w:rsidP="00DE6341"/>
    <w:p w:rsidR="00DE6341" w:rsidRPr="00DE6341" w:rsidRDefault="00DE6341" w:rsidP="00DE6341"/>
    <w:p w:rsidR="00DE6341" w:rsidRPr="00DE6341" w:rsidRDefault="00F84EF3" w:rsidP="00DE6341">
      <w:r>
        <w:rPr>
          <w:noProof/>
          <w:lang w:eastAsia="nl-NL"/>
        </w:rPr>
        <mc:AlternateContent>
          <mc:Choice Requires="wps">
            <w:drawing>
              <wp:anchor distT="0" distB="0" distL="114300" distR="114300" simplePos="0" relativeHeight="251732992" behindDoc="0" locked="0" layoutInCell="1" allowOverlap="1" wp14:anchorId="1CA5ED2A" wp14:editId="2488127E">
                <wp:simplePos x="0" y="0"/>
                <wp:positionH relativeFrom="column">
                  <wp:posOffset>-1043305</wp:posOffset>
                </wp:positionH>
                <wp:positionV relativeFrom="paragraph">
                  <wp:posOffset>86522</wp:posOffset>
                </wp:positionV>
                <wp:extent cx="7743825" cy="2200275"/>
                <wp:effectExtent l="0" t="0" r="28575" b="28575"/>
                <wp:wrapNone/>
                <wp:docPr id="53" name="Rechthoek 53"/>
                <wp:cNvGraphicFramePr/>
                <a:graphic xmlns:a="http://schemas.openxmlformats.org/drawingml/2006/main">
                  <a:graphicData uri="http://schemas.microsoft.com/office/word/2010/wordprocessingShape">
                    <wps:wsp>
                      <wps:cNvSpPr/>
                      <wps:spPr>
                        <a:xfrm>
                          <a:off x="0" y="0"/>
                          <a:ext cx="7743825" cy="2200275"/>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rsidR="00D177D8" w:rsidRPr="004457DA" w:rsidRDefault="00D177D8" w:rsidP="00CA0C44">
                            <w:pPr>
                              <w:jc w:val="center"/>
                              <w:rPr>
                                <w:b/>
                                <w:sz w:val="72"/>
                              </w:rPr>
                            </w:pPr>
                            <w:r w:rsidRPr="004457DA">
                              <w:rPr>
                                <w:b/>
                                <w:sz w:val="72"/>
                              </w:rPr>
                              <w:t>Regeren is vooruitzien</w:t>
                            </w:r>
                          </w:p>
                          <w:p w:rsidR="00D177D8" w:rsidRPr="00CA0C44" w:rsidRDefault="00D177D8" w:rsidP="00CA0C44">
                            <w:pPr>
                              <w:jc w:val="center"/>
                              <w:rPr>
                                <w:b/>
                                <w:sz w:val="24"/>
                              </w:rPr>
                            </w:pPr>
                          </w:p>
                          <w:p w:rsidR="00D177D8" w:rsidRPr="00CA0C44" w:rsidRDefault="00D177D8" w:rsidP="00CA0C44">
                            <w:pPr>
                              <w:jc w:val="center"/>
                              <w:rPr>
                                <w:b/>
                                <w:sz w:val="32"/>
                              </w:rPr>
                            </w:pPr>
                            <w:r>
                              <w:rPr>
                                <w:b/>
                                <w:sz w:val="32"/>
                              </w:rPr>
                              <w:t>Een onderzoek naar de verbetering van de promotionele voorraadbeschikbaarhe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hthoek 53" o:spid="_x0000_s1026" style="position:absolute;left:0;text-align:left;margin-left:-82.15pt;margin-top:6.8pt;width:609.75pt;height:173.2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" fillcolor="black [3200]" strokecolor="black [1600]" strokeweight="2pt">
                <v:textbox>
                  <w:txbxContent>
                    <w:p w:rsidR="00D177D8" w:rsidRPr="004457DA" w:rsidRDefault="00D177D8" w:rsidP="00CA0C44">
                      <w:pPr>
                        <w:jc w:val="center"/>
                        <w:rPr>
                          <w:b/>
                          <w:sz w:val="72"/>
                        </w:rPr>
                      </w:pPr>
                      <w:r w:rsidRPr="004457DA">
                        <w:rPr>
                          <w:b/>
                          <w:sz w:val="72"/>
                        </w:rPr>
                        <w:t>Regeren is vooruitzien</w:t>
                      </w:r>
                    </w:p>
                    <w:p w:rsidR="00D177D8" w:rsidRPr="00CA0C44" w:rsidRDefault="00D177D8" w:rsidP="00CA0C44">
                      <w:pPr>
                        <w:jc w:val="center"/>
                        <w:rPr>
                          <w:b/>
                          <w:sz w:val="24"/>
                        </w:rPr>
                      </w:pPr>
                    </w:p>
                    <w:p w:rsidR="00D177D8" w:rsidRPr="00CA0C44" w:rsidRDefault="00D177D8" w:rsidP="00CA0C44">
                      <w:pPr>
                        <w:jc w:val="center"/>
                        <w:rPr>
                          <w:b/>
                          <w:sz w:val="32"/>
                        </w:rPr>
                      </w:pPr>
                      <w:r>
                        <w:rPr>
                          <w:b/>
                          <w:sz w:val="32"/>
                        </w:rPr>
                        <w:t>Een onderzoek naar de verbetering van de promotionele voorraadbeschikbaarheid.</w:t>
                      </w:r>
                    </w:p>
                  </w:txbxContent>
                </v:textbox>
              </v:rect>
            </w:pict>
          </mc:Fallback>
        </mc:AlternateContent>
      </w:r>
    </w:p>
    <w:p w:rsidR="00767B47" w:rsidRDefault="00F84EF3" w:rsidP="001709F0">
      <w:pPr>
        <w:pStyle w:val="Kop1"/>
        <w:numPr>
          <w:ilvl w:val="0"/>
          <w:numId w:val="0"/>
        </w:numPr>
      </w:pPr>
      <w:bookmarkStart w:id="0" w:name="_Toc483379672"/>
      <w:bookmarkStart w:id="1" w:name="_Toc484510700"/>
      <w:r>
        <w:rPr>
          <w:noProof/>
          <w:lang w:eastAsia="nl-NL"/>
        </w:rPr>
        <mc:AlternateContent>
          <mc:Choice Requires="wps">
            <w:drawing>
              <wp:anchor distT="0" distB="0" distL="114300" distR="114300" simplePos="0" relativeHeight="251731968" behindDoc="0" locked="0" layoutInCell="1" allowOverlap="1" wp14:anchorId="133A2206" wp14:editId="38380723">
                <wp:simplePos x="0" y="0"/>
                <wp:positionH relativeFrom="column">
                  <wp:posOffset>-900430</wp:posOffset>
                </wp:positionH>
                <wp:positionV relativeFrom="paragraph">
                  <wp:posOffset>2138207</wp:posOffset>
                </wp:positionV>
                <wp:extent cx="7600950" cy="1266825"/>
                <wp:effectExtent l="57150" t="19050" r="76200" b="104775"/>
                <wp:wrapNone/>
                <wp:docPr id="16" name="Rechthoek 16"/>
                <wp:cNvGraphicFramePr/>
                <a:graphic xmlns:a="http://schemas.openxmlformats.org/drawingml/2006/main">
                  <a:graphicData uri="http://schemas.microsoft.com/office/word/2010/wordprocessingShape">
                    <wps:wsp>
                      <wps:cNvSpPr/>
                      <wps:spPr>
                        <a:xfrm>
                          <a:off x="0" y="0"/>
                          <a:ext cx="7600950" cy="1266825"/>
                        </a:xfrm>
                        <a:prstGeom prst="rect">
                          <a:avLst/>
                        </a:prstGeom>
                      </wps:spPr>
                      <wps:style>
                        <a:lnRef idx="1">
                          <a:schemeClr val="accent3"/>
                        </a:lnRef>
                        <a:fillRef idx="3">
                          <a:schemeClr val="accent3"/>
                        </a:fillRef>
                        <a:effectRef idx="2">
                          <a:schemeClr val="accent3"/>
                        </a:effectRef>
                        <a:fontRef idx="minor">
                          <a:schemeClr val="lt1"/>
                        </a:fontRef>
                      </wps:style>
                      <wps:txbx>
                        <w:txbxContent>
                          <w:p w:rsidR="00D177D8" w:rsidRPr="00D03277" w:rsidRDefault="00D177D8" w:rsidP="00CA0C44">
                            <w:pPr>
                              <w:ind w:firstLine="708"/>
                              <w:jc w:val="left"/>
                              <w:rPr>
                                <w:b/>
                              </w:rPr>
                            </w:pPr>
                            <w:r w:rsidRPr="00D03277">
                              <w:rPr>
                                <w:b/>
                              </w:rPr>
                              <w:t>Naam:</w:t>
                            </w:r>
                            <w:r w:rsidRPr="00D03277">
                              <w:rPr>
                                <w:b/>
                              </w:rPr>
                              <w:tab/>
                            </w:r>
                            <w:r w:rsidRPr="00D03277">
                              <w:rPr>
                                <w:b/>
                              </w:rPr>
                              <w:tab/>
                              <w:t xml:space="preserve">Arjan </w:t>
                            </w:r>
                            <w:proofErr w:type="spellStart"/>
                            <w:r w:rsidRPr="00D03277">
                              <w:rPr>
                                <w:b/>
                              </w:rPr>
                              <w:t>Markestein</w:t>
                            </w:r>
                            <w:proofErr w:type="spellEnd"/>
                            <w:r w:rsidRPr="00D03277">
                              <w:rPr>
                                <w:b/>
                              </w:rPr>
                              <w:tab/>
                            </w:r>
                            <w:r w:rsidRPr="00D03277">
                              <w:rPr>
                                <w:b/>
                              </w:rPr>
                              <w:tab/>
                            </w:r>
                            <w:r w:rsidRPr="00D03277">
                              <w:rPr>
                                <w:b/>
                              </w:rPr>
                              <w:tab/>
                              <w:t>Schoolbegeleider:</w:t>
                            </w:r>
                            <w:r w:rsidRPr="00D03277">
                              <w:rPr>
                                <w:b/>
                              </w:rPr>
                              <w:tab/>
                              <w:t>Drs. N. Knoops</w:t>
                            </w:r>
                          </w:p>
                          <w:p w:rsidR="00D177D8" w:rsidRPr="00D03277" w:rsidRDefault="00D177D8" w:rsidP="00CA0C44">
                            <w:pPr>
                              <w:ind w:firstLine="708"/>
                              <w:jc w:val="left"/>
                              <w:rPr>
                                <w:b/>
                              </w:rPr>
                            </w:pPr>
                            <w:proofErr w:type="spellStart"/>
                            <w:r w:rsidRPr="00D03277">
                              <w:rPr>
                                <w:b/>
                              </w:rPr>
                              <w:t>Studentnr</w:t>
                            </w:r>
                            <w:proofErr w:type="spellEnd"/>
                            <w:r w:rsidRPr="00D03277">
                              <w:rPr>
                                <w:b/>
                              </w:rPr>
                              <w:t>:</w:t>
                            </w:r>
                            <w:r w:rsidRPr="00D03277">
                              <w:rPr>
                                <w:b/>
                              </w:rPr>
                              <w:tab/>
                              <w:t>08797079</w:t>
                            </w:r>
                            <w:r w:rsidRPr="00D03277">
                              <w:rPr>
                                <w:b/>
                              </w:rPr>
                              <w:tab/>
                              <w:t xml:space="preserve"> </w:t>
                            </w:r>
                            <w:r w:rsidRPr="00D03277">
                              <w:rPr>
                                <w:b/>
                              </w:rPr>
                              <w:tab/>
                            </w:r>
                            <w:r w:rsidRPr="00D03277">
                              <w:rPr>
                                <w:b/>
                              </w:rPr>
                              <w:tab/>
                            </w:r>
                            <w:r w:rsidRPr="00D03277">
                              <w:rPr>
                                <w:b/>
                              </w:rPr>
                              <w:tab/>
                              <w:t>Bedrijfsbegeleider:</w:t>
                            </w:r>
                            <w:r w:rsidRPr="00D03277">
                              <w:rPr>
                                <w:b/>
                              </w:rPr>
                              <w:tab/>
                              <w:t>M. van Keulen</w:t>
                            </w:r>
                          </w:p>
                          <w:p w:rsidR="00D177D8" w:rsidRPr="00D03277" w:rsidRDefault="00D177D8" w:rsidP="00CA0C44">
                            <w:pPr>
                              <w:ind w:firstLine="708"/>
                              <w:jc w:val="left"/>
                              <w:rPr>
                                <w:b/>
                              </w:rPr>
                            </w:pPr>
                            <w:r w:rsidRPr="00D03277">
                              <w:rPr>
                                <w:b/>
                              </w:rPr>
                              <w:t>Organisatie:</w:t>
                            </w:r>
                            <w:r w:rsidRPr="00D03277">
                              <w:rPr>
                                <w:b/>
                              </w:rPr>
                              <w:tab/>
                              <w:t>Blokker B.V.</w:t>
                            </w:r>
                            <w:r w:rsidRPr="00D03277">
                              <w:rPr>
                                <w:b/>
                              </w:rPr>
                              <w:tab/>
                            </w:r>
                            <w:r w:rsidRPr="00D03277">
                              <w:rPr>
                                <w:b/>
                              </w:rPr>
                              <w:tab/>
                            </w:r>
                            <w:r w:rsidRPr="00D03277">
                              <w:rPr>
                                <w:b/>
                              </w:rPr>
                              <w:tab/>
                            </w:r>
                            <w:r w:rsidRPr="00D03277">
                              <w:rPr>
                                <w:b/>
                              </w:rPr>
                              <w:tab/>
                              <w:t>Opleiding:</w:t>
                            </w:r>
                            <w:r w:rsidRPr="00D03277">
                              <w:rPr>
                                <w:b/>
                              </w:rPr>
                              <w:tab/>
                            </w:r>
                            <w:r w:rsidRPr="00D03277">
                              <w:rPr>
                                <w:b/>
                              </w:rPr>
                              <w:tab/>
                              <w:t>Logistiek &amp; Economie</w:t>
                            </w:r>
                          </w:p>
                          <w:p w:rsidR="00D177D8" w:rsidRPr="00D03277" w:rsidRDefault="00D177D8" w:rsidP="00CA0C44">
                            <w:pPr>
                              <w:ind w:firstLine="708"/>
                              <w:jc w:val="left"/>
                              <w:rPr>
                                <w:b/>
                              </w:rPr>
                            </w:pPr>
                            <w:r w:rsidRPr="00D03277">
                              <w:rPr>
                                <w:b/>
                              </w:rPr>
                              <w:t>Afdeling:</w:t>
                            </w:r>
                            <w:r w:rsidRPr="00D03277">
                              <w:rPr>
                                <w:b/>
                              </w:rPr>
                              <w:tab/>
                              <w:t>Supply Chain</w:t>
                            </w:r>
                            <w:r w:rsidRPr="00D03277">
                              <w:rPr>
                                <w:b/>
                              </w:rPr>
                              <w:tab/>
                            </w:r>
                            <w:r w:rsidRPr="00D03277">
                              <w:rPr>
                                <w:b/>
                              </w:rPr>
                              <w:tab/>
                            </w:r>
                            <w:r w:rsidRPr="00D03277">
                              <w:rPr>
                                <w:b/>
                              </w:rPr>
                              <w:tab/>
                            </w:r>
                            <w:r w:rsidRPr="00D03277">
                              <w:rPr>
                                <w:b/>
                              </w:rPr>
                              <w:tab/>
                              <w:t>Datum:</w:t>
                            </w:r>
                            <w:r w:rsidRPr="00D03277">
                              <w:rPr>
                                <w:b/>
                              </w:rPr>
                              <w:tab/>
                            </w:r>
                            <w:r w:rsidRPr="00D03277">
                              <w:rPr>
                                <w:b/>
                              </w:rPr>
                              <w:tab/>
                            </w:r>
                            <w:r w:rsidRPr="00D03277">
                              <w:rPr>
                                <w:b/>
                              </w:rPr>
                              <w:tab/>
                              <w:t>6 juni 2017</w:t>
                            </w:r>
                          </w:p>
                          <w:p w:rsidR="00D177D8" w:rsidRPr="00D03277" w:rsidRDefault="00D177D8" w:rsidP="00CA0C44">
                            <w:pPr>
                              <w:ind w:firstLine="708"/>
                              <w:jc w:val="left"/>
                              <w:rPr>
                                <w:b/>
                              </w:rPr>
                            </w:pPr>
                            <w:r w:rsidRPr="00D03277">
                              <w:rPr>
                                <w:b/>
                              </w:rPr>
                              <w:t>Instituut:</w:t>
                            </w:r>
                            <w:r w:rsidRPr="00D03277">
                              <w:rPr>
                                <w:b/>
                              </w:rPr>
                              <w:tab/>
                              <w:t>Hogeschool Rotterdam</w:t>
                            </w:r>
                            <w:r w:rsidRPr="00D03277">
                              <w:rPr>
                                <w:b/>
                              </w:rPr>
                              <w:tab/>
                            </w:r>
                            <w:r w:rsidRPr="00D03277">
                              <w:rPr>
                                <w:b/>
                              </w:rPr>
                              <w:tab/>
                            </w:r>
                            <w:r w:rsidRPr="00D03277">
                              <w:rPr>
                                <w:b/>
                              </w:rPr>
                              <w:tab/>
                              <w:t>Versie:</w:t>
                            </w:r>
                            <w:r w:rsidRPr="00D03277">
                              <w:rPr>
                                <w:b/>
                              </w:rPr>
                              <w:tab/>
                            </w:r>
                            <w:r w:rsidRPr="00D03277">
                              <w:rPr>
                                <w:b/>
                              </w:rPr>
                              <w:tab/>
                            </w:r>
                            <w:r w:rsidRPr="00D03277">
                              <w:rPr>
                                <w:b/>
                              </w:rPr>
                              <w:tab/>
                              <w:t>1.0</w:t>
                            </w:r>
                            <w:r w:rsidRPr="00D03277">
                              <w:rPr>
                                <w:b/>
                              </w:rPr>
                              <w:tab/>
                            </w:r>
                          </w:p>
                          <w:p w:rsidR="00D177D8" w:rsidRDefault="00D177D8" w:rsidP="0078580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hthoek 16" o:spid="_x0000_s1027" style="position:absolute;left:0;text-align:left;margin-left:-70.9pt;margin-top:168.35pt;width:598.5pt;height:99.7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" fillcolor="#773605 [1638]" strokecolor="#de6409 [3046]">
                <v:fill color2="#db6309 [3014]" rotate="t" angle="180" colors="0 #c74a00;52429f #ff6300;1 #ff6300" focus="100%" type="gradient">
                  <o:fill v:ext="view" type="gradientUnscaled"/>
                </v:fill>
                <v:shadow on="t" color="black" opacity="22937f" origin=",.5" offset="0,.63889mm"/>
                <v:textbox>
                  <w:txbxContent>
                    <w:p w:rsidR="00D177D8" w:rsidRPr="00D03277" w:rsidRDefault="00D177D8" w:rsidP="00CA0C44">
                      <w:pPr>
                        <w:ind w:firstLine="708"/>
                        <w:jc w:val="left"/>
                        <w:rPr>
                          <w:b/>
                        </w:rPr>
                      </w:pPr>
                      <w:r w:rsidRPr="00D03277">
                        <w:rPr>
                          <w:b/>
                        </w:rPr>
                        <w:t>Naam:</w:t>
                      </w:r>
                      <w:r w:rsidRPr="00D03277">
                        <w:rPr>
                          <w:b/>
                        </w:rPr>
                        <w:tab/>
                      </w:r>
                      <w:r w:rsidRPr="00D03277">
                        <w:rPr>
                          <w:b/>
                        </w:rPr>
                        <w:tab/>
                        <w:t xml:space="preserve">Arjan </w:t>
                      </w:r>
                      <w:proofErr w:type="spellStart"/>
                      <w:r w:rsidRPr="00D03277">
                        <w:rPr>
                          <w:b/>
                        </w:rPr>
                        <w:t>Markestein</w:t>
                      </w:r>
                      <w:proofErr w:type="spellEnd"/>
                      <w:r w:rsidRPr="00D03277">
                        <w:rPr>
                          <w:b/>
                        </w:rPr>
                        <w:tab/>
                      </w:r>
                      <w:r w:rsidRPr="00D03277">
                        <w:rPr>
                          <w:b/>
                        </w:rPr>
                        <w:tab/>
                      </w:r>
                      <w:r w:rsidRPr="00D03277">
                        <w:rPr>
                          <w:b/>
                        </w:rPr>
                        <w:tab/>
                        <w:t>Schoolbegeleider:</w:t>
                      </w:r>
                      <w:r w:rsidRPr="00D03277">
                        <w:rPr>
                          <w:b/>
                        </w:rPr>
                        <w:tab/>
                        <w:t>Drs. N. Knoops</w:t>
                      </w:r>
                    </w:p>
                    <w:p w:rsidR="00D177D8" w:rsidRPr="00D03277" w:rsidRDefault="00D177D8" w:rsidP="00CA0C44">
                      <w:pPr>
                        <w:ind w:firstLine="708"/>
                        <w:jc w:val="left"/>
                        <w:rPr>
                          <w:b/>
                        </w:rPr>
                      </w:pPr>
                      <w:proofErr w:type="spellStart"/>
                      <w:r w:rsidRPr="00D03277">
                        <w:rPr>
                          <w:b/>
                        </w:rPr>
                        <w:t>Studentnr</w:t>
                      </w:r>
                      <w:proofErr w:type="spellEnd"/>
                      <w:r w:rsidRPr="00D03277">
                        <w:rPr>
                          <w:b/>
                        </w:rPr>
                        <w:t>:</w:t>
                      </w:r>
                      <w:r w:rsidRPr="00D03277">
                        <w:rPr>
                          <w:b/>
                        </w:rPr>
                        <w:tab/>
                        <w:t>08797079</w:t>
                      </w:r>
                      <w:r w:rsidRPr="00D03277">
                        <w:rPr>
                          <w:b/>
                        </w:rPr>
                        <w:tab/>
                        <w:t xml:space="preserve"> </w:t>
                      </w:r>
                      <w:r w:rsidRPr="00D03277">
                        <w:rPr>
                          <w:b/>
                        </w:rPr>
                        <w:tab/>
                      </w:r>
                      <w:r w:rsidRPr="00D03277">
                        <w:rPr>
                          <w:b/>
                        </w:rPr>
                        <w:tab/>
                      </w:r>
                      <w:r w:rsidRPr="00D03277">
                        <w:rPr>
                          <w:b/>
                        </w:rPr>
                        <w:tab/>
                        <w:t>Bedrijfsbegeleider:</w:t>
                      </w:r>
                      <w:r w:rsidRPr="00D03277">
                        <w:rPr>
                          <w:b/>
                        </w:rPr>
                        <w:tab/>
                        <w:t>M. van Keulen</w:t>
                      </w:r>
                    </w:p>
                    <w:p w:rsidR="00D177D8" w:rsidRPr="00D03277" w:rsidRDefault="00D177D8" w:rsidP="00CA0C44">
                      <w:pPr>
                        <w:ind w:firstLine="708"/>
                        <w:jc w:val="left"/>
                        <w:rPr>
                          <w:b/>
                        </w:rPr>
                      </w:pPr>
                      <w:r w:rsidRPr="00D03277">
                        <w:rPr>
                          <w:b/>
                        </w:rPr>
                        <w:t>Organisatie:</w:t>
                      </w:r>
                      <w:r w:rsidRPr="00D03277">
                        <w:rPr>
                          <w:b/>
                        </w:rPr>
                        <w:tab/>
                        <w:t>Blokker B.V.</w:t>
                      </w:r>
                      <w:r w:rsidRPr="00D03277">
                        <w:rPr>
                          <w:b/>
                        </w:rPr>
                        <w:tab/>
                      </w:r>
                      <w:r w:rsidRPr="00D03277">
                        <w:rPr>
                          <w:b/>
                        </w:rPr>
                        <w:tab/>
                      </w:r>
                      <w:r w:rsidRPr="00D03277">
                        <w:rPr>
                          <w:b/>
                        </w:rPr>
                        <w:tab/>
                      </w:r>
                      <w:r w:rsidRPr="00D03277">
                        <w:rPr>
                          <w:b/>
                        </w:rPr>
                        <w:tab/>
                        <w:t>Opleiding:</w:t>
                      </w:r>
                      <w:r w:rsidRPr="00D03277">
                        <w:rPr>
                          <w:b/>
                        </w:rPr>
                        <w:tab/>
                      </w:r>
                      <w:r w:rsidRPr="00D03277">
                        <w:rPr>
                          <w:b/>
                        </w:rPr>
                        <w:tab/>
                        <w:t>Logistiek &amp; Economie</w:t>
                      </w:r>
                    </w:p>
                    <w:p w:rsidR="00D177D8" w:rsidRPr="00D03277" w:rsidRDefault="00D177D8" w:rsidP="00CA0C44">
                      <w:pPr>
                        <w:ind w:firstLine="708"/>
                        <w:jc w:val="left"/>
                        <w:rPr>
                          <w:b/>
                        </w:rPr>
                      </w:pPr>
                      <w:r w:rsidRPr="00D03277">
                        <w:rPr>
                          <w:b/>
                        </w:rPr>
                        <w:t>Afdeling:</w:t>
                      </w:r>
                      <w:r w:rsidRPr="00D03277">
                        <w:rPr>
                          <w:b/>
                        </w:rPr>
                        <w:tab/>
                        <w:t>Supply Chain</w:t>
                      </w:r>
                      <w:r w:rsidRPr="00D03277">
                        <w:rPr>
                          <w:b/>
                        </w:rPr>
                        <w:tab/>
                      </w:r>
                      <w:r w:rsidRPr="00D03277">
                        <w:rPr>
                          <w:b/>
                        </w:rPr>
                        <w:tab/>
                      </w:r>
                      <w:r w:rsidRPr="00D03277">
                        <w:rPr>
                          <w:b/>
                        </w:rPr>
                        <w:tab/>
                      </w:r>
                      <w:r w:rsidRPr="00D03277">
                        <w:rPr>
                          <w:b/>
                        </w:rPr>
                        <w:tab/>
                        <w:t>Datum:</w:t>
                      </w:r>
                      <w:r w:rsidRPr="00D03277">
                        <w:rPr>
                          <w:b/>
                        </w:rPr>
                        <w:tab/>
                      </w:r>
                      <w:r w:rsidRPr="00D03277">
                        <w:rPr>
                          <w:b/>
                        </w:rPr>
                        <w:tab/>
                      </w:r>
                      <w:r w:rsidRPr="00D03277">
                        <w:rPr>
                          <w:b/>
                        </w:rPr>
                        <w:tab/>
                        <w:t>6 juni 2017</w:t>
                      </w:r>
                    </w:p>
                    <w:p w:rsidR="00D177D8" w:rsidRPr="00D03277" w:rsidRDefault="00D177D8" w:rsidP="00CA0C44">
                      <w:pPr>
                        <w:ind w:firstLine="708"/>
                        <w:jc w:val="left"/>
                        <w:rPr>
                          <w:b/>
                        </w:rPr>
                      </w:pPr>
                      <w:r w:rsidRPr="00D03277">
                        <w:rPr>
                          <w:b/>
                        </w:rPr>
                        <w:t>Instituut:</w:t>
                      </w:r>
                      <w:r w:rsidRPr="00D03277">
                        <w:rPr>
                          <w:b/>
                        </w:rPr>
                        <w:tab/>
                        <w:t>Hogeschool Rotterdam</w:t>
                      </w:r>
                      <w:r w:rsidRPr="00D03277">
                        <w:rPr>
                          <w:b/>
                        </w:rPr>
                        <w:tab/>
                      </w:r>
                      <w:r w:rsidRPr="00D03277">
                        <w:rPr>
                          <w:b/>
                        </w:rPr>
                        <w:tab/>
                      </w:r>
                      <w:r w:rsidRPr="00D03277">
                        <w:rPr>
                          <w:b/>
                        </w:rPr>
                        <w:tab/>
                        <w:t>Versie:</w:t>
                      </w:r>
                      <w:r w:rsidRPr="00D03277">
                        <w:rPr>
                          <w:b/>
                        </w:rPr>
                        <w:tab/>
                      </w:r>
                      <w:r w:rsidRPr="00D03277">
                        <w:rPr>
                          <w:b/>
                        </w:rPr>
                        <w:tab/>
                      </w:r>
                      <w:r w:rsidRPr="00D03277">
                        <w:rPr>
                          <w:b/>
                        </w:rPr>
                        <w:tab/>
                        <w:t>1.0</w:t>
                      </w:r>
                      <w:r w:rsidRPr="00D03277">
                        <w:rPr>
                          <w:b/>
                        </w:rPr>
                        <w:tab/>
                      </w:r>
                    </w:p>
                    <w:p w:rsidR="00D177D8" w:rsidRDefault="00D177D8" w:rsidP="0078580D">
                      <w:pPr>
                        <w:jc w:val="center"/>
                      </w:pPr>
                    </w:p>
                  </w:txbxContent>
                </v:textbox>
              </v:rect>
            </w:pict>
          </mc:Fallback>
        </mc:AlternateContent>
      </w:r>
      <w:r w:rsidR="00BC3E19">
        <w:br w:type="column"/>
      </w:r>
      <w:bookmarkStart w:id="2" w:name="_Toc483242679"/>
      <w:bookmarkStart w:id="3" w:name="_Toc483294847"/>
      <w:r w:rsidR="00767B47">
        <w:lastRenderedPageBreak/>
        <w:t>Colofon</w:t>
      </w:r>
      <w:bookmarkEnd w:id="0"/>
      <w:bookmarkEnd w:id="1"/>
      <w:bookmarkEnd w:id="2"/>
      <w:bookmarkEnd w:id="3"/>
    </w:p>
    <w:p w:rsidR="00767B47" w:rsidRDefault="00767B47" w:rsidP="00767B47"/>
    <w:p w:rsidR="00767B47" w:rsidRDefault="00767B47" w:rsidP="00767B47">
      <w:r w:rsidRPr="0041205A">
        <w:rPr>
          <w:i/>
        </w:rPr>
        <w:t>Document</w:t>
      </w:r>
      <w:r>
        <w:rPr>
          <w:i/>
        </w:rPr>
        <w:t>:</w:t>
      </w:r>
      <w:r w:rsidR="008774DB">
        <w:tab/>
      </w:r>
      <w:r w:rsidR="008774DB">
        <w:tab/>
      </w:r>
      <w:r w:rsidR="008774DB">
        <w:tab/>
        <w:t>Afstudeerscriptie</w:t>
      </w:r>
      <w:r>
        <w:t>, Blokker B.V.</w:t>
      </w:r>
    </w:p>
    <w:p w:rsidR="00767B47" w:rsidRDefault="00767B47" w:rsidP="00767B47">
      <w:r>
        <w:rPr>
          <w:i/>
        </w:rPr>
        <w:t>Versie:</w:t>
      </w:r>
      <w:r>
        <w:tab/>
      </w:r>
      <w:r>
        <w:tab/>
      </w:r>
      <w:r>
        <w:tab/>
      </w:r>
      <w:r>
        <w:tab/>
        <w:t>1.0</w:t>
      </w:r>
    </w:p>
    <w:p w:rsidR="00767B47" w:rsidRDefault="00767B47" w:rsidP="00767B47">
      <w:r>
        <w:rPr>
          <w:i/>
        </w:rPr>
        <w:t>Datum:</w:t>
      </w:r>
      <w:r>
        <w:rPr>
          <w:i/>
        </w:rPr>
        <w:tab/>
      </w:r>
      <w:r>
        <w:rPr>
          <w:i/>
        </w:rPr>
        <w:tab/>
      </w:r>
      <w:r>
        <w:rPr>
          <w:i/>
        </w:rPr>
        <w:tab/>
      </w:r>
      <w:r>
        <w:rPr>
          <w:i/>
        </w:rPr>
        <w:tab/>
      </w:r>
      <w:r w:rsidR="008774DB">
        <w:t>6 juni</w:t>
      </w:r>
      <w:r>
        <w:t xml:space="preserve"> 2017</w:t>
      </w:r>
    </w:p>
    <w:p w:rsidR="00767B47" w:rsidRDefault="00767B47" w:rsidP="00767B47"/>
    <w:p w:rsidR="00767B47" w:rsidRPr="0041205A" w:rsidRDefault="00767B47" w:rsidP="00767B47"/>
    <w:p w:rsidR="00767B47" w:rsidRDefault="00767B47" w:rsidP="00767B47">
      <w:r w:rsidRPr="0041205A">
        <w:rPr>
          <w:i/>
        </w:rPr>
        <w:t>Naam:</w:t>
      </w:r>
      <w:r>
        <w:tab/>
      </w:r>
      <w:r>
        <w:tab/>
      </w:r>
      <w:r>
        <w:tab/>
      </w:r>
      <w:r>
        <w:tab/>
        <w:t xml:space="preserve">Arjan </w:t>
      </w:r>
      <w:proofErr w:type="spellStart"/>
      <w:r>
        <w:t>Markestein</w:t>
      </w:r>
      <w:proofErr w:type="spellEnd"/>
      <w:r>
        <w:tab/>
      </w:r>
      <w:r>
        <w:tab/>
      </w:r>
    </w:p>
    <w:p w:rsidR="00767B47" w:rsidRPr="0041205A" w:rsidRDefault="00767B47" w:rsidP="00767B47">
      <w:proofErr w:type="spellStart"/>
      <w:r w:rsidRPr="0041205A">
        <w:rPr>
          <w:i/>
        </w:rPr>
        <w:t>Studentnr</w:t>
      </w:r>
      <w:proofErr w:type="spellEnd"/>
      <w:r w:rsidRPr="0041205A">
        <w:rPr>
          <w:i/>
        </w:rPr>
        <w:t>:</w:t>
      </w:r>
      <w:r>
        <w:rPr>
          <w:i/>
        </w:rPr>
        <w:tab/>
      </w:r>
      <w:r>
        <w:rPr>
          <w:i/>
        </w:rPr>
        <w:tab/>
      </w:r>
      <w:r>
        <w:rPr>
          <w:i/>
        </w:rPr>
        <w:tab/>
      </w:r>
      <w:r>
        <w:t>0879079</w:t>
      </w:r>
    </w:p>
    <w:p w:rsidR="00767B47" w:rsidRPr="0041205A" w:rsidRDefault="00767B47" w:rsidP="00767B47">
      <w:r w:rsidRPr="0041205A">
        <w:rPr>
          <w:i/>
        </w:rPr>
        <w:t>E-mailadres:</w:t>
      </w:r>
      <w:r>
        <w:rPr>
          <w:i/>
        </w:rPr>
        <w:tab/>
      </w:r>
      <w:r>
        <w:rPr>
          <w:i/>
        </w:rPr>
        <w:tab/>
      </w:r>
      <w:r>
        <w:rPr>
          <w:i/>
        </w:rPr>
        <w:tab/>
      </w:r>
      <w:r>
        <w:t>arjan.markestein@blokker.nl</w:t>
      </w:r>
    </w:p>
    <w:p w:rsidR="00767B47" w:rsidRPr="00767B47" w:rsidRDefault="00767B47" w:rsidP="00767B47">
      <w:pPr>
        <w:rPr>
          <w:lang w:val="en-GB"/>
        </w:rPr>
      </w:pPr>
      <w:r>
        <w:tab/>
      </w:r>
      <w:r>
        <w:tab/>
      </w:r>
      <w:r>
        <w:tab/>
      </w:r>
      <w:r>
        <w:tab/>
      </w:r>
      <w:r w:rsidRPr="00767B47">
        <w:rPr>
          <w:lang w:val="en-GB"/>
        </w:rPr>
        <w:t>0879079@hr.nl</w:t>
      </w:r>
    </w:p>
    <w:p w:rsidR="00767B47" w:rsidRPr="00767B47" w:rsidRDefault="00767B47" w:rsidP="00767B47">
      <w:pPr>
        <w:rPr>
          <w:lang w:val="en-GB"/>
        </w:rPr>
      </w:pPr>
      <w:proofErr w:type="spellStart"/>
      <w:r w:rsidRPr="00767B47">
        <w:rPr>
          <w:i/>
          <w:lang w:val="en-GB"/>
        </w:rPr>
        <w:t>Adres</w:t>
      </w:r>
      <w:proofErr w:type="spellEnd"/>
      <w:r w:rsidRPr="00767B47">
        <w:rPr>
          <w:i/>
          <w:lang w:val="en-GB"/>
        </w:rPr>
        <w:t>:</w:t>
      </w:r>
      <w:r w:rsidRPr="00767B47">
        <w:rPr>
          <w:i/>
          <w:lang w:val="en-GB"/>
        </w:rPr>
        <w:tab/>
      </w:r>
      <w:r w:rsidRPr="00767B47">
        <w:rPr>
          <w:i/>
          <w:lang w:val="en-GB"/>
        </w:rPr>
        <w:tab/>
      </w:r>
      <w:r w:rsidRPr="00767B47">
        <w:rPr>
          <w:i/>
          <w:lang w:val="en-GB"/>
        </w:rPr>
        <w:tab/>
      </w:r>
      <w:r w:rsidRPr="00767B47">
        <w:rPr>
          <w:i/>
          <w:lang w:val="en-GB"/>
        </w:rPr>
        <w:tab/>
      </w:r>
      <w:proofErr w:type="spellStart"/>
      <w:r w:rsidRPr="00767B47">
        <w:rPr>
          <w:lang w:val="en-GB"/>
        </w:rPr>
        <w:t>Elzenhof</w:t>
      </w:r>
      <w:proofErr w:type="spellEnd"/>
      <w:r w:rsidRPr="00767B47">
        <w:rPr>
          <w:lang w:val="en-GB"/>
        </w:rPr>
        <w:t xml:space="preserve"> 11</w:t>
      </w:r>
    </w:p>
    <w:p w:rsidR="00767B47" w:rsidRPr="00767B47" w:rsidRDefault="00767B47" w:rsidP="00767B47">
      <w:pPr>
        <w:rPr>
          <w:lang w:val="en-GB"/>
        </w:rPr>
      </w:pPr>
      <w:r w:rsidRPr="00767B47">
        <w:rPr>
          <w:lang w:val="en-GB"/>
        </w:rPr>
        <w:tab/>
      </w:r>
      <w:r w:rsidRPr="00767B47">
        <w:rPr>
          <w:lang w:val="en-GB"/>
        </w:rPr>
        <w:tab/>
      </w:r>
      <w:r w:rsidRPr="00767B47">
        <w:rPr>
          <w:lang w:val="en-GB"/>
        </w:rPr>
        <w:tab/>
      </w:r>
      <w:r w:rsidRPr="00767B47">
        <w:rPr>
          <w:lang w:val="en-GB"/>
        </w:rPr>
        <w:tab/>
        <w:t>2959 AP</w:t>
      </w:r>
      <w:r w:rsidRPr="00767B47">
        <w:rPr>
          <w:lang w:val="en-GB"/>
        </w:rPr>
        <w:tab/>
      </w:r>
    </w:p>
    <w:p w:rsidR="00767B47" w:rsidRDefault="00767B47" w:rsidP="00767B47">
      <w:r w:rsidRPr="00767B47">
        <w:rPr>
          <w:lang w:val="en-GB"/>
        </w:rPr>
        <w:tab/>
      </w:r>
      <w:r w:rsidRPr="00767B47">
        <w:rPr>
          <w:lang w:val="en-GB"/>
        </w:rPr>
        <w:tab/>
      </w:r>
      <w:r w:rsidRPr="00767B47">
        <w:rPr>
          <w:lang w:val="en-GB"/>
        </w:rPr>
        <w:tab/>
      </w:r>
      <w:r w:rsidRPr="00767B47">
        <w:rPr>
          <w:lang w:val="en-GB"/>
        </w:rPr>
        <w:tab/>
      </w:r>
      <w:r>
        <w:t>Streefkerk</w:t>
      </w:r>
    </w:p>
    <w:p w:rsidR="00767B47" w:rsidRDefault="00584FEB" w:rsidP="00767B47">
      <w:r>
        <w:rPr>
          <w:i/>
        </w:rPr>
        <w:t>Telefoon:</w:t>
      </w:r>
      <w:r>
        <w:tab/>
      </w:r>
      <w:r>
        <w:tab/>
      </w:r>
      <w:r>
        <w:tab/>
        <w:t>06-</w:t>
      </w:r>
      <w:r w:rsidR="00767B47">
        <w:t>31272541</w:t>
      </w:r>
    </w:p>
    <w:p w:rsidR="00767B47" w:rsidRDefault="00767B47" w:rsidP="00767B47"/>
    <w:p w:rsidR="00767B47" w:rsidRDefault="00767B47" w:rsidP="00767B47"/>
    <w:p w:rsidR="00767B47" w:rsidRDefault="00767B47" w:rsidP="00767B47">
      <w:r w:rsidRPr="00767B47">
        <w:rPr>
          <w:i/>
        </w:rPr>
        <w:t>Onderwijsinstelling:</w:t>
      </w:r>
      <w:r>
        <w:tab/>
      </w:r>
      <w:r>
        <w:tab/>
        <w:t>Hogeschool Rotterdam</w:t>
      </w:r>
    </w:p>
    <w:p w:rsidR="00767B47" w:rsidRDefault="00767B47" w:rsidP="00767B47">
      <w:r>
        <w:tab/>
      </w:r>
      <w:r>
        <w:tab/>
      </w:r>
      <w:r>
        <w:tab/>
      </w:r>
      <w:r>
        <w:tab/>
        <w:t>Opleiding Logistiek &amp; Economie</w:t>
      </w:r>
    </w:p>
    <w:p w:rsidR="00767B47" w:rsidRDefault="00767B47" w:rsidP="00767B47">
      <w:r w:rsidRPr="00767B47">
        <w:rPr>
          <w:i/>
        </w:rPr>
        <w:t>Adres:</w:t>
      </w:r>
      <w:r w:rsidRPr="00767B47">
        <w:rPr>
          <w:i/>
        </w:rPr>
        <w:tab/>
      </w:r>
      <w:r>
        <w:tab/>
      </w:r>
      <w:r>
        <w:tab/>
      </w:r>
      <w:r>
        <w:tab/>
        <w:t>G.J. de Jonghweg 4 – 6</w:t>
      </w:r>
    </w:p>
    <w:p w:rsidR="00767B47" w:rsidRDefault="00767B47" w:rsidP="00767B47">
      <w:r>
        <w:tab/>
      </w:r>
      <w:r>
        <w:tab/>
      </w:r>
      <w:r>
        <w:tab/>
      </w:r>
      <w:r>
        <w:tab/>
        <w:t>3015 GG</w:t>
      </w:r>
    </w:p>
    <w:p w:rsidR="00767B47" w:rsidRDefault="00767B47" w:rsidP="00767B47">
      <w:r>
        <w:tab/>
      </w:r>
      <w:r>
        <w:tab/>
      </w:r>
      <w:r>
        <w:tab/>
      </w:r>
      <w:r>
        <w:tab/>
        <w:t>Rotterdam</w:t>
      </w:r>
    </w:p>
    <w:p w:rsidR="00767B47" w:rsidRDefault="00767B47" w:rsidP="00767B47">
      <w:r w:rsidRPr="00767B47">
        <w:rPr>
          <w:i/>
        </w:rPr>
        <w:t>Stagedocent:</w:t>
      </w:r>
      <w:r w:rsidR="00E56B6D">
        <w:tab/>
      </w:r>
      <w:r w:rsidR="00E56B6D">
        <w:tab/>
      </w:r>
      <w:r w:rsidR="00E56B6D">
        <w:tab/>
        <w:t>Drs. Nico</w:t>
      </w:r>
      <w:r>
        <w:t xml:space="preserve"> Knoops</w:t>
      </w:r>
    </w:p>
    <w:p w:rsidR="00767B47" w:rsidRDefault="00767B47" w:rsidP="00767B47">
      <w:r w:rsidRPr="00767B47">
        <w:rPr>
          <w:i/>
        </w:rPr>
        <w:t>E-mailadres:</w:t>
      </w:r>
      <w:r>
        <w:tab/>
      </w:r>
      <w:r>
        <w:tab/>
      </w:r>
      <w:r>
        <w:tab/>
      </w:r>
      <w:r w:rsidRPr="000D5CEB">
        <w:t>n.knoops@hr.nl</w:t>
      </w:r>
    </w:p>
    <w:p w:rsidR="00767B47" w:rsidRDefault="00767B47" w:rsidP="00767B47"/>
    <w:p w:rsidR="00767B47" w:rsidRDefault="00767B47" w:rsidP="00767B47"/>
    <w:p w:rsidR="00767B47" w:rsidRDefault="00767B47" w:rsidP="00767B47">
      <w:r w:rsidRPr="00767B47">
        <w:rPr>
          <w:i/>
        </w:rPr>
        <w:t>Stagebedrijf:</w:t>
      </w:r>
      <w:r>
        <w:tab/>
      </w:r>
      <w:r>
        <w:tab/>
      </w:r>
      <w:r>
        <w:tab/>
        <w:t>Blokker B.V.</w:t>
      </w:r>
    </w:p>
    <w:p w:rsidR="00767B47" w:rsidRDefault="00767B47" w:rsidP="00767B47">
      <w:r w:rsidRPr="00767B47">
        <w:rPr>
          <w:i/>
        </w:rPr>
        <w:t>Adres:</w:t>
      </w:r>
      <w:r w:rsidRPr="00767B47">
        <w:rPr>
          <w:i/>
        </w:rPr>
        <w:tab/>
      </w:r>
      <w:r>
        <w:tab/>
      </w:r>
      <w:r>
        <w:tab/>
      </w:r>
      <w:r>
        <w:tab/>
        <w:t xml:space="preserve">Van der </w:t>
      </w:r>
      <w:proofErr w:type="spellStart"/>
      <w:r>
        <w:t>Madeweg</w:t>
      </w:r>
      <w:proofErr w:type="spellEnd"/>
      <w:r>
        <w:t xml:space="preserve"> 13</w:t>
      </w:r>
    </w:p>
    <w:p w:rsidR="00767B47" w:rsidRDefault="00767B47" w:rsidP="00767B47">
      <w:r>
        <w:tab/>
      </w:r>
      <w:r>
        <w:tab/>
      </w:r>
      <w:r>
        <w:tab/>
      </w:r>
      <w:r>
        <w:tab/>
        <w:t>1114 AM</w:t>
      </w:r>
    </w:p>
    <w:p w:rsidR="00767B47" w:rsidRDefault="00767B47" w:rsidP="00767B47">
      <w:r>
        <w:tab/>
      </w:r>
      <w:r>
        <w:tab/>
      </w:r>
      <w:r>
        <w:tab/>
      </w:r>
      <w:r>
        <w:tab/>
        <w:t>Amsterdam</w:t>
      </w:r>
    </w:p>
    <w:p w:rsidR="00767B47" w:rsidRDefault="00767B47" w:rsidP="00767B47">
      <w:r w:rsidRPr="00767B47">
        <w:rPr>
          <w:i/>
        </w:rPr>
        <w:t>Telefoonnummer:</w:t>
      </w:r>
      <w:r>
        <w:tab/>
      </w:r>
      <w:r>
        <w:tab/>
        <w:t>020 5683 224</w:t>
      </w:r>
    </w:p>
    <w:p w:rsidR="00767B47" w:rsidRDefault="00767B47" w:rsidP="00767B47">
      <w:r w:rsidRPr="00767B47">
        <w:rPr>
          <w:i/>
        </w:rPr>
        <w:t>Stagebegeleider:</w:t>
      </w:r>
      <w:r w:rsidRPr="00767B47">
        <w:rPr>
          <w:i/>
        </w:rPr>
        <w:tab/>
      </w:r>
      <w:r>
        <w:tab/>
      </w:r>
      <w:r>
        <w:tab/>
        <w:t>Michel van Keulen</w:t>
      </w:r>
    </w:p>
    <w:p w:rsidR="00767B47" w:rsidRDefault="00767B47" w:rsidP="00767B47">
      <w:r w:rsidRPr="00767B47">
        <w:rPr>
          <w:i/>
        </w:rPr>
        <w:t>Functie:</w:t>
      </w:r>
      <w:r w:rsidRPr="00767B47">
        <w:rPr>
          <w:i/>
        </w:rPr>
        <w:tab/>
      </w:r>
      <w:r>
        <w:tab/>
      </w:r>
      <w:r>
        <w:tab/>
      </w:r>
      <w:r>
        <w:tab/>
        <w:t>Manager Supply &amp; Demand</w:t>
      </w:r>
    </w:p>
    <w:p w:rsidR="00767B47" w:rsidRDefault="00767B47" w:rsidP="00767B47">
      <w:r w:rsidRPr="00767B47">
        <w:rPr>
          <w:i/>
        </w:rPr>
        <w:t>Telefoon:</w:t>
      </w:r>
      <w:r>
        <w:t xml:space="preserve"> </w:t>
      </w:r>
      <w:r>
        <w:tab/>
      </w:r>
      <w:r>
        <w:tab/>
      </w:r>
      <w:r>
        <w:tab/>
        <w:t>020 5683 224</w:t>
      </w:r>
    </w:p>
    <w:p w:rsidR="00497C75" w:rsidRDefault="00767B47" w:rsidP="0018469F">
      <w:r w:rsidRPr="00767B47">
        <w:rPr>
          <w:i/>
        </w:rPr>
        <w:t>E-mailadres:</w:t>
      </w:r>
      <w:r>
        <w:tab/>
      </w:r>
      <w:r>
        <w:tab/>
      </w:r>
      <w:r>
        <w:tab/>
        <w:t>michel.vankeulen@blokker.nl</w:t>
      </w:r>
    </w:p>
    <w:p w:rsidR="00D76196" w:rsidRDefault="00C622F1" w:rsidP="002C4BCC">
      <w:pPr>
        <w:pStyle w:val="Kop1"/>
        <w:numPr>
          <w:ilvl w:val="0"/>
          <w:numId w:val="0"/>
        </w:numPr>
      </w:pPr>
      <w:bookmarkStart w:id="4" w:name="_Toc484510701"/>
      <w:r>
        <w:rPr>
          <w:noProof/>
          <w:lang w:eastAsia="nl-NL"/>
        </w:rPr>
        <w:drawing>
          <wp:anchor distT="0" distB="0" distL="114300" distR="114300" simplePos="0" relativeHeight="251743232" behindDoc="0" locked="0" layoutInCell="1" allowOverlap="1" wp14:anchorId="1272C240" wp14:editId="5792DAC1">
            <wp:simplePos x="0" y="0"/>
            <wp:positionH relativeFrom="column">
              <wp:posOffset>5995670</wp:posOffset>
            </wp:positionH>
            <wp:positionV relativeFrom="paragraph">
              <wp:posOffset>3660140</wp:posOffset>
            </wp:positionV>
            <wp:extent cx="480060" cy="285750"/>
            <wp:effectExtent l="0" t="0" r="0" b="0"/>
            <wp:wrapNone/>
            <wp:docPr id="46" name="Afbeelding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060" cy="285750"/>
                    </a:xfrm>
                    <a:prstGeom prst="rect">
                      <a:avLst/>
                    </a:prstGeom>
                    <a:noFill/>
                    <a:ln>
                      <a:noFill/>
                    </a:ln>
                  </pic:spPr>
                </pic:pic>
              </a:graphicData>
            </a:graphic>
            <wp14:sizeRelH relativeFrom="page">
              <wp14:pctWidth>0</wp14:pctWidth>
            </wp14:sizeRelH>
            <wp14:sizeRelV relativeFrom="page">
              <wp14:pctHeight>0</wp14:pctHeight>
            </wp14:sizeRelV>
          </wp:anchor>
        </w:drawing>
      </w:r>
      <w:r w:rsidR="008708CE">
        <w:br w:type="column"/>
      </w:r>
      <w:bookmarkStart w:id="5" w:name="_Toc483242680"/>
      <w:bookmarkStart w:id="6" w:name="_Toc483294848"/>
      <w:bookmarkStart w:id="7" w:name="_Toc483379673"/>
      <w:r w:rsidR="008708CE">
        <w:lastRenderedPageBreak/>
        <w:t>Management Samenvatting</w:t>
      </w:r>
      <w:bookmarkEnd w:id="4"/>
      <w:bookmarkEnd w:id="5"/>
      <w:bookmarkEnd w:id="6"/>
      <w:bookmarkEnd w:id="7"/>
    </w:p>
    <w:p w:rsidR="001975D0" w:rsidRPr="001975D0" w:rsidRDefault="00A76506" w:rsidP="005F7A99">
      <w:pPr>
        <w:rPr>
          <w:i/>
        </w:rPr>
      </w:pPr>
      <w:r>
        <w:t>Blokker ervaart problemen in de</w:t>
      </w:r>
      <w:r w:rsidR="00115093">
        <w:t xml:space="preserve"> voorraadbeschikbaarheid </w:t>
      </w:r>
      <w:r w:rsidR="001975D0">
        <w:t>van promotiear</w:t>
      </w:r>
      <w:r w:rsidR="00D34A12">
        <w:t>tikelen. Met regelmaat treden</w:t>
      </w:r>
      <w:r w:rsidR="001975D0">
        <w:t xml:space="preserve"> voorraadtekorten of overschotten op als gevolg van het huidige forecast en bestelproces. Om hier meer</w:t>
      </w:r>
      <w:r w:rsidR="000969CA">
        <w:t xml:space="preserve"> grip op te krijgen is onderzoek vereist naar de </w:t>
      </w:r>
      <w:r w:rsidR="001975D0">
        <w:t xml:space="preserve">verbetering van het </w:t>
      </w:r>
      <w:proofErr w:type="spellStart"/>
      <w:r w:rsidR="001975D0">
        <w:t>fore</w:t>
      </w:r>
      <w:r w:rsidR="000969CA">
        <w:t>casting</w:t>
      </w:r>
      <w:proofErr w:type="spellEnd"/>
      <w:r w:rsidR="000969CA">
        <w:t xml:space="preserve"> en bestelproces voor </w:t>
      </w:r>
      <w:r w:rsidR="001975D0">
        <w:t>promotieartikelen. In dit onderzoek stond de volgende vraag centraal:</w:t>
      </w:r>
      <w:r w:rsidR="003D624A">
        <w:t xml:space="preserve"> </w:t>
      </w:r>
      <w:r w:rsidR="001975D0" w:rsidRPr="00227048">
        <w:rPr>
          <w:i/>
        </w:rPr>
        <w:t>“</w:t>
      </w:r>
      <w:r w:rsidR="002C4BCC">
        <w:rPr>
          <w:i/>
        </w:rPr>
        <w:t>Hoe kan het huidige forecast-</w:t>
      </w:r>
      <w:r w:rsidR="001975D0">
        <w:rPr>
          <w:i/>
        </w:rPr>
        <w:t xml:space="preserve"> en bestelproces voor de promotieartikelen verbeterd worden</w:t>
      </w:r>
      <w:r>
        <w:rPr>
          <w:i/>
        </w:rPr>
        <w:t>,</w:t>
      </w:r>
      <w:r w:rsidR="001975D0">
        <w:rPr>
          <w:i/>
        </w:rPr>
        <w:t xml:space="preserve"> zodat de voorraadbeschikbaarheid toeneemt?”</w:t>
      </w:r>
      <w:r w:rsidR="00D467DB">
        <w:rPr>
          <w:i/>
        </w:rPr>
        <w:t>.</w:t>
      </w:r>
    </w:p>
    <w:p w:rsidR="001975D0" w:rsidRDefault="001975D0" w:rsidP="005F7A99"/>
    <w:p w:rsidR="00D76196" w:rsidRDefault="000969CA" w:rsidP="005F7A99">
      <w:r>
        <w:t>Voor de analyse van de huidige situatie</w:t>
      </w:r>
      <w:r w:rsidR="00D467DB">
        <w:t>, is</w:t>
      </w:r>
      <w:r w:rsidR="00D76196">
        <w:t xml:space="preserve"> een literat</w:t>
      </w:r>
      <w:r w:rsidR="001975D0">
        <w:t xml:space="preserve">uurstudie gedaan naar de proces </w:t>
      </w:r>
      <w:r w:rsidR="00D76196">
        <w:t>verbetermethodieken. Op basi</w:t>
      </w:r>
      <w:r w:rsidR="00A7378F">
        <w:t xml:space="preserve">s van deze literatuurstudie is </w:t>
      </w:r>
      <w:r w:rsidR="00D76196">
        <w:t>geconcludeerd dat de Six Sigma methodiek nauw aansl</w:t>
      </w:r>
      <w:r>
        <w:t xml:space="preserve">uit bij de essentie van dit </w:t>
      </w:r>
      <w:r w:rsidR="00D76196">
        <w:t xml:space="preserve">onderzoek. De methodiek </w:t>
      </w:r>
      <w:r>
        <w:t>kent vijf onderzoekstappen (DMAIC), de st</w:t>
      </w:r>
      <w:r w:rsidR="00D76196">
        <w:t xml:space="preserve">ructuur van dit onderzoek is ook zo vormgegeven. </w:t>
      </w:r>
    </w:p>
    <w:p w:rsidR="00D76196" w:rsidRDefault="00D76196" w:rsidP="005F7A99"/>
    <w:p w:rsidR="00D76196" w:rsidRDefault="006B030D" w:rsidP="005F7A99">
      <w:r>
        <w:t xml:space="preserve">In de </w:t>
      </w:r>
      <w:proofErr w:type="spellStart"/>
      <w:r>
        <w:t>d</w:t>
      </w:r>
      <w:r w:rsidR="00D76196">
        <w:t>efine</w:t>
      </w:r>
      <w:proofErr w:type="spellEnd"/>
      <w:r w:rsidR="00D76196">
        <w:t xml:space="preserve"> fase is het huidige proces in kaart gebracht en </w:t>
      </w:r>
      <w:r w:rsidR="009D1AC0">
        <w:t xml:space="preserve">zijn </w:t>
      </w:r>
      <w:r w:rsidR="00D76196">
        <w:t>de (interne) klantwens</w:t>
      </w:r>
      <w:r w:rsidR="009D1AC0">
        <w:t>en</w:t>
      </w:r>
      <w:r w:rsidR="00D76196">
        <w:t xml:space="preserve"> gedefinieerd</w:t>
      </w:r>
      <w:r w:rsidR="001975D0">
        <w:t>.</w:t>
      </w:r>
      <w:r w:rsidR="00065165">
        <w:t xml:space="preserve"> Het huidige proces van </w:t>
      </w:r>
      <w:proofErr w:type="spellStart"/>
      <w:r w:rsidR="00065165">
        <w:t>forecasten</w:t>
      </w:r>
      <w:proofErr w:type="spellEnd"/>
      <w:r w:rsidR="00065165">
        <w:t xml:space="preserve"> en bestellen is in kaart gebracht en de verschillende stakeholders zijn gedefinieerd. Verder zijn in dit hoofdstuk de Critical </w:t>
      </w:r>
      <w:proofErr w:type="spellStart"/>
      <w:r w:rsidR="00065165">
        <w:t>to</w:t>
      </w:r>
      <w:proofErr w:type="spellEnd"/>
      <w:r w:rsidR="00065165">
        <w:t xml:space="preserve"> </w:t>
      </w:r>
      <w:proofErr w:type="spellStart"/>
      <w:r w:rsidR="00065165">
        <w:t>Qualities</w:t>
      </w:r>
      <w:proofErr w:type="spellEnd"/>
      <w:r w:rsidR="00065165">
        <w:t xml:space="preserve"> (</w:t>
      </w:r>
      <w:proofErr w:type="spellStart"/>
      <w:r w:rsidR="00065165">
        <w:t>CTQ’s</w:t>
      </w:r>
      <w:proofErr w:type="spellEnd"/>
      <w:r w:rsidR="00065165">
        <w:t>) bepaald.</w:t>
      </w:r>
      <w:r w:rsidR="008434B1">
        <w:t xml:space="preserve"> De </w:t>
      </w:r>
      <w:proofErr w:type="spellStart"/>
      <w:r w:rsidR="008434B1">
        <w:t>CTQ’</w:t>
      </w:r>
      <w:r w:rsidR="009D1AC0">
        <w:t>s</w:t>
      </w:r>
      <w:proofErr w:type="spellEnd"/>
      <w:r w:rsidR="009D1AC0">
        <w:t xml:space="preserve"> </w:t>
      </w:r>
      <w:r w:rsidR="008434B1">
        <w:t>vertalen de (interne) klan</w:t>
      </w:r>
      <w:r w:rsidR="009D1AC0">
        <w:t xml:space="preserve">twens naar meetbare prestaties </w:t>
      </w:r>
      <w:r w:rsidR="008434B1">
        <w:t xml:space="preserve">in het proces van </w:t>
      </w:r>
      <w:proofErr w:type="spellStart"/>
      <w:r w:rsidR="008434B1">
        <w:t>forecasting</w:t>
      </w:r>
      <w:proofErr w:type="spellEnd"/>
      <w:r w:rsidR="008434B1">
        <w:t xml:space="preserve"> en bestellen. In dit onderzoek zijn drie </w:t>
      </w:r>
      <w:proofErr w:type="spellStart"/>
      <w:r w:rsidR="008434B1">
        <w:t>CTQ’s</w:t>
      </w:r>
      <w:proofErr w:type="spellEnd"/>
      <w:r w:rsidR="008434B1">
        <w:t xml:space="preserve"> vastgesteld, die tevens de rode lijn door dit onderzoek </w:t>
      </w:r>
      <w:r w:rsidR="009D1AC0">
        <w:t>vorme</w:t>
      </w:r>
      <w:r w:rsidR="008434B1">
        <w:t>n:</w:t>
      </w:r>
    </w:p>
    <w:p w:rsidR="00065165" w:rsidRDefault="00065165" w:rsidP="002A0A40">
      <w:pPr>
        <w:pStyle w:val="Lijstalinea"/>
        <w:numPr>
          <w:ilvl w:val="0"/>
          <w:numId w:val="25"/>
        </w:numPr>
        <w:rPr>
          <w:bCs/>
        </w:rPr>
      </w:pPr>
      <w:r>
        <w:rPr>
          <w:bCs/>
        </w:rPr>
        <w:t xml:space="preserve">Forecast accuracy moet ten minste 75 procent zijn over de </w:t>
      </w:r>
      <w:r w:rsidR="009226EA">
        <w:rPr>
          <w:bCs/>
        </w:rPr>
        <w:t>promotieartikelen</w:t>
      </w:r>
      <w:r>
        <w:rPr>
          <w:bCs/>
        </w:rPr>
        <w:t>.</w:t>
      </w:r>
    </w:p>
    <w:p w:rsidR="00065165" w:rsidRDefault="007348A0" w:rsidP="002A0A40">
      <w:pPr>
        <w:pStyle w:val="Lijstalinea"/>
        <w:numPr>
          <w:ilvl w:val="0"/>
          <w:numId w:val="25"/>
        </w:numPr>
        <w:rPr>
          <w:bCs/>
        </w:rPr>
      </w:pPr>
      <w:r>
        <w:rPr>
          <w:bCs/>
        </w:rPr>
        <w:t xml:space="preserve">99 procent van de </w:t>
      </w:r>
      <w:r w:rsidR="00065165">
        <w:rPr>
          <w:bCs/>
        </w:rPr>
        <w:t>promotieartikelen moet voor start uitlevering beschikbaar zijn in het distributiecentrum.</w:t>
      </w:r>
    </w:p>
    <w:p w:rsidR="00065165" w:rsidRDefault="00065165" w:rsidP="002A0A40">
      <w:pPr>
        <w:pStyle w:val="Lijstalinea"/>
        <w:numPr>
          <w:ilvl w:val="0"/>
          <w:numId w:val="25"/>
        </w:numPr>
        <w:rPr>
          <w:bCs/>
        </w:rPr>
      </w:pPr>
      <w:r>
        <w:rPr>
          <w:bCs/>
        </w:rPr>
        <w:t>De voorraadhoogte na afloo</w:t>
      </w:r>
      <w:r w:rsidR="000346A9">
        <w:rPr>
          <w:bCs/>
        </w:rPr>
        <w:t>p van een promotie mag maximaal</w:t>
      </w:r>
      <w:r w:rsidR="00673A99">
        <w:rPr>
          <w:bCs/>
        </w:rPr>
        <w:t xml:space="preserve"> </w:t>
      </w:r>
      <w:r w:rsidR="00115093">
        <w:rPr>
          <w:bCs/>
        </w:rPr>
        <w:t>vier</w:t>
      </w:r>
      <w:r>
        <w:rPr>
          <w:bCs/>
        </w:rPr>
        <w:t xml:space="preserve"> weken </w:t>
      </w:r>
      <w:r w:rsidR="000969CA">
        <w:rPr>
          <w:bCs/>
        </w:rPr>
        <w:t>baseline</w:t>
      </w:r>
      <w:r>
        <w:rPr>
          <w:bCs/>
        </w:rPr>
        <w:t>afzet coveren.</w:t>
      </w:r>
    </w:p>
    <w:p w:rsidR="008434B1" w:rsidRDefault="008434B1" w:rsidP="008434B1">
      <w:pPr>
        <w:rPr>
          <w:bCs/>
        </w:rPr>
      </w:pPr>
    </w:p>
    <w:p w:rsidR="008434B1" w:rsidRDefault="008434B1" w:rsidP="008434B1">
      <w:pPr>
        <w:rPr>
          <w:bCs/>
        </w:rPr>
      </w:pPr>
      <w:r>
        <w:rPr>
          <w:bCs/>
        </w:rPr>
        <w:t>N</w:t>
      </w:r>
      <w:r w:rsidR="00330BC5">
        <w:rPr>
          <w:bCs/>
        </w:rPr>
        <w:t>a</w:t>
      </w:r>
      <w:r w:rsidR="000969CA">
        <w:rPr>
          <w:bCs/>
        </w:rPr>
        <w:t xml:space="preserve"> het vaststellen van de </w:t>
      </w:r>
      <w:proofErr w:type="spellStart"/>
      <w:r w:rsidR="000969CA">
        <w:rPr>
          <w:bCs/>
        </w:rPr>
        <w:t>CTQ’s</w:t>
      </w:r>
      <w:proofErr w:type="spellEnd"/>
      <w:r w:rsidR="000969CA">
        <w:rPr>
          <w:bCs/>
        </w:rPr>
        <w:t xml:space="preserve"> zijn de huidige prestaties </w:t>
      </w:r>
      <w:r w:rsidR="00D467DB">
        <w:rPr>
          <w:bCs/>
        </w:rPr>
        <w:t xml:space="preserve">gekwantificeerd in </w:t>
      </w:r>
      <w:proofErr w:type="spellStart"/>
      <w:r w:rsidR="00D467DB">
        <w:rPr>
          <w:bCs/>
        </w:rPr>
        <w:t>measure</w:t>
      </w:r>
      <w:proofErr w:type="spellEnd"/>
      <w:r w:rsidR="00D467DB">
        <w:rPr>
          <w:bCs/>
        </w:rPr>
        <w:t xml:space="preserve"> fase</w:t>
      </w:r>
      <w:r w:rsidR="00330BC5">
        <w:rPr>
          <w:bCs/>
        </w:rPr>
        <w:t>. Hieruit bleek dat de huidige forecast accuracy van promotieartikel</w:t>
      </w:r>
      <w:r w:rsidR="00A76506">
        <w:rPr>
          <w:bCs/>
        </w:rPr>
        <w:t>en slechts 57 procent was en</w:t>
      </w:r>
      <w:r w:rsidR="00330BC5">
        <w:rPr>
          <w:bCs/>
        </w:rPr>
        <w:t xml:space="preserve"> 18 procent onde</w:t>
      </w:r>
      <w:r w:rsidR="000969CA">
        <w:rPr>
          <w:bCs/>
        </w:rPr>
        <w:t>r de norm ligt. Verder is geconstateerd</w:t>
      </w:r>
      <w:r w:rsidR="00330BC5">
        <w:rPr>
          <w:bCs/>
        </w:rPr>
        <w:t xml:space="preserve"> dat slecht 81 procent van</w:t>
      </w:r>
      <w:r w:rsidR="000969CA">
        <w:rPr>
          <w:bCs/>
        </w:rPr>
        <w:t xml:space="preserve"> de</w:t>
      </w:r>
      <w:r w:rsidR="00330BC5">
        <w:rPr>
          <w:bCs/>
        </w:rPr>
        <w:t xml:space="preserve"> promotieartikelen volledig voorradig was</w:t>
      </w:r>
      <w:r w:rsidR="001975D0">
        <w:rPr>
          <w:bCs/>
        </w:rPr>
        <w:t>,</w:t>
      </w:r>
      <w:r w:rsidR="000346A9">
        <w:rPr>
          <w:bCs/>
        </w:rPr>
        <w:t xml:space="preserve"> ruim onder de norm van 99 procent.</w:t>
      </w:r>
      <w:r w:rsidR="00330BC5">
        <w:rPr>
          <w:bCs/>
        </w:rPr>
        <w:t xml:space="preserve"> </w:t>
      </w:r>
      <w:r w:rsidR="000346A9">
        <w:rPr>
          <w:bCs/>
        </w:rPr>
        <w:t>De laatste CTQ vor</w:t>
      </w:r>
      <w:r w:rsidR="000969CA">
        <w:rPr>
          <w:bCs/>
        </w:rPr>
        <w:t>mt de (financiële) consequentie</w:t>
      </w:r>
      <w:r w:rsidR="000346A9">
        <w:rPr>
          <w:bCs/>
        </w:rPr>
        <w:t xml:space="preserve"> van de ondermaatse prestaties van de eerste twee </w:t>
      </w:r>
      <w:proofErr w:type="spellStart"/>
      <w:r w:rsidR="000346A9">
        <w:rPr>
          <w:bCs/>
        </w:rPr>
        <w:t>CTQ’s</w:t>
      </w:r>
      <w:proofErr w:type="spellEnd"/>
      <w:r w:rsidR="000346A9">
        <w:rPr>
          <w:bCs/>
        </w:rPr>
        <w:t xml:space="preserve">. </w:t>
      </w:r>
      <w:r w:rsidR="00330BC5">
        <w:rPr>
          <w:bCs/>
        </w:rPr>
        <w:t xml:space="preserve">De totale </w:t>
      </w:r>
      <w:r w:rsidR="000969CA">
        <w:rPr>
          <w:bCs/>
        </w:rPr>
        <w:t>rest</w:t>
      </w:r>
      <w:r w:rsidR="00A76506">
        <w:rPr>
          <w:bCs/>
        </w:rPr>
        <w:t>voorraadkosten waren ruim 351.000 euro. Hiervan was bijna 220.000</w:t>
      </w:r>
      <w:r w:rsidR="00330BC5">
        <w:rPr>
          <w:bCs/>
        </w:rPr>
        <w:t xml:space="preserve"> euro </w:t>
      </w:r>
      <w:proofErr w:type="spellStart"/>
      <w:r w:rsidR="00330BC5">
        <w:rPr>
          <w:bCs/>
        </w:rPr>
        <w:t>overvoorraad</w:t>
      </w:r>
      <w:proofErr w:type="spellEnd"/>
      <w:r w:rsidR="00330BC5">
        <w:rPr>
          <w:bCs/>
        </w:rPr>
        <w:t xml:space="preserve">. </w:t>
      </w:r>
      <w:r w:rsidR="000346A9">
        <w:rPr>
          <w:bCs/>
        </w:rPr>
        <w:t>Dit laatste staat voor de voorraad</w:t>
      </w:r>
      <w:r w:rsidR="00330BC5">
        <w:rPr>
          <w:bCs/>
        </w:rPr>
        <w:t xml:space="preserve"> welke langer dan vier weken afzet covert.</w:t>
      </w:r>
    </w:p>
    <w:p w:rsidR="00330BC5" w:rsidRDefault="00330BC5" w:rsidP="008434B1">
      <w:pPr>
        <w:rPr>
          <w:bCs/>
        </w:rPr>
      </w:pPr>
    </w:p>
    <w:p w:rsidR="00C94DB1" w:rsidRDefault="000969CA" w:rsidP="00A80766">
      <w:r>
        <w:rPr>
          <w:bCs/>
        </w:rPr>
        <w:t>Na het meten van de huidige prestaties</w:t>
      </w:r>
      <w:r w:rsidR="00A80766">
        <w:rPr>
          <w:bCs/>
        </w:rPr>
        <w:t>, is zorgvuldig geanalyseerd wat de root</w:t>
      </w:r>
      <w:r w:rsidR="000346A9">
        <w:rPr>
          <w:bCs/>
        </w:rPr>
        <w:t xml:space="preserve"> </w:t>
      </w:r>
      <w:proofErr w:type="spellStart"/>
      <w:r w:rsidR="000346A9">
        <w:rPr>
          <w:bCs/>
        </w:rPr>
        <w:t>causes</w:t>
      </w:r>
      <w:proofErr w:type="spellEnd"/>
      <w:r w:rsidR="000346A9">
        <w:rPr>
          <w:bCs/>
        </w:rPr>
        <w:t xml:space="preserve"> voor de problemen zijn </w:t>
      </w:r>
      <w:r w:rsidR="00D467DB">
        <w:rPr>
          <w:bCs/>
        </w:rPr>
        <w:t xml:space="preserve">aan de hand van het </w:t>
      </w:r>
      <w:proofErr w:type="spellStart"/>
      <w:r w:rsidR="00D467DB">
        <w:rPr>
          <w:bCs/>
        </w:rPr>
        <w:t>Cause</w:t>
      </w:r>
      <w:proofErr w:type="spellEnd"/>
      <w:r w:rsidR="00D467DB">
        <w:rPr>
          <w:bCs/>
        </w:rPr>
        <w:t>-Effect-</w:t>
      </w:r>
      <w:r w:rsidR="00550B08">
        <w:rPr>
          <w:bCs/>
        </w:rPr>
        <w:t>D</w:t>
      </w:r>
      <w:r w:rsidR="00A80766">
        <w:rPr>
          <w:bCs/>
        </w:rPr>
        <w:t xml:space="preserve">iagram. </w:t>
      </w:r>
      <w:r w:rsidR="000346A9">
        <w:rPr>
          <w:bCs/>
        </w:rPr>
        <w:t xml:space="preserve">De belangrijkste bevindingen zijn dat de forecast op basis van gevoel </w:t>
      </w:r>
      <w:r w:rsidR="008D24CC">
        <w:rPr>
          <w:bCs/>
        </w:rPr>
        <w:t xml:space="preserve">wordt </w:t>
      </w:r>
      <w:r w:rsidR="000346A9">
        <w:rPr>
          <w:bCs/>
        </w:rPr>
        <w:t xml:space="preserve">opgesteld en nauwelijks op basis van data. </w:t>
      </w:r>
      <w:proofErr w:type="spellStart"/>
      <w:r w:rsidR="000346A9">
        <w:rPr>
          <w:bCs/>
        </w:rPr>
        <w:t>CatMan</w:t>
      </w:r>
      <w:proofErr w:type="spellEnd"/>
      <w:r w:rsidR="000346A9">
        <w:rPr>
          <w:bCs/>
        </w:rPr>
        <w:t xml:space="preserve"> denkt vanuit de sales gedachte en er is sprake van e</w:t>
      </w:r>
      <w:r>
        <w:rPr>
          <w:bCs/>
        </w:rPr>
        <w:t>en hoge werkdruk waardoor promotie</w:t>
      </w:r>
      <w:r w:rsidR="000346A9">
        <w:rPr>
          <w:bCs/>
        </w:rPr>
        <w:t>aantallen in de meeste gevallen te hoog worden ingezet.</w:t>
      </w:r>
      <w:r w:rsidR="00A80766">
        <w:rPr>
          <w:bCs/>
        </w:rPr>
        <w:t xml:space="preserve"> </w:t>
      </w:r>
      <w:r w:rsidR="00C94DB1">
        <w:rPr>
          <w:bCs/>
        </w:rPr>
        <w:t xml:space="preserve">Het tweede probleem, de lage voorraadbeschikbaarheid wordt veroorzaakt doordat er op een te laat moment wordt besteld. </w:t>
      </w:r>
      <w:r w:rsidR="00A80766">
        <w:t>Er is geen ruimte om op problemen te reageren en l</w:t>
      </w:r>
      <w:r>
        <w:t>everanciers kunnen de door Blokker bestelde promotieaantallen n</w:t>
      </w:r>
      <w:r w:rsidR="00C94DB1">
        <w:t>iet altijd waarmaken omdat deze zijn productieca</w:t>
      </w:r>
      <w:r w:rsidR="00D467DB">
        <w:t>paciteiten moet afstemmen op de</w:t>
      </w:r>
      <w:r w:rsidR="00C94DB1">
        <w:t xml:space="preserve"> verhoogde vraag vanuit Blokker. De prestatie van de derde CTQ </w:t>
      </w:r>
      <w:r>
        <w:t xml:space="preserve">vloeit voort uit de </w:t>
      </w:r>
      <w:r w:rsidR="00C94DB1">
        <w:t xml:space="preserve">(ondermaatse) prestaties van de eerste twee </w:t>
      </w:r>
      <w:proofErr w:type="spellStart"/>
      <w:r w:rsidR="00C94DB1">
        <w:t>CTQ’s</w:t>
      </w:r>
      <w:proofErr w:type="spellEnd"/>
      <w:r w:rsidR="00C94DB1">
        <w:t xml:space="preserve">. </w:t>
      </w:r>
    </w:p>
    <w:p w:rsidR="00C94DB1" w:rsidRDefault="00C94DB1" w:rsidP="00A80766"/>
    <w:p w:rsidR="00495100" w:rsidRDefault="00526A72" w:rsidP="00594F12">
      <w:r>
        <w:t xml:space="preserve">Na </w:t>
      </w:r>
      <w:r w:rsidR="00D34A12">
        <w:t xml:space="preserve">een zorgvuldige analyse zijn </w:t>
      </w:r>
      <w:r>
        <w:t xml:space="preserve">in de </w:t>
      </w:r>
      <w:proofErr w:type="spellStart"/>
      <w:r>
        <w:t>improve</w:t>
      </w:r>
      <w:proofErr w:type="spellEnd"/>
      <w:r>
        <w:t xml:space="preserve"> fase verbetervoorstellen aangedragen. Ter verbetering van de forecast a</w:t>
      </w:r>
      <w:r w:rsidR="000969CA">
        <w:t>ccuracy is een promotieforecast</w:t>
      </w:r>
      <w:r>
        <w:t xml:space="preserve">model ontwikkeld dat </w:t>
      </w:r>
      <w:r w:rsidR="00D467DB">
        <w:t>d</w:t>
      </w:r>
      <w:r>
        <w:t xml:space="preserve">e forecast </w:t>
      </w:r>
      <w:r w:rsidR="00D467DB">
        <w:t xml:space="preserve">automatisch </w:t>
      </w:r>
      <w:r>
        <w:t xml:space="preserve">berekent op basis van een liftfactor over de baselineafzet. </w:t>
      </w:r>
      <w:r w:rsidR="00594F12">
        <w:t>Het model berekent dit op basis van vijf product/promotiekarakteristieken, waaronder ko</w:t>
      </w:r>
      <w:r w:rsidR="005134C2">
        <w:t>rtingspercentage en productwereld</w:t>
      </w:r>
      <w:r w:rsidR="00594F12">
        <w:t xml:space="preserve">. </w:t>
      </w:r>
      <w:r>
        <w:t>Dit model, rekening houdend met ge</w:t>
      </w:r>
      <w:r w:rsidR="00594F12">
        <w:t>wogen factoren en een z-waarde, is in staat om de huidige forecast accurac</w:t>
      </w:r>
      <w:r w:rsidR="00673A99">
        <w:t xml:space="preserve">y met 13 procent te verbeteren. </w:t>
      </w:r>
      <w:r w:rsidR="00694214">
        <w:t>Ter verbetering van de voorraadbeschikbaarheid is een model gecreëerd welke de besteller de juiste handvaten geeft om</w:t>
      </w:r>
      <w:r w:rsidR="000969CA">
        <w:t xml:space="preserve"> zeven weken eerder te bepalen</w:t>
      </w:r>
      <w:r w:rsidR="00D34A12">
        <w:t xml:space="preserve"> hoeveel</w:t>
      </w:r>
      <w:r w:rsidR="00694214">
        <w:t xml:space="preserve"> </w:t>
      </w:r>
      <w:r w:rsidR="00673A99">
        <w:t>besteld</w:t>
      </w:r>
      <w:r w:rsidR="003D624A">
        <w:t xml:space="preserve"> moet worden voor een promotie. </w:t>
      </w:r>
      <w:r w:rsidR="00694214">
        <w:t>Het model berekent</w:t>
      </w:r>
      <w:r w:rsidR="009D1AC0">
        <w:t xml:space="preserve"> dit</w:t>
      </w:r>
      <w:r w:rsidR="00694214">
        <w:t xml:space="preserve"> door het voorraadverloop in de komende weken te</w:t>
      </w:r>
      <w:r w:rsidR="000969CA">
        <w:t xml:space="preserve"> simuleren</w:t>
      </w:r>
      <w:r w:rsidR="003D624A">
        <w:t xml:space="preserve">, </w:t>
      </w:r>
      <w:r w:rsidR="00673A99">
        <w:t>rekening</w:t>
      </w:r>
      <w:r w:rsidR="000969CA">
        <w:t xml:space="preserve"> </w:t>
      </w:r>
      <w:r w:rsidR="00694214">
        <w:t>houden</w:t>
      </w:r>
      <w:r w:rsidR="00673A99">
        <w:t>d</w:t>
      </w:r>
      <w:r w:rsidR="00694214">
        <w:t xml:space="preserve"> met de</w:t>
      </w:r>
      <w:r w:rsidR="00673A99">
        <w:t xml:space="preserve"> </w:t>
      </w:r>
      <w:r w:rsidR="003D624A">
        <w:t xml:space="preserve">MOQ </w:t>
      </w:r>
      <w:r w:rsidR="00694214">
        <w:t xml:space="preserve">en logistieke eigenschappen van een product. De verbetering van de voorraadbeschikbaarheid is in dit stadium niet hard te maken, maar zal blijken na implementatie van het </w:t>
      </w:r>
      <w:r w:rsidR="00C94DB1">
        <w:t>model.</w:t>
      </w:r>
      <w:r w:rsidR="00495100" w:rsidRPr="00495100">
        <w:t xml:space="preserve"> </w:t>
      </w:r>
    </w:p>
    <w:p w:rsidR="00495100" w:rsidRDefault="00495100" w:rsidP="00594F12"/>
    <w:p w:rsidR="000346A9" w:rsidRDefault="00495100" w:rsidP="00594F12">
      <w:r>
        <w:t xml:space="preserve">De verbetering van de derde CTQ </w:t>
      </w:r>
      <w:r w:rsidR="008D24CC">
        <w:t>is</w:t>
      </w:r>
      <w:r>
        <w:t xml:space="preserve"> aangetoond door middel van de kosten-batenanalyse. Naar verwachting leveren de verbetervoorstellen een positief kosten-batensaldo op van ruim 74.500 euro in het eerste jaar.</w:t>
      </w:r>
    </w:p>
    <w:p w:rsidR="00495100" w:rsidRDefault="00495100" w:rsidP="00495100"/>
    <w:p w:rsidR="00495100" w:rsidRDefault="00A76506" w:rsidP="00594F12">
      <w:r>
        <w:t>Wie wil</w:t>
      </w:r>
      <w:r w:rsidR="00495100">
        <w:t xml:space="preserve"> regeren in de logistiek moet vooruitzien, weten wat er komen gaat en hier tijdig op inspelen. Door middel van dit onderzoek is </w:t>
      </w:r>
      <w:r w:rsidR="000969CA">
        <w:t>aangetoond dat Blokker dit kan bere</w:t>
      </w:r>
      <w:r w:rsidR="00D467DB">
        <w:t>i</w:t>
      </w:r>
      <w:r w:rsidR="000969CA">
        <w:t>ken</w:t>
      </w:r>
      <w:r w:rsidR="00495100">
        <w:t xml:space="preserve"> door een nauwkeurige</w:t>
      </w:r>
      <w:r w:rsidR="00D467DB">
        <w:t>re</w:t>
      </w:r>
      <w:r w:rsidR="00495100">
        <w:t xml:space="preserve"> promotieforecast te realiseren, en anderzijds het bestelmoment naar voren te schuiven.</w:t>
      </w:r>
      <w:r w:rsidR="00495100" w:rsidRPr="00C24171">
        <w:t xml:space="preserve"> </w:t>
      </w:r>
    </w:p>
    <w:p w:rsidR="008708CE" w:rsidRDefault="00C622F1" w:rsidP="00C622F1">
      <w:pPr>
        <w:pStyle w:val="Kop1"/>
        <w:numPr>
          <w:ilvl w:val="0"/>
          <w:numId w:val="0"/>
        </w:numPr>
      </w:pPr>
      <w:bookmarkStart w:id="8" w:name="_Toc484510702"/>
      <w:r>
        <w:rPr>
          <w:noProof/>
          <w:lang w:eastAsia="nl-NL"/>
        </w:rPr>
        <w:drawing>
          <wp:anchor distT="0" distB="0" distL="114300" distR="114300" simplePos="0" relativeHeight="251741184" behindDoc="0" locked="0" layoutInCell="1" allowOverlap="1" wp14:anchorId="2B74FB53" wp14:editId="41DA7266">
            <wp:simplePos x="0" y="0"/>
            <wp:positionH relativeFrom="column">
              <wp:posOffset>5986145</wp:posOffset>
            </wp:positionH>
            <wp:positionV relativeFrom="paragraph">
              <wp:posOffset>537210</wp:posOffset>
            </wp:positionV>
            <wp:extent cx="489585" cy="285750"/>
            <wp:effectExtent l="0" t="0" r="5715" b="0"/>
            <wp:wrapNone/>
            <wp:docPr id="43" name="Afbeelding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9585" cy="285750"/>
                    </a:xfrm>
                    <a:prstGeom prst="rect">
                      <a:avLst/>
                    </a:prstGeom>
                    <a:noFill/>
                    <a:ln>
                      <a:noFill/>
                    </a:ln>
                  </pic:spPr>
                </pic:pic>
              </a:graphicData>
            </a:graphic>
            <wp14:sizeRelH relativeFrom="page">
              <wp14:pctWidth>0</wp14:pctWidth>
            </wp14:sizeRelH>
            <wp14:sizeRelV relativeFrom="page">
              <wp14:pctHeight>0</wp14:pctHeight>
            </wp14:sizeRelV>
          </wp:anchor>
        </w:drawing>
      </w:r>
      <w:r w:rsidR="008708CE">
        <w:br w:type="column"/>
      </w:r>
      <w:bookmarkStart w:id="9" w:name="_Toc483242681"/>
      <w:bookmarkStart w:id="10" w:name="_Toc483294849"/>
      <w:bookmarkStart w:id="11" w:name="_Toc483379674"/>
      <w:r w:rsidR="008708CE">
        <w:lastRenderedPageBreak/>
        <w:t>Voorwoord</w:t>
      </w:r>
      <w:bookmarkEnd w:id="8"/>
      <w:bookmarkEnd w:id="9"/>
      <w:bookmarkEnd w:id="10"/>
      <w:bookmarkEnd w:id="11"/>
    </w:p>
    <w:p w:rsidR="008708CE" w:rsidRDefault="00E628C3" w:rsidP="007E1389">
      <w:r>
        <w:t>Voor u ligt mijn</w:t>
      </w:r>
      <w:r w:rsidR="007E1389">
        <w:t xml:space="preserve"> scriptie als resultaat van 20 weken intensief onderzoek naar de verbetering van de voorraadbeschikbaar</w:t>
      </w:r>
      <w:r w:rsidR="000969CA">
        <w:t>heid van promotie</w:t>
      </w:r>
      <w:r w:rsidR="007E1389">
        <w:t xml:space="preserve">artikelen. Deze scriptie is geschreven in het kader van mijn afstuderen aan de opleiding </w:t>
      </w:r>
      <w:proofErr w:type="spellStart"/>
      <w:r w:rsidR="007E1389">
        <w:t>Logistics</w:t>
      </w:r>
      <w:proofErr w:type="spellEnd"/>
      <w:r w:rsidR="007E1389">
        <w:t xml:space="preserve"> Management</w:t>
      </w:r>
      <w:r w:rsidR="005246CF">
        <w:t>,</w:t>
      </w:r>
      <w:r w:rsidR="007E1389">
        <w:t xml:space="preserve"> </w:t>
      </w:r>
      <w:r w:rsidR="005246CF">
        <w:t>welke ik de afgelopen vier jaar heb gevolgd aan d</w:t>
      </w:r>
      <w:r w:rsidR="007E1389">
        <w:t>e Hogeschool Rotterdam. Het onderzoek is</w:t>
      </w:r>
      <w:r w:rsidR="007912C5">
        <w:t xml:space="preserve"> uitgevoerd</w:t>
      </w:r>
      <w:r w:rsidR="00195F59">
        <w:t xml:space="preserve"> in </w:t>
      </w:r>
      <w:r w:rsidR="007912C5">
        <w:t>de periode februari 2017 tot jun</w:t>
      </w:r>
      <w:r w:rsidR="00195F59">
        <w:t>i 2017</w:t>
      </w:r>
      <w:r w:rsidR="007E1389">
        <w:t xml:space="preserve"> in opdracht van Blokker </w:t>
      </w:r>
      <w:r w:rsidR="00195F59">
        <w:t>aan het</w:t>
      </w:r>
      <w:r w:rsidR="007E1389">
        <w:t xml:space="preserve"> hoofdkantoor in Am</w:t>
      </w:r>
      <w:r w:rsidR="00065838">
        <w:t>sterdam.</w:t>
      </w:r>
    </w:p>
    <w:p w:rsidR="00065838" w:rsidRDefault="00065838" w:rsidP="007E1389"/>
    <w:p w:rsidR="007E1389" w:rsidRDefault="00182D3D" w:rsidP="007E1389">
      <w:r>
        <w:t xml:space="preserve">Ik kijk terug op vijf leerzame en leuke maanden bij Blokker. Na mijn derdejaars stage bij een B2B distributeur, </w:t>
      </w:r>
      <w:r w:rsidR="00E06A50">
        <w:t>vond ik het erg prettig om in de retailmarkt (B2C) een opdracht te mogen vervullen.</w:t>
      </w:r>
      <w:r>
        <w:t xml:space="preserve"> </w:t>
      </w:r>
      <w:r w:rsidR="00E06A50">
        <w:t xml:space="preserve">De opdracht betrof het verbeteren van de vraagvoorspelling en bestelhoeveelheid bepaling voor </w:t>
      </w:r>
      <w:r w:rsidR="009226EA">
        <w:t>promotieartikelen</w:t>
      </w:r>
      <w:r w:rsidR="00E06A50">
        <w:t>. Een zeer a</w:t>
      </w:r>
      <w:r w:rsidR="00222E95">
        <w:t xml:space="preserve">ctueel vraagstuk binnen Blokker waar de oplossing bepaald niet voor de hand lag. Tijdens mijn drieënhalve jaar aan de Hogeschool Rotterdam is voldoende aandacht besteed aan forecast en voorraadbeheer. Echter waren deze behandelde theorieën gericht op het managen van de </w:t>
      </w:r>
      <w:r w:rsidR="00CD7BFA">
        <w:t>baselineafzet</w:t>
      </w:r>
      <w:r w:rsidR="00222E95">
        <w:t xml:space="preserve"> en niet op het managen van promoties.</w:t>
      </w:r>
    </w:p>
    <w:p w:rsidR="00222E95" w:rsidRDefault="00222E95" w:rsidP="007E1389"/>
    <w:p w:rsidR="00924EA0" w:rsidRDefault="00222E95" w:rsidP="007E1389">
      <w:r>
        <w:t xml:space="preserve">Mede daardoor heeft </w:t>
      </w:r>
      <w:r w:rsidR="00A76506">
        <w:t>het mij in de eerste weken wat meer tijd gekost</w:t>
      </w:r>
      <w:r>
        <w:t xml:space="preserve"> om het probleem en het onderliggende proces helemaal helder t</w:t>
      </w:r>
      <w:r w:rsidR="007912C5">
        <w:t>e krijgen en waar ik naar toe wilde</w:t>
      </w:r>
      <w:r>
        <w:t xml:space="preserve"> met deze opdracht.</w:t>
      </w:r>
      <w:r w:rsidR="00824176">
        <w:t xml:space="preserve"> </w:t>
      </w:r>
      <w:r>
        <w:t xml:space="preserve">De personen </w:t>
      </w:r>
      <w:r w:rsidR="00824176">
        <w:t>waarmee ik</w:t>
      </w:r>
      <w:r w:rsidR="00BD56D0">
        <w:t xml:space="preserve"> in deze </w:t>
      </w:r>
      <w:r w:rsidR="00A76506">
        <w:t>periode veel contact</w:t>
      </w:r>
      <w:r>
        <w:t xml:space="preserve"> had, zullen dit herkennen. </w:t>
      </w:r>
      <w:r w:rsidR="00824176">
        <w:t>Echter hebben de gesprekken met mijn Hogeschool begeleider, maar v</w:t>
      </w:r>
      <w:r w:rsidR="00BD56D0">
        <w:t xml:space="preserve">ooral de mensen binnen Blokker, </w:t>
      </w:r>
      <w:r w:rsidR="00824176">
        <w:t xml:space="preserve">mij </w:t>
      </w:r>
      <w:r w:rsidR="00A76506">
        <w:t xml:space="preserve">in </w:t>
      </w:r>
      <w:r w:rsidR="00824176">
        <w:t>die tijd enorm geholpen. Tegelijkertijd is het een leerpunt voor mij geweest, sommige zaken vereisen nou eenmaa</w:t>
      </w:r>
      <w:r w:rsidR="00D34A12">
        <w:t xml:space="preserve">l meer tijd, maar het zorgt </w:t>
      </w:r>
      <w:r w:rsidR="00824176">
        <w:t xml:space="preserve">er wel voor dat ik uiteindelijk aan één stuk door kon werken. Een heldere afbakening en een concreet beeld van de opdracht en oplossingsrichting </w:t>
      </w:r>
      <w:r w:rsidR="00924EA0">
        <w:t xml:space="preserve">zorgden ervoor dat ik vanaf </w:t>
      </w:r>
      <w:r w:rsidR="00BD56D0">
        <w:t xml:space="preserve">de zevende </w:t>
      </w:r>
      <w:r w:rsidR="00924EA0">
        <w:t xml:space="preserve">stageweek met een juiste </w:t>
      </w:r>
      <w:proofErr w:type="spellStart"/>
      <w:r w:rsidR="00924EA0">
        <w:t>mindset</w:t>
      </w:r>
      <w:proofErr w:type="spellEnd"/>
      <w:r w:rsidR="00924EA0">
        <w:t xml:space="preserve"> het onderzoek kon voltooien. </w:t>
      </w:r>
    </w:p>
    <w:p w:rsidR="00924EA0" w:rsidRDefault="00924EA0" w:rsidP="007E1389"/>
    <w:p w:rsidR="00924EA0" w:rsidRDefault="002268E6" w:rsidP="007E1389">
      <w:r>
        <w:t xml:space="preserve">In de logistieke wereld is het voorspellen een echt vakgebied. Een vak dat geen koffiedik kijken is, maar door hoogwaardige berekeningen tot een betrouwbare vraagvoorspelling te komen. </w:t>
      </w:r>
      <w:proofErr w:type="spellStart"/>
      <w:r>
        <w:t>Forecasting</w:t>
      </w:r>
      <w:proofErr w:type="spellEnd"/>
      <w:r>
        <w:t xml:space="preserve"> bewijst dat regeren in de logistieke wereld een kwestie is van vooruitzien. Zodoende ben ik trots op het eindproduct van mijn afstuderen. </w:t>
      </w:r>
      <w:r w:rsidR="00924EA0">
        <w:t xml:space="preserve">Enerzijds ben ik tot een forecast model </w:t>
      </w:r>
      <w:r w:rsidR="004339EB">
        <w:t>gekomen dat automatisch de afzet</w:t>
      </w:r>
      <w:r w:rsidR="00924EA0">
        <w:t xml:space="preserve"> voo</w:t>
      </w:r>
      <w:r w:rsidR="00584FEB">
        <w:t xml:space="preserve">r een promotieartikel </w:t>
      </w:r>
      <w:r w:rsidR="004339EB">
        <w:t>voorspeld</w:t>
      </w:r>
      <w:r w:rsidR="00584FEB">
        <w:t>. Daarnaast</w:t>
      </w:r>
      <w:r>
        <w:t xml:space="preserve"> ben ik tot een</w:t>
      </w:r>
      <w:r w:rsidR="00924EA0">
        <w:t xml:space="preserve"> </w:t>
      </w:r>
      <w:r>
        <w:t>model gekomen</w:t>
      </w:r>
      <w:r w:rsidR="00924EA0">
        <w:t xml:space="preserve"> wat de besteller de juiste handvaten geeft om in een eerder stadium - op basis van de forecas</w:t>
      </w:r>
      <w:r w:rsidR="004339EB">
        <w:t>t - de bestelhoeveelheid voor een</w:t>
      </w:r>
      <w:r w:rsidR="00924EA0">
        <w:t xml:space="preserve"> promotie te bepalen.</w:t>
      </w:r>
    </w:p>
    <w:p w:rsidR="002268E6" w:rsidRDefault="002268E6" w:rsidP="007E1389"/>
    <w:p w:rsidR="005F7A99" w:rsidRDefault="00D467DB" w:rsidP="007E1389">
      <w:r>
        <w:t>Ik heb mijn</w:t>
      </w:r>
      <w:r w:rsidR="007912C5">
        <w:t xml:space="preserve"> afstudeerperiode</w:t>
      </w:r>
      <w:r w:rsidR="006A7227">
        <w:t xml:space="preserve"> bij Blokker als prettig ervaren en ik </w:t>
      </w:r>
      <w:r w:rsidR="005F7A99">
        <w:t>ben de mensen die mij tijdens deze periode hebben bijgestaan met feedback of adviezen dan ook dankbaar</w:t>
      </w:r>
      <w:r w:rsidR="006A7227">
        <w:t xml:space="preserve">. </w:t>
      </w:r>
      <w:r w:rsidR="005F7A99">
        <w:t>Als eerste wil ik Nico Knoops bedanken voor zijn hulp als docen</w:t>
      </w:r>
      <w:r w:rsidR="00A76506">
        <w:t xml:space="preserve">tbegeleider. De tijd die hij aan </w:t>
      </w:r>
      <w:r w:rsidR="005F7A99">
        <w:t>mijn project heeft besteed en zijn kritische feedback, zijn van grote waarde geweest voor mijn onderzoek.</w:t>
      </w:r>
    </w:p>
    <w:p w:rsidR="005F7A99" w:rsidRDefault="005F7A99" w:rsidP="007E1389"/>
    <w:p w:rsidR="00BC12DE" w:rsidRDefault="005F7A99" w:rsidP="007E1389">
      <w:r>
        <w:t>Vanuit Blokker wil ik i</w:t>
      </w:r>
      <w:r w:rsidR="00195F59">
        <w:t>n het bijzonder</w:t>
      </w:r>
      <w:r w:rsidR="005746A3">
        <w:t xml:space="preserve"> Michel bedanken voor mijn begeleiding bij Blokker. In de momenten dat we samen over het onde</w:t>
      </w:r>
      <w:r>
        <w:t xml:space="preserve">rzoek sparden was zijn manier van communiceren </w:t>
      </w:r>
      <w:r w:rsidR="000E52F0">
        <w:t xml:space="preserve">erg prettig en leverde mij altijd waardevolle informatie op. </w:t>
      </w:r>
      <w:r w:rsidR="00C56CF7">
        <w:t xml:space="preserve">Ook </w:t>
      </w:r>
      <w:r w:rsidR="001F162A">
        <w:t xml:space="preserve">wil ik Tamara bedanken voor het ondervangen van Michel toen hij op vakantie was. Juist tijdens die week liep ik vast op het onderwerp, maar heeft haar luisterend oor en advies ervoor gezorgd dat we tot een oplossing kwamen. </w:t>
      </w:r>
      <w:r w:rsidR="00C56CF7">
        <w:t>Daarnaast wil ik Rianne bedanken die mij met name de eerste weken heeft geholpen bij het vinden van data en het meedenken bij mijn opdracht.</w:t>
      </w:r>
      <w:r w:rsidR="00584FEB">
        <w:t xml:space="preserve"> </w:t>
      </w:r>
    </w:p>
    <w:p w:rsidR="00E154F8" w:rsidRDefault="00E154F8" w:rsidP="007E1389"/>
    <w:p w:rsidR="00BC12DE" w:rsidRDefault="00BC12DE" w:rsidP="007E1389">
      <w:r>
        <w:t>Door middel van deze afstudeerscriptie hoop ik een periode van vier mooie studiejaren aan de Hogeschool af te ronden en gaan er nieuwe uitdagingen voor me open. De kennis die ik tijdens mijn afstuderen en mijn voorgaande jaren aan de</w:t>
      </w:r>
      <w:r w:rsidR="008368D8">
        <w:t xml:space="preserve"> opleiding heb opgedaan zullen mij absoluut gaan helpen tijdens mijn vervolgstudie en  toekomstige baan. Als lezer wil ik u </w:t>
      </w:r>
      <w:r w:rsidR="00195F59">
        <w:t>veel plezier wensen bij het lezen</w:t>
      </w:r>
      <w:r w:rsidR="008368D8">
        <w:t xml:space="preserve"> van dit rapport. </w:t>
      </w:r>
    </w:p>
    <w:p w:rsidR="008368D8" w:rsidRDefault="008368D8" w:rsidP="007E1389"/>
    <w:p w:rsidR="0000115B" w:rsidRDefault="0000115B" w:rsidP="007E1389"/>
    <w:p w:rsidR="008368D8" w:rsidRDefault="008368D8" w:rsidP="007E1389">
      <w:r>
        <w:t xml:space="preserve">Arjan </w:t>
      </w:r>
      <w:proofErr w:type="spellStart"/>
      <w:r>
        <w:t>Markestein</w:t>
      </w:r>
      <w:proofErr w:type="spellEnd"/>
    </w:p>
    <w:p w:rsidR="008368D8" w:rsidRDefault="008368D8" w:rsidP="007E1389"/>
    <w:p w:rsidR="008368D8" w:rsidRDefault="008774DB" w:rsidP="007E1389">
      <w:r>
        <w:t>Amsterdam, juni</w:t>
      </w:r>
      <w:r w:rsidR="008368D8">
        <w:t xml:space="preserve"> 2017</w:t>
      </w:r>
    </w:p>
    <w:p w:rsidR="008708CE" w:rsidRDefault="008708CE" w:rsidP="008708CE">
      <w:pPr>
        <w:pStyle w:val="Geenafstand"/>
      </w:pPr>
    </w:p>
    <w:p w:rsidR="008708CE" w:rsidRDefault="008708CE" w:rsidP="008708CE">
      <w:pPr>
        <w:pStyle w:val="Geenafstand"/>
      </w:pPr>
    </w:p>
    <w:p w:rsidR="0000115B" w:rsidRDefault="0000115B" w:rsidP="008708CE">
      <w:pPr>
        <w:pStyle w:val="Geenafstand"/>
      </w:pPr>
    </w:p>
    <w:p w:rsidR="008708CE" w:rsidRDefault="00C622F1" w:rsidP="008708CE">
      <w:pPr>
        <w:pStyle w:val="Geenafstand"/>
      </w:pPr>
      <w:r>
        <w:rPr>
          <w:noProof/>
          <w:lang w:eastAsia="nl-NL"/>
        </w:rPr>
        <w:drawing>
          <wp:anchor distT="0" distB="0" distL="114300" distR="114300" simplePos="0" relativeHeight="251739136" behindDoc="0" locked="0" layoutInCell="1" allowOverlap="1" wp14:anchorId="61269061" wp14:editId="1F7DB447">
            <wp:simplePos x="0" y="0"/>
            <wp:positionH relativeFrom="column">
              <wp:posOffset>5986145</wp:posOffset>
            </wp:positionH>
            <wp:positionV relativeFrom="paragraph">
              <wp:posOffset>683895</wp:posOffset>
            </wp:positionV>
            <wp:extent cx="489585" cy="285750"/>
            <wp:effectExtent l="0" t="0" r="5715" b="0"/>
            <wp:wrapNone/>
            <wp:docPr id="42" name="Afbeelding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9585" cy="285750"/>
                    </a:xfrm>
                    <a:prstGeom prst="rect">
                      <a:avLst/>
                    </a:prstGeom>
                    <a:noFill/>
                    <a:ln>
                      <a:noFill/>
                    </a:ln>
                  </pic:spPr>
                </pic:pic>
              </a:graphicData>
            </a:graphic>
            <wp14:sizeRelH relativeFrom="page">
              <wp14:pctWidth>0</wp14:pctWidth>
            </wp14:sizeRelH>
            <wp14:sizeRelV relativeFrom="page">
              <wp14:pctHeight>0</wp14:pctHeight>
            </wp14:sizeRelV>
          </wp:anchor>
        </w:drawing>
      </w:r>
    </w:p>
    <w:bookmarkStart w:id="12" w:name="_Toc484510703" w:displacedByCustomXml="next"/>
    <w:bookmarkStart w:id="13" w:name="_Toc483242682" w:displacedByCustomXml="next"/>
    <w:bookmarkStart w:id="14" w:name="_Toc483294850" w:displacedByCustomXml="next"/>
    <w:bookmarkStart w:id="15" w:name="_Toc483379675" w:displacedByCustomXml="next"/>
    <w:sdt>
      <w:sdtPr>
        <w:rPr>
          <w:b w:val="0"/>
          <w:bCs w:val="0"/>
          <w:sz w:val="20"/>
          <w:szCs w:val="20"/>
        </w:rPr>
        <w:id w:val="-1564639043"/>
        <w:docPartObj>
          <w:docPartGallery w:val="Table of Contents"/>
          <w:docPartUnique/>
        </w:docPartObj>
      </w:sdtPr>
      <w:sdtContent>
        <w:p w:rsidR="002C4BCC" w:rsidRDefault="00683828" w:rsidP="00982831">
          <w:pPr>
            <w:pStyle w:val="Kop1"/>
            <w:numPr>
              <w:ilvl w:val="0"/>
              <w:numId w:val="0"/>
            </w:numPr>
            <w:ind w:left="432" w:hanging="432"/>
            <w:rPr>
              <w:noProof/>
            </w:rPr>
          </w:pPr>
          <w:r w:rsidRPr="00683828">
            <w:t>In</w:t>
          </w:r>
          <w:r w:rsidR="00497C75" w:rsidRPr="00683828">
            <w:t>houd</w:t>
          </w:r>
          <w:r>
            <w:t>sopgave</w:t>
          </w:r>
          <w:bookmarkEnd w:id="15"/>
          <w:bookmarkEnd w:id="14"/>
          <w:bookmarkEnd w:id="13"/>
          <w:bookmarkEnd w:id="12"/>
          <w:r w:rsidR="00497C75">
            <w:rPr>
              <w:b w:val="0"/>
              <w:bCs w:val="0"/>
            </w:rPr>
            <w:fldChar w:fldCharType="begin"/>
          </w:r>
          <w:r w:rsidR="00497C75">
            <w:instrText xml:space="preserve"> TOC \o "1-3" \h \z \u </w:instrText>
          </w:r>
          <w:r w:rsidR="00497C75">
            <w:rPr>
              <w:b w:val="0"/>
              <w:bCs w:val="0"/>
            </w:rPr>
            <w:fldChar w:fldCharType="separate"/>
          </w:r>
        </w:p>
        <w:p w:rsidR="002C4BCC" w:rsidRDefault="00A76506">
          <w:pPr>
            <w:pStyle w:val="Inhopg1"/>
            <w:tabs>
              <w:tab w:val="left" w:pos="400"/>
              <w:tab w:val="right" w:leader="dot" w:pos="9060"/>
            </w:tabs>
            <w:rPr>
              <w:rFonts w:eastAsiaTheme="minorEastAsia" w:cstheme="minorBidi"/>
              <w:noProof/>
              <w:sz w:val="22"/>
              <w:szCs w:val="22"/>
              <w:lang w:eastAsia="nl-NL"/>
            </w:rPr>
          </w:pPr>
          <w:hyperlink w:anchor="_Toc484510704" w:history="1">
            <w:r w:rsidR="002C4BCC" w:rsidRPr="006943DE">
              <w:rPr>
                <w:rStyle w:val="Hyperlink"/>
                <w:noProof/>
              </w:rPr>
              <w:t>1</w:t>
            </w:r>
            <w:r w:rsidR="002C4BCC">
              <w:rPr>
                <w:rFonts w:eastAsiaTheme="minorEastAsia" w:cstheme="minorBidi"/>
                <w:noProof/>
                <w:sz w:val="22"/>
                <w:szCs w:val="22"/>
                <w:lang w:eastAsia="nl-NL"/>
              </w:rPr>
              <w:tab/>
            </w:r>
            <w:r w:rsidR="002C4BCC" w:rsidRPr="006943DE">
              <w:rPr>
                <w:rStyle w:val="Hyperlink"/>
                <w:noProof/>
              </w:rPr>
              <w:t>Introductie</w:t>
            </w:r>
            <w:r w:rsidR="002C4BCC">
              <w:rPr>
                <w:noProof/>
                <w:webHidden/>
              </w:rPr>
              <w:tab/>
            </w:r>
            <w:r w:rsidR="002C4BCC">
              <w:rPr>
                <w:noProof/>
                <w:webHidden/>
              </w:rPr>
              <w:fldChar w:fldCharType="begin"/>
            </w:r>
            <w:r w:rsidR="002C4BCC">
              <w:rPr>
                <w:noProof/>
                <w:webHidden/>
              </w:rPr>
              <w:instrText xml:space="preserve"> PAGEREF _Toc484510704 \h </w:instrText>
            </w:r>
            <w:r w:rsidR="002C4BCC">
              <w:rPr>
                <w:noProof/>
                <w:webHidden/>
              </w:rPr>
            </w:r>
            <w:r w:rsidR="002C4BCC">
              <w:rPr>
                <w:noProof/>
                <w:webHidden/>
              </w:rPr>
              <w:fldChar w:fldCharType="separate"/>
            </w:r>
            <w:r w:rsidR="006B030D">
              <w:rPr>
                <w:noProof/>
                <w:webHidden/>
              </w:rPr>
              <w:t>7</w:t>
            </w:r>
            <w:r w:rsidR="002C4BCC">
              <w:rPr>
                <w:noProof/>
                <w:webHidden/>
              </w:rPr>
              <w:fldChar w:fldCharType="end"/>
            </w:r>
          </w:hyperlink>
        </w:p>
        <w:p w:rsidR="002C4BCC" w:rsidRDefault="00A76506">
          <w:pPr>
            <w:pStyle w:val="Inhopg2"/>
            <w:tabs>
              <w:tab w:val="left" w:pos="880"/>
              <w:tab w:val="right" w:leader="dot" w:pos="9060"/>
            </w:tabs>
            <w:rPr>
              <w:rFonts w:eastAsiaTheme="minorEastAsia" w:cstheme="minorBidi"/>
              <w:noProof/>
              <w:sz w:val="22"/>
              <w:szCs w:val="22"/>
              <w:lang w:eastAsia="nl-NL"/>
            </w:rPr>
          </w:pPr>
          <w:hyperlink w:anchor="_Toc484510705" w:history="1">
            <w:r w:rsidR="002C4BCC" w:rsidRPr="006943DE">
              <w:rPr>
                <w:rStyle w:val="Hyperlink"/>
                <w:noProof/>
              </w:rPr>
              <w:t>1.1</w:t>
            </w:r>
            <w:r w:rsidR="002C4BCC">
              <w:rPr>
                <w:rFonts w:eastAsiaTheme="minorEastAsia" w:cstheme="minorBidi"/>
                <w:noProof/>
                <w:sz w:val="22"/>
                <w:szCs w:val="22"/>
                <w:lang w:eastAsia="nl-NL"/>
              </w:rPr>
              <w:tab/>
            </w:r>
            <w:r w:rsidR="002C4BCC" w:rsidRPr="006943DE">
              <w:rPr>
                <w:rStyle w:val="Hyperlink"/>
                <w:noProof/>
              </w:rPr>
              <w:t>Bedrijfsbeschrijving</w:t>
            </w:r>
            <w:r w:rsidR="002C4BCC">
              <w:rPr>
                <w:noProof/>
                <w:webHidden/>
              </w:rPr>
              <w:tab/>
            </w:r>
            <w:r w:rsidR="002C4BCC">
              <w:rPr>
                <w:noProof/>
                <w:webHidden/>
              </w:rPr>
              <w:fldChar w:fldCharType="begin"/>
            </w:r>
            <w:r w:rsidR="002C4BCC">
              <w:rPr>
                <w:noProof/>
                <w:webHidden/>
              </w:rPr>
              <w:instrText xml:space="preserve"> PAGEREF _Toc484510705 \h </w:instrText>
            </w:r>
            <w:r w:rsidR="002C4BCC">
              <w:rPr>
                <w:noProof/>
                <w:webHidden/>
              </w:rPr>
            </w:r>
            <w:r w:rsidR="002C4BCC">
              <w:rPr>
                <w:noProof/>
                <w:webHidden/>
              </w:rPr>
              <w:fldChar w:fldCharType="separate"/>
            </w:r>
            <w:r w:rsidR="006B030D">
              <w:rPr>
                <w:noProof/>
                <w:webHidden/>
              </w:rPr>
              <w:t>8</w:t>
            </w:r>
            <w:r w:rsidR="002C4BCC">
              <w:rPr>
                <w:noProof/>
                <w:webHidden/>
              </w:rPr>
              <w:fldChar w:fldCharType="end"/>
            </w:r>
          </w:hyperlink>
        </w:p>
        <w:p w:rsidR="002C4BCC" w:rsidRDefault="00A76506">
          <w:pPr>
            <w:pStyle w:val="Inhopg2"/>
            <w:tabs>
              <w:tab w:val="left" w:pos="880"/>
              <w:tab w:val="right" w:leader="dot" w:pos="9060"/>
            </w:tabs>
            <w:rPr>
              <w:rFonts w:eastAsiaTheme="minorEastAsia" w:cstheme="minorBidi"/>
              <w:noProof/>
              <w:sz w:val="22"/>
              <w:szCs w:val="22"/>
              <w:lang w:eastAsia="nl-NL"/>
            </w:rPr>
          </w:pPr>
          <w:hyperlink w:anchor="_Toc484510706" w:history="1">
            <w:r w:rsidR="002C4BCC" w:rsidRPr="006943DE">
              <w:rPr>
                <w:rStyle w:val="Hyperlink"/>
                <w:noProof/>
              </w:rPr>
              <w:t>1.2</w:t>
            </w:r>
            <w:r w:rsidR="002C4BCC">
              <w:rPr>
                <w:rFonts w:eastAsiaTheme="minorEastAsia" w:cstheme="minorBidi"/>
                <w:noProof/>
                <w:sz w:val="22"/>
                <w:szCs w:val="22"/>
                <w:lang w:eastAsia="nl-NL"/>
              </w:rPr>
              <w:tab/>
            </w:r>
            <w:r w:rsidR="002C4BCC" w:rsidRPr="006943DE">
              <w:rPr>
                <w:rStyle w:val="Hyperlink"/>
                <w:noProof/>
              </w:rPr>
              <w:t>Aanleiding en probleemstelling</w:t>
            </w:r>
            <w:r w:rsidR="002C4BCC">
              <w:rPr>
                <w:noProof/>
                <w:webHidden/>
              </w:rPr>
              <w:tab/>
            </w:r>
            <w:r w:rsidR="002C4BCC">
              <w:rPr>
                <w:noProof/>
                <w:webHidden/>
              </w:rPr>
              <w:fldChar w:fldCharType="begin"/>
            </w:r>
            <w:r w:rsidR="002C4BCC">
              <w:rPr>
                <w:noProof/>
                <w:webHidden/>
              </w:rPr>
              <w:instrText xml:space="preserve"> PAGEREF _Toc484510706 \h </w:instrText>
            </w:r>
            <w:r w:rsidR="002C4BCC">
              <w:rPr>
                <w:noProof/>
                <w:webHidden/>
              </w:rPr>
            </w:r>
            <w:r w:rsidR="002C4BCC">
              <w:rPr>
                <w:noProof/>
                <w:webHidden/>
              </w:rPr>
              <w:fldChar w:fldCharType="separate"/>
            </w:r>
            <w:r w:rsidR="006B030D">
              <w:rPr>
                <w:noProof/>
                <w:webHidden/>
              </w:rPr>
              <w:t>8</w:t>
            </w:r>
            <w:r w:rsidR="002C4BCC">
              <w:rPr>
                <w:noProof/>
                <w:webHidden/>
              </w:rPr>
              <w:fldChar w:fldCharType="end"/>
            </w:r>
          </w:hyperlink>
        </w:p>
        <w:p w:rsidR="002C4BCC" w:rsidRDefault="00A76506">
          <w:pPr>
            <w:pStyle w:val="Inhopg2"/>
            <w:tabs>
              <w:tab w:val="left" w:pos="880"/>
              <w:tab w:val="right" w:leader="dot" w:pos="9060"/>
            </w:tabs>
            <w:rPr>
              <w:rFonts w:eastAsiaTheme="minorEastAsia" w:cstheme="minorBidi"/>
              <w:noProof/>
              <w:sz w:val="22"/>
              <w:szCs w:val="22"/>
              <w:lang w:eastAsia="nl-NL"/>
            </w:rPr>
          </w:pPr>
          <w:hyperlink w:anchor="_Toc484510707" w:history="1">
            <w:r w:rsidR="002C4BCC" w:rsidRPr="006943DE">
              <w:rPr>
                <w:rStyle w:val="Hyperlink"/>
                <w:noProof/>
              </w:rPr>
              <w:t>1.3</w:t>
            </w:r>
            <w:r w:rsidR="002C4BCC">
              <w:rPr>
                <w:rFonts w:eastAsiaTheme="minorEastAsia" w:cstheme="minorBidi"/>
                <w:noProof/>
                <w:sz w:val="22"/>
                <w:szCs w:val="22"/>
                <w:lang w:eastAsia="nl-NL"/>
              </w:rPr>
              <w:tab/>
            </w:r>
            <w:r w:rsidR="002C4BCC" w:rsidRPr="006943DE">
              <w:rPr>
                <w:rStyle w:val="Hyperlink"/>
                <w:noProof/>
              </w:rPr>
              <w:t>Doelstelling</w:t>
            </w:r>
            <w:r w:rsidR="002C4BCC">
              <w:rPr>
                <w:noProof/>
                <w:webHidden/>
              </w:rPr>
              <w:tab/>
            </w:r>
            <w:r w:rsidR="002C4BCC">
              <w:rPr>
                <w:noProof/>
                <w:webHidden/>
              </w:rPr>
              <w:fldChar w:fldCharType="begin"/>
            </w:r>
            <w:r w:rsidR="002C4BCC">
              <w:rPr>
                <w:noProof/>
                <w:webHidden/>
              </w:rPr>
              <w:instrText xml:space="preserve"> PAGEREF _Toc484510707 \h </w:instrText>
            </w:r>
            <w:r w:rsidR="002C4BCC">
              <w:rPr>
                <w:noProof/>
                <w:webHidden/>
              </w:rPr>
            </w:r>
            <w:r w:rsidR="002C4BCC">
              <w:rPr>
                <w:noProof/>
                <w:webHidden/>
              </w:rPr>
              <w:fldChar w:fldCharType="separate"/>
            </w:r>
            <w:r w:rsidR="006B030D">
              <w:rPr>
                <w:noProof/>
                <w:webHidden/>
              </w:rPr>
              <w:t>8</w:t>
            </w:r>
            <w:r w:rsidR="002C4BCC">
              <w:rPr>
                <w:noProof/>
                <w:webHidden/>
              </w:rPr>
              <w:fldChar w:fldCharType="end"/>
            </w:r>
          </w:hyperlink>
        </w:p>
        <w:p w:rsidR="002C4BCC" w:rsidRDefault="00A76506">
          <w:pPr>
            <w:pStyle w:val="Inhopg2"/>
            <w:tabs>
              <w:tab w:val="left" w:pos="880"/>
              <w:tab w:val="right" w:leader="dot" w:pos="9060"/>
            </w:tabs>
            <w:rPr>
              <w:rFonts w:eastAsiaTheme="minorEastAsia" w:cstheme="minorBidi"/>
              <w:noProof/>
              <w:sz w:val="22"/>
              <w:szCs w:val="22"/>
              <w:lang w:eastAsia="nl-NL"/>
            </w:rPr>
          </w:pPr>
          <w:hyperlink w:anchor="_Toc484510708" w:history="1">
            <w:r w:rsidR="002C4BCC" w:rsidRPr="006943DE">
              <w:rPr>
                <w:rStyle w:val="Hyperlink"/>
                <w:noProof/>
              </w:rPr>
              <w:t>1.4</w:t>
            </w:r>
            <w:r w:rsidR="002C4BCC">
              <w:rPr>
                <w:rFonts w:eastAsiaTheme="minorEastAsia" w:cstheme="minorBidi"/>
                <w:noProof/>
                <w:sz w:val="22"/>
                <w:szCs w:val="22"/>
                <w:lang w:eastAsia="nl-NL"/>
              </w:rPr>
              <w:tab/>
            </w:r>
            <w:r w:rsidR="002C4BCC" w:rsidRPr="006943DE">
              <w:rPr>
                <w:rStyle w:val="Hyperlink"/>
                <w:noProof/>
              </w:rPr>
              <w:t>Missie en Merkwaarden Blokker</w:t>
            </w:r>
            <w:r w:rsidR="002C4BCC">
              <w:rPr>
                <w:noProof/>
                <w:webHidden/>
              </w:rPr>
              <w:tab/>
            </w:r>
            <w:r w:rsidR="002C4BCC">
              <w:rPr>
                <w:noProof/>
                <w:webHidden/>
              </w:rPr>
              <w:fldChar w:fldCharType="begin"/>
            </w:r>
            <w:r w:rsidR="002C4BCC">
              <w:rPr>
                <w:noProof/>
                <w:webHidden/>
              </w:rPr>
              <w:instrText xml:space="preserve"> PAGEREF _Toc484510708 \h </w:instrText>
            </w:r>
            <w:r w:rsidR="002C4BCC">
              <w:rPr>
                <w:noProof/>
                <w:webHidden/>
              </w:rPr>
            </w:r>
            <w:r w:rsidR="002C4BCC">
              <w:rPr>
                <w:noProof/>
                <w:webHidden/>
              </w:rPr>
              <w:fldChar w:fldCharType="separate"/>
            </w:r>
            <w:r w:rsidR="006B030D">
              <w:rPr>
                <w:noProof/>
                <w:webHidden/>
              </w:rPr>
              <w:t>8</w:t>
            </w:r>
            <w:r w:rsidR="002C4BCC">
              <w:rPr>
                <w:noProof/>
                <w:webHidden/>
              </w:rPr>
              <w:fldChar w:fldCharType="end"/>
            </w:r>
          </w:hyperlink>
        </w:p>
        <w:p w:rsidR="002C4BCC" w:rsidRDefault="00A76506">
          <w:pPr>
            <w:pStyle w:val="Inhopg2"/>
            <w:tabs>
              <w:tab w:val="left" w:pos="880"/>
              <w:tab w:val="right" w:leader="dot" w:pos="9060"/>
            </w:tabs>
            <w:rPr>
              <w:rFonts w:eastAsiaTheme="minorEastAsia" w:cstheme="minorBidi"/>
              <w:noProof/>
              <w:sz w:val="22"/>
              <w:szCs w:val="22"/>
              <w:lang w:eastAsia="nl-NL"/>
            </w:rPr>
          </w:pPr>
          <w:hyperlink w:anchor="_Toc484510709" w:history="1">
            <w:r w:rsidR="002C4BCC" w:rsidRPr="006943DE">
              <w:rPr>
                <w:rStyle w:val="Hyperlink"/>
                <w:noProof/>
              </w:rPr>
              <w:t>1.5</w:t>
            </w:r>
            <w:r w:rsidR="002C4BCC">
              <w:rPr>
                <w:rFonts w:eastAsiaTheme="minorEastAsia" w:cstheme="minorBidi"/>
                <w:noProof/>
                <w:sz w:val="22"/>
                <w:szCs w:val="22"/>
                <w:lang w:eastAsia="nl-NL"/>
              </w:rPr>
              <w:tab/>
            </w:r>
            <w:r w:rsidR="002C4BCC" w:rsidRPr="006943DE">
              <w:rPr>
                <w:rStyle w:val="Hyperlink"/>
                <w:noProof/>
              </w:rPr>
              <w:t>Aanpak en Rapport indeling</w:t>
            </w:r>
            <w:r w:rsidR="002C4BCC">
              <w:rPr>
                <w:noProof/>
                <w:webHidden/>
              </w:rPr>
              <w:tab/>
            </w:r>
            <w:r w:rsidR="002C4BCC">
              <w:rPr>
                <w:noProof/>
                <w:webHidden/>
              </w:rPr>
              <w:fldChar w:fldCharType="begin"/>
            </w:r>
            <w:r w:rsidR="002C4BCC">
              <w:rPr>
                <w:noProof/>
                <w:webHidden/>
              </w:rPr>
              <w:instrText xml:space="preserve"> PAGEREF _Toc484510709 \h </w:instrText>
            </w:r>
            <w:r w:rsidR="002C4BCC">
              <w:rPr>
                <w:noProof/>
                <w:webHidden/>
              </w:rPr>
            </w:r>
            <w:r w:rsidR="002C4BCC">
              <w:rPr>
                <w:noProof/>
                <w:webHidden/>
              </w:rPr>
              <w:fldChar w:fldCharType="separate"/>
            </w:r>
            <w:r w:rsidR="006B030D">
              <w:rPr>
                <w:noProof/>
                <w:webHidden/>
              </w:rPr>
              <w:t>9</w:t>
            </w:r>
            <w:r w:rsidR="002C4BCC">
              <w:rPr>
                <w:noProof/>
                <w:webHidden/>
              </w:rPr>
              <w:fldChar w:fldCharType="end"/>
            </w:r>
          </w:hyperlink>
        </w:p>
        <w:p w:rsidR="002C4BCC" w:rsidRDefault="00A76506">
          <w:pPr>
            <w:pStyle w:val="Inhopg1"/>
            <w:tabs>
              <w:tab w:val="left" w:pos="400"/>
              <w:tab w:val="right" w:leader="dot" w:pos="9060"/>
            </w:tabs>
            <w:rPr>
              <w:rFonts w:eastAsiaTheme="minorEastAsia" w:cstheme="minorBidi"/>
              <w:noProof/>
              <w:sz w:val="22"/>
              <w:szCs w:val="22"/>
              <w:lang w:eastAsia="nl-NL"/>
            </w:rPr>
          </w:pPr>
          <w:hyperlink w:anchor="_Toc484510710" w:history="1">
            <w:r w:rsidR="002C4BCC" w:rsidRPr="006943DE">
              <w:rPr>
                <w:rStyle w:val="Hyperlink"/>
                <w:noProof/>
              </w:rPr>
              <w:t>2</w:t>
            </w:r>
            <w:r w:rsidR="002C4BCC">
              <w:rPr>
                <w:rFonts w:eastAsiaTheme="minorEastAsia" w:cstheme="minorBidi"/>
                <w:noProof/>
                <w:sz w:val="22"/>
                <w:szCs w:val="22"/>
                <w:lang w:eastAsia="nl-NL"/>
              </w:rPr>
              <w:tab/>
            </w:r>
            <w:r w:rsidR="002C4BCC" w:rsidRPr="006943DE">
              <w:rPr>
                <w:rStyle w:val="Hyperlink"/>
                <w:noProof/>
              </w:rPr>
              <w:t>Gehanteerde Definities</w:t>
            </w:r>
            <w:r w:rsidR="002C4BCC">
              <w:rPr>
                <w:noProof/>
                <w:webHidden/>
              </w:rPr>
              <w:tab/>
            </w:r>
            <w:r w:rsidR="002C4BCC">
              <w:rPr>
                <w:noProof/>
                <w:webHidden/>
              </w:rPr>
              <w:fldChar w:fldCharType="begin"/>
            </w:r>
            <w:r w:rsidR="002C4BCC">
              <w:rPr>
                <w:noProof/>
                <w:webHidden/>
              </w:rPr>
              <w:instrText xml:space="preserve"> PAGEREF _Toc484510710 \h </w:instrText>
            </w:r>
            <w:r w:rsidR="002C4BCC">
              <w:rPr>
                <w:noProof/>
                <w:webHidden/>
              </w:rPr>
            </w:r>
            <w:r w:rsidR="002C4BCC">
              <w:rPr>
                <w:noProof/>
                <w:webHidden/>
              </w:rPr>
              <w:fldChar w:fldCharType="separate"/>
            </w:r>
            <w:r w:rsidR="006B030D">
              <w:rPr>
                <w:noProof/>
                <w:webHidden/>
              </w:rPr>
              <w:t>10</w:t>
            </w:r>
            <w:r w:rsidR="002C4BCC">
              <w:rPr>
                <w:noProof/>
                <w:webHidden/>
              </w:rPr>
              <w:fldChar w:fldCharType="end"/>
            </w:r>
          </w:hyperlink>
        </w:p>
        <w:p w:rsidR="002C4BCC" w:rsidRDefault="00A76506">
          <w:pPr>
            <w:pStyle w:val="Inhopg1"/>
            <w:tabs>
              <w:tab w:val="left" w:pos="400"/>
              <w:tab w:val="right" w:leader="dot" w:pos="9060"/>
            </w:tabs>
            <w:rPr>
              <w:rFonts w:eastAsiaTheme="minorEastAsia" w:cstheme="minorBidi"/>
              <w:noProof/>
              <w:sz w:val="22"/>
              <w:szCs w:val="22"/>
              <w:lang w:eastAsia="nl-NL"/>
            </w:rPr>
          </w:pPr>
          <w:hyperlink w:anchor="_Toc484510711" w:history="1">
            <w:r w:rsidR="002C4BCC" w:rsidRPr="006943DE">
              <w:rPr>
                <w:rStyle w:val="Hyperlink"/>
                <w:noProof/>
              </w:rPr>
              <w:t>3</w:t>
            </w:r>
            <w:r w:rsidR="002C4BCC">
              <w:rPr>
                <w:rFonts w:eastAsiaTheme="minorEastAsia" w:cstheme="minorBidi"/>
                <w:noProof/>
                <w:sz w:val="22"/>
                <w:szCs w:val="22"/>
                <w:lang w:eastAsia="nl-NL"/>
              </w:rPr>
              <w:tab/>
            </w:r>
            <w:r w:rsidR="002C4BCC" w:rsidRPr="006943DE">
              <w:rPr>
                <w:rStyle w:val="Hyperlink"/>
                <w:noProof/>
              </w:rPr>
              <w:t>Theoretisch Kader en Onderzoeksmodel</w:t>
            </w:r>
            <w:r w:rsidR="002C4BCC">
              <w:rPr>
                <w:noProof/>
                <w:webHidden/>
              </w:rPr>
              <w:tab/>
            </w:r>
            <w:r w:rsidR="002C4BCC">
              <w:rPr>
                <w:noProof/>
                <w:webHidden/>
              </w:rPr>
              <w:fldChar w:fldCharType="begin"/>
            </w:r>
            <w:r w:rsidR="002C4BCC">
              <w:rPr>
                <w:noProof/>
                <w:webHidden/>
              </w:rPr>
              <w:instrText xml:space="preserve"> PAGEREF _Toc484510711 \h </w:instrText>
            </w:r>
            <w:r w:rsidR="002C4BCC">
              <w:rPr>
                <w:noProof/>
                <w:webHidden/>
              </w:rPr>
            </w:r>
            <w:r w:rsidR="002C4BCC">
              <w:rPr>
                <w:noProof/>
                <w:webHidden/>
              </w:rPr>
              <w:fldChar w:fldCharType="separate"/>
            </w:r>
            <w:r w:rsidR="006B030D">
              <w:rPr>
                <w:noProof/>
                <w:webHidden/>
              </w:rPr>
              <w:t>11</w:t>
            </w:r>
            <w:r w:rsidR="002C4BCC">
              <w:rPr>
                <w:noProof/>
                <w:webHidden/>
              </w:rPr>
              <w:fldChar w:fldCharType="end"/>
            </w:r>
          </w:hyperlink>
        </w:p>
        <w:p w:rsidR="002C4BCC" w:rsidRDefault="00A76506">
          <w:pPr>
            <w:pStyle w:val="Inhopg2"/>
            <w:tabs>
              <w:tab w:val="left" w:pos="880"/>
              <w:tab w:val="right" w:leader="dot" w:pos="9060"/>
            </w:tabs>
            <w:rPr>
              <w:rFonts w:eastAsiaTheme="minorEastAsia" w:cstheme="minorBidi"/>
              <w:noProof/>
              <w:sz w:val="22"/>
              <w:szCs w:val="22"/>
              <w:lang w:eastAsia="nl-NL"/>
            </w:rPr>
          </w:pPr>
          <w:hyperlink w:anchor="_Toc484510712" w:history="1">
            <w:r w:rsidR="002C4BCC" w:rsidRPr="006943DE">
              <w:rPr>
                <w:rStyle w:val="Hyperlink"/>
                <w:noProof/>
              </w:rPr>
              <w:t>3.1</w:t>
            </w:r>
            <w:r w:rsidR="002C4BCC">
              <w:rPr>
                <w:rFonts w:eastAsiaTheme="minorEastAsia" w:cstheme="minorBidi"/>
                <w:noProof/>
                <w:sz w:val="22"/>
                <w:szCs w:val="22"/>
                <w:lang w:eastAsia="nl-NL"/>
              </w:rPr>
              <w:tab/>
            </w:r>
            <w:r w:rsidR="002C4BCC" w:rsidRPr="006943DE">
              <w:rPr>
                <w:rStyle w:val="Hyperlink"/>
                <w:noProof/>
              </w:rPr>
              <w:t>Afbakening</w:t>
            </w:r>
            <w:r w:rsidR="002C4BCC">
              <w:rPr>
                <w:noProof/>
                <w:webHidden/>
              </w:rPr>
              <w:tab/>
            </w:r>
            <w:r w:rsidR="002C4BCC">
              <w:rPr>
                <w:noProof/>
                <w:webHidden/>
              </w:rPr>
              <w:fldChar w:fldCharType="begin"/>
            </w:r>
            <w:r w:rsidR="002C4BCC">
              <w:rPr>
                <w:noProof/>
                <w:webHidden/>
              </w:rPr>
              <w:instrText xml:space="preserve"> PAGEREF _Toc484510712 \h </w:instrText>
            </w:r>
            <w:r w:rsidR="002C4BCC">
              <w:rPr>
                <w:noProof/>
                <w:webHidden/>
              </w:rPr>
            </w:r>
            <w:r w:rsidR="002C4BCC">
              <w:rPr>
                <w:noProof/>
                <w:webHidden/>
              </w:rPr>
              <w:fldChar w:fldCharType="separate"/>
            </w:r>
            <w:r w:rsidR="006B030D">
              <w:rPr>
                <w:noProof/>
                <w:webHidden/>
              </w:rPr>
              <w:t>11</w:t>
            </w:r>
            <w:r w:rsidR="002C4BCC">
              <w:rPr>
                <w:noProof/>
                <w:webHidden/>
              </w:rPr>
              <w:fldChar w:fldCharType="end"/>
            </w:r>
          </w:hyperlink>
        </w:p>
        <w:p w:rsidR="002C4BCC" w:rsidRDefault="00A76506">
          <w:pPr>
            <w:pStyle w:val="Inhopg2"/>
            <w:tabs>
              <w:tab w:val="left" w:pos="880"/>
              <w:tab w:val="right" w:leader="dot" w:pos="9060"/>
            </w:tabs>
            <w:rPr>
              <w:rFonts w:eastAsiaTheme="minorEastAsia" w:cstheme="minorBidi"/>
              <w:noProof/>
              <w:sz w:val="22"/>
              <w:szCs w:val="22"/>
              <w:lang w:eastAsia="nl-NL"/>
            </w:rPr>
          </w:pPr>
          <w:hyperlink w:anchor="_Toc484510713" w:history="1">
            <w:r w:rsidR="002C4BCC" w:rsidRPr="006943DE">
              <w:rPr>
                <w:rStyle w:val="Hyperlink"/>
                <w:noProof/>
              </w:rPr>
              <w:t>3.2</w:t>
            </w:r>
            <w:r w:rsidR="002C4BCC">
              <w:rPr>
                <w:rFonts w:eastAsiaTheme="minorEastAsia" w:cstheme="minorBidi"/>
                <w:noProof/>
                <w:sz w:val="22"/>
                <w:szCs w:val="22"/>
                <w:lang w:eastAsia="nl-NL"/>
              </w:rPr>
              <w:tab/>
            </w:r>
            <w:r w:rsidR="002C4BCC" w:rsidRPr="006943DE">
              <w:rPr>
                <w:rStyle w:val="Hyperlink"/>
                <w:noProof/>
              </w:rPr>
              <w:t>Theoretisch Kader</w:t>
            </w:r>
            <w:r w:rsidR="002C4BCC">
              <w:rPr>
                <w:noProof/>
                <w:webHidden/>
              </w:rPr>
              <w:tab/>
            </w:r>
            <w:r w:rsidR="002C4BCC">
              <w:rPr>
                <w:noProof/>
                <w:webHidden/>
              </w:rPr>
              <w:fldChar w:fldCharType="begin"/>
            </w:r>
            <w:r w:rsidR="002C4BCC">
              <w:rPr>
                <w:noProof/>
                <w:webHidden/>
              </w:rPr>
              <w:instrText xml:space="preserve"> PAGEREF _Toc484510713 \h </w:instrText>
            </w:r>
            <w:r w:rsidR="002C4BCC">
              <w:rPr>
                <w:noProof/>
                <w:webHidden/>
              </w:rPr>
            </w:r>
            <w:r w:rsidR="002C4BCC">
              <w:rPr>
                <w:noProof/>
                <w:webHidden/>
              </w:rPr>
              <w:fldChar w:fldCharType="separate"/>
            </w:r>
            <w:r w:rsidR="006B030D">
              <w:rPr>
                <w:noProof/>
                <w:webHidden/>
              </w:rPr>
              <w:t>11</w:t>
            </w:r>
            <w:r w:rsidR="002C4BCC">
              <w:rPr>
                <w:noProof/>
                <w:webHidden/>
              </w:rPr>
              <w:fldChar w:fldCharType="end"/>
            </w:r>
          </w:hyperlink>
        </w:p>
        <w:p w:rsidR="002C4BCC" w:rsidRDefault="00A76506">
          <w:pPr>
            <w:pStyle w:val="Inhopg2"/>
            <w:tabs>
              <w:tab w:val="left" w:pos="880"/>
              <w:tab w:val="right" w:leader="dot" w:pos="9060"/>
            </w:tabs>
            <w:rPr>
              <w:rFonts w:eastAsiaTheme="minorEastAsia" w:cstheme="minorBidi"/>
              <w:noProof/>
              <w:sz w:val="22"/>
              <w:szCs w:val="22"/>
              <w:lang w:eastAsia="nl-NL"/>
            </w:rPr>
          </w:pPr>
          <w:hyperlink w:anchor="_Toc484510714" w:history="1">
            <w:r w:rsidR="002C4BCC" w:rsidRPr="006943DE">
              <w:rPr>
                <w:rStyle w:val="Hyperlink"/>
                <w:noProof/>
              </w:rPr>
              <w:t>3.3</w:t>
            </w:r>
            <w:r w:rsidR="002C4BCC">
              <w:rPr>
                <w:rFonts w:eastAsiaTheme="minorEastAsia" w:cstheme="minorBidi"/>
                <w:noProof/>
                <w:sz w:val="22"/>
                <w:szCs w:val="22"/>
                <w:lang w:eastAsia="nl-NL"/>
              </w:rPr>
              <w:tab/>
            </w:r>
            <w:r w:rsidR="002C4BCC" w:rsidRPr="006943DE">
              <w:rPr>
                <w:rStyle w:val="Hyperlink"/>
                <w:noProof/>
              </w:rPr>
              <w:t>Onderzoekmodel</w:t>
            </w:r>
            <w:r w:rsidR="002C4BCC">
              <w:rPr>
                <w:noProof/>
                <w:webHidden/>
              </w:rPr>
              <w:tab/>
            </w:r>
            <w:r w:rsidR="002C4BCC">
              <w:rPr>
                <w:noProof/>
                <w:webHidden/>
              </w:rPr>
              <w:fldChar w:fldCharType="begin"/>
            </w:r>
            <w:r w:rsidR="002C4BCC">
              <w:rPr>
                <w:noProof/>
                <w:webHidden/>
              </w:rPr>
              <w:instrText xml:space="preserve"> PAGEREF _Toc484510714 \h </w:instrText>
            </w:r>
            <w:r w:rsidR="002C4BCC">
              <w:rPr>
                <w:noProof/>
                <w:webHidden/>
              </w:rPr>
            </w:r>
            <w:r w:rsidR="002C4BCC">
              <w:rPr>
                <w:noProof/>
                <w:webHidden/>
              </w:rPr>
              <w:fldChar w:fldCharType="separate"/>
            </w:r>
            <w:r w:rsidR="006B030D">
              <w:rPr>
                <w:noProof/>
                <w:webHidden/>
              </w:rPr>
              <w:t>12</w:t>
            </w:r>
            <w:r w:rsidR="002C4BCC">
              <w:rPr>
                <w:noProof/>
                <w:webHidden/>
              </w:rPr>
              <w:fldChar w:fldCharType="end"/>
            </w:r>
          </w:hyperlink>
        </w:p>
        <w:p w:rsidR="002C4BCC" w:rsidRDefault="00A76506">
          <w:pPr>
            <w:pStyle w:val="Inhopg1"/>
            <w:tabs>
              <w:tab w:val="left" w:pos="400"/>
              <w:tab w:val="right" w:leader="dot" w:pos="9060"/>
            </w:tabs>
            <w:rPr>
              <w:rFonts w:eastAsiaTheme="minorEastAsia" w:cstheme="minorBidi"/>
              <w:noProof/>
              <w:sz w:val="22"/>
              <w:szCs w:val="22"/>
              <w:lang w:eastAsia="nl-NL"/>
            </w:rPr>
          </w:pPr>
          <w:hyperlink w:anchor="_Toc484510715" w:history="1">
            <w:r w:rsidR="002C4BCC" w:rsidRPr="006943DE">
              <w:rPr>
                <w:rStyle w:val="Hyperlink"/>
                <w:noProof/>
              </w:rPr>
              <w:t>4</w:t>
            </w:r>
            <w:r w:rsidR="002C4BCC">
              <w:rPr>
                <w:rFonts w:eastAsiaTheme="minorEastAsia" w:cstheme="minorBidi"/>
                <w:noProof/>
                <w:sz w:val="22"/>
                <w:szCs w:val="22"/>
                <w:lang w:eastAsia="nl-NL"/>
              </w:rPr>
              <w:tab/>
            </w:r>
            <w:r w:rsidR="002C4BCC" w:rsidRPr="006943DE">
              <w:rPr>
                <w:rStyle w:val="Hyperlink"/>
                <w:noProof/>
              </w:rPr>
              <w:t>Define</w:t>
            </w:r>
            <w:r w:rsidR="002C4BCC">
              <w:rPr>
                <w:noProof/>
                <w:webHidden/>
              </w:rPr>
              <w:tab/>
            </w:r>
            <w:r w:rsidR="002C4BCC">
              <w:rPr>
                <w:noProof/>
                <w:webHidden/>
              </w:rPr>
              <w:fldChar w:fldCharType="begin"/>
            </w:r>
            <w:r w:rsidR="002C4BCC">
              <w:rPr>
                <w:noProof/>
                <w:webHidden/>
              </w:rPr>
              <w:instrText xml:space="preserve"> PAGEREF _Toc484510715 \h </w:instrText>
            </w:r>
            <w:r w:rsidR="002C4BCC">
              <w:rPr>
                <w:noProof/>
                <w:webHidden/>
              </w:rPr>
            </w:r>
            <w:r w:rsidR="002C4BCC">
              <w:rPr>
                <w:noProof/>
                <w:webHidden/>
              </w:rPr>
              <w:fldChar w:fldCharType="separate"/>
            </w:r>
            <w:r w:rsidR="006B030D">
              <w:rPr>
                <w:noProof/>
                <w:webHidden/>
              </w:rPr>
              <w:t>13</w:t>
            </w:r>
            <w:r w:rsidR="002C4BCC">
              <w:rPr>
                <w:noProof/>
                <w:webHidden/>
              </w:rPr>
              <w:fldChar w:fldCharType="end"/>
            </w:r>
          </w:hyperlink>
        </w:p>
        <w:p w:rsidR="002C4BCC" w:rsidRDefault="00A76506">
          <w:pPr>
            <w:pStyle w:val="Inhopg2"/>
            <w:tabs>
              <w:tab w:val="left" w:pos="880"/>
              <w:tab w:val="right" w:leader="dot" w:pos="9060"/>
            </w:tabs>
            <w:rPr>
              <w:rFonts w:eastAsiaTheme="minorEastAsia" w:cstheme="minorBidi"/>
              <w:noProof/>
              <w:sz w:val="22"/>
              <w:szCs w:val="22"/>
              <w:lang w:eastAsia="nl-NL"/>
            </w:rPr>
          </w:pPr>
          <w:hyperlink w:anchor="_Toc484510716" w:history="1">
            <w:r w:rsidR="002C4BCC" w:rsidRPr="006943DE">
              <w:rPr>
                <w:rStyle w:val="Hyperlink"/>
                <w:noProof/>
              </w:rPr>
              <w:t>4.1</w:t>
            </w:r>
            <w:r w:rsidR="002C4BCC">
              <w:rPr>
                <w:rFonts w:eastAsiaTheme="minorEastAsia" w:cstheme="minorBidi"/>
                <w:noProof/>
                <w:sz w:val="22"/>
                <w:szCs w:val="22"/>
                <w:lang w:eastAsia="nl-NL"/>
              </w:rPr>
              <w:tab/>
            </w:r>
            <w:r w:rsidR="002C4BCC" w:rsidRPr="006943DE">
              <w:rPr>
                <w:rStyle w:val="Hyperlink"/>
                <w:noProof/>
              </w:rPr>
              <w:t>Promoties</w:t>
            </w:r>
            <w:r w:rsidR="002C4BCC">
              <w:rPr>
                <w:noProof/>
                <w:webHidden/>
              </w:rPr>
              <w:tab/>
            </w:r>
            <w:r w:rsidR="002C4BCC">
              <w:rPr>
                <w:noProof/>
                <w:webHidden/>
              </w:rPr>
              <w:fldChar w:fldCharType="begin"/>
            </w:r>
            <w:r w:rsidR="002C4BCC">
              <w:rPr>
                <w:noProof/>
                <w:webHidden/>
              </w:rPr>
              <w:instrText xml:space="preserve"> PAGEREF _Toc484510716 \h </w:instrText>
            </w:r>
            <w:r w:rsidR="002C4BCC">
              <w:rPr>
                <w:noProof/>
                <w:webHidden/>
              </w:rPr>
            </w:r>
            <w:r w:rsidR="002C4BCC">
              <w:rPr>
                <w:noProof/>
                <w:webHidden/>
              </w:rPr>
              <w:fldChar w:fldCharType="separate"/>
            </w:r>
            <w:r w:rsidR="006B030D">
              <w:rPr>
                <w:noProof/>
                <w:webHidden/>
              </w:rPr>
              <w:t>13</w:t>
            </w:r>
            <w:r w:rsidR="002C4BCC">
              <w:rPr>
                <w:noProof/>
                <w:webHidden/>
              </w:rPr>
              <w:fldChar w:fldCharType="end"/>
            </w:r>
          </w:hyperlink>
        </w:p>
        <w:p w:rsidR="002C4BCC" w:rsidRDefault="00A76506">
          <w:pPr>
            <w:pStyle w:val="Inhopg3"/>
            <w:tabs>
              <w:tab w:val="left" w:pos="1100"/>
              <w:tab w:val="right" w:leader="dot" w:pos="9060"/>
            </w:tabs>
            <w:rPr>
              <w:rFonts w:eastAsiaTheme="minorEastAsia" w:cstheme="minorBidi"/>
              <w:noProof/>
              <w:sz w:val="22"/>
              <w:szCs w:val="22"/>
              <w:lang w:eastAsia="nl-NL"/>
            </w:rPr>
          </w:pPr>
          <w:hyperlink w:anchor="_Toc484510717" w:history="1">
            <w:r w:rsidR="002C4BCC" w:rsidRPr="006943DE">
              <w:rPr>
                <w:rStyle w:val="Hyperlink"/>
                <w:noProof/>
              </w:rPr>
              <w:t>4.1.1</w:t>
            </w:r>
            <w:r w:rsidR="002C4BCC">
              <w:rPr>
                <w:rFonts w:eastAsiaTheme="minorEastAsia" w:cstheme="minorBidi"/>
                <w:noProof/>
                <w:sz w:val="22"/>
                <w:szCs w:val="22"/>
                <w:lang w:eastAsia="nl-NL"/>
              </w:rPr>
              <w:tab/>
            </w:r>
            <w:r w:rsidR="002C4BCC" w:rsidRPr="006943DE">
              <w:rPr>
                <w:rStyle w:val="Hyperlink"/>
                <w:noProof/>
              </w:rPr>
              <w:t>Waarom promoties?</w:t>
            </w:r>
            <w:r w:rsidR="002C4BCC">
              <w:rPr>
                <w:noProof/>
                <w:webHidden/>
              </w:rPr>
              <w:tab/>
            </w:r>
            <w:r w:rsidR="002C4BCC">
              <w:rPr>
                <w:noProof/>
                <w:webHidden/>
              </w:rPr>
              <w:fldChar w:fldCharType="begin"/>
            </w:r>
            <w:r w:rsidR="002C4BCC">
              <w:rPr>
                <w:noProof/>
                <w:webHidden/>
              </w:rPr>
              <w:instrText xml:space="preserve"> PAGEREF _Toc484510717 \h </w:instrText>
            </w:r>
            <w:r w:rsidR="002C4BCC">
              <w:rPr>
                <w:noProof/>
                <w:webHidden/>
              </w:rPr>
            </w:r>
            <w:r w:rsidR="002C4BCC">
              <w:rPr>
                <w:noProof/>
                <w:webHidden/>
              </w:rPr>
              <w:fldChar w:fldCharType="separate"/>
            </w:r>
            <w:r w:rsidR="006B030D">
              <w:rPr>
                <w:noProof/>
                <w:webHidden/>
              </w:rPr>
              <w:t>13</w:t>
            </w:r>
            <w:r w:rsidR="002C4BCC">
              <w:rPr>
                <w:noProof/>
                <w:webHidden/>
              </w:rPr>
              <w:fldChar w:fldCharType="end"/>
            </w:r>
          </w:hyperlink>
        </w:p>
        <w:p w:rsidR="002C4BCC" w:rsidRDefault="00A76506">
          <w:pPr>
            <w:pStyle w:val="Inhopg3"/>
            <w:tabs>
              <w:tab w:val="left" w:pos="1100"/>
              <w:tab w:val="right" w:leader="dot" w:pos="9060"/>
            </w:tabs>
            <w:rPr>
              <w:rFonts w:eastAsiaTheme="minorEastAsia" w:cstheme="minorBidi"/>
              <w:noProof/>
              <w:sz w:val="22"/>
              <w:szCs w:val="22"/>
              <w:lang w:eastAsia="nl-NL"/>
            </w:rPr>
          </w:pPr>
          <w:hyperlink w:anchor="_Toc484510718" w:history="1">
            <w:r w:rsidR="002C4BCC" w:rsidRPr="006943DE">
              <w:rPr>
                <w:rStyle w:val="Hyperlink"/>
                <w:noProof/>
              </w:rPr>
              <w:t>4.1.2</w:t>
            </w:r>
            <w:r w:rsidR="002C4BCC">
              <w:rPr>
                <w:rFonts w:eastAsiaTheme="minorEastAsia" w:cstheme="minorBidi"/>
                <w:noProof/>
                <w:sz w:val="22"/>
                <w:szCs w:val="22"/>
                <w:lang w:eastAsia="nl-NL"/>
              </w:rPr>
              <w:tab/>
            </w:r>
            <w:r w:rsidR="002C4BCC" w:rsidRPr="006943DE">
              <w:rPr>
                <w:rStyle w:val="Hyperlink"/>
                <w:noProof/>
              </w:rPr>
              <w:t>Invloed van promoties op de bedrijfsvoering</w:t>
            </w:r>
            <w:r w:rsidR="002C4BCC">
              <w:rPr>
                <w:noProof/>
                <w:webHidden/>
              </w:rPr>
              <w:tab/>
            </w:r>
            <w:r w:rsidR="002C4BCC">
              <w:rPr>
                <w:noProof/>
                <w:webHidden/>
              </w:rPr>
              <w:fldChar w:fldCharType="begin"/>
            </w:r>
            <w:r w:rsidR="002C4BCC">
              <w:rPr>
                <w:noProof/>
                <w:webHidden/>
              </w:rPr>
              <w:instrText xml:space="preserve"> PAGEREF _Toc484510718 \h </w:instrText>
            </w:r>
            <w:r w:rsidR="002C4BCC">
              <w:rPr>
                <w:noProof/>
                <w:webHidden/>
              </w:rPr>
            </w:r>
            <w:r w:rsidR="002C4BCC">
              <w:rPr>
                <w:noProof/>
                <w:webHidden/>
              </w:rPr>
              <w:fldChar w:fldCharType="separate"/>
            </w:r>
            <w:r w:rsidR="006B030D">
              <w:rPr>
                <w:noProof/>
                <w:webHidden/>
              </w:rPr>
              <w:t>13</w:t>
            </w:r>
            <w:r w:rsidR="002C4BCC">
              <w:rPr>
                <w:noProof/>
                <w:webHidden/>
              </w:rPr>
              <w:fldChar w:fldCharType="end"/>
            </w:r>
          </w:hyperlink>
        </w:p>
        <w:p w:rsidR="002C4BCC" w:rsidRDefault="00A76506">
          <w:pPr>
            <w:pStyle w:val="Inhopg2"/>
            <w:tabs>
              <w:tab w:val="left" w:pos="880"/>
              <w:tab w:val="right" w:leader="dot" w:pos="9060"/>
            </w:tabs>
            <w:rPr>
              <w:rFonts w:eastAsiaTheme="minorEastAsia" w:cstheme="minorBidi"/>
              <w:noProof/>
              <w:sz w:val="22"/>
              <w:szCs w:val="22"/>
              <w:lang w:eastAsia="nl-NL"/>
            </w:rPr>
          </w:pPr>
          <w:hyperlink w:anchor="_Toc484510719" w:history="1">
            <w:r w:rsidR="002C4BCC" w:rsidRPr="006943DE">
              <w:rPr>
                <w:rStyle w:val="Hyperlink"/>
                <w:noProof/>
              </w:rPr>
              <w:t>4.2</w:t>
            </w:r>
            <w:r w:rsidR="002C4BCC">
              <w:rPr>
                <w:rFonts w:eastAsiaTheme="minorEastAsia" w:cstheme="minorBidi"/>
                <w:noProof/>
                <w:sz w:val="22"/>
                <w:szCs w:val="22"/>
                <w:lang w:eastAsia="nl-NL"/>
              </w:rPr>
              <w:tab/>
            </w:r>
            <w:r w:rsidR="002C4BCC" w:rsidRPr="006943DE">
              <w:rPr>
                <w:rStyle w:val="Hyperlink"/>
                <w:noProof/>
              </w:rPr>
              <w:t>Proces Flow Diagram</w:t>
            </w:r>
            <w:r w:rsidR="002C4BCC">
              <w:rPr>
                <w:noProof/>
                <w:webHidden/>
              </w:rPr>
              <w:tab/>
            </w:r>
            <w:r w:rsidR="002C4BCC">
              <w:rPr>
                <w:noProof/>
                <w:webHidden/>
              </w:rPr>
              <w:fldChar w:fldCharType="begin"/>
            </w:r>
            <w:r w:rsidR="002C4BCC">
              <w:rPr>
                <w:noProof/>
                <w:webHidden/>
              </w:rPr>
              <w:instrText xml:space="preserve"> PAGEREF _Toc484510719 \h </w:instrText>
            </w:r>
            <w:r w:rsidR="002C4BCC">
              <w:rPr>
                <w:noProof/>
                <w:webHidden/>
              </w:rPr>
            </w:r>
            <w:r w:rsidR="002C4BCC">
              <w:rPr>
                <w:noProof/>
                <w:webHidden/>
              </w:rPr>
              <w:fldChar w:fldCharType="separate"/>
            </w:r>
            <w:r w:rsidR="006B030D">
              <w:rPr>
                <w:noProof/>
                <w:webHidden/>
              </w:rPr>
              <w:t>14</w:t>
            </w:r>
            <w:r w:rsidR="002C4BCC">
              <w:rPr>
                <w:noProof/>
                <w:webHidden/>
              </w:rPr>
              <w:fldChar w:fldCharType="end"/>
            </w:r>
          </w:hyperlink>
        </w:p>
        <w:p w:rsidR="002C4BCC" w:rsidRDefault="00A76506">
          <w:pPr>
            <w:pStyle w:val="Inhopg3"/>
            <w:tabs>
              <w:tab w:val="left" w:pos="1100"/>
              <w:tab w:val="right" w:leader="dot" w:pos="9060"/>
            </w:tabs>
            <w:rPr>
              <w:rFonts w:eastAsiaTheme="minorEastAsia" w:cstheme="minorBidi"/>
              <w:noProof/>
              <w:sz w:val="22"/>
              <w:szCs w:val="22"/>
              <w:lang w:eastAsia="nl-NL"/>
            </w:rPr>
          </w:pPr>
          <w:hyperlink w:anchor="_Toc484510720" w:history="1">
            <w:r w:rsidR="002C4BCC" w:rsidRPr="006943DE">
              <w:rPr>
                <w:rStyle w:val="Hyperlink"/>
                <w:noProof/>
              </w:rPr>
              <w:t>4.2.1</w:t>
            </w:r>
            <w:r w:rsidR="002C4BCC">
              <w:rPr>
                <w:rFonts w:eastAsiaTheme="minorEastAsia" w:cstheme="minorBidi"/>
                <w:noProof/>
                <w:sz w:val="22"/>
                <w:szCs w:val="22"/>
                <w:lang w:eastAsia="nl-NL"/>
              </w:rPr>
              <w:tab/>
            </w:r>
            <w:r w:rsidR="002C4BCC" w:rsidRPr="006943DE">
              <w:rPr>
                <w:rStyle w:val="Hyperlink"/>
                <w:noProof/>
              </w:rPr>
              <w:t>Forecasting</w:t>
            </w:r>
            <w:r w:rsidR="002C4BCC">
              <w:rPr>
                <w:noProof/>
                <w:webHidden/>
              </w:rPr>
              <w:tab/>
            </w:r>
            <w:r w:rsidR="002C4BCC">
              <w:rPr>
                <w:noProof/>
                <w:webHidden/>
              </w:rPr>
              <w:fldChar w:fldCharType="begin"/>
            </w:r>
            <w:r w:rsidR="002C4BCC">
              <w:rPr>
                <w:noProof/>
                <w:webHidden/>
              </w:rPr>
              <w:instrText xml:space="preserve"> PAGEREF _Toc484510720 \h </w:instrText>
            </w:r>
            <w:r w:rsidR="002C4BCC">
              <w:rPr>
                <w:noProof/>
                <w:webHidden/>
              </w:rPr>
            </w:r>
            <w:r w:rsidR="002C4BCC">
              <w:rPr>
                <w:noProof/>
                <w:webHidden/>
              </w:rPr>
              <w:fldChar w:fldCharType="separate"/>
            </w:r>
            <w:r w:rsidR="006B030D">
              <w:rPr>
                <w:noProof/>
                <w:webHidden/>
              </w:rPr>
              <w:t>14</w:t>
            </w:r>
            <w:r w:rsidR="002C4BCC">
              <w:rPr>
                <w:noProof/>
                <w:webHidden/>
              </w:rPr>
              <w:fldChar w:fldCharType="end"/>
            </w:r>
          </w:hyperlink>
        </w:p>
        <w:p w:rsidR="002C4BCC" w:rsidRDefault="00A76506">
          <w:pPr>
            <w:pStyle w:val="Inhopg3"/>
            <w:tabs>
              <w:tab w:val="left" w:pos="1100"/>
              <w:tab w:val="right" w:leader="dot" w:pos="9060"/>
            </w:tabs>
            <w:rPr>
              <w:rFonts w:eastAsiaTheme="minorEastAsia" w:cstheme="minorBidi"/>
              <w:noProof/>
              <w:sz w:val="22"/>
              <w:szCs w:val="22"/>
              <w:lang w:eastAsia="nl-NL"/>
            </w:rPr>
          </w:pPr>
          <w:hyperlink w:anchor="_Toc484510721" w:history="1">
            <w:r w:rsidR="002C4BCC" w:rsidRPr="006943DE">
              <w:rPr>
                <w:rStyle w:val="Hyperlink"/>
                <w:noProof/>
              </w:rPr>
              <w:t>4.2.2</w:t>
            </w:r>
            <w:r w:rsidR="002C4BCC">
              <w:rPr>
                <w:rFonts w:eastAsiaTheme="minorEastAsia" w:cstheme="minorBidi"/>
                <w:noProof/>
                <w:sz w:val="22"/>
                <w:szCs w:val="22"/>
                <w:lang w:eastAsia="nl-NL"/>
              </w:rPr>
              <w:tab/>
            </w:r>
            <w:r w:rsidR="002C4BCC" w:rsidRPr="006943DE">
              <w:rPr>
                <w:rStyle w:val="Hyperlink"/>
                <w:noProof/>
              </w:rPr>
              <w:t>Bestelhoeveelheid bepalen</w:t>
            </w:r>
            <w:r w:rsidR="002C4BCC">
              <w:rPr>
                <w:noProof/>
                <w:webHidden/>
              </w:rPr>
              <w:tab/>
            </w:r>
            <w:r w:rsidR="002C4BCC">
              <w:rPr>
                <w:noProof/>
                <w:webHidden/>
              </w:rPr>
              <w:fldChar w:fldCharType="begin"/>
            </w:r>
            <w:r w:rsidR="002C4BCC">
              <w:rPr>
                <w:noProof/>
                <w:webHidden/>
              </w:rPr>
              <w:instrText xml:space="preserve"> PAGEREF _Toc484510721 \h </w:instrText>
            </w:r>
            <w:r w:rsidR="002C4BCC">
              <w:rPr>
                <w:noProof/>
                <w:webHidden/>
              </w:rPr>
            </w:r>
            <w:r w:rsidR="002C4BCC">
              <w:rPr>
                <w:noProof/>
                <w:webHidden/>
              </w:rPr>
              <w:fldChar w:fldCharType="separate"/>
            </w:r>
            <w:r w:rsidR="006B030D">
              <w:rPr>
                <w:noProof/>
                <w:webHidden/>
              </w:rPr>
              <w:t>14</w:t>
            </w:r>
            <w:r w:rsidR="002C4BCC">
              <w:rPr>
                <w:noProof/>
                <w:webHidden/>
              </w:rPr>
              <w:fldChar w:fldCharType="end"/>
            </w:r>
          </w:hyperlink>
        </w:p>
        <w:p w:rsidR="002C4BCC" w:rsidRDefault="00A76506">
          <w:pPr>
            <w:pStyle w:val="Inhopg2"/>
            <w:tabs>
              <w:tab w:val="left" w:pos="880"/>
              <w:tab w:val="right" w:leader="dot" w:pos="9060"/>
            </w:tabs>
            <w:rPr>
              <w:rFonts w:eastAsiaTheme="minorEastAsia" w:cstheme="minorBidi"/>
              <w:noProof/>
              <w:sz w:val="22"/>
              <w:szCs w:val="22"/>
              <w:lang w:eastAsia="nl-NL"/>
            </w:rPr>
          </w:pPr>
          <w:hyperlink w:anchor="_Toc484510722" w:history="1">
            <w:r w:rsidR="002C4BCC" w:rsidRPr="006943DE">
              <w:rPr>
                <w:rStyle w:val="Hyperlink"/>
                <w:noProof/>
              </w:rPr>
              <w:t>4.3</w:t>
            </w:r>
            <w:r w:rsidR="002C4BCC">
              <w:rPr>
                <w:rFonts w:eastAsiaTheme="minorEastAsia" w:cstheme="minorBidi"/>
                <w:noProof/>
                <w:sz w:val="22"/>
                <w:szCs w:val="22"/>
                <w:lang w:eastAsia="nl-NL"/>
              </w:rPr>
              <w:tab/>
            </w:r>
            <w:r w:rsidR="002C4BCC" w:rsidRPr="006943DE">
              <w:rPr>
                <w:rStyle w:val="Hyperlink"/>
                <w:noProof/>
              </w:rPr>
              <w:t>Stakeholderanalyse</w:t>
            </w:r>
            <w:r w:rsidR="002C4BCC">
              <w:rPr>
                <w:noProof/>
                <w:webHidden/>
              </w:rPr>
              <w:tab/>
            </w:r>
            <w:r w:rsidR="002C4BCC">
              <w:rPr>
                <w:noProof/>
                <w:webHidden/>
              </w:rPr>
              <w:fldChar w:fldCharType="begin"/>
            </w:r>
            <w:r w:rsidR="002C4BCC">
              <w:rPr>
                <w:noProof/>
                <w:webHidden/>
              </w:rPr>
              <w:instrText xml:space="preserve"> PAGEREF _Toc484510722 \h </w:instrText>
            </w:r>
            <w:r w:rsidR="002C4BCC">
              <w:rPr>
                <w:noProof/>
                <w:webHidden/>
              </w:rPr>
            </w:r>
            <w:r w:rsidR="002C4BCC">
              <w:rPr>
                <w:noProof/>
                <w:webHidden/>
              </w:rPr>
              <w:fldChar w:fldCharType="separate"/>
            </w:r>
            <w:r w:rsidR="006B030D">
              <w:rPr>
                <w:noProof/>
                <w:webHidden/>
              </w:rPr>
              <w:t>15</w:t>
            </w:r>
            <w:r w:rsidR="002C4BCC">
              <w:rPr>
                <w:noProof/>
                <w:webHidden/>
              </w:rPr>
              <w:fldChar w:fldCharType="end"/>
            </w:r>
          </w:hyperlink>
        </w:p>
        <w:p w:rsidR="002C4BCC" w:rsidRDefault="00A76506">
          <w:pPr>
            <w:pStyle w:val="Inhopg2"/>
            <w:tabs>
              <w:tab w:val="left" w:pos="880"/>
              <w:tab w:val="right" w:leader="dot" w:pos="9060"/>
            </w:tabs>
            <w:rPr>
              <w:rFonts w:eastAsiaTheme="minorEastAsia" w:cstheme="minorBidi"/>
              <w:noProof/>
              <w:sz w:val="22"/>
              <w:szCs w:val="22"/>
              <w:lang w:eastAsia="nl-NL"/>
            </w:rPr>
          </w:pPr>
          <w:hyperlink w:anchor="_Toc484510723" w:history="1">
            <w:r w:rsidR="002C4BCC" w:rsidRPr="006943DE">
              <w:rPr>
                <w:rStyle w:val="Hyperlink"/>
                <w:noProof/>
                <w:lang w:val="en-GB"/>
              </w:rPr>
              <w:t>4.4</w:t>
            </w:r>
            <w:r w:rsidR="002C4BCC">
              <w:rPr>
                <w:rFonts w:eastAsiaTheme="minorEastAsia" w:cstheme="minorBidi"/>
                <w:noProof/>
                <w:sz w:val="22"/>
                <w:szCs w:val="22"/>
                <w:lang w:eastAsia="nl-NL"/>
              </w:rPr>
              <w:tab/>
            </w:r>
            <w:r w:rsidR="002C4BCC" w:rsidRPr="006943DE">
              <w:rPr>
                <w:rStyle w:val="Hyperlink"/>
                <w:noProof/>
                <w:lang w:val="en-GB"/>
              </w:rPr>
              <w:t>Voice of the Business</w:t>
            </w:r>
            <w:r w:rsidR="002C4BCC">
              <w:rPr>
                <w:noProof/>
                <w:webHidden/>
              </w:rPr>
              <w:tab/>
            </w:r>
            <w:r w:rsidR="002C4BCC">
              <w:rPr>
                <w:noProof/>
                <w:webHidden/>
              </w:rPr>
              <w:fldChar w:fldCharType="begin"/>
            </w:r>
            <w:r w:rsidR="002C4BCC">
              <w:rPr>
                <w:noProof/>
                <w:webHidden/>
              </w:rPr>
              <w:instrText xml:space="preserve"> PAGEREF _Toc484510723 \h </w:instrText>
            </w:r>
            <w:r w:rsidR="002C4BCC">
              <w:rPr>
                <w:noProof/>
                <w:webHidden/>
              </w:rPr>
            </w:r>
            <w:r w:rsidR="002C4BCC">
              <w:rPr>
                <w:noProof/>
                <w:webHidden/>
              </w:rPr>
              <w:fldChar w:fldCharType="separate"/>
            </w:r>
            <w:r w:rsidR="006B030D">
              <w:rPr>
                <w:noProof/>
                <w:webHidden/>
              </w:rPr>
              <w:t>15</w:t>
            </w:r>
            <w:r w:rsidR="002C4BCC">
              <w:rPr>
                <w:noProof/>
                <w:webHidden/>
              </w:rPr>
              <w:fldChar w:fldCharType="end"/>
            </w:r>
          </w:hyperlink>
        </w:p>
        <w:p w:rsidR="002C4BCC" w:rsidRDefault="00A76506">
          <w:pPr>
            <w:pStyle w:val="Inhopg1"/>
            <w:tabs>
              <w:tab w:val="left" w:pos="400"/>
              <w:tab w:val="right" w:leader="dot" w:pos="9060"/>
            </w:tabs>
            <w:rPr>
              <w:rFonts w:eastAsiaTheme="minorEastAsia" w:cstheme="minorBidi"/>
              <w:noProof/>
              <w:sz w:val="22"/>
              <w:szCs w:val="22"/>
              <w:lang w:eastAsia="nl-NL"/>
            </w:rPr>
          </w:pPr>
          <w:hyperlink w:anchor="_Toc484510724" w:history="1">
            <w:r w:rsidR="002C4BCC" w:rsidRPr="006943DE">
              <w:rPr>
                <w:rStyle w:val="Hyperlink"/>
                <w:noProof/>
              </w:rPr>
              <w:t>5</w:t>
            </w:r>
            <w:r w:rsidR="002C4BCC">
              <w:rPr>
                <w:rFonts w:eastAsiaTheme="minorEastAsia" w:cstheme="minorBidi"/>
                <w:noProof/>
                <w:sz w:val="22"/>
                <w:szCs w:val="22"/>
                <w:lang w:eastAsia="nl-NL"/>
              </w:rPr>
              <w:tab/>
            </w:r>
            <w:r w:rsidR="002C4BCC" w:rsidRPr="006943DE">
              <w:rPr>
                <w:rStyle w:val="Hyperlink"/>
                <w:noProof/>
              </w:rPr>
              <w:t>Measure</w:t>
            </w:r>
            <w:r w:rsidR="002C4BCC">
              <w:rPr>
                <w:noProof/>
                <w:webHidden/>
              </w:rPr>
              <w:tab/>
            </w:r>
            <w:r w:rsidR="002C4BCC">
              <w:rPr>
                <w:noProof/>
                <w:webHidden/>
              </w:rPr>
              <w:fldChar w:fldCharType="begin"/>
            </w:r>
            <w:r w:rsidR="002C4BCC">
              <w:rPr>
                <w:noProof/>
                <w:webHidden/>
              </w:rPr>
              <w:instrText xml:space="preserve"> PAGEREF _Toc484510724 \h </w:instrText>
            </w:r>
            <w:r w:rsidR="002C4BCC">
              <w:rPr>
                <w:noProof/>
                <w:webHidden/>
              </w:rPr>
            </w:r>
            <w:r w:rsidR="002C4BCC">
              <w:rPr>
                <w:noProof/>
                <w:webHidden/>
              </w:rPr>
              <w:fldChar w:fldCharType="separate"/>
            </w:r>
            <w:r w:rsidR="006B030D">
              <w:rPr>
                <w:noProof/>
                <w:webHidden/>
              </w:rPr>
              <w:t>17</w:t>
            </w:r>
            <w:r w:rsidR="002C4BCC">
              <w:rPr>
                <w:noProof/>
                <w:webHidden/>
              </w:rPr>
              <w:fldChar w:fldCharType="end"/>
            </w:r>
          </w:hyperlink>
        </w:p>
        <w:p w:rsidR="002C4BCC" w:rsidRDefault="00A76506">
          <w:pPr>
            <w:pStyle w:val="Inhopg2"/>
            <w:tabs>
              <w:tab w:val="left" w:pos="880"/>
              <w:tab w:val="right" w:leader="dot" w:pos="9060"/>
            </w:tabs>
            <w:rPr>
              <w:rFonts w:eastAsiaTheme="minorEastAsia" w:cstheme="minorBidi"/>
              <w:noProof/>
              <w:sz w:val="22"/>
              <w:szCs w:val="22"/>
              <w:lang w:eastAsia="nl-NL"/>
            </w:rPr>
          </w:pPr>
          <w:hyperlink w:anchor="_Toc484510725" w:history="1">
            <w:r w:rsidR="002C4BCC" w:rsidRPr="006943DE">
              <w:rPr>
                <w:rStyle w:val="Hyperlink"/>
                <w:noProof/>
              </w:rPr>
              <w:t>5.1</w:t>
            </w:r>
            <w:r w:rsidR="002C4BCC">
              <w:rPr>
                <w:rFonts w:eastAsiaTheme="minorEastAsia" w:cstheme="minorBidi"/>
                <w:noProof/>
                <w:sz w:val="22"/>
                <w:szCs w:val="22"/>
                <w:lang w:eastAsia="nl-NL"/>
              </w:rPr>
              <w:tab/>
            </w:r>
            <w:r w:rsidR="002C4BCC" w:rsidRPr="006943DE">
              <w:rPr>
                <w:rStyle w:val="Hyperlink"/>
                <w:noProof/>
              </w:rPr>
              <w:t>Data verzameling</w:t>
            </w:r>
            <w:r w:rsidR="002C4BCC">
              <w:rPr>
                <w:noProof/>
                <w:webHidden/>
              </w:rPr>
              <w:tab/>
            </w:r>
            <w:r w:rsidR="002C4BCC">
              <w:rPr>
                <w:noProof/>
                <w:webHidden/>
              </w:rPr>
              <w:fldChar w:fldCharType="begin"/>
            </w:r>
            <w:r w:rsidR="002C4BCC">
              <w:rPr>
                <w:noProof/>
                <w:webHidden/>
              </w:rPr>
              <w:instrText xml:space="preserve"> PAGEREF _Toc484510725 \h </w:instrText>
            </w:r>
            <w:r w:rsidR="002C4BCC">
              <w:rPr>
                <w:noProof/>
                <w:webHidden/>
              </w:rPr>
            </w:r>
            <w:r w:rsidR="002C4BCC">
              <w:rPr>
                <w:noProof/>
                <w:webHidden/>
              </w:rPr>
              <w:fldChar w:fldCharType="separate"/>
            </w:r>
            <w:r w:rsidR="006B030D">
              <w:rPr>
                <w:noProof/>
                <w:webHidden/>
              </w:rPr>
              <w:t>17</w:t>
            </w:r>
            <w:r w:rsidR="002C4BCC">
              <w:rPr>
                <w:noProof/>
                <w:webHidden/>
              </w:rPr>
              <w:fldChar w:fldCharType="end"/>
            </w:r>
          </w:hyperlink>
        </w:p>
        <w:p w:rsidR="002C4BCC" w:rsidRDefault="00A76506">
          <w:pPr>
            <w:pStyle w:val="Inhopg2"/>
            <w:tabs>
              <w:tab w:val="left" w:pos="880"/>
              <w:tab w:val="right" w:leader="dot" w:pos="9060"/>
            </w:tabs>
            <w:rPr>
              <w:rFonts w:eastAsiaTheme="minorEastAsia" w:cstheme="minorBidi"/>
              <w:noProof/>
              <w:sz w:val="22"/>
              <w:szCs w:val="22"/>
              <w:lang w:eastAsia="nl-NL"/>
            </w:rPr>
          </w:pPr>
          <w:hyperlink w:anchor="_Toc484510726" w:history="1">
            <w:r w:rsidR="002C4BCC" w:rsidRPr="006943DE">
              <w:rPr>
                <w:rStyle w:val="Hyperlink"/>
                <w:noProof/>
              </w:rPr>
              <w:t>5.2</w:t>
            </w:r>
            <w:r w:rsidR="002C4BCC">
              <w:rPr>
                <w:rFonts w:eastAsiaTheme="minorEastAsia" w:cstheme="minorBidi"/>
                <w:noProof/>
                <w:sz w:val="22"/>
                <w:szCs w:val="22"/>
                <w:lang w:eastAsia="nl-NL"/>
              </w:rPr>
              <w:tab/>
            </w:r>
            <w:r w:rsidR="002C4BCC" w:rsidRPr="006943DE">
              <w:rPr>
                <w:rStyle w:val="Hyperlink"/>
                <w:noProof/>
              </w:rPr>
              <w:t>CTQ 1: Forecast Accuracy</w:t>
            </w:r>
            <w:r w:rsidR="002C4BCC">
              <w:rPr>
                <w:noProof/>
                <w:webHidden/>
              </w:rPr>
              <w:tab/>
            </w:r>
            <w:r w:rsidR="002C4BCC">
              <w:rPr>
                <w:noProof/>
                <w:webHidden/>
              </w:rPr>
              <w:fldChar w:fldCharType="begin"/>
            </w:r>
            <w:r w:rsidR="002C4BCC">
              <w:rPr>
                <w:noProof/>
                <w:webHidden/>
              </w:rPr>
              <w:instrText xml:space="preserve"> PAGEREF _Toc484510726 \h </w:instrText>
            </w:r>
            <w:r w:rsidR="002C4BCC">
              <w:rPr>
                <w:noProof/>
                <w:webHidden/>
              </w:rPr>
            </w:r>
            <w:r w:rsidR="002C4BCC">
              <w:rPr>
                <w:noProof/>
                <w:webHidden/>
              </w:rPr>
              <w:fldChar w:fldCharType="separate"/>
            </w:r>
            <w:r w:rsidR="006B030D">
              <w:rPr>
                <w:noProof/>
                <w:webHidden/>
              </w:rPr>
              <w:t>17</w:t>
            </w:r>
            <w:r w:rsidR="002C4BCC">
              <w:rPr>
                <w:noProof/>
                <w:webHidden/>
              </w:rPr>
              <w:fldChar w:fldCharType="end"/>
            </w:r>
          </w:hyperlink>
        </w:p>
        <w:p w:rsidR="002C4BCC" w:rsidRDefault="00A76506">
          <w:pPr>
            <w:pStyle w:val="Inhopg2"/>
            <w:tabs>
              <w:tab w:val="left" w:pos="880"/>
              <w:tab w:val="right" w:leader="dot" w:pos="9060"/>
            </w:tabs>
            <w:rPr>
              <w:rFonts w:eastAsiaTheme="minorEastAsia" w:cstheme="minorBidi"/>
              <w:noProof/>
              <w:sz w:val="22"/>
              <w:szCs w:val="22"/>
              <w:lang w:eastAsia="nl-NL"/>
            </w:rPr>
          </w:pPr>
          <w:hyperlink w:anchor="_Toc484510727" w:history="1">
            <w:r w:rsidR="002C4BCC" w:rsidRPr="006943DE">
              <w:rPr>
                <w:rStyle w:val="Hyperlink"/>
                <w:noProof/>
              </w:rPr>
              <w:t>5.3</w:t>
            </w:r>
            <w:r w:rsidR="002C4BCC">
              <w:rPr>
                <w:rFonts w:eastAsiaTheme="minorEastAsia" w:cstheme="minorBidi"/>
                <w:noProof/>
                <w:sz w:val="22"/>
                <w:szCs w:val="22"/>
                <w:lang w:eastAsia="nl-NL"/>
              </w:rPr>
              <w:tab/>
            </w:r>
            <w:r w:rsidR="002C4BCC" w:rsidRPr="006943DE">
              <w:rPr>
                <w:rStyle w:val="Hyperlink"/>
                <w:noProof/>
              </w:rPr>
              <w:t>CTQ 2: Voorraadbeschikbaarheid</w:t>
            </w:r>
            <w:r w:rsidR="002C4BCC">
              <w:rPr>
                <w:noProof/>
                <w:webHidden/>
              </w:rPr>
              <w:tab/>
            </w:r>
            <w:r w:rsidR="002C4BCC">
              <w:rPr>
                <w:noProof/>
                <w:webHidden/>
              </w:rPr>
              <w:fldChar w:fldCharType="begin"/>
            </w:r>
            <w:r w:rsidR="002C4BCC">
              <w:rPr>
                <w:noProof/>
                <w:webHidden/>
              </w:rPr>
              <w:instrText xml:space="preserve"> PAGEREF _Toc484510727 \h </w:instrText>
            </w:r>
            <w:r w:rsidR="002C4BCC">
              <w:rPr>
                <w:noProof/>
                <w:webHidden/>
              </w:rPr>
            </w:r>
            <w:r w:rsidR="002C4BCC">
              <w:rPr>
                <w:noProof/>
                <w:webHidden/>
              </w:rPr>
              <w:fldChar w:fldCharType="separate"/>
            </w:r>
            <w:r w:rsidR="006B030D">
              <w:rPr>
                <w:noProof/>
                <w:webHidden/>
              </w:rPr>
              <w:t>17</w:t>
            </w:r>
            <w:r w:rsidR="002C4BCC">
              <w:rPr>
                <w:noProof/>
                <w:webHidden/>
              </w:rPr>
              <w:fldChar w:fldCharType="end"/>
            </w:r>
          </w:hyperlink>
        </w:p>
        <w:p w:rsidR="002C4BCC" w:rsidRDefault="00A76506">
          <w:pPr>
            <w:pStyle w:val="Inhopg2"/>
            <w:tabs>
              <w:tab w:val="left" w:pos="880"/>
              <w:tab w:val="right" w:leader="dot" w:pos="9060"/>
            </w:tabs>
            <w:rPr>
              <w:rFonts w:eastAsiaTheme="minorEastAsia" w:cstheme="minorBidi"/>
              <w:noProof/>
              <w:sz w:val="22"/>
              <w:szCs w:val="22"/>
              <w:lang w:eastAsia="nl-NL"/>
            </w:rPr>
          </w:pPr>
          <w:hyperlink w:anchor="_Toc484510728" w:history="1">
            <w:r w:rsidR="002C4BCC" w:rsidRPr="006943DE">
              <w:rPr>
                <w:rStyle w:val="Hyperlink"/>
                <w:noProof/>
              </w:rPr>
              <w:t>5.4</w:t>
            </w:r>
            <w:r w:rsidR="002C4BCC">
              <w:rPr>
                <w:rFonts w:eastAsiaTheme="minorEastAsia" w:cstheme="minorBidi"/>
                <w:noProof/>
                <w:sz w:val="22"/>
                <w:szCs w:val="22"/>
                <w:lang w:eastAsia="nl-NL"/>
              </w:rPr>
              <w:tab/>
            </w:r>
            <w:r w:rsidR="002C4BCC" w:rsidRPr="006943DE">
              <w:rPr>
                <w:rStyle w:val="Hyperlink"/>
                <w:noProof/>
              </w:rPr>
              <w:t>CTQ 3: Voorraadopbouw als gevolg van promoties</w:t>
            </w:r>
            <w:r w:rsidR="002C4BCC">
              <w:rPr>
                <w:noProof/>
                <w:webHidden/>
              </w:rPr>
              <w:tab/>
            </w:r>
            <w:r w:rsidR="002C4BCC">
              <w:rPr>
                <w:noProof/>
                <w:webHidden/>
              </w:rPr>
              <w:fldChar w:fldCharType="begin"/>
            </w:r>
            <w:r w:rsidR="002C4BCC">
              <w:rPr>
                <w:noProof/>
                <w:webHidden/>
              </w:rPr>
              <w:instrText xml:space="preserve"> PAGEREF _Toc484510728 \h </w:instrText>
            </w:r>
            <w:r w:rsidR="002C4BCC">
              <w:rPr>
                <w:noProof/>
                <w:webHidden/>
              </w:rPr>
            </w:r>
            <w:r w:rsidR="002C4BCC">
              <w:rPr>
                <w:noProof/>
                <w:webHidden/>
              </w:rPr>
              <w:fldChar w:fldCharType="separate"/>
            </w:r>
            <w:r w:rsidR="006B030D">
              <w:rPr>
                <w:noProof/>
                <w:webHidden/>
              </w:rPr>
              <w:t>18</w:t>
            </w:r>
            <w:r w:rsidR="002C4BCC">
              <w:rPr>
                <w:noProof/>
                <w:webHidden/>
              </w:rPr>
              <w:fldChar w:fldCharType="end"/>
            </w:r>
          </w:hyperlink>
        </w:p>
        <w:p w:rsidR="002C4BCC" w:rsidRDefault="00A76506">
          <w:pPr>
            <w:pStyle w:val="Inhopg1"/>
            <w:tabs>
              <w:tab w:val="left" w:pos="400"/>
              <w:tab w:val="right" w:leader="dot" w:pos="9060"/>
            </w:tabs>
            <w:rPr>
              <w:rFonts w:eastAsiaTheme="minorEastAsia" w:cstheme="minorBidi"/>
              <w:noProof/>
              <w:sz w:val="22"/>
              <w:szCs w:val="22"/>
              <w:lang w:eastAsia="nl-NL"/>
            </w:rPr>
          </w:pPr>
          <w:hyperlink w:anchor="_Toc484510729" w:history="1">
            <w:r w:rsidR="002C4BCC" w:rsidRPr="006943DE">
              <w:rPr>
                <w:rStyle w:val="Hyperlink"/>
                <w:noProof/>
              </w:rPr>
              <w:t>6</w:t>
            </w:r>
            <w:r w:rsidR="002C4BCC">
              <w:rPr>
                <w:rFonts w:eastAsiaTheme="minorEastAsia" w:cstheme="minorBidi"/>
                <w:noProof/>
                <w:sz w:val="22"/>
                <w:szCs w:val="22"/>
                <w:lang w:eastAsia="nl-NL"/>
              </w:rPr>
              <w:tab/>
            </w:r>
            <w:r w:rsidR="002C4BCC" w:rsidRPr="006943DE">
              <w:rPr>
                <w:rStyle w:val="Hyperlink"/>
                <w:noProof/>
              </w:rPr>
              <w:t>Analyze</w:t>
            </w:r>
            <w:r w:rsidR="002C4BCC">
              <w:rPr>
                <w:noProof/>
                <w:webHidden/>
              </w:rPr>
              <w:tab/>
            </w:r>
            <w:r w:rsidR="002C4BCC">
              <w:rPr>
                <w:noProof/>
                <w:webHidden/>
              </w:rPr>
              <w:fldChar w:fldCharType="begin"/>
            </w:r>
            <w:r w:rsidR="002C4BCC">
              <w:rPr>
                <w:noProof/>
                <w:webHidden/>
              </w:rPr>
              <w:instrText xml:space="preserve"> PAGEREF _Toc484510729 \h </w:instrText>
            </w:r>
            <w:r w:rsidR="002C4BCC">
              <w:rPr>
                <w:noProof/>
                <w:webHidden/>
              </w:rPr>
            </w:r>
            <w:r w:rsidR="002C4BCC">
              <w:rPr>
                <w:noProof/>
                <w:webHidden/>
              </w:rPr>
              <w:fldChar w:fldCharType="separate"/>
            </w:r>
            <w:r w:rsidR="006B030D">
              <w:rPr>
                <w:noProof/>
                <w:webHidden/>
              </w:rPr>
              <w:t>19</w:t>
            </w:r>
            <w:r w:rsidR="002C4BCC">
              <w:rPr>
                <w:noProof/>
                <w:webHidden/>
              </w:rPr>
              <w:fldChar w:fldCharType="end"/>
            </w:r>
          </w:hyperlink>
        </w:p>
        <w:p w:rsidR="002C4BCC" w:rsidRDefault="00A76506">
          <w:pPr>
            <w:pStyle w:val="Inhopg2"/>
            <w:tabs>
              <w:tab w:val="left" w:pos="880"/>
              <w:tab w:val="right" w:leader="dot" w:pos="9060"/>
            </w:tabs>
            <w:rPr>
              <w:rFonts w:eastAsiaTheme="minorEastAsia" w:cstheme="minorBidi"/>
              <w:noProof/>
              <w:sz w:val="22"/>
              <w:szCs w:val="22"/>
              <w:lang w:eastAsia="nl-NL"/>
            </w:rPr>
          </w:pPr>
          <w:hyperlink w:anchor="_Toc484510730" w:history="1">
            <w:r w:rsidR="002C4BCC" w:rsidRPr="006943DE">
              <w:rPr>
                <w:rStyle w:val="Hyperlink"/>
                <w:noProof/>
              </w:rPr>
              <w:t>6.1</w:t>
            </w:r>
            <w:r w:rsidR="002C4BCC">
              <w:rPr>
                <w:rFonts w:eastAsiaTheme="minorEastAsia" w:cstheme="minorBidi"/>
                <w:noProof/>
                <w:sz w:val="22"/>
                <w:szCs w:val="22"/>
                <w:lang w:eastAsia="nl-NL"/>
              </w:rPr>
              <w:tab/>
            </w:r>
            <w:r w:rsidR="002C4BCC" w:rsidRPr="006943DE">
              <w:rPr>
                <w:rStyle w:val="Hyperlink"/>
                <w:noProof/>
              </w:rPr>
              <w:t>Forecast Accuracy</w:t>
            </w:r>
            <w:r w:rsidR="002C4BCC">
              <w:rPr>
                <w:noProof/>
                <w:webHidden/>
              </w:rPr>
              <w:tab/>
            </w:r>
            <w:r w:rsidR="002C4BCC">
              <w:rPr>
                <w:noProof/>
                <w:webHidden/>
              </w:rPr>
              <w:fldChar w:fldCharType="begin"/>
            </w:r>
            <w:r w:rsidR="002C4BCC">
              <w:rPr>
                <w:noProof/>
                <w:webHidden/>
              </w:rPr>
              <w:instrText xml:space="preserve"> PAGEREF _Toc484510730 \h </w:instrText>
            </w:r>
            <w:r w:rsidR="002C4BCC">
              <w:rPr>
                <w:noProof/>
                <w:webHidden/>
              </w:rPr>
            </w:r>
            <w:r w:rsidR="002C4BCC">
              <w:rPr>
                <w:noProof/>
                <w:webHidden/>
              </w:rPr>
              <w:fldChar w:fldCharType="separate"/>
            </w:r>
            <w:r w:rsidR="006B030D">
              <w:rPr>
                <w:noProof/>
                <w:webHidden/>
              </w:rPr>
              <w:t>19</w:t>
            </w:r>
            <w:r w:rsidR="002C4BCC">
              <w:rPr>
                <w:noProof/>
                <w:webHidden/>
              </w:rPr>
              <w:fldChar w:fldCharType="end"/>
            </w:r>
          </w:hyperlink>
        </w:p>
        <w:p w:rsidR="002C4BCC" w:rsidRDefault="00A76506">
          <w:pPr>
            <w:pStyle w:val="Inhopg3"/>
            <w:tabs>
              <w:tab w:val="left" w:pos="1100"/>
              <w:tab w:val="right" w:leader="dot" w:pos="9060"/>
            </w:tabs>
            <w:rPr>
              <w:rFonts w:eastAsiaTheme="minorEastAsia" w:cstheme="minorBidi"/>
              <w:noProof/>
              <w:sz w:val="22"/>
              <w:szCs w:val="22"/>
              <w:lang w:eastAsia="nl-NL"/>
            </w:rPr>
          </w:pPr>
          <w:hyperlink w:anchor="_Toc484510731" w:history="1">
            <w:r w:rsidR="002C4BCC" w:rsidRPr="006943DE">
              <w:rPr>
                <w:rStyle w:val="Hyperlink"/>
                <w:noProof/>
              </w:rPr>
              <w:t>6.1.1</w:t>
            </w:r>
            <w:r w:rsidR="002C4BCC">
              <w:rPr>
                <w:rFonts w:eastAsiaTheme="minorEastAsia" w:cstheme="minorBidi"/>
                <w:noProof/>
                <w:sz w:val="22"/>
                <w:szCs w:val="22"/>
                <w:lang w:eastAsia="nl-NL"/>
              </w:rPr>
              <w:tab/>
            </w:r>
            <w:r w:rsidR="002C4BCC" w:rsidRPr="006943DE">
              <w:rPr>
                <w:rStyle w:val="Hyperlink"/>
                <w:noProof/>
              </w:rPr>
              <w:t>Product/Promotiekarakteristieken</w:t>
            </w:r>
            <w:r w:rsidR="002C4BCC">
              <w:rPr>
                <w:noProof/>
                <w:webHidden/>
              </w:rPr>
              <w:tab/>
            </w:r>
            <w:r w:rsidR="002C4BCC">
              <w:rPr>
                <w:noProof/>
                <w:webHidden/>
              </w:rPr>
              <w:fldChar w:fldCharType="begin"/>
            </w:r>
            <w:r w:rsidR="002C4BCC">
              <w:rPr>
                <w:noProof/>
                <w:webHidden/>
              </w:rPr>
              <w:instrText xml:space="preserve"> PAGEREF _Toc484510731 \h </w:instrText>
            </w:r>
            <w:r w:rsidR="002C4BCC">
              <w:rPr>
                <w:noProof/>
                <w:webHidden/>
              </w:rPr>
            </w:r>
            <w:r w:rsidR="002C4BCC">
              <w:rPr>
                <w:noProof/>
                <w:webHidden/>
              </w:rPr>
              <w:fldChar w:fldCharType="separate"/>
            </w:r>
            <w:r w:rsidR="006B030D">
              <w:rPr>
                <w:noProof/>
                <w:webHidden/>
              </w:rPr>
              <w:t>19</w:t>
            </w:r>
            <w:r w:rsidR="002C4BCC">
              <w:rPr>
                <w:noProof/>
                <w:webHidden/>
              </w:rPr>
              <w:fldChar w:fldCharType="end"/>
            </w:r>
          </w:hyperlink>
        </w:p>
        <w:p w:rsidR="002C4BCC" w:rsidRDefault="00A76506">
          <w:pPr>
            <w:pStyle w:val="Inhopg3"/>
            <w:tabs>
              <w:tab w:val="left" w:pos="1100"/>
              <w:tab w:val="right" w:leader="dot" w:pos="9060"/>
            </w:tabs>
            <w:rPr>
              <w:rFonts w:eastAsiaTheme="minorEastAsia" w:cstheme="minorBidi"/>
              <w:noProof/>
              <w:sz w:val="22"/>
              <w:szCs w:val="22"/>
              <w:lang w:eastAsia="nl-NL"/>
            </w:rPr>
          </w:pPr>
          <w:hyperlink w:anchor="_Toc484510732" w:history="1">
            <w:r w:rsidR="002C4BCC" w:rsidRPr="006943DE">
              <w:rPr>
                <w:rStyle w:val="Hyperlink"/>
                <w:noProof/>
              </w:rPr>
              <w:t>6.1.2</w:t>
            </w:r>
            <w:r w:rsidR="002C4BCC">
              <w:rPr>
                <w:rFonts w:eastAsiaTheme="minorEastAsia" w:cstheme="minorBidi"/>
                <w:noProof/>
                <w:sz w:val="22"/>
                <w:szCs w:val="22"/>
                <w:lang w:eastAsia="nl-NL"/>
              </w:rPr>
              <w:tab/>
            </w:r>
            <w:r w:rsidR="002C4BCC" w:rsidRPr="006943DE">
              <w:rPr>
                <w:rStyle w:val="Hyperlink"/>
                <w:noProof/>
              </w:rPr>
              <w:t>Cause-and-Effect Diagram</w:t>
            </w:r>
            <w:r w:rsidR="002C4BCC">
              <w:rPr>
                <w:noProof/>
                <w:webHidden/>
              </w:rPr>
              <w:tab/>
            </w:r>
            <w:r w:rsidR="002C4BCC">
              <w:rPr>
                <w:noProof/>
                <w:webHidden/>
              </w:rPr>
              <w:fldChar w:fldCharType="begin"/>
            </w:r>
            <w:r w:rsidR="002C4BCC">
              <w:rPr>
                <w:noProof/>
                <w:webHidden/>
              </w:rPr>
              <w:instrText xml:space="preserve"> PAGEREF _Toc484510732 \h </w:instrText>
            </w:r>
            <w:r w:rsidR="002C4BCC">
              <w:rPr>
                <w:noProof/>
                <w:webHidden/>
              </w:rPr>
            </w:r>
            <w:r w:rsidR="002C4BCC">
              <w:rPr>
                <w:noProof/>
                <w:webHidden/>
              </w:rPr>
              <w:fldChar w:fldCharType="separate"/>
            </w:r>
            <w:r w:rsidR="006B030D">
              <w:rPr>
                <w:noProof/>
                <w:webHidden/>
              </w:rPr>
              <w:t>20</w:t>
            </w:r>
            <w:r w:rsidR="002C4BCC">
              <w:rPr>
                <w:noProof/>
                <w:webHidden/>
              </w:rPr>
              <w:fldChar w:fldCharType="end"/>
            </w:r>
          </w:hyperlink>
        </w:p>
        <w:p w:rsidR="002C4BCC" w:rsidRDefault="00A76506">
          <w:pPr>
            <w:pStyle w:val="Inhopg2"/>
            <w:tabs>
              <w:tab w:val="left" w:pos="880"/>
              <w:tab w:val="right" w:leader="dot" w:pos="9060"/>
            </w:tabs>
            <w:rPr>
              <w:rFonts w:eastAsiaTheme="minorEastAsia" w:cstheme="minorBidi"/>
              <w:noProof/>
              <w:sz w:val="22"/>
              <w:szCs w:val="22"/>
              <w:lang w:eastAsia="nl-NL"/>
            </w:rPr>
          </w:pPr>
          <w:hyperlink w:anchor="_Toc484510733" w:history="1">
            <w:r w:rsidR="002C4BCC" w:rsidRPr="006943DE">
              <w:rPr>
                <w:rStyle w:val="Hyperlink"/>
                <w:noProof/>
              </w:rPr>
              <w:t>6.2</w:t>
            </w:r>
            <w:r w:rsidR="002C4BCC">
              <w:rPr>
                <w:rFonts w:eastAsiaTheme="minorEastAsia" w:cstheme="minorBidi"/>
                <w:noProof/>
                <w:sz w:val="22"/>
                <w:szCs w:val="22"/>
                <w:lang w:eastAsia="nl-NL"/>
              </w:rPr>
              <w:tab/>
            </w:r>
            <w:r w:rsidR="002C4BCC" w:rsidRPr="006943DE">
              <w:rPr>
                <w:rStyle w:val="Hyperlink"/>
                <w:noProof/>
              </w:rPr>
              <w:t>Voorraadbeschikbaarheid</w:t>
            </w:r>
            <w:r w:rsidR="002C4BCC">
              <w:rPr>
                <w:noProof/>
                <w:webHidden/>
              </w:rPr>
              <w:tab/>
            </w:r>
            <w:r w:rsidR="002C4BCC">
              <w:rPr>
                <w:noProof/>
                <w:webHidden/>
              </w:rPr>
              <w:fldChar w:fldCharType="begin"/>
            </w:r>
            <w:r w:rsidR="002C4BCC">
              <w:rPr>
                <w:noProof/>
                <w:webHidden/>
              </w:rPr>
              <w:instrText xml:space="preserve"> PAGEREF _Toc484510733 \h </w:instrText>
            </w:r>
            <w:r w:rsidR="002C4BCC">
              <w:rPr>
                <w:noProof/>
                <w:webHidden/>
              </w:rPr>
            </w:r>
            <w:r w:rsidR="002C4BCC">
              <w:rPr>
                <w:noProof/>
                <w:webHidden/>
              </w:rPr>
              <w:fldChar w:fldCharType="separate"/>
            </w:r>
            <w:r w:rsidR="006B030D">
              <w:rPr>
                <w:noProof/>
                <w:webHidden/>
              </w:rPr>
              <w:t>20</w:t>
            </w:r>
            <w:r w:rsidR="002C4BCC">
              <w:rPr>
                <w:noProof/>
                <w:webHidden/>
              </w:rPr>
              <w:fldChar w:fldCharType="end"/>
            </w:r>
          </w:hyperlink>
        </w:p>
        <w:p w:rsidR="002C4BCC" w:rsidRDefault="00A76506">
          <w:pPr>
            <w:pStyle w:val="Inhopg2"/>
            <w:tabs>
              <w:tab w:val="left" w:pos="880"/>
              <w:tab w:val="right" w:leader="dot" w:pos="9060"/>
            </w:tabs>
            <w:rPr>
              <w:rFonts w:eastAsiaTheme="minorEastAsia" w:cstheme="minorBidi"/>
              <w:noProof/>
              <w:sz w:val="22"/>
              <w:szCs w:val="22"/>
              <w:lang w:eastAsia="nl-NL"/>
            </w:rPr>
          </w:pPr>
          <w:hyperlink w:anchor="_Toc484510734" w:history="1">
            <w:r w:rsidR="002C4BCC" w:rsidRPr="006943DE">
              <w:rPr>
                <w:rStyle w:val="Hyperlink"/>
                <w:noProof/>
              </w:rPr>
              <w:t>6.3</w:t>
            </w:r>
            <w:r w:rsidR="002C4BCC">
              <w:rPr>
                <w:rFonts w:eastAsiaTheme="minorEastAsia" w:cstheme="minorBidi"/>
                <w:noProof/>
                <w:sz w:val="22"/>
                <w:szCs w:val="22"/>
                <w:lang w:eastAsia="nl-NL"/>
              </w:rPr>
              <w:tab/>
            </w:r>
            <w:r w:rsidR="002C4BCC" w:rsidRPr="006943DE">
              <w:rPr>
                <w:rStyle w:val="Hyperlink"/>
                <w:noProof/>
              </w:rPr>
              <w:t>Voorraadopbouw als gevolg van promoties</w:t>
            </w:r>
            <w:r w:rsidR="002C4BCC">
              <w:rPr>
                <w:noProof/>
                <w:webHidden/>
              </w:rPr>
              <w:tab/>
            </w:r>
            <w:r w:rsidR="002C4BCC">
              <w:rPr>
                <w:noProof/>
                <w:webHidden/>
              </w:rPr>
              <w:fldChar w:fldCharType="begin"/>
            </w:r>
            <w:r w:rsidR="002C4BCC">
              <w:rPr>
                <w:noProof/>
                <w:webHidden/>
              </w:rPr>
              <w:instrText xml:space="preserve"> PAGEREF _Toc484510734 \h </w:instrText>
            </w:r>
            <w:r w:rsidR="002C4BCC">
              <w:rPr>
                <w:noProof/>
                <w:webHidden/>
              </w:rPr>
            </w:r>
            <w:r w:rsidR="002C4BCC">
              <w:rPr>
                <w:noProof/>
                <w:webHidden/>
              </w:rPr>
              <w:fldChar w:fldCharType="separate"/>
            </w:r>
            <w:r w:rsidR="006B030D">
              <w:rPr>
                <w:noProof/>
                <w:webHidden/>
              </w:rPr>
              <w:t>21</w:t>
            </w:r>
            <w:r w:rsidR="002C4BCC">
              <w:rPr>
                <w:noProof/>
                <w:webHidden/>
              </w:rPr>
              <w:fldChar w:fldCharType="end"/>
            </w:r>
          </w:hyperlink>
        </w:p>
        <w:p w:rsidR="002C4BCC" w:rsidRDefault="00A76506">
          <w:pPr>
            <w:pStyle w:val="Inhopg2"/>
            <w:tabs>
              <w:tab w:val="left" w:pos="880"/>
              <w:tab w:val="right" w:leader="dot" w:pos="9060"/>
            </w:tabs>
            <w:rPr>
              <w:rFonts w:eastAsiaTheme="minorEastAsia" w:cstheme="minorBidi"/>
              <w:noProof/>
              <w:sz w:val="22"/>
              <w:szCs w:val="22"/>
              <w:lang w:eastAsia="nl-NL"/>
            </w:rPr>
          </w:pPr>
          <w:hyperlink w:anchor="_Toc484510735" w:history="1">
            <w:r w:rsidR="002C4BCC" w:rsidRPr="006943DE">
              <w:rPr>
                <w:rStyle w:val="Hyperlink"/>
                <w:noProof/>
              </w:rPr>
              <w:t>6.4</w:t>
            </w:r>
            <w:r w:rsidR="002C4BCC">
              <w:rPr>
                <w:rFonts w:eastAsiaTheme="minorEastAsia" w:cstheme="minorBidi"/>
                <w:noProof/>
                <w:sz w:val="22"/>
                <w:szCs w:val="22"/>
                <w:lang w:eastAsia="nl-NL"/>
              </w:rPr>
              <w:tab/>
            </w:r>
            <w:r w:rsidR="002C4BCC" w:rsidRPr="006943DE">
              <w:rPr>
                <w:rStyle w:val="Hyperlink"/>
                <w:noProof/>
              </w:rPr>
              <w:t>Conclusie</w:t>
            </w:r>
            <w:r w:rsidR="002C4BCC">
              <w:rPr>
                <w:noProof/>
                <w:webHidden/>
              </w:rPr>
              <w:tab/>
            </w:r>
            <w:r w:rsidR="002C4BCC">
              <w:rPr>
                <w:noProof/>
                <w:webHidden/>
              </w:rPr>
              <w:fldChar w:fldCharType="begin"/>
            </w:r>
            <w:r w:rsidR="002C4BCC">
              <w:rPr>
                <w:noProof/>
                <w:webHidden/>
              </w:rPr>
              <w:instrText xml:space="preserve"> PAGEREF _Toc484510735 \h </w:instrText>
            </w:r>
            <w:r w:rsidR="002C4BCC">
              <w:rPr>
                <w:noProof/>
                <w:webHidden/>
              </w:rPr>
            </w:r>
            <w:r w:rsidR="002C4BCC">
              <w:rPr>
                <w:noProof/>
                <w:webHidden/>
              </w:rPr>
              <w:fldChar w:fldCharType="separate"/>
            </w:r>
            <w:r w:rsidR="006B030D">
              <w:rPr>
                <w:noProof/>
                <w:webHidden/>
              </w:rPr>
              <w:t>21</w:t>
            </w:r>
            <w:r w:rsidR="002C4BCC">
              <w:rPr>
                <w:noProof/>
                <w:webHidden/>
              </w:rPr>
              <w:fldChar w:fldCharType="end"/>
            </w:r>
          </w:hyperlink>
        </w:p>
        <w:p w:rsidR="002C4BCC" w:rsidRDefault="00A76506">
          <w:pPr>
            <w:pStyle w:val="Inhopg1"/>
            <w:tabs>
              <w:tab w:val="left" w:pos="400"/>
              <w:tab w:val="right" w:leader="dot" w:pos="9060"/>
            </w:tabs>
            <w:rPr>
              <w:rFonts w:eastAsiaTheme="minorEastAsia" w:cstheme="minorBidi"/>
              <w:noProof/>
              <w:sz w:val="22"/>
              <w:szCs w:val="22"/>
              <w:lang w:eastAsia="nl-NL"/>
            </w:rPr>
          </w:pPr>
          <w:hyperlink w:anchor="_Toc484510736" w:history="1">
            <w:r w:rsidR="002C4BCC" w:rsidRPr="006943DE">
              <w:rPr>
                <w:rStyle w:val="Hyperlink"/>
                <w:noProof/>
              </w:rPr>
              <w:t>7</w:t>
            </w:r>
            <w:r w:rsidR="002C4BCC">
              <w:rPr>
                <w:rFonts w:eastAsiaTheme="minorEastAsia" w:cstheme="minorBidi"/>
                <w:noProof/>
                <w:sz w:val="22"/>
                <w:szCs w:val="22"/>
                <w:lang w:eastAsia="nl-NL"/>
              </w:rPr>
              <w:tab/>
            </w:r>
            <w:r w:rsidR="002C4BCC" w:rsidRPr="006943DE">
              <w:rPr>
                <w:rStyle w:val="Hyperlink"/>
                <w:noProof/>
              </w:rPr>
              <w:t>Improve CTQ 1: Forecast Accuracy</w:t>
            </w:r>
            <w:r w:rsidR="002C4BCC">
              <w:rPr>
                <w:noProof/>
                <w:webHidden/>
              </w:rPr>
              <w:tab/>
            </w:r>
            <w:r w:rsidR="002C4BCC">
              <w:rPr>
                <w:noProof/>
                <w:webHidden/>
              </w:rPr>
              <w:fldChar w:fldCharType="begin"/>
            </w:r>
            <w:r w:rsidR="002C4BCC">
              <w:rPr>
                <w:noProof/>
                <w:webHidden/>
              </w:rPr>
              <w:instrText xml:space="preserve"> PAGEREF _Toc484510736 \h </w:instrText>
            </w:r>
            <w:r w:rsidR="002C4BCC">
              <w:rPr>
                <w:noProof/>
                <w:webHidden/>
              </w:rPr>
            </w:r>
            <w:r w:rsidR="002C4BCC">
              <w:rPr>
                <w:noProof/>
                <w:webHidden/>
              </w:rPr>
              <w:fldChar w:fldCharType="separate"/>
            </w:r>
            <w:r w:rsidR="006B030D">
              <w:rPr>
                <w:noProof/>
                <w:webHidden/>
              </w:rPr>
              <w:t>22</w:t>
            </w:r>
            <w:r w:rsidR="002C4BCC">
              <w:rPr>
                <w:noProof/>
                <w:webHidden/>
              </w:rPr>
              <w:fldChar w:fldCharType="end"/>
            </w:r>
          </w:hyperlink>
        </w:p>
        <w:p w:rsidR="002C4BCC" w:rsidRDefault="00A76506">
          <w:pPr>
            <w:pStyle w:val="Inhopg2"/>
            <w:tabs>
              <w:tab w:val="left" w:pos="880"/>
              <w:tab w:val="right" w:leader="dot" w:pos="9060"/>
            </w:tabs>
            <w:rPr>
              <w:rFonts w:eastAsiaTheme="minorEastAsia" w:cstheme="minorBidi"/>
              <w:noProof/>
              <w:sz w:val="22"/>
              <w:szCs w:val="22"/>
              <w:lang w:eastAsia="nl-NL"/>
            </w:rPr>
          </w:pPr>
          <w:hyperlink w:anchor="_Toc484510737" w:history="1">
            <w:r w:rsidR="002C4BCC" w:rsidRPr="006943DE">
              <w:rPr>
                <w:rStyle w:val="Hyperlink"/>
                <w:noProof/>
              </w:rPr>
              <w:t>7.1</w:t>
            </w:r>
            <w:r w:rsidR="002C4BCC">
              <w:rPr>
                <w:rFonts w:eastAsiaTheme="minorEastAsia" w:cstheme="minorBidi"/>
                <w:noProof/>
                <w:sz w:val="22"/>
                <w:szCs w:val="22"/>
                <w:lang w:eastAsia="nl-NL"/>
              </w:rPr>
              <w:tab/>
            </w:r>
            <w:r w:rsidR="002C4BCC" w:rsidRPr="006943DE">
              <w:rPr>
                <w:rStyle w:val="Hyperlink"/>
                <w:noProof/>
              </w:rPr>
              <w:t>Doel verbetering</w:t>
            </w:r>
            <w:r w:rsidR="002C4BCC">
              <w:rPr>
                <w:noProof/>
                <w:webHidden/>
              </w:rPr>
              <w:tab/>
            </w:r>
            <w:r w:rsidR="002C4BCC">
              <w:rPr>
                <w:noProof/>
                <w:webHidden/>
              </w:rPr>
              <w:fldChar w:fldCharType="begin"/>
            </w:r>
            <w:r w:rsidR="002C4BCC">
              <w:rPr>
                <w:noProof/>
                <w:webHidden/>
              </w:rPr>
              <w:instrText xml:space="preserve"> PAGEREF _Toc484510737 \h </w:instrText>
            </w:r>
            <w:r w:rsidR="002C4BCC">
              <w:rPr>
                <w:noProof/>
                <w:webHidden/>
              </w:rPr>
            </w:r>
            <w:r w:rsidR="002C4BCC">
              <w:rPr>
                <w:noProof/>
                <w:webHidden/>
              </w:rPr>
              <w:fldChar w:fldCharType="separate"/>
            </w:r>
            <w:r w:rsidR="006B030D">
              <w:rPr>
                <w:noProof/>
                <w:webHidden/>
              </w:rPr>
              <w:t>22</w:t>
            </w:r>
            <w:r w:rsidR="002C4BCC">
              <w:rPr>
                <w:noProof/>
                <w:webHidden/>
              </w:rPr>
              <w:fldChar w:fldCharType="end"/>
            </w:r>
          </w:hyperlink>
        </w:p>
        <w:p w:rsidR="002C4BCC" w:rsidRDefault="00A76506">
          <w:pPr>
            <w:pStyle w:val="Inhopg2"/>
            <w:tabs>
              <w:tab w:val="left" w:pos="880"/>
              <w:tab w:val="right" w:leader="dot" w:pos="9060"/>
            </w:tabs>
            <w:rPr>
              <w:rFonts w:eastAsiaTheme="minorEastAsia" w:cstheme="minorBidi"/>
              <w:noProof/>
              <w:sz w:val="22"/>
              <w:szCs w:val="22"/>
              <w:lang w:eastAsia="nl-NL"/>
            </w:rPr>
          </w:pPr>
          <w:hyperlink w:anchor="_Toc484510738" w:history="1">
            <w:r w:rsidR="002C4BCC" w:rsidRPr="006943DE">
              <w:rPr>
                <w:rStyle w:val="Hyperlink"/>
                <w:noProof/>
              </w:rPr>
              <w:t>7.2</w:t>
            </w:r>
            <w:r w:rsidR="002C4BCC">
              <w:rPr>
                <w:rFonts w:eastAsiaTheme="minorEastAsia" w:cstheme="minorBidi"/>
                <w:noProof/>
                <w:sz w:val="22"/>
                <w:szCs w:val="22"/>
                <w:lang w:eastAsia="nl-NL"/>
              </w:rPr>
              <w:tab/>
            </w:r>
            <w:r w:rsidR="002C4BCC" w:rsidRPr="006943DE">
              <w:rPr>
                <w:rStyle w:val="Hyperlink"/>
                <w:noProof/>
              </w:rPr>
              <w:t>Promotie karakteristieken</w:t>
            </w:r>
            <w:r w:rsidR="002C4BCC">
              <w:rPr>
                <w:noProof/>
                <w:webHidden/>
              </w:rPr>
              <w:tab/>
            </w:r>
            <w:r w:rsidR="002C4BCC">
              <w:rPr>
                <w:noProof/>
                <w:webHidden/>
              </w:rPr>
              <w:fldChar w:fldCharType="begin"/>
            </w:r>
            <w:r w:rsidR="002C4BCC">
              <w:rPr>
                <w:noProof/>
                <w:webHidden/>
              </w:rPr>
              <w:instrText xml:space="preserve"> PAGEREF _Toc484510738 \h </w:instrText>
            </w:r>
            <w:r w:rsidR="002C4BCC">
              <w:rPr>
                <w:noProof/>
                <w:webHidden/>
              </w:rPr>
            </w:r>
            <w:r w:rsidR="002C4BCC">
              <w:rPr>
                <w:noProof/>
                <w:webHidden/>
              </w:rPr>
              <w:fldChar w:fldCharType="separate"/>
            </w:r>
            <w:r w:rsidR="006B030D">
              <w:rPr>
                <w:noProof/>
                <w:webHidden/>
              </w:rPr>
              <w:t>22</w:t>
            </w:r>
            <w:r w:rsidR="002C4BCC">
              <w:rPr>
                <w:noProof/>
                <w:webHidden/>
              </w:rPr>
              <w:fldChar w:fldCharType="end"/>
            </w:r>
          </w:hyperlink>
        </w:p>
        <w:p w:rsidR="002C4BCC" w:rsidRDefault="00A76506">
          <w:pPr>
            <w:pStyle w:val="Inhopg3"/>
            <w:tabs>
              <w:tab w:val="left" w:pos="1100"/>
              <w:tab w:val="right" w:leader="dot" w:pos="9060"/>
            </w:tabs>
            <w:rPr>
              <w:rFonts w:eastAsiaTheme="minorEastAsia" w:cstheme="minorBidi"/>
              <w:noProof/>
              <w:sz w:val="22"/>
              <w:szCs w:val="22"/>
              <w:lang w:eastAsia="nl-NL"/>
            </w:rPr>
          </w:pPr>
          <w:hyperlink w:anchor="_Toc484510739" w:history="1">
            <w:r w:rsidR="002C4BCC" w:rsidRPr="006943DE">
              <w:rPr>
                <w:rStyle w:val="Hyperlink"/>
                <w:noProof/>
              </w:rPr>
              <w:t>7.2.1</w:t>
            </w:r>
            <w:r w:rsidR="002C4BCC">
              <w:rPr>
                <w:rFonts w:eastAsiaTheme="minorEastAsia" w:cstheme="minorBidi"/>
                <w:noProof/>
                <w:sz w:val="22"/>
                <w:szCs w:val="22"/>
                <w:lang w:eastAsia="nl-NL"/>
              </w:rPr>
              <w:tab/>
            </w:r>
            <w:r w:rsidR="002C4BCC" w:rsidRPr="006943DE">
              <w:rPr>
                <w:rStyle w:val="Hyperlink"/>
                <w:noProof/>
              </w:rPr>
              <w:t>Prijsklasse</w:t>
            </w:r>
            <w:r w:rsidR="002C4BCC">
              <w:rPr>
                <w:noProof/>
                <w:webHidden/>
              </w:rPr>
              <w:tab/>
            </w:r>
            <w:r w:rsidR="002C4BCC">
              <w:rPr>
                <w:noProof/>
                <w:webHidden/>
              </w:rPr>
              <w:fldChar w:fldCharType="begin"/>
            </w:r>
            <w:r w:rsidR="002C4BCC">
              <w:rPr>
                <w:noProof/>
                <w:webHidden/>
              </w:rPr>
              <w:instrText xml:space="preserve"> PAGEREF _Toc484510739 \h </w:instrText>
            </w:r>
            <w:r w:rsidR="002C4BCC">
              <w:rPr>
                <w:noProof/>
                <w:webHidden/>
              </w:rPr>
            </w:r>
            <w:r w:rsidR="002C4BCC">
              <w:rPr>
                <w:noProof/>
                <w:webHidden/>
              </w:rPr>
              <w:fldChar w:fldCharType="separate"/>
            </w:r>
            <w:r w:rsidR="006B030D">
              <w:rPr>
                <w:noProof/>
                <w:webHidden/>
              </w:rPr>
              <w:t>22</w:t>
            </w:r>
            <w:r w:rsidR="002C4BCC">
              <w:rPr>
                <w:noProof/>
                <w:webHidden/>
              </w:rPr>
              <w:fldChar w:fldCharType="end"/>
            </w:r>
          </w:hyperlink>
        </w:p>
        <w:p w:rsidR="002C4BCC" w:rsidRDefault="00A76506">
          <w:pPr>
            <w:pStyle w:val="Inhopg3"/>
            <w:tabs>
              <w:tab w:val="left" w:pos="1100"/>
              <w:tab w:val="right" w:leader="dot" w:pos="9060"/>
            </w:tabs>
            <w:rPr>
              <w:rFonts w:eastAsiaTheme="minorEastAsia" w:cstheme="minorBidi"/>
              <w:noProof/>
              <w:sz w:val="22"/>
              <w:szCs w:val="22"/>
              <w:lang w:eastAsia="nl-NL"/>
            </w:rPr>
          </w:pPr>
          <w:hyperlink w:anchor="_Toc484510740" w:history="1">
            <w:r w:rsidR="002C4BCC" w:rsidRPr="006943DE">
              <w:rPr>
                <w:rStyle w:val="Hyperlink"/>
                <w:noProof/>
              </w:rPr>
              <w:t>7.2.2</w:t>
            </w:r>
            <w:r w:rsidR="002C4BCC">
              <w:rPr>
                <w:rFonts w:eastAsiaTheme="minorEastAsia" w:cstheme="minorBidi"/>
                <w:noProof/>
                <w:sz w:val="22"/>
                <w:szCs w:val="22"/>
                <w:lang w:eastAsia="nl-NL"/>
              </w:rPr>
              <w:tab/>
            </w:r>
            <w:r w:rsidR="002C4BCC" w:rsidRPr="006943DE">
              <w:rPr>
                <w:rStyle w:val="Hyperlink"/>
                <w:noProof/>
              </w:rPr>
              <w:t>Kortingsklasse</w:t>
            </w:r>
            <w:r w:rsidR="002C4BCC">
              <w:rPr>
                <w:noProof/>
                <w:webHidden/>
              </w:rPr>
              <w:tab/>
            </w:r>
            <w:r w:rsidR="002C4BCC">
              <w:rPr>
                <w:noProof/>
                <w:webHidden/>
              </w:rPr>
              <w:fldChar w:fldCharType="begin"/>
            </w:r>
            <w:r w:rsidR="002C4BCC">
              <w:rPr>
                <w:noProof/>
                <w:webHidden/>
              </w:rPr>
              <w:instrText xml:space="preserve"> PAGEREF _Toc484510740 \h </w:instrText>
            </w:r>
            <w:r w:rsidR="002C4BCC">
              <w:rPr>
                <w:noProof/>
                <w:webHidden/>
              </w:rPr>
            </w:r>
            <w:r w:rsidR="002C4BCC">
              <w:rPr>
                <w:noProof/>
                <w:webHidden/>
              </w:rPr>
              <w:fldChar w:fldCharType="separate"/>
            </w:r>
            <w:r w:rsidR="006B030D">
              <w:rPr>
                <w:noProof/>
                <w:webHidden/>
              </w:rPr>
              <w:t>23</w:t>
            </w:r>
            <w:r w:rsidR="002C4BCC">
              <w:rPr>
                <w:noProof/>
                <w:webHidden/>
              </w:rPr>
              <w:fldChar w:fldCharType="end"/>
            </w:r>
          </w:hyperlink>
        </w:p>
        <w:p w:rsidR="002C4BCC" w:rsidRDefault="00A76506">
          <w:pPr>
            <w:pStyle w:val="Inhopg3"/>
            <w:tabs>
              <w:tab w:val="left" w:pos="1100"/>
              <w:tab w:val="right" w:leader="dot" w:pos="9060"/>
            </w:tabs>
            <w:rPr>
              <w:rFonts w:eastAsiaTheme="minorEastAsia" w:cstheme="minorBidi"/>
              <w:noProof/>
              <w:sz w:val="22"/>
              <w:szCs w:val="22"/>
              <w:lang w:eastAsia="nl-NL"/>
            </w:rPr>
          </w:pPr>
          <w:hyperlink w:anchor="_Toc484510741" w:history="1">
            <w:r w:rsidR="002C4BCC" w:rsidRPr="006943DE">
              <w:rPr>
                <w:rStyle w:val="Hyperlink"/>
                <w:noProof/>
              </w:rPr>
              <w:t>7.2.3</w:t>
            </w:r>
            <w:r w:rsidR="002C4BCC">
              <w:rPr>
                <w:rFonts w:eastAsiaTheme="minorEastAsia" w:cstheme="minorBidi"/>
                <w:noProof/>
                <w:sz w:val="22"/>
                <w:szCs w:val="22"/>
                <w:lang w:eastAsia="nl-NL"/>
              </w:rPr>
              <w:tab/>
            </w:r>
            <w:r w:rsidR="002C4BCC" w:rsidRPr="006943DE">
              <w:rPr>
                <w:rStyle w:val="Hyperlink"/>
                <w:noProof/>
              </w:rPr>
              <w:t>Productwereld</w:t>
            </w:r>
            <w:r w:rsidR="002C4BCC">
              <w:rPr>
                <w:noProof/>
                <w:webHidden/>
              </w:rPr>
              <w:tab/>
            </w:r>
            <w:r w:rsidR="002C4BCC">
              <w:rPr>
                <w:noProof/>
                <w:webHidden/>
              </w:rPr>
              <w:fldChar w:fldCharType="begin"/>
            </w:r>
            <w:r w:rsidR="002C4BCC">
              <w:rPr>
                <w:noProof/>
                <w:webHidden/>
              </w:rPr>
              <w:instrText xml:space="preserve"> PAGEREF _Toc484510741 \h </w:instrText>
            </w:r>
            <w:r w:rsidR="002C4BCC">
              <w:rPr>
                <w:noProof/>
                <w:webHidden/>
              </w:rPr>
            </w:r>
            <w:r w:rsidR="002C4BCC">
              <w:rPr>
                <w:noProof/>
                <w:webHidden/>
              </w:rPr>
              <w:fldChar w:fldCharType="separate"/>
            </w:r>
            <w:r w:rsidR="006B030D">
              <w:rPr>
                <w:noProof/>
                <w:webHidden/>
              </w:rPr>
              <w:t>23</w:t>
            </w:r>
            <w:r w:rsidR="002C4BCC">
              <w:rPr>
                <w:noProof/>
                <w:webHidden/>
              </w:rPr>
              <w:fldChar w:fldCharType="end"/>
            </w:r>
          </w:hyperlink>
        </w:p>
        <w:p w:rsidR="002C4BCC" w:rsidRDefault="00727AF0">
          <w:pPr>
            <w:pStyle w:val="Inhopg3"/>
            <w:tabs>
              <w:tab w:val="left" w:pos="1100"/>
              <w:tab w:val="right" w:leader="dot" w:pos="9060"/>
            </w:tabs>
            <w:rPr>
              <w:rFonts w:eastAsiaTheme="minorEastAsia" w:cstheme="minorBidi"/>
              <w:noProof/>
              <w:sz w:val="22"/>
              <w:szCs w:val="22"/>
              <w:lang w:eastAsia="nl-NL"/>
            </w:rPr>
          </w:pPr>
          <w:r>
            <w:rPr>
              <w:noProof/>
              <w:lang w:eastAsia="nl-NL"/>
            </w:rPr>
            <w:drawing>
              <wp:anchor distT="0" distB="0" distL="114300" distR="114300" simplePos="0" relativeHeight="251755520" behindDoc="0" locked="0" layoutInCell="1" allowOverlap="1" wp14:anchorId="36556EB2" wp14:editId="0684698D">
                <wp:simplePos x="0" y="0"/>
                <wp:positionH relativeFrom="column">
                  <wp:posOffset>5928995</wp:posOffset>
                </wp:positionH>
                <wp:positionV relativeFrom="paragraph">
                  <wp:posOffset>646430</wp:posOffset>
                </wp:positionV>
                <wp:extent cx="489585" cy="285750"/>
                <wp:effectExtent l="0" t="0" r="5715" b="0"/>
                <wp:wrapNone/>
                <wp:docPr id="641" name="Afbeelding 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9585" cy="285750"/>
                        </a:xfrm>
                        <a:prstGeom prst="rect">
                          <a:avLst/>
                        </a:prstGeom>
                        <a:noFill/>
                        <a:ln>
                          <a:noFill/>
                        </a:ln>
                      </pic:spPr>
                    </pic:pic>
                  </a:graphicData>
                </a:graphic>
                <wp14:sizeRelH relativeFrom="page">
                  <wp14:pctWidth>0</wp14:pctWidth>
                </wp14:sizeRelH>
                <wp14:sizeRelV relativeFrom="page">
                  <wp14:pctHeight>0</wp14:pctHeight>
                </wp14:sizeRelV>
              </wp:anchor>
            </w:drawing>
          </w:r>
          <w:hyperlink w:anchor="_Toc484510742" w:history="1">
            <w:r w:rsidR="002C4BCC" w:rsidRPr="006943DE">
              <w:rPr>
                <w:rStyle w:val="Hyperlink"/>
                <w:noProof/>
              </w:rPr>
              <w:t>7.2.4</w:t>
            </w:r>
            <w:r w:rsidR="002C4BCC">
              <w:rPr>
                <w:rFonts w:eastAsiaTheme="minorEastAsia" w:cstheme="minorBidi"/>
                <w:noProof/>
                <w:sz w:val="22"/>
                <w:szCs w:val="22"/>
                <w:lang w:eastAsia="nl-NL"/>
              </w:rPr>
              <w:tab/>
            </w:r>
            <w:r w:rsidR="002C4BCC" w:rsidRPr="006943DE">
              <w:rPr>
                <w:rStyle w:val="Hyperlink"/>
                <w:noProof/>
              </w:rPr>
              <w:t>Seizoensinvloed</w:t>
            </w:r>
            <w:r w:rsidR="002C4BCC">
              <w:rPr>
                <w:noProof/>
                <w:webHidden/>
              </w:rPr>
              <w:tab/>
            </w:r>
            <w:r w:rsidR="002C4BCC">
              <w:rPr>
                <w:noProof/>
                <w:webHidden/>
              </w:rPr>
              <w:fldChar w:fldCharType="begin"/>
            </w:r>
            <w:r w:rsidR="002C4BCC">
              <w:rPr>
                <w:noProof/>
                <w:webHidden/>
              </w:rPr>
              <w:instrText xml:space="preserve"> PAGEREF _Toc484510742 \h </w:instrText>
            </w:r>
            <w:r w:rsidR="002C4BCC">
              <w:rPr>
                <w:noProof/>
                <w:webHidden/>
              </w:rPr>
            </w:r>
            <w:r w:rsidR="002C4BCC">
              <w:rPr>
                <w:noProof/>
                <w:webHidden/>
              </w:rPr>
              <w:fldChar w:fldCharType="separate"/>
            </w:r>
            <w:r w:rsidR="006B030D">
              <w:rPr>
                <w:noProof/>
                <w:webHidden/>
              </w:rPr>
              <w:t>23</w:t>
            </w:r>
            <w:r w:rsidR="002C4BCC">
              <w:rPr>
                <w:noProof/>
                <w:webHidden/>
              </w:rPr>
              <w:fldChar w:fldCharType="end"/>
            </w:r>
          </w:hyperlink>
        </w:p>
        <w:p w:rsidR="002C4BCC" w:rsidRDefault="00A76506">
          <w:pPr>
            <w:pStyle w:val="Inhopg3"/>
            <w:tabs>
              <w:tab w:val="left" w:pos="1100"/>
              <w:tab w:val="right" w:leader="dot" w:pos="9060"/>
            </w:tabs>
            <w:rPr>
              <w:rFonts w:eastAsiaTheme="minorEastAsia" w:cstheme="minorBidi"/>
              <w:noProof/>
              <w:sz w:val="22"/>
              <w:szCs w:val="22"/>
              <w:lang w:eastAsia="nl-NL"/>
            </w:rPr>
          </w:pPr>
          <w:hyperlink w:anchor="_Toc484510743" w:history="1">
            <w:r w:rsidR="002C4BCC" w:rsidRPr="006943DE">
              <w:rPr>
                <w:rStyle w:val="Hyperlink"/>
                <w:noProof/>
              </w:rPr>
              <w:t>7.2.5</w:t>
            </w:r>
            <w:r w:rsidR="002C4BCC">
              <w:rPr>
                <w:rFonts w:eastAsiaTheme="minorEastAsia" w:cstheme="minorBidi"/>
                <w:noProof/>
                <w:sz w:val="22"/>
                <w:szCs w:val="22"/>
                <w:lang w:eastAsia="nl-NL"/>
              </w:rPr>
              <w:tab/>
            </w:r>
            <w:r w:rsidR="002C4BCC" w:rsidRPr="006943DE">
              <w:rPr>
                <w:rStyle w:val="Hyperlink"/>
                <w:noProof/>
              </w:rPr>
              <w:t>Pagina folder</w:t>
            </w:r>
            <w:r w:rsidR="002C4BCC">
              <w:rPr>
                <w:noProof/>
                <w:webHidden/>
              </w:rPr>
              <w:tab/>
            </w:r>
            <w:r w:rsidR="002C4BCC">
              <w:rPr>
                <w:noProof/>
                <w:webHidden/>
              </w:rPr>
              <w:fldChar w:fldCharType="begin"/>
            </w:r>
            <w:r w:rsidR="002C4BCC">
              <w:rPr>
                <w:noProof/>
                <w:webHidden/>
              </w:rPr>
              <w:instrText xml:space="preserve"> PAGEREF _Toc484510743 \h </w:instrText>
            </w:r>
            <w:r w:rsidR="002C4BCC">
              <w:rPr>
                <w:noProof/>
                <w:webHidden/>
              </w:rPr>
            </w:r>
            <w:r w:rsidR="002C4BCC">
              <w:rPr>
                <w:noProof/>
                <w:webHidden/>
              </w:rPr>
              <w:fldChar w:fldCharType="separate"/>
            </w:r>
            <w:r w:rsidR="006B030D">
              <w:rPr>
                <w:noProof/>
                <w:webHidden/>
              </w:rPr>
              <w:t>23</w:t>
            </w:r>
            <w:r w:rsidR="002C4BCC">
              <w:rPr>
                <w:noProof/>
                <w:webHidden/>
              </w:rPr>
              <w:fldChar w:fldCharType="end"/>
            </w:r>
          </w:hyperlink>
        </w:p>
        <w:p w:rsidR="002C4BCC" w:rsidRDefault="00A76506">
          <w:pPr>
            <w:pStyle w:val="Inhopg3"/>
            <w:tabs>
              <w:tab w:val="left" w:pos="1100"/>
              <w:tab w:val="right" w:leader="dot" w:pos="9060"/>
            </w:tabs>
            <w:rPr>
              <w:rFonts w:eastAsiaTheme="minorEastAsia" w:cstheme="minorBidi"/>
              <w:noProof/>
              <w:sz w:val="22"/>
              <w:szCs w:val="22"/>
              <w:lang w:eastAsia="nl-NL"/>
            </w:rPr>
          </w:pPr>
          <w:hyperlink w:anchor="_Toc484510744" w:history="1">
            <w:r w:rsidR="002C4BCC" w:rsidRPr="006943DE">
              <w:rPr>
                <w:rStyle w:val="Hyperlink"/>
                <w:noProof/>
              </w:rPr>
              <w:t>7.2.6</w:t>
            </w:r>
            <w:r w:rsidR="002C4BCC">
              <w:rPr>
                <w:rFonts w:eastAsiaTheme="minorEastAsia" w:cstheme="minorBidi"/>
                <w:noProof/>
                <w:sz w:val="22"/>
                <w:szCs w:val="22"/>
                <w:lang w:eastAsia="nl-NL"/>
              </w:rPr>
              <w:tab/>
            </w:r>
            <w:r w:rsidR="002C4BCC" w:rsidRPr="006943DE">
              <w:rPr>
                <w:rStyle w:val="Hyperlink"/>
                <w:noProof/>
              </w:rPr>
              <w:t>Feature</w:t>
            </w:r>
            <w:r w:rsidR="002C4BCC">
              <w:rPr>
                <w:noProof/>
                <w:webHidden/>
              </w:rPr>
              <w:tab/>
            </w:r>
            <w:r w:rsidR="002C4BCC">
              <w:rPr>
                <w:noProof/>
                <w:webHidden/>
              </w:rPr>
              <w:fldChar w:fldCharType="begin"/>
            </w:r>
            <w:r w:rsidR="002C4BCC">
              <w:rPr>
                <w:noProof/>
                <w:webHidden/>
              </w:rPr>
              <w:instrText xml:space="preserve"> PAGEREF _Toc484510744 \h </w:instrText>
            </w:r>
            <w:r w:rsidR="002C4BCC">
              <w:rPr>
                <w:noProof/>
                <w:webHidden/>
              </w:rPr>
            </w:r>
            <w:r w:rsidR="002C4BCC">
              <w:rPr>
                <w:noProof/>
                <w:webHidden/>
              </w:rPr>
              <w:fldChar w:fldCharType="separate"/>
            </w:r>
            <w:r w:rsidR="006B030D">
              <w:rPr>
                <w:noProof/>
                <w:webHidden/>
              </w:rPr>
              <w:t>23</w:t>
            </w:r>
            <w:r w:rsidR="002C4BCC">
              <w:rPr>
                <w:noProof/>
                <w:webHidden/>
              </w:rPr>
              <w:fldChar w:fldCharType="end"/>
            </w:r>
          </w:hyperlink>
        </w:p>
        <w:p w:rsidR="002C4BCC" w:rsidRDefault="00A76506">
          <w:pPr>
            <w:pStyle w:val="Inhopg3"/>
            <w:tabs>
              <w:tab w:val="left" w:pos="1100"/>
              <w:tab w:val="right" w:leader="dot" w:pos="9060"/>
            </w:tabs>
            <w:rPr>
              <w:rFonts w:eastAsiaTheme="minorEastAsia" w:cstheme="minorBidi"/>
              <w:noProof/>
              <w:sz w:val="22"/>
              <w:szCs w:val="22"/>
              <w:lang w:eastAsia="nl-NL"/>
            </w:rPr>
          </w:pPr>
          <w:hyperlink w:anchor="_Toc484510745" w:history="1">
            <w:r w:rsidR="002C4BCC" w:rsidRPr="006943DE">
              <w:rPr>
                <w:rStyle w:val="Hyperlink"/>
                <w:noProof/>
              </w:rPr>
              <w:t>7.2.7</w:t>
            </w:r>
            <w:r w:rsidR="002C4BCC">
              <w:rPr>
                <w:rFonts w:eastAsiaTheme="minorEastAsia" w:cstheme="minorBidi"/>
                <w:noProof/>
                <w:sz w:val="22"/>
                <w:szCs w:val="22"/>
                <w:lang w:eastAsia="nl-NL"/>
              </w:rPr>
              <w:tab/>
            </w:r>
            <w:r w:rsidR="002C4BCC" w:rsidRPr="006943DE">
              <w:rPr>
                <w:rStyle w:val="Hyperlink"/>
                <w:noProof/>
              </w:rPr>
              <w:t>Interval tussen promoties</w:t>
            </w:r>
            <w:r w:rsidR="002C4BCC">
              <w:rPr>
                <w:noProof/>
                <w:webHidden/>
              </w:rPr>
              <w:tab/>
            </w:r>
            <w:r w:rsidR="002C4BCC">
              <w:rPr>
                <w:noProof/>
                <w:webHidden/>
              </w:rPr>
              <w:fldChar w:fldCharType="begin"/>
            </w:r>
            <w:r w:rsidR="002C4BCC">
              <w:rPr>
                <w:noProof/>
                <w:webHidden/>
              </w:rPr>
              <w:instrText xml:space="preserve"> PAGEREF _Toc484510745 \h </w:instrText>
            </w:r>
            <w:r w:rsidR="002C4BCC">
              <w:rPr>
                <w:noProof/>
                <w:webHidden/>
              </w:rPr>
            </w:r>
            <w:r w:rsidR="002C4BCC">
              <w:rPr>
                <w:noProof/>
                <w:webHidden/>
              </w:rPr>
              <w:fldChar w:fldCharType="separate"/>
            </w:r>
            <w:r w:rsidR="006B030D">
              <w:rPr>
                <w:noProof/>
                <w:webHidden/>
              </w:rPr>
              <w:t>23</w:t>
            </w:r>
            <w:r w:rsidR="002C4BCC">
              <w:rPr>
                <w:noProof/>
                <w:webHidden/>
              </w:rPr>
              <w:fldChar w:fldCharType="end"/>
            </w:r>
          </w:hyperlink>
        </w:p>
        <w:p w:rsidR="002C4BCC" w:rsidRDefault="00A76506">
          <w:pPr>
            <w:pStyle w:val="Inhopg2"/>
            <w:tabs>
              <w:tab w:val="left" w:pos="880"/>
              <w:tab w:val="right" w:leader="dot" w:pos="9060"/>
            </w:tabs>
            <w:rPr>
              <w:rFonts w:eastAsiaTheme="minorEastAsia" w:cstheme="minorBidi"/>
              <w:noProof/>
              <w:sz w:val="22"/>
              <w:szCs w:val="22"/>
              <w:lang w:eastAsia="nl-NL"/>
            </w:rPr>
          </w:pPr>
          <w:hyperlink w:anchor="_Toc484510746" w:history="1">
            <w:r w:rsidR="002C4BCC" w:rsidRPr="006943DE">
              <w:rPr>
                <w:rStyle w:val="Hyperlink"/>
                <w:noProof/>
              </w:rPr>
              <w:t>7.3</w:t>
            </w:r>
            <w:r w:rsidR="002C4BCC">
              <w:rPr>
                <w:rFonts w:eastAsiaTheme="minorEastAsia" w:cstheme="minorBidi"/>
                <w:noProof/>
                <w:sz w:val="22"/>
                <w:szCs w:val="22"/>
                <w:lang w:eastAsia="nl-NL"/>
              </w:rPr>
              <w:tab/>
            </w:r>
            <w:r w:rsidR="002C4BCC" w:rsidRPr="006943DE">
              <w:rPr>
                <w:rStyle w:val="Hyperlink"/>
                <w:noProof/>
              </w:rPr>
              <w:t>Scenario’s</w:t>
            </w:r>
            <w:r w:rsidR="002C4BCC">
              <w:rPr>
                <w:noProof/>
                <w:webHidden/>
              </w:rPr>
              <w:tab/>
            </w:r>
            <w:r w:rsidR="002C4BCC">
              <w:rPr>
                <w:noProof/>
                <w:webHidden/>
              </w:rPr>
              <w:fldChar w:fldCharType="begin"/>
            </w:r>
            <w:r w:rsidR="002C4BCC">
              <w:rPr>
                <w:noProof/>
                <w:webHidden/>
              </w:rPr>
              <w:instrText xml:space="preserve"> PAGEREF _Toc484510746 \h </w:instrText>
            </w:r>
            <w:r w:rsidR="002C4BCC">
              <w:rPr>
                <w:noProof/>
                <w:webHidden/>
              </w:rPr>
            </w:r>
            <w:r w:rsidR="002C4BCC">
              <w:rPr>
                <w:noProof/>
                <w:webHidden/>
              </w:rPr>
              <w:fldChar w:fldCharType="separate"/>
            </w:r>
            <w:r w:rsidR="006B030D">
              <w:rPr>
                <w:noProof/>
                <w:webHidden/>
              </w:rPr>
              <w:t>24</w:t>
            </w:r>
            <w:r w:rsidR="002C4BCC">
              <w:rPr>
                <w:noProof/>
                <w:webHidden/>
              </w:rPr>
              <w:fldChar w:fldCharType="end"/>
            </w:r>
          </w:hyperlink>
        </w:p>
        <w:p w:rsidR="002C4BCC" w:rsidRDefault="00A76506">
          <w:pPr>
            <w:pStyle w:val="Inhopg3"/>
            <w:tabs>
              <w:tab w:val="left" w:pos="1100"/>
              <w:tab w:val="right" w:leader="dot" w:pos="9060"/>
            </w:tabs>
            <w:rPr>
              <w:rFonts w:eastAsiaTheme="minorEastAsia" w:cstheme="minorBidi"/>
              <w:noProof/>
              <w:sz w:val="22"/>
              <w:szCs w:val="22"/>
              <w:lang w:eastAsia="nl-NL"/>
            </w:rPr>
          </w:pPr>
          <w:hyperlink w:anchor="_Toc484510747" w:history="1">
            <w:r w:rsidR="002C4BCC" w:rsidRPr="006943DE">
              <w:rPr>
                <w:rStyle w:val="Hyperlink"/>
                <w:noProof/>
              </w:rPr>
              <w:t>7.3.1</w:t>
            </w:r>
            <w:r w:rsidR="002C4BCC">
              <w:rPr>
                <w:rFonts w:eastAsiaTheme="minorEastAsia" w:cstheme="minorBidi"/>
                <w:noProof/>
                <w:sz w:val="22"/>
                <w:szCs w:val="22"/>
                <w:lang w:eastAsia="nl-NL"/>
              </w:rPr>
              <w:tab/>
            </w:r>
            <w:r w:rsidR="002C4BCC" w:rsidRPr="006943DE">
              <w:rPr>
                <w:rStyle w:val="Hyperlink"/>
                <w:noProof/>
              </w:rPr>
              <w:t>Product Totaal Benadering versus Productwereld Benadering</w:t>
            </w:r>
            <w:r w:rsidR="002C4BCC">
              <w:rPr>
                <w:noProof/>
                <w:webHidden/>
              </w:rPr>
              <w:tab/>
            </w:r>
            <w:r w:rsidR="002C4BCC">
              <w:rPr>
                <w:noProof/>
                <w:webHidden/>
              </w:rPr>
              <w:fldChar w:fldCharType="begin"/>
            </w:r>
            <w:r w:rsidR="002C4BCC">
              <w:rPr>
                <w:noProof/>
                <w:webHidden/>
              </w:rPr>
              <w:instrText xml:space="preserve"> PAGEREF _Toc484510747 \h </w:instrText>
            </w:r>
            <w:r w:rsidR="002C4BCC">
              <w:rPr>
                <w:noProof/>
                <w:webHidden/>
              </w:rPr>
            </w:r>
            <w:r w:rsidR="002C4BCC">
              <w:rPr>
                <w:noProof/>
                <w:webHidden/>
              </w:rPr>
              <w:fldChar w:fldCharType="separate"/>
            </w:r>
            <w:r w:rsidR="006B030D">
              <w:rPr>
                <w:noProof/>
                <w:webHidden/>
              </w:rPr>
              <w:t>24</w:t>
            </w:r>
            <w:r w:rsidR="002C4BCC">
              <w:rPr>
                <w:noProof/>
                <w:webHidden/>
              </w:rPr>
              <w:fldChar w:fldCharType="end"/>
            </w:r>
          </w:hyperlink>
        </w:p>
        <w:p w:rsidR="002C4BCC" w:rsidRDefault="00A76506">
          <w:pPr>
            <w:pStyle w:val="Inhopg3"/>
            <w:tabs>
              <w:tab w:val="left" w:pos="1100"/>
              <w:tab w:val="right" w:leader="dot" w:pos="9060"/>
            </w:tabs>
            <w:rPr>
              <w:rFonts w:eastAsiaTheme="minorEastAsia" w:cstheme="minorBidi"/>
              <w:noProof/>
              <w:sz w:val="22"/>
              <w:szCs w:val="22"/>
              <w:lang w:eastAsia="nl-NL"/>
            </w:rPr>
          </w:pPr>
          <w:hyperlink w:anchor="_Toc484510748" w:history="1">
            <w:r w:rsidR="002C4BCC" w:rsidRPr="006943DE">
              <w:rPr>
                <w:rStyle w:val="Hyperlink"/>
                <w:noProof/>
              </w:rPr>
              <w:t>7.3.2</w:t>
            </w:r>
            <w:r w:rsidR="002C4BCC">
              <w:rPr>
                <w:rFonts w:eastAsiaTheme="minorEastAsia" w:cstheme="minorBidi"/>
                <w:noProof/>
                <w:sz w:val="22"/>
                <w:szCs w:val="22"/>
                <w:lang w:eastAsia="nl-NL"/>
              </w:rPr>
              <w:tab/>
            </w:r>
            <w:r w:rsidR="002C4BCC" w:rsidRPr="006943DE">
              <w:rPr>
                <w:rStyle w:val="Hyperlink"/>
                <w:noProof/>
              </w:rPr>
              <w:t>Z-waarde</w:t>
            </w:r>
            <w:r w:rsidR="002C4BCC">
              <w:rPr>
                <w:noProof/>
                <w:webHidden/>
              </w:rPr>
              <w:tab/>
            </w:r>
            <w:r w:rsidR="002C4BCC">
              <w:rPr>
                <w:noProof/>
                <w:webHidden/>
              </w:rPr>
              <w:fldChar w:fldCharType="begin"/>
            </w:r>
            <w:r w:rsidR="002C4BCC">
              <w:rPr>
                <w:noProof/>
                <w:webHidden/>
              </w:rPr>
              <w:instrText xml:space="preserve"> PAGEREF _Toc484510748 \h </w:instrText>
            </w:r>
            <w:r w:rsidR="002C4BCC">
              <w:rPr>
                <w:noProof/>
                <w:webHidden/>
              </w:rPr>
            </w:r>
            <w:r w:rsidR="002C4BCC">
              <w:rPr>
                <w:noProof/>
                <w:webHidden/>
              </w:rPr>
              <w:fldChar w:fldCharType="separate"/>
            </w:r>
            <w:r w:rsidR="006B030D">
              <w:rPr>
                <w:noProof/>
                <w:webHidden/>
              </w:rPr>
              <w:t>24</w:t>
            </w:r>
            <w:r w:rsidR="002C4BCC">
              <w:rPr>
                <w:noProof/>
                <w:webHidden/>
              </w:rPr>
              <w:fldChar w:fldCharType="end"/>
            </w:r>
          </w:hyperlink>
        </w:p>
        <w:p w:rsidR="002C4BCC" w:rsidRDefault="00A76506">
          <w:pPr>
            <w:pStyle w:val="Inhopg3"/>
            <w:tabs>
              <w:tab w:val="left" w:pos="1100"/>
              <w:tab w:val="right" w:leader="dot" w:pos="9060"/>
            </w:tabs>
            <w:rPr>
              <w:rFonts w:eastAsiaTheme="minorEastAsia" w:cstheme="minorBidi"/>
              <w:noProof/>
              <w:sz w:val="22"/>
              <w:szCs w:val="22"/>
              <w:lang w:eastAsia="nl-NL"/>
            </w:rPr>
          </w:pPr>
          <w:hyperlink w:anchor="_Toc484510749" w:history="1">
            <w:r w:rsidR="002C4BCC" w:rsidRPr="006943DE">
              <w:rPr>
                <w:rStyle w:val="Hyperlink"/>
                <w:noProof/>
              </w:rPr>
              <w:t>7.3.3</w:t>
            </w:r>
            <w:r w:rsidR="002C4BCC">
              <w:rPr>
                <w:rFonts w:eastAsiaTheme="minorEastAsia" w:cstheme="minorBidi"/>
                <w:noProof/>
                <w:sz w:val="22"/>
                <w:szCs w:val="22"/>
                <w:lang w:eastAsia="nl-NL"/>
              </w:rPr>
              <w:tab/>
            </w:r>
            <w:r w:rsidR="002C4BCC" w:rsidRPr="006943DE">
              <w:rPr>
                <w:rStyle w:val="Hyperlink"/>
                <w:noProof/>
              </w:rPr>
              <w:t>Forecasting techniek: Gewogen-Factor-Score</w:t>
            </w:r>
            <w:r w:rsidR="002C4BCC">
              <w:rPr>
                <w:noProof/>
                <w:webHidden/>
              </w:rPr>
              <w:tab/>
            </w:r>
            <w:r w:rsidR="002C4BCC">
              <w:rPr>
                <w:noProof/>
                <w:webHidden/>
              </w:rPr>
              <w:fldChar w:fldCharType="begin"/>
            </w:r>
            <w:r w:rsidR="002C4BCC">
              <w:rPr>
                <w:noProof/>
                <w:webHidden/>
              </w:rPr>
              <w:instrText xml:space="preserve"> PAGEREF _Toc484510749 \h </w:instrText>
            </w:r>
            <w:r w:rsidR="002C4BCC">
              <w:rPr>
                <w:noProof/>
                <w:webHidden/>
              </w:rPr>
            </w:r>
            <w:r w:rsidR="002C4BCC">
              <w:rPr>
                <w:noProof/>
                <w:webHidden/>
              </w:rPr>
              <w:fldChar w:fldCharType="separate"/>
            </w:r>
            <w:r w:rsidR="006B030D">
              <w:rPr>
                <w:noProof/>
                <w:webHidden/>
              </w:rPr>
              <w:t>24</w:t>
            </w:r>
            <w:r w:rsidR="002C4BCC">
              <w:rPr>
                <w:noProof/>
                <w:webHidden/>
              </w:rPr>
              <w:fldChar w:fldCharType="end"/>
            </w:r>
          </w:hyperlink>
        </w:p>
        <w:p w:rsidR="002C4BCC" w:rsidRDefault="00A76506">
          <w:pPr>
            <w:pStyle w:val="Inhopg3"/>
            <w:tabs>
              <w:tab w:val="left" w:pos="1100"/>
              <w:tab w:val="right" w:leader="dot" w:pos="9060"/>
            </w:tabs>
            <w:rPr>
              <w:rFonts w:eastAsiaTheme="minorEastAsia" w:cstheme="minorBidi"/>
              <w:noProof/>
              <w:sz w:val="22"/>
              <w:szCs w:val="22"/>
              <w:lang w:eastAsia="nl-NL"/>
            </w:rPr>
          </w:pPr>
          <w:hyperlink w:anchor="_Toc484510750" w:history="1">
            <w:r w:rsidR="002C4BCC" w:rsidRPr="006943DE">
              <w:rPr>
                <w:rStyle w:val="Hyperlink"/>
                <w:noProof/>
              </w:rPr>
              <w:t>7.3.4</w:t>
            </w:r>
            <w:r w:rsidR="002C4BCC">
              <w:rPr>
                <w:rFonts w:eastAsiaTheme="minorEastAsia" w:cstheme="minorBidi"/>
                <w:noProof/>
                <w:sz w:val="22"/>
                <w:szCs w:val="22"/>
                <w:lang w:eastAsia="nl-NL"/>
              </w:rPr>
              <w:tab/>
            </w:r>
            <w:r w:rsidR="002C4BCC" w:rsidRPr="006943DE">
              <w:rPr>
                <w:rStyle w:val="Hyperlink"/>
                <w:noProof/>
              </w:rPr>
              <w:t>Uitwerking en Resultaten Scenario’s</w:t>
            </w:r>
            <w:r w:rsidR="002C4BCC">
              <w:rPr>
                <w:noProof/>
                <w:webHidden/>
              </w:rPr>
              <w:tab/>
            </w:r>
            <w:r w:rsidR="002C4BCC">
              <w:rPr>
                <w:noProof/>
                <w:webHidden/>
              </w:rPr>
              <w:fldChar w:fldCharType="begin"/>
            </w:r>
            <w:r w:rsidR="002C4BCC">
              <w:rPr>
                <w:noProof/>
                <w:webHidden/>
              </w:rPr>
              <w:instrText xml:space="preserve"> PAGEREF _Toc484510750 \h </w:instrText>
            </w:r>
            <w:r w:rsidR="002C4BCC">
              <w:rPr>
                <w:noProof/>
                <w:webHidden/>
              </w:rPr>
            </w:r>
            <w:r w:rsidR="002C4BCC">
              <w:rPr>
                <w:noProof/>
                <w:webHidden/>
              </w:rPr>
              <w:fldChar w:fldCharType="separate"/>
            </w:r>
            <w:r w:rsidR="006B030D">
              <w:rPr>
                <w:noProof/>
                <w:webHidden/>
              </w:rPr>
              <w:t>25</w:t>
            </w:r>
            <w:r w:rsidR="002C4BCC">
              <w:rPr>
                <w:noProof/>
                <w:webHidden/>
              </w:rPr>
              <w:fldChar w:fldCharType="end"/>
            </w:r>
          </w:hyperlink>
        </w:p>
        <w:p w:rsidR="002C4BCC" w:rsidRDefault="00A76506">
          <w:pPr>
            <w:pStyle w:val="Inhopg2"/>
            <w:tabs>
              <w:tab w:val="left" w:pos="880"/>
              <w:tab w:val="right" w:leader="dot" w:pos="9060"/>
            </w:tabs>
            <w:rPr>
              <w:rFonts w:eastAsiaTheme="minorEastAsia" w:cstheme="minorBidi"/>
              <w:noProof/>
              <w:sz w:val="22"/>
              <w:szCs w:val="22"/>
              <w:lang w:eastAsia="nl-NL"/>
            </w:rPr>
          </w:pPr>
          <w:hyperlink w:anchor="_Toc484510751" w:history="1">
            <w:r w:rsidR="002C4BCC" w:rsidRPr="006943DE">
              <w:rPr>
                <w:rStyle w:val="Hyperlink"/>
                <w:noProof/>
              </w:rPr>
              <w:t>7.4</w:t>
            </w:r>
            <w:r w:rsidR="002C4BCC">
              <w:rPr>
                <w:rFonts w:eastAsiaTheme="minorEastAsia" w:cstheme="minorBidi"/>
                <w:noProof/>
                <w:sz w:val="22"/>
                <w:szCs w:val="22"/>
                <w:lang w:eastAsia="nl-NL"/>
              </w:rPr>
              <w:tab/>
            </w:r>
            <w:r w:rsidR="002C4BCC" w:rsidRPr="006943DE">
              <w:rPr>
                <w:rStyle w:val="Hyperlink"/>
                <w:noProof/>
              </w:rPr>
              <w:t>Keuze en toepassing</w:t>
            </w:r>
            <w:r w:rsidR="002C4BCC">
              <w:rPr>
                <w:noProof/>
                <w:webHidden/>
              </w:rPr>
              <w:tab/>
            </w:r>
            <w:r w:rsidR="002C4BCC">
              <w:rPr>
                <w:noProof/>
                <w:webHidden/>
              </w:rPr>
              <w:fldChar w:fldCharType="begin"/>
            </w:r>
            <w:r w:rsidR="002C4BCC">
              <w:rPr>
                <w:noProof/>
                <w:webHidden/>
              </w:rPr>
              <w:instrText xml:space="preserve"> PAGEREF _Toc484510751 \h </w:instrText>
            </w:r>
            <w:r w:rsidR="002C4BCC">
              <w:rPr>
                <w:noProof/>
                <w:webHidden/>
              </w:rPr>
            </w:r>
            <w:r w:rsidR="002C4BCC">
              <w:rPr>
                <w:noProof/>
                <w:webHidden/>
              </w:rPr>
              <w:fldChar w:fldCharType="separate"/>
            </w:r>
            <w:r w:rsidR="006B030D">
              <w:rPr>
                <w:noProof/>
                <w:webHidden/>
              </w:rPr>
              <w:t>25</w:t>
            </w:r>
            <w:r w:rsidR="002C4BCC">
              <w:rPr>
                <w:noProof/>
                <w:webHidden/>
              </w:rPr>
              <w:fldChar w:fldCharType="end"/>
            </w:r>
          </w:hyperlink>
        </w:p>
        <w:p w:rsidR="002C4BCC" w:rsidRDefault="00A76506">
          <w:pPr>
            <w:pStyle w:val="Inhopg2"/>
            <w:tabs>
              <w:tab w:val="left" w:pos="880"/>
              <w:tab w:val="right" w:leader="dot" w:pos="9060"/>
            </w:tabs>
            <w:rPr>
              <w:rFonts w:eastAsiaTheme="minorEastAsia" w:cstheme="minorBidi"/>
              <w:noProof/>
              <w:sz w:val="22"/>
              <w:szCs w:val="22"/>
              <w:lang w:eastAsia="nl-NL"/>
            </w:rPr>
          </w:pPr>
          <w:hyperlink w:anchor="_Toc484510752" w:history="1">
            <w:r w:rsidR="002C4BCC" w:rsidRPr="006943DE">
              <w:rPr>
                <w:rStyle w:val="Hyperlink"/>
                <w:noProof/>
              </w:rPr>
              <w:t>7.5</w:t>
            </w:r>
            <w:r w:rsidR="002C4BCC">
              <w:rPr>
                <w:rFonts w:eastAsiaTheme="minorEastAsia" w:cstheme="minorBidi"/>
                <w:noProof/>
                <w:sz w:val="22"/>
                <w:szCs w:val="22"/>
                <w:lang w:eastAsia="nl-NL"/>
              </w:rPr>
              <w:tab/>
            </w:r>
            <w:r w:rsidR="002C4BCC" w:rsidRPr="006943DE">
              <w:rPr>
                <w:rStyle w:val="Hyperlink"/>
                <w:noProof/>
              </w:rPr>
              <w:t>Implementatieplan</w:t>
            </w:r>
            <w:r w:rsidR="002C4BCC">
              <w:rPr>
                <w:noProof/>
                <w:webHidden/>
              </w:rPr>
              <w:tab/>
            </w:r>
            <w:r w:rsidR="002C4BCC">
              <w:rPr>
                <w:noProof/>
                <w:webHidden/>
              </w:rPr>
              <w:fldChar w:fldCharType="begin"/>
            </w:r>
            <w:r w:rsidR="002C4BCC">
              <w:rPr>
                <w:noProof/>
                <w:webHidden/>
              </w:rPr>
              <w:instrText xml:space="preserve"> PAGEREF _Toc484510752 \h </w:instrText>
            </w:r>
            <w:r w:rsidR="002C4BCC">
              <w:rPr>
                <w:noProof/>
                <w:webHidden/>
              </w:rPr>
            </w:r>
            <w:r w:rsidR="002C4BCC">
              <w:rPr>
                <w:noProof/>
                <w:webHidden/>
              </w:rPr>
              <w:fldChar w:fldCharType="separate"/>
            </w:r>
            <w:r w:rsidR="006B030D">
              <w:rPr>
                <w:noProof/>
                <w:webHidden/>
              </w:rPr>
              <w:t>26</w:t>
            </w:r>
            <w:r w:rsidR="002C4BCC">
              <w:rPr>
                <w:noProof/>
                <w:webHidden/>
              </w:rPr>
              <w:fldChar w:fldCharType="end"/>
            </w:r>
          </w:hyperlink>
        </w:p>
        <w:p w:rsidR="002C4BCC" w:rsidRDefault="00A76506">
          <w:pPr>
            <w:pStyle w:val="Inhopg1"/>
            <w:tabs>
              <w:tab w:val="left" w:pos="400"/>
              <w:tab w:val="right" w:leader="dot" w:pos="9060"/>
            </w:tabs>
            <w:rPr>
              <w:rFonts w:eastAsiaTheme="minorEastAsia" w:cstheme="minorBidi"/>
              <w:noProof/>
              <w:sz w:val="22"/>
              <w:szCs w:val="22"/>
              <w:lang w:eastAsia="nl-NL"/>
            </w:rPr>
          </w:pPr>
          <w:hyperlink w:anchor="_Toc484510753" w:history="1">
            <w:r w:rsidR="002C4BCC" w:rsidRPr="006943DE">
              <w:rPr>
                <w:rStyle w:val="Hyperlink"/>
                <w:noProof/>
              </w:rPr>
              <w:t>8</w:t>
            </w:r>
            <w:r w:rsidR="002C4BCC">
              <w:rPr>
                <w:rFonts w:eastAsiaTheme="minorEastAsia" w:cstheme="minorBidi"/>
                <w:noProof/>
                <w:sz w:val="22"/>
                <w:szCs w:val="22"/>
                <w:lang w:eastAsia="nl-NL"/>
              </w:rPr>
              <w:tab/>
            </w:r>
            <w:r w:rsidR="002C4BCC" w:rsidRPr="006943DE">
              <w:rPr>
                <w:rStyle w:val="Hyperlink"/>
                <w:noProof/>
              </w:rPr>
              <w:t>Improve CTQ 2: Voorraadbeschikbaarheid</w:t>
            </w:r>
            <w:r w:rsidR="002C4BCC">
              <w:rPr>
                <w:noProof/>
                <w:webHidden/>
              </w:rPr>
              <w:tab/>
            </w:r>
            <w:r w:rsidR="002C4BCC">
              <w:rPr>
                <w:noProof/>
                <w:webHidden/>
              </w:rPr>
              <w:fldChar w:fldCharType="begin"/>
            </w:r>
            <w:r w:rsidR="002C4BCC">
              <w:rPr>
                <w:noProof/>
                <w:webHidden/>
              </w:rPr>
              <w:instrText xml:space="preserve"> PAGEREF _Toc484510753 \h </w:instrText>
            </w:r>
            <w:r w:rsidR="002C4BCC">
              <w:rPr>
                <w:noProof/>
                <w:webHidden/>
              </w:rPr>
            </w:r>
            <w:r w:rsidR="002C4BCC">
              <w:rPr>
                <w:noProof/>
                <w:webHidden/>
              </w:rPr>
              <w:fldChar w:fldCharType="separate"/>
            </w:r>
            <w:r w:rsidR="006B030D">
              <w:rPr>
                <w:noProof/>
                <w:webHidden/>
              </w:rPr>
              <w:t>27</w:t>
            </w:r>
            <w:r w:rsidR="002C4BCC">
              <w:rPr>
                <w:noProof/>
                <w:webHidden/>
              </w:rPr>
              <w:fldChar w:fldCharType="end"/>
            </w:r>
          </w:hyperlink>
        </w:p>
        <w:p w:rsidR="002C4BCC" w:rsidRDefault="00A76506">
          <w:pPr>
            <w:pStyle w:val="Inhopg2"/>
            <w:tabs>
              <w:tab w:val="left" w:pos="880"/>
              <w:tab w:val="right" w:leader="dot" w:pos="9060"/>
            </w:tabs>
            <w:rPr>
              <w:rFonts w:eastAsiaTheme="minorEastAsia" w:cstheme="minorBidi"/>
              <w:noProof/>
              <w:sz w:val="22"/>
              <w:szCs w:val="22"/>
              <w:lang w:eastAsia="nl-NL"/>
            </w:rPr>
          </w:pPr>
          <w:hyperlink w:anchor="_Toc484510754" w:history="1">
            <w:r w:rsidR="002C4BCC" w:rsidRPr="006943DE">
              <w:rPr>
                <w:rStyle w:val="Hyperlink"/>
                <w:noProof/>
              </w:rPr>
              <w:t>8.1</w:t>
            </w:r>
            <w:r w:rsidR="002C4BCC">
              <w:rPr>
                <w:rFonts w:eastAsiaTheme="minorEastAsia" w:cstheme="minorBidi"/>
                <w:noProof/>
                <w:sz w:val="22"/>
                <w:szCs w:val="22"/>
                <w:lang w:eastAsia="nl-NL"/>
              </w:rPr>
              <w:tab/>
            </w:r>
            <w:r w:rsidR="002C4BCC" w:rsidRPr="006943DE">
              <w:rPr>
                <w:rStyle w:val="Hyperlink"/>
                <w:noProof/>
              </w:rPr>
              <w:t>Huidige Uitgangspositie</w:t>
            </w:r>
            <w:r w:rsidR="002C4BCC">
              <w:rPr>
                <w:noProof/>
                <w:webHidden/>
              </w:rPr>
              <w:tab/>
            </w:r>
            <w:r w:rsidR="002C4BCC">
              <w:rPr>
                <w:noProof/>
                <w:webHidden/>
              </w:rPr>
              <w:fldChar w:fldCharType="begin"/>
            </w:r>
            <w:r w:rsidR="002C4BCC">
              <w:rPr>
                <w:noProof/>
                <w:webHidden/>
              </w:rPr>
              <w:instrText xml:space="preserve"> PAGEREF _Toc484510754 \h </w:instrText>
            </w:r>
            <w:r w:rsidR="002C4BCC">
              <w:rPr>
                <w:noProof/>
                <w:webHidden/>
              </w:rPr>
            </w:r>
            <w:r w:rsidR="002C4BCC">
              <w:rPr>
                <w:noProof/>
                <w:webHidden/>
              </w:rPr>
              <w:fldChar w:fldCharType="separate"/>
            </w:r>
            <w:r w:rsidR="006B030D">
              <w:rPr>
                <w:noProof/>
                <w:webHidden/>
              </w:rPr>
              <w:t>27</w:t>
            </w:r>
            <w:r w:rsidR="002C4BCC">
              <w:rPr>
                <w:noProof/>
                <w:webHidden/>
              </w:rPr>
              <w:fldChar w:fldCharType="end"/>
            </w:r>
          </w:hyperlink>
        </w:p>
        <w:p w:rsidR="002C4BCC" w:rsidRDefault="00A76506">
          <w:pPr>
            <w:pStyle w:val="Inhopg2"/>
            <w:tabs>
              <w:tab w:val="left" w:pos="880"/>
              <w:tab w:val="right" w:leader="dot" w:pos="9060"/>
            </w:tabs>
            <w:rPr>
              <w:rFonts w:eastAsiaTheme="minorEastAsia" w:cstheme="minorBidi"/>
              <w:noProof/>
              <w:sz w:val="22"/>
              <w:szCs w:val="22"/>
              <w:lang w:eastAsia="nl-NL"/>
            </w:rPr>
          </w:pPr>
          <w:hyperlink w:anchor="_Toc484510755" w:history="1">
            <w:r w:rsidR="002C4BCC" w:rsidRPr="006943DE">
              <w:rPr>
                <w:rStyle w:val="Hyperlink"/>
                <w:noProof/>
              </w:rPr>
              <w:t>8.2</w:t>
            </w:r>
            <w:r w:rsidR="002C4BCC">
              <w:rPr>
                <w:rFonts w:eastAsiaTheme="minorEastAsia" w:cstheme="minorBidi"/>
                <w:noProof/>
                <w:sz w:val="22"/>
                <w:szCs w:val="22"/>
                <w:lang w:eastAsia="nl-NL"/>
              </w:rPr>
              <w:tab/>
            </w:r>
            <w:r w:rsidR="002C4BCC" w:rsidRPr="006943DE">
              <w:rPr>
                <w:rStyle w:val="Hyperlink"/>
                <w:noProof/>
              </w:rPr>
              <w:t>Should Be Process Map</w:t>
            </w:r>
            <w:r w:rsidR="002C4BCC">
              <w:rPr>
                <w:noProof/>
                <w:webHidden/>
              </w:rPr>
              <w:tab/>
            </w:r>
            <w:r w:rsidR="002C4BCC">
              <w:rPr>
                <w:noProof/>
                <w:webHidden/>
              </w:rPr>
              <w:fldChar w:fldCharType="begin"/>
            </w:r>
            <w:r w:rsidR="002C4BCC">
              <w:rPr>
                <w:noProof/>
                <w:webHidden/>
              </w:rPr>
              <w:instrText xml:space="preserve"> PAGEREF _Toc484510755 \h </w:instrText>
            </w:r>
            <w:r w:rsidR="002C4BCC">
              <w:rPr>
                <w:noProof/>
                <w:webHidden/>
              </w:rPr>
            </w:r>
            <w:r w:rsidR="002C4BCC">
              <w:rPr>
                <w:noProof/>
                <w:webHidden/>
              </w:rPr>
              <w:fldChar w:fldCharType="separate"/>
            </w:r>
            <w:r w:rsidR="006B030D">
              <w:rPr>
                <w:noProof/>
                <w:webHidden/>
              </w:rPr>
              <w:t>27</w:t>
            </w:r>
            <w:r w:rsidR="002C4BCC">
              <w:rPr>
                <w:noProof/>
                <w:webHidden/>
              </w:rPr>
              <w:fldChar w:fldCharType="end"/>
            </w:r>
          </w:hyperlink>
        </w:p>
        <w:p w:rsidR="002C4BCC" w:rsidRDefault="00A76506">
          <w:pPr>
            <w:pStyle w:val="Inhopg2"/>
            <w:tabs>
              <w:tab w:val="left" w:pos="880"/>
              <w:tab w:val="right" w:leader="dot" w:pos="9060"/>
            </w:tabs>
            <w:rPr>
              <w:rFonts w:eastAsiaTheme="minorEastAsia" w:cstheme="minorBidi"/>
              <w:noProof/>
              <w:sz w:val="22"/>
              <w:szCs w:val="22"/>
              <w:lang w:eastAsia="nl-NL"/>
            </w:rPr>
          </w:pPr>
          <w:hyperlink w:anchor="_Toc484510756" w:history="1">
            <w:r w:rsidR="002C4BCC" w:rsidRPr="006943DE">
              <w:rPr>
                <w:rStyle w:val="Hyperlink"/>
                <w:noProof/>
              </w:rPr>
              <w:t>8.3</w:t>
            </w:r>
            <w:r w:rsidR="002C4BCC">
              <w:rPr>
                <w:rFonts w:eastAsiaTheme="minorEastAsia" w:cstheme="minorBidi"/>
                <w:noProof/>
                <w:sz w:val="22"/>
                <w:szCs w:val="22"/>
                <w:lang w:eastAsia="nl-NL"/>
              </w:rPr>
              <w:tab/>
            </w:r>
            <w:r w:rsidR="002C4BCC" w:rsidRPr="006943DE">
              <w:rPr>
                <w:rStyle w:val="Hyperlink"/>
                <w:noProof/>
              </w:rPr>
              <w:t>Overvoorraad</w:t>
            </w:r>
            <w:r w:rsidR="002C4BCC">
              <w:rPr>
                <w:noProof/>
                <w:webHidden/>
              </w:rPr>
              <w:tab/>
            </w:r>
            <w:r w:rsidR="002C4BCC">
              <w:rPr>
                <w:noProof/>
                <w:webHidden/>
              </w:rPr>
              <w:fldChar w:fldCharType="begin"/>
            </w:r>
            <w:r w:rsidR="002C4BCC">
              <w:rPr>
                <w:noProof/>
                <w:webHidden/>
              </w:rPr>
              <w:instrText xml:space="preserve"> PAGEREF _Toc484510756 \h </w:instrText>
            </w:r>
            <w:r w:rsidR="002C4BCC">
              <w:rPr>
                <w:noProof/>
                <w:webHidden/>
              </w:rPr>
            </w:r>
            <w:r w:rsidR="002C4BCC">
              <w:rPr>
                <w:noProof/>
                <w:webHidden/>
              </w:rPr>
              <w:fldChar w:fldCharType="separate"/>
            </w:r>
            <w:r w:rsidR="006B030D">
              <w:rPr>
                <w:noProof/>
                <w:webHidden/>
              </w:rPr>
              <w:t>28</w:t>
            </w:r>
            <w:r w:rsidR="002C4BCC">
              <w:rPr>
                <w:noProof/>
                <w:webHidden/>
              </w:rPr>
              <w:fldChar w:fldCharType="end"/>
            </w:r>
          </w:hyperlink>
        </w:p>
        <w:p w:rsidR="002C4BCC" w:rsidRDefault="00A76506">
          <w:pPr>
            <w:pStyle w:val="Inhopg3"/>
            <w:tabs>
              <w:tab w:val="left" w:pos="1100"/>
              <w:tab w:val="right" w:leader="dot" w:pos="9060"/>
            </w:tabs>
            <w:rPr>
              <w:rFonts w:eastAsiaTheme="minorEastAsia" w:cstheme="minorBidi"/>
              <w:noProof/>
              <w:sz w:val="22"/>
              <w:szCs w:val="22"/>
              <w:lang w:eastAsia="nl-NL"/>
            </w:rPr>
          </w:pPr>
          <w:hyperlink w:anchor="_Toc484510757" w:history="1">
            <w:r w:rsidR="002C4BCC" w:rsidRPr="006943DE">
              <w:rPr>
                <w:rStyle w:val="Hyperlink"/>
                <w:noProof/>
              </w:rPr>
              <w:t>8.3.1</w:t>
            </w:r>
            <w:r w:rsidR="002C4BCC">
              <w:rPr>
                <w:rFonts w:eastAsiaTheme="minorEastAsia" w:cstheme="minorBidi"/>
                <w:noProof/>
                <w:sz w:val="22"/>
                <w:szCs w:val="22"/>
                <w:lang w:eastAsia="nl-NL"/>
              </w:rPr>
              <w:tab/>
            </w:r>
            <w:r w:rsidR="002C4BCC" w:rsidRPr="006943DE">
              <w:rPr>
                <w:rStyle w:val="Hyperlink"/>
                <w:noProof/>
              </w:rPr>
              <w:t>Economische Voorraad</w:t>
            </w:r>
            <w:r w:rsidR="002C4BCC">
              <w:rPr>
                <w:noProof/>
                <w:webHidden/>
              </w:rPr>
              <w:tab/>
            </w:r>
            <w:r w:rsidR="002C4BCC">
              <w:rPr>
                <w:noProof/>
                <w:webHidden/>
              </w:rPr>
              <w:fldChar w:fldCharType="begin"/>
            </w:r>
            <w:r w:rsidR="002C4BCC">
              <w:rPr>
                <w:noProof/>
                <w:webHidden/>
              </w:rPr>
              <w:instrText xml:space="preserve"> PAGEREF _Toc484510757 \h </w:instrText>
            </w:r>
            <w:r w:rsidR="002C4BCC">
              <w:rPr>
                <w:noProof/>
                <w:webHidden/>
              </w:rPr>
            </w:r>
            <w:r w:rsidR="002C4BCC">
              <w:rPr>
                <w:noProof/>
                <w:webHidden/>
              </w:rPr>
              <w:fldChar w:fldCharType="separate"/>
            </w:r>
            <w:r w:rsidR="006B030D">
              <w:rPr>
                <w:noProof/>
                <w:webHidden/>
              </w:rPr>
              <w:t>28</w:t>
            </w:r>
            <w:r w:rsidR="002C4BCC">
              <w:rPr>
                <w:noProof/>
                <w:webHidden/>
              </w:rPr>
              <w:fldChar w:fldCharType="end"/>
            </w:r>
          </w:hyperlink>
        </w:p>
        <w:p w:rsidR="002C4BCC" w:rsidRDefault="00A76506">
          <w:pPr>
            <w:pStyle w:val="Inhopg3"/>
            <w:tabs>
              <w:tab w:val="left" w:pos="1100"/>
              <w:tab w:val="right" w:leader="dot" w:pos="9060"/>
            </w:tabs>
            <w:rPr>
              <w:rFonts w:eastAsiaTheme="minorEastAsia" w:cstheme="minorBidi"/>
              <w:noProof/>
              <w:sz w:val="22"/>
              <w:szCs w:val="22"/>
              <w:lang w:eastAsia="nl-NL"/>
            </w:rPr>
          </w:pPr>
          <w:hyperlink w:anchor="_Toc484510758" w:history="1">
            <w:r w:rsidR="002C4BCC" w:rsidRPr="006943DE">
              <w:rPr>
                <w:rStyle w:val="Hyperlink"/>
                <w:noProof/>
              </w:rPr>
              <w:t>8.3.2</w:t>
            </w:r>
            <w:r w:rsidR="002C4BCC">
              <w:rPr>
                <w:rFonts w:eastAsiaTheme="minorEastAsia" w:cstheme="minorBidi"/>
                <w:noProof/>
                <w:sz w:val="22"/>
                <w:szCs w:val="22"/>
                <w:lang w:eastAsia="nl-NL"/>
              </w:rPr>
              <w:tab/>
            </w:r>
            <w:r w:rsidR="002C4BCC" w:rsidRPr="006943DE">
              <w:rPr>
                <w:rStyle w:val="Hyperlink"/>
                <w:noProof/>
              </w:rPr>
              <w:t>Reguliere (gemiddelde) voorraad</w:t>
            </w:r>
            <w:r w:rsidR="002C4BCC">
              <w:rPr>
                <w:noProof/>
                <w:webHidden/>
              </w:rPr>
              <w:tab/>
            </w:r>
            <w:r w:rsidR="002C4BCC">
              <w:rPr>
                <w:noProof/>
                <w:webHidden/>
              </w:rPr>
              <w:fldChar w:fldCharType="begin"/>
            </w:r>
            <w:r w:rsidR="002C4BCC">
              <w:rPr>
                <w:noProof/>
                <w:webHidden/>
              </w:rPr>
              <w:instrText xml:space="preserve"> PAGEREF _Toc484510758 \h </w:instrText>
            </w:r>
            <w:r w:rsidR="002C4BCC">
              <w:rPr>
                <w:noProof/>
                <w:webHidden/>
              </w:rPr>
            </w:r>
            <w:r w:rsidR="002C4BCC">
              <w:rPr>
                <w:noProof/>
                <w:webHidden/>
              </w:rPr>
              <w:fldChar w:fldCharType="separate"/>
            </w:r>
            <w:r w:rsidR="006B030D">
              <w:rPr>
                <w:noProof/>
                <w:webHidden/>
              </w:rPr>
              <w:t>29</w:t>
            </w:r>
            <w:r w:rsidR="002C4BCC">
              <w:rPr>
                <w:noProof/>
                <w:webHidden/>
              </w:rPr>
              <w:fldChar w:fldCharType="end"/>
            </w:r>
          </w:hyperlink>
        </w:p>
        <w:p w:rsidR="002C4BCC" w:rsidRDefault="00A76506">
          <w:pPr>
            <w:pStyle w:val="Inhopg2"/>
            <w:tabs>
              <w:tab w:val="left" w:pos="880"/>
              <w:tab w:val="right" w:leader="dot" w:pos="9060"/>
            </w:tabs>
            <w:rPr>
              <w:rFonts w:eastAsiaTheme="minorEastAsia" w:cstheme="minorBidi"/>
              <w:noProof/>
              <w:sz w:val="22"/>
              <w:szCs w:val="22"/>
              <w:lang w:eastAsia="nl-NL"/>
            </w:rPr>
          </w:pPr>
          <w:hyperlink w:anchor="_Toc484510759" w:history="1">
            <w:r w:rsidR="002C4BCC" w:rsidRPr="006943DE">
              <w:rPr>
                <w:rStyle w:val="Hyperlink"/>
                <w:noProof/>
              </w:rPr>
              <w:t>8.4</w:t>
            </w:r>
            <w:r w:rsidR="002C4BCC">
              <w:rPr>
                <w:rFonts w:eastAsiaTheme="minorEastAsia" w:cstheme="minorBidi"/>
                <w:noProof/>
                <w:sz w:val="22"/>
                <w:szCs w:val="22"/>
                <w:lang w:eastAsia="nl-NL"/>
              </w:rPr>
              <w:tab/>
            </w:r>
            <w:r w:rsidR="002C4BCC" w:rsidRPr="006943DE">
              <w:rPr>
                <w:rStyle w:val="Hyperlink"/>
                <w:noProof/>
              </w:rPr>
              <w:t>Vrije Voorraad Regulier</w:t>
            </w:r>
            <w:r w:rsidR="002C4BCC">
              <w:rPr>
                <w:noProof/>
                <w:webHidden/>
              </w:rPr>
              <w:tab/>
            </w:r>
            <w:r w:rsidR="002C4BCC">
              <w:rPr>
                <w:noProof/>
                <w:webHidden/>
              </w:rPr>
              <w:fldChar w:fldCharType="begin"/>
            </w:r>
            <w:r w:rsidR="002C4BCC">
              <w:rPr>
                <w:noProof/>
                <w:webHidden/>
              </w:rPr>
              <w:instrText xml:space="preserve"> PAGEREF _Toc484510759 \h </w:instrText>
            </w:r>
            <w:r w:rsidR="002C4BCC">
              <w:rPr>
                <w:noProof/>
                <w:webHidden/>
              </w:rPr>
            </w:r>
            <w:r w:rsidR="002C4BCC">
              <w:rPr>
                <w:noProof/>
                <w:webHidden/>
              </w:rPr>
              <w:fldChar w:fldCharType="separate"/>
            </w:r>
            <w:r w:rsidR="006B030D">
              <w:rPr>
                <w:noProof/>
                <w:webHidden/>
              </w:rPr>
              <w:t>29</w:t>
            </w:r>
            <w:r w:rsidR="002C4BCC">
              <w:rPr>
                <w:noProof/>
                <w:webHidden/>
              </w:rPr>
              <w:fldChar w:fldCharType="end"/>
            </w:r>
          </w:hyperlink>
        </w:p>
        <w:p w:rsidR="002C4BCC" w:rsidRDefault="00A76506">
          <w:pPr>
            <w:pStyle w:val="Inhopg2"/>
            <w:tabs>
              <w:tab w:val="left" w:pos="880"/>
              <w:tab w:val="right" w:leader="dot" w:pos="9060"/>
            </w:tabs>
            <w:rPr>
              <w:rFonts w:eastAsiaTheme="minorEastAsia" w:cstheme="minorBidi"/>
              <w:noProof/>
              <w:sz w:val="22"/>
              <w:szCs w:val="22"/>
              <w:lang w:eastAsia="nl-NL"/>
            </w:rPr>
          </w:pPr>
          <w:hyperlink w:anchor="_Toc484510760" w:history="1">
            <w:r w:rsidR="002C4BCC" w:rsidRPr="006943DE">
              <w:rPr>
                <w:rStyle w:val="Hyperlink"/>
                <w:noProof/>
              </w:rPr>
              <w:t>8.5</w:t>
            </w:r>
            <w:r w:rsidR="002C4BCC">
              <w:rPr>
                <w:rFonts w:eastAsiaTheme="minorEastAsia" w:cstheme="minorBidi"/>
                <w:noProof/>
                <w:sz w:val="22"/>
                <w:szCs w:val="22"/>
                <w:lang w:eastAsia="nl-NL"/>
              </w:rPr>
              <w:tab/>
            </w:r>
            <w:r w:rsidR="002C4BCC" w:rsidRPr="006943DE">
              <w:rPr>
                <w:rStyle w:val="Hyperlink"/>
                <w:noProof/>
              </w:rPr>
              <w:t>Risico Analyse</w:t>
            </w:r>
            <w:r w:rsidR="002C4BCC">
              <w:rPr>
                <w:noProof/>
                <w:webHidden/>
              </w:rPr>
              <w:tab/>
            </w:r>
            <w:r w:rsidR="002C4BCC">
              <w:rPr>
                <w:noProof/>
                <w:webHidden/>
              </w:rPr>
              <w:fldChar w:fldCharType="begin"/>
            </w:r>
            <w:r w:rsidR="002C4BCC">
              <w:rPr>
                <w:noProof/>
                <w:webHidden/>
              </w:rPr>
              <w:instrText xml:space="preserve"> PAGEREF _Toc484510760 \h </w:instrText>
            </w:r>
            <w:r w:rsidR="002C4BCC">
              <w:rPr>
                <w:noProof/>
                <w:webHidden/>
              </w:rPr>
            </w:r>
            <w:r w:rsidR="002C4BCC">
              <w:rPr>
                <w:noProof/>
                <w:webHidden/>
              </w:rPr>
              <w:fldChar w:fldCharType="separate"/>
            </w:r>
            <w:r w:rsidR="006B030D">
              <w:rPr>
                <w:noProof/>
                <w:webHidden/>
              </w:rPr>
              <w:t>30</w:t>
            </w:r>
            <w:r w:rsidR="002C4BCC">
              <w:rPr>
                <w:noProof/>
                <w:webHidden/>
              </w:rPr>
              <w:fldChar w:fldCharType="end"/>
            </w:r>
          </w:hyperlink>
        </w:p>
        <w:p w:rsidR="002C4BCC" w:rsidRDefault="00A76506">
          <w:pPr>
            <w:pStyle w:val="Inhopg2"/>
            <w:tabs>
              <w:tab w:val="left" w:pos="880"/>
              <w:tab w:val="right" w:leader="dot" w:pos="9060"/>
            </w:tabs>
            <w:rPr>
              <w:rFonts w:eastAsiaTheme="minorEastAsia" w:cstheme="minorBidi"/>
              <w:noProof/>
              <w:sz w:val="22"/>
              <w:szCs w:val="22"/>
              <w:lang w:eastAsia="nl-NL"/>
            </w:rPr>
          </w:pPr>
          <w:hyperlink w:anchor="_Toc484510761" w:history="1">
            <w:r w:rsidR="002C4BCC" w:rsidRPr="006943DE">
              <w:rPr>
                <w:rStyle w:val="Hyperlink"/>
                <w:noProof/>
              </w:rPr>
              <w:t>8.6</w:t>
            </w:r>
            <w:r w:rsidR="002C4BCC">
              <w:rPr>
                <w:rFonts w:eastAsiaTheme="minorEastAsia" w:cstheme="minorBidi"/>
                <w:noProof/>
                <w:sz w:val="22"/>
                <w:szCs w:val="22"/>
                <w:lang w:eastAsia="nl-NL"/>
              </w:rPr>
              <w:tab/>
            </w:r>
            <w:r w:rsidR="002C4BCC" w:rsidRPr="006943DE">
              <w:rPr>
                <w:rStyle w:val="Hyperlink"/>
                <w:noProof/>
              </w:rPr>
              <w:t>Implementatie</w:t>
            </w:r>
            <w:r w:rsidR="002C4BCC">
              <w:rPr>
                <w:noProof/>
                <w:webHidden/>
              </w:rPr>
              <w:tab/>
            </w:r>
            <w:r w:rsidR="002C4BCC">
              <w:rPr>
                <w:noProof/>
                <w:webHidden/>
              </w:rPr>
              <w:fldChar w:fldCharType="begin"/>
            </w:r>
            <w:r w:rsidR="002C4BCC">
              <w:rPr>
                <w:noProof/>
                <w:webHidden/>
              </w:rPr>
              <w:instrText xml:space="preserve"> PAGEREF _Toc484510761 \h </w:instrText>
            </w:r>
            <w:r w:rsidR="002C4BCC">
              <w:rPr>
                <w:noProof/>
                <w:webHidden/>
              </w:rPr>
            </w:r>
            <w:r w:rsidR="002C4BCC">
              <w:rPr>
                <w:noProof/>
                <w:webHidden/>
              </w:rPr>
              <w:fldChar w:fldCharType="separate"/>
            </w:r>
            <w:r w:rsidR="006B030D">
              <w:rPr>
                <w:noProof/>
                <w:webHidden/>
              </w:rPr>
              <w:t>31</w:t>
            </w:r>
            <w:r w:rsidR="002C4BCC">
              <w:rPr>
                <w:noProof/>
                <w:webHidden/>
              </w:rPr>
              <w:fldChar w:fldCharType="end"/>
            </w:r>
          </w:hyperlink>
        </w:p>
        <w:p w:rsidR="002C4BCC" w:rsidRDefault="00A76506">
          <w:pPr>
            <w:pStyle w:val="Inhopg1"/>
            <w:tabs>
              <w:tab w:val="left" w:pos="400"/>
              <w:tab w:val="right" w:leader="dot" w:pos="9060"/>
            </w:tabs>
            <w:rPr>
              <w:rFonts w:eastAsiaTheme="minorEastAsia" w:cstheme="minorBidi"/>
              <w:noProof/>
              <w:sz w:val="22"/>
              <w:szCs w:val="22"/>
              <w:lang w:eastAsia="nl-NL"/>
            </w:rPr>
          </w:pPr>
          <w:hyperlink w:anchor="_Toc484510762" w:history="1">
            <w:r w:rsidR="002C4BCC" w:rsidRPr="006943DE">
              <w:rPr>
                <w:rStyle w:val="Hyperlink"/>
                <w:noProof/>
              </w:rPr>
              <w:t>9</w:t>
            </w:r>
            <w:r w:rsidR="002C4BCC">
              <w:rPr>
                <w:rFonts w:eastAsiaTheme="minorEastAsia" w:cstheme="minorBidi"/>
                <w:noProof/>
                <w:sz w:val="22"/>
                <w:szCs w:val="22"/>
                <w:lang w:eastAsia="nl-NL"/>
              </w:rPr>
              <w:tab/>
            </w:r>
            <w:r w:rsidR="002C4BCC" w:rsidRPr="006943DE">
              <w:rPr>
                <w:rStyle w:val="Hyperlink"/>
                <w:noProof/>
              </w:rPr>
              <w:t>Control</w:t>
            </w:r>
            <w:r w:rsidR="002C4BCC">
              <w:rPr>
                <w:noProof/>
                <w:webHidden/>
              </w:rPr>
              <w:tab/>
            </w:r>
            <w:r w:rsidR="002C4BCC">
              <w:rPr>
                <w:noProof/>
                <w:webHidden/>
              </w:rPr>
              <w:fldChar w:fldCharType="begin"/>
            </w:r>
            <w:r w:rsidR="002C4BCC">
              <w:rPr>
                <w:noProof/>
                <w:webHidden/>
              </w:rPr>
              <w:instrText xml:space="preserve"> PAGEREF _Toc484510762 \h </w:instrText>
            </w:r>
            <w:r w:rsidR="002C4BCC">
              <w:rPr>
                <w:noProof/>
                <w:webHidden/>
              </w:rPr>
            </w:r>
            <w:r w:rsidR="002C4BCC">
              <w:rPr>
                <w:noProof/>
                <w:webHidden/>
              </w:rPr>
              <w:fldChar w:fldCharType="separate"/>
            </w:r>
            <w:r w:rsidR="006B030D">
              <w:rPr>
                <w:noProof/>
                <w:webHidden/>
              </w:rPr>
              <w:t>32</w:t>
            </w:r>
            <w:r w:rsidR="002C4BCC">
              <w:rPr>
                <w:noProof/>
                <w:webHidden/>
              </w:rPr>
              <w:fldChar w:fldCharType="end"/>
            </w:r>
          </w:hyperlink>
        </w:p>
        <w:p w:rsidR="002C4BCC" w:rsidRDefault="00A76506">
          <w:pPr>
            <w:pStyle w:val="Inhopg2"/>
            <w:tabs>
              <w:tab w:val="left" w:pos="880"/>
              <w:tab w:val="right" w:leader="dot" w:pos="9060"/>
            </w:tabs>
            <w:rPr>
              <w:rFonts w:eastAsiaTheme="minorEastAsia" w:cstheme="minorBidi"/>
              <w:noProof/>
              <w:sz w:val="22"/>
              <w:szCs w:val="22"/>
              <w:lang w:eastAsia="nl-NL"/>
            </w:rPr>
          </w:pPr>
          <w:hyperlink w:anchor="_Toc484510763" w:history="1">
            <w:r w:rsidR="002C4BCC" w:rsidRPr="006943DE">
              <w:rPr>
                <w:rStyle w:val="Hyperlink"/>
                <w:noProof/>
              </w:rPr>
              <w:t>9.1</w:t>
            </w:r>
            <w:r w:rsidR="002C4BCC">
              <w:rPr>
                <w:rFonts w:eastAsiaTheme="minorEastAsia" w:cstheme="minorBidi"/>
                <w:noProof/>
                <w:sz w:val="22"/>
                <w:szCs w:val="22"/>
                <w:lang w:eastAsia="nl-NL"/>
              </w:rPr>
              <w:tab/>
            </w:r>
            <w:r w:rsidR="002C4BCC" w:rsidRPr="006943DE">
              <w:rPr>
                <w:rStyle w:val="Hyperlink"/>
                <w:noProof/>
              </w:rPr>
              <w:t>KPI Dashboard</w:t>
            </w:r>
            <w:r w:rsidR="002C4BCC">
              <w:rPr>
                <w:noProof/>
                <w:webHidden/>
              </w:rPr>
              <w:tab/>
            </w:r>
            <w:r w:rsidR="002C4BCC">
              <w:rPr>
                <w:noProof/>
                <w:webHidden/>
              </w:rPr>
              <w:fldChar w:fldCharType="begin"/>
            </w:r>
            <w:r w:rsidR="002C4BCC">
              <w:rPr>
                <w:noProof/>
                <w:webHidden/>
              </w:rPr>
              <w:instrText xml:space="preserve"> PAGEREF _Toc484510763 \h </w:instrText>
            </w:r>
            <w:r w:rsidR="002C4BCC">
              <w:rPr>
                <w:noProof/>
                <w:webHidden/>
              </w:rPr>
            </w:r>
            <w:r w:rsidR="002C4BCC">
              <w:rPr>
                <w:noProof/>
                <w:webHidden/>
              </w:rPr>
              <w:fldChar w:fldCharType="separate"/>
            </w:r>
            <w:r w:rsidR="006B030D">
              <w:rPr>
                <w:noProof/>
                <w:webHidden/>
              </w:rPr>
              <w:t>32</w:t>
            </w:r>
            <w:r w:rsidR="002C4BCC">
              <w:rPr>
                <w:noProof/>
                <w:webHidden/>
              </w:rPr>
              <w:fldChar w:fldCharType="end"/>
            </w:r>
          </w:hyperlink>
        </w:p>
        <w:p w:rsidR="002C4BCC" w:rsidRDefault="00A76506">
          <w:pPr>
            <w:pStyle w:val="Inhopg2"/>
            <w:tabs>
              <w:tab w:val="left" w:pos="880"/>
              <w:tab w:val="right" w:leader="dot" w:pos="9060"/>
            </w:tabs>
            <w:rPr>
              <w:rFonts w:eastAsiaTheme="minorEastAsia" w:cstheme="minorBidi"/>
              <w:noProof/>
              <w:sz w:val="22"/>
              <w:szCs w:val="22"/>
              <w:lang w:eastAsia="nl-NL"/>
            </w:rPr>
          </w:pPr>
          <w:hyperlink w:anchor="_Toc484510764" w:history="1">
            <w:r w:rsidR="002C4BCC" w:rsidRPr="006943DE">
              <w:rPr>
                <w:rStyle w:val="Hyperlink"/>
                <w:noProof/>
              </w:rPr>
              <w:t>9.2</w:t>
            </w:r>
            <w:r w:rsidR="002C4BCC">
              <w:rPr>
                <w:rFonts w:eastAsiaTheme="minorEastAsia" w:cstheme="minorBidi"/>
                <w:noProof/>
                <w:sz w:val="22"/>
                <w:szCs w:val="22"/>
                <w:lang w:eastAsia="nl-NL"/>
              </w:rPr>
              <w:tab/>
            </w:r>
            <w:r w:rsidR="002C4BCC" w:rsidRPr="006943DE">
              <w:rPr>
                <w:rStyle w:val="Hyperlink"/>
                <w:noProof/>
              </w:rPr>
              <w:t>Proces Control Team</w:t>
            </w:r>
            <w:r w:rsidR="002C4BCC">
              <w:rPr>
                <w:noProof/>
                <w:webHidden/>
              </w:rPr>
              <w:tab/>
            </w:r>
            <w:r w:rsidR="002C4BCC">
              <w:rPr>
                <w:noProof/>
                <w:webHidden/>
              </w:rPr>
              <w:fldChar w:fldCharType="begin"/>
            </w:r>
            <w:r w:rsidR="002C4BCC">
              <w:rPr>
                <w:noProof/>
                <w:webHidden/>
              </w:rPr>
              <w:instrText xml:space="preserve"> PAGEREF _Toc484510764 \h </w:instrText>
            </w:r>
            <w:r w:rsidR="002C4BCC">
              <w:rPr>
                <w:noProof/>
                <w:webHidden/>
              </w:rPr>
            </w:r>
            <w:r w:rsidR="002C4BCC">
              <w:rPr>
                <w:noProof/>
                <w:webHidden/>
              </w:rPr>
              <w:fldChar w:fldCharType="separate"/>
            </w:r>
            <w:r w:rsidR="006B030D">
              <w:rPr>
                <w:noProof/>
                <w:webHidden/>
              </w:rPr>
              <w:t>32</w:t>
            </w:r>
            <w:r w:rsidR="002C4BCC">
              <w:rPr>
                <w:noProof/>
                <w:webHidden/>
              </w:rPr>
              <w:fldChar w:fldCharType="end"/>
            </w:r>
          </w:hyperlink>
        </w:p>
        <w:p w:rsidR="002C4BCC" w:rsidRDefault="00A76506">
          <w:pPr>
            <w:pStyle w:val="Inhopg2"/>
            <w:tabs>
              <w:tab w:val="left" w:pos="880"/>
              <w:tab w:val="right" w:leader="dot" w:pos="9060"/>
            </w:tabs>
            <w:rPr>
              <w:rFonts w:eastAsiaTheme="minorEastAsia" w:cstheme="minorBidi"/>
              <w:noProof/>
              <w:sz w:val="22"/>
              <w:szCs w:val="22"/>
              <w:lang w:eastAsia="nl-NL"/>
            </w:rPr>
          </w:pPr>
          <w:hyperlink w:anchor="_Toc484510765" w:history="1">
            <w:r w:rsidR="002C4BCC" w:rsidRPr="006943DE">
              <w:rPr>
                <w:rStyle w:val="Hyperlink"/>
                <w:noProof/>
              </w:rPr>
              <w:t>9.3</w:t>
            </w:r>
            <w:r w:rsidR="002C4BCC">
              <w:rPr>
                <w:rFonts w:eastAsiaTheme="minorEastAsia" w:cstheme="minorBidi"/>
                <w:noProof/>
                <w:sz w:val="22"/>
                <w:szCs w:val="22"/>
                <w:lang w:eastAsia="nl-NL"/>
              </w:rPr>
              <w:tab/>
            </w:r>
            <w:r w:rsidR="002C4BCC" w:rsidRPr="006943DE">
              <w:rPr>
                <w:rStyle w:val="Hyperlink"/>
                <w:noProof/>
              </w:rPr>
              <w:t>Reactieplan</w:t>
            </w:r>
            <w:r w:rsidR="002C4BCC">
              <w:rPr>
                <w:noProof/>
                <w:webHidden/>
              </w:rPr>
              <w:tab/>
            </w:r>
            <w:r w:rsidR="002C4BCC">
              <w:rPr>
                <w:noProof/>
                <w:webHidden/>
              </w:rPr>
              <w:fldChar w:fldCharType="begin"/>
            </w:r>
            <w:r w:rsidR="002C4BCC">
              <w:rPr>
                <w:noProof/>
                <w:webHidden/>
              </w:rPr>
              <w:instrText xml:space="preserve"> PAGEREF _Toc484510765 \h </w:instrText>
            </w:r>
            <w:r w:rsidR="002C4BCC">
              <w:rPr>
                <w:noProof/>
                <w:webHidden/>
              </w:rPr>
            </w:r>
            <w:r w:rsidR="002C4BCC">
              <w:rPr>
                <w:noProof/>
                <w:webHidden/>
              </w:rPr>
              <w:fldChar w:fldCharType="separate"/>
            </w:r>
            <w:r w:rsidR="006B030D">
              <w:rPr>
                <w:noProof/>
                <w:webHidden/>
              </w:rPr>
              <w:t>32</w:t>
            </w:r>
            <w:r w:rsidR="002C4BCC">
              <w:rPr>
                <w:noProof/>
                <w:webHidden/>
              </w:rPr>
              <w:fldChar w:fldCharType="end"/>
            </w:r>
          </w:hyperlink>
        </w:p>
        <w:p w:rsidR="002C4BCC" w:rsidRDefault="00A76506">
          <w:pPr>
            <w:pStyle w:val="Inhopg1"/>
            <w:tabs>
              <w:tab w:val="left" w:pos="660"/>
              <w:tab w:val="right" w:leader="dot" w:pos="9060"/>
            </w:tabs>
            <w:rPr>
              <w:rFonts w:eastAsiaTheme="minorEastAsia" w:cstheme="minorBidi"/>
              <w:noProof/>
              <w:sz w:val="22"/>
              <w:szCs w:val="22"/>
              <w:lang w:eastAsia="nl-NL"/>
            </w:rPr>
          </w:pPr>
          <w:hyperlink w:anchor="_Toc484510766" w:history="1">
            <w:r w:rsidR="002C4BCC" w:rsidRPr="006943DE">
              <w:rPr>
                <w:rStyle w:val="Hyperlink"/>
                <w:noProof/>
              </w:rPr>
              <w:t>10</w:t>
            </w:r>
            <w:r w:rsidR="002C4BCC">
              <w:rPr>
                <w:rFonts w:eastAsiaTheme="minorEastAsia" w:cstheme="minorBidi"/>
                <w:noProof/>
                <w:sz w:val="22"/>
                <w:szCs w:val="22"/>
                <w:lang w:eastAsia="nl-NL"/>
              </w:rPr>
              <w:tab/>
            </w:r>
            <w:r w:rsidR="002C4BCC" w:rsidRPr="006943DE">
              <w:rPr>
                <w:rStyle w:val="Hyperlink"/>
                <w:noProof/>
              </w:rPr>
              <w:t>Kosten-Batenanalyse</w:t>
            </w:r>
            <w:r w:rsidR="002C4BCC">
              <w:rPr>
                <w:noProof/>
                <w:webHidden/>
              </w:rPr>
              <w:tab/>
            </w:r>
            <w:r w:rsidR="002C4BCC">
              <w:rPr>
                <w:noProof/>
                <w:webHidden/>
              </w:rPr>
              <w:fldChar w:fldCharType="begin"/>
            </w:r>
            <w:r w:rsidR="002C4BCC">
              <w:rPr>
                <w:noProof/>
                <w:webHidden/>
              </w:rPr>
              <w:instrText xml:space="preserve"> PAGEREF _Toc484510766 \h </w:instrText>
            </w:r>
            <w:r w:rsidR="002C4BCC">
              <w:rPr>
                <w:noProof/>
                <w:webHidden/>
              </w:rPr>
            </w:r>
            <w:r w:rsidR="002C4BCC">
              <w:rPr>
                <w:noProof/>
                <w:webHidden/>
              </w:rPr>
              <w:fldChar w:fldCharType="separate"/>
            </w:r>
            <w:r w:rsidR="006B030D">
              <w:rPr>
                <w:noProof/>
                <w:webHidden/>
              </w:rPr>
              <w:t>33</w:t>
            </w:r>
            <w:r w:rsidR="002C4BCC">
              <w:rPr>
                <w:noProof/>
                <w:webHidden/>
              </w:rPr>
              <w:fldChar w:fldCharType="end"/>
            </w:r>
          </w:hyperlink>
        </w:p>
        <w:p w:rsidR="002C4BCC" w:rsidRDefault="00A76506">
          <w:pPr>
            <w:pStyle w:val="Inhopg2"/>
            <w:tabs>
              <w:tab w:val="left" w:pos="880"/>
              <w:tab w:val="right" w:leader="dot" w:pos="9060"/>
            </w:tabs>
            <w:rPr>
              <w:rFonts w:eastAsiaTheme="minorEastAsia" w:cstheme="minorBidi"/>
              <w:noProof/>
              <w:sz w:val="22"/>
              <w:szCs w:val="22"/>
              <w:lang w:eastAsia="nl-NL"/>
            </w:rPr>
          </w:pPr>
          <w:hyperlink w:anchor="_Toc484510767" w:history="1">
            <w:r w:rsidR="002C4BCC" w:rsidRPr="006943DE">
              <w:rPr>
                <w:rStyle w:val="Hyperlink"/>
                <w:noProof/>
              </w:rPr>
              <w:t>10.1</w:t>
            </w:r>
            <w:r w:rsidR="002C4BCC">
              <w:rPr>
                <w:rFonts w:eastAsiaTheme="minorEastAsia" w:cstheme="minorBidi"/>
                <w:noProof/>
                <w:sz w:val="22"/>
                <w:szCs w:val="22"/>
                <w:lang w:eastAsia="nl-NL"/>
              </w:rPr>
              <w:tab/>
            </w:r>
            <w:r w:rsidR="002C4BCC" w:rsidRPr="006943DE">
              <w:rPr>
                <w:rStyle w:val="Hyperlink"/>
                <w:noProof/>
              </w:rPr>
              <w:t>Kosten-Baten Overzicht</w:t>
            </w:r>
            <w:r w:rsidR="002C4BCC">
              <w:rPr>
                <w:noProof/>
                <w:webHidden/>
              </w:rPr>
              <w:tab/>
            </w:r>
            <w:r w:rsidR="002C4BCC">
              <w:rPr>
                <w:noProof/>
                <w:webHidden/>
              </w:rPr>
              <w:fldChar w:fldCharType="begin"/>
            </w:r>
            <w:r w:rsidR="002C4BCC">
              <w:rPr>
                <w:noProof/>
                <w:webHidden/>
              </w:rPr>
              <w:instrText xml:space="preserve"> PAGEREF _Toc484510767 \h </w:instrText>
            </w:r>
            <w:r w:rsidR="002C4BCC">
              <w:rPr>
                <w:noProof/>
                <w:webHidden/>
              </w:rPr>
            </w:r>
            <w:r w:rsidR="002C4BCC">
              <w:rPr>
                <w:noProof/>
                <w:webHidden/>
              </w:rPr>
              <w:fldChar w:fldCharType="separate"/>
            </w:r>
            <w:r w:rsidR="006B030D">
              <w:rPr>
                <w:noProof/>
                <w:webHidden/>
              </w:rPr>
              <w:t>33</w:t>
            </w:r>
            <w:r w:rsidR="002C4BCC">
              <w:rPr>
                <w:noProof/>
                <w:webHidden/>
              </w:rPr>
              <w:fldChar w:fldCharType="end"/>
            </w:r>
          </w:hyperlink>
        </w:p>
        <w:p w:rsidR="002C4BCC" w:rsidRDefault="00A76506">
          <w:pPr>
            <w:pStyle w:val="Inhopg3"/>
            <w:tabs>
              <w:tab w:val="left" w:pos="1320"/>
              <w:tab w:val="right" w:leader="dot" w:pos="9060"/>
            </w:tabs>
            <w:rPr>
              <w:rFonts w:eastAsiaTheme="minorEastAsia" w:cstheme="minorBidi"/>
              <w:noProof/>
              <w:sz w:val="22"/>
              <w:szCs w:val="22"/>
              <w:lang w:eastAsia="nl-NL"/>
            </w:rPr>
          </w:pPr>
          <w:hyperlink w:anchor="_Toc484510768" w:history="1">
            <w:r w:rsidR="002C4BCC" w:rsidRPr="006943DE">
              <w:rPr>
                <w:rStyle w:val="Hyperlink"/>
                <w:noProof/>
              </w:rPr>
              <w:t>10.1.1</w:t>
            </w:r>
            <w:r w:rsidR="002C4BCC">
              <w:rPr>
                <w:rFonts w:eastAsiaTheme="minorEastAsia" w:cstheme="minorBidi"/>
                <w:noProof/>
                <w:sz w:val="22"/>
                <w:szCs w:val="22"/>
                <w:lang w:eastAsia="nl-NL"/>
              </w:rPr>
              <w:tab/>
            </w:r>
            <w:r w:rsidR="002C4BCC" w:rsidRPr="006943DE">
              <w:rPr>
                <w:rStyle w:val="Hyperlink"/>
                <w:noProof/>
              </w:rPr>
              <w:t>Kosten</w:t>
            </w:r>
            <w:r w:rsidR="002C4BCC">
              <w:rPr>
                <w:noProof/>
                <w:webHidden/>
              </w:rPr>
              <w:tab/>
            </w:r>
            <w:r w:rsidR="002C4BCC">
              <w:rPr>
                <w:noProof/>
                <w:webHidden/>
              </w:rPr>
              <w:fldChar w:fldCharType="begin"/>
            </w:r>
            <w:r w:rsidR="002C4BCC">
              <w:rPr>
                <w:noProof/>
                <w:webHidden/>
              </w:rPr>
              <w:instrText xml:space="preserve"> PAGEREF _Toc484510768 \h </w:instrText>
            </w:r>
            <w:r w:rsidR="002C4BCC">
              <w:rPr>
                <w:noProof/>
                <w:webHidden/>
              </w:rPr>
            </w:r>
            <w:r w:rsidR="002C4BCC">
              <w:rPr>
                <w:noProof/>
                <w:webHidden/>
              </w:rPr>
              <w:fldChar w:fldCharType="separate"/>
            </w:r>
            <w:r w:rsidR="006B030D">
              <w:rPr>
                <w:noProof/>
                <w:webHidden/>
              </w:rPr>
              <w:t>33</w:t>
            </w:r>
            <w:r w:rsidR="002C4BCC">
              <w:rPr>
                <w:noProof/>
                <w:webHidden/>
              </w:rPr>
              <w:fldChar w:fldCharType="end"/>
            </w:r>
          </w:hyperlink>
        </w:p>
        <w:p w:rsidR="002C4BCC" w:rsidRDefault="00A76506">
          <w:pPr>
            <w:pStyle w:val="Inhopg3"/>
            <w:tabs>
              <w:tab w:val="left" w:pos="1320"/>
              <w:tab w:val="right" w:leader="dot" w:pos="9060"/>
            </w:tabs>
            <w:rPr>
              <w:rFonts w:eastAsiaTheme="minorEastAsia" w:cstheme="minorBidi"/>
              <w:noProof/>
              <w:sz w:val="22"/>
              <w:szCs w:val="22"/>
              <w:lang w:eastAsia="nl-NL"/>
            </w:rPr>
          </w:pPr>
          <w:hyperlink w:anchor="_Toc484510769" w:history="1">
            <w:r w:rsidR="002C4BCC" w:rsidRPr="006943DE">
              <w:rPr>
                <w:rStyle w:val="Hyperlink"/>
                <w:noProof/>
              </w:rPr>
              <w:t>10.1.2</w:t>
            </w:r>
            <w:r w:rsidR="002C4BCC">
              <w:rPr>
                <w:rFonts w:eastAsiaTheme="minorEastAsia" w:cstheme="minorBidi"/>
                <w:noProof/>
                <w:sz w:val="22"/>
                <w:szCs w:val="22"/>
                <w:lang w:eastAsia="nl-NL"/>
              </w:rPr>
              <w:tab/>
            </w:r>
            <w:r w:rsidR="002C4BCC" w:rsidRPr="006943DE">
              <w:rPr>
                <w:rStyle w:val="Hyperlink"/>
                <w:noProof/>
              </w:rPr>
              <w:t>Baten</w:t>
            </w:r>
            <w:r w:rsidR="002C4BCC">
              <w:rPr>
                <w:noProof/>
                <w:webHidden/>
              </w:rPr>
              <w:tab/>
            </w:r>
            <w:r w:rsidR="002C4BCC">
              <w:rPr>
                <w:noProof/>
                <w:webHidden/>
              </w:rPr>
              <w:fldChar w:fldCharType="begin"/>
            </w:r>
            <w:r w:rsidR="002C4BCC">
              <w:rPr>
                <w:noProof/>
                <w:webHidden/>
              </w:rPr>
              <w:instrText xml:space="preserve"> PAGEREF _Toc484510769 \h </w:instrText>
            </w:r>
            <w:r w:rsidR="002C4BCC">
              <w:rPr>
                <w:noProof/>
                <w:webHidden/>
              </w:rPr>
            </w:r>
            <w:r w:rsidR="002C4BCC">
              <w:rPr>
                <w:noProof/>
                <w:webHidden/>
              </w:rPr>
              <w:fldChar w:fldCharType="separate"/>
            </w:r>
            <w:r w:rsidR="006B030D">
              <w:rPr>
                <w:noProof/>
                <w:webHidden/>
              </w:rPr>
              <w:t>33</w:t>
            </w:r>
            <w:r w:rsidR="002C4BCC">
              <w:rPr>
                <w:noProof/>
                <w:webHidden/>
              </w:rPr>
              <w:fldChar w:fldCharType="end"/>
            </w:r>
          </w:hyperlink>
        </w:p>
        <w:p w:rsidR="002C4BCC" w:rsidRDefault="00A76506">
          <w:pPr>
            <w:pStyle w:val="Inhopg2"/>
            <w:tabs>
              <w:tab w:val="left" w:pos="880"/>
              <w:tab w:val="right" w:leader="dot" w:pos="9060"/>
            </w:tabs>
            <w:rPr>
              <w:rFonts w:eastAsiaTheme="minorEastAsia" w:cstheme="minorBidi"/>
              <w:noProof/>
              <w:sz w:val="22"/>
              <w:szCs w:val="22"/>
              <w:lang w:eastAsia="nl-NL"/>
            </w:rPr>
          </w:pPr>
          <w:hyperlink w:anchor="_Toc484510770" w:history="1">
            <w:r w:rsidR="002C4BCC" w:rsidRPr="006943DE">
              <w:rPr>
                <w:rStyle w:val="Hyperlink"/>
                <w:noProof/>
              </w:rPr>
              <w:t>10.2</w:t>
            </w:r>
            <w:r w:rsidR="002C4BCC">
              <w:rPr>
                <w:rFonts w:eastAsiaTheme="minorEastAsia" w:cstheme="minorBidi"/>
                <w:noProof/>
                <w:sz w:val="22"/>
                <w:szCs w:val="22"/>
                <w:lang w:eastAsia="nl-NL"/>
              </w:rPr>
              <w:tab/>
            </w:r>
            <w:r w:rsidR="002C4BCC" w:rsidRPr="006943DE">
              <w:rPr>
                <w:rStyle w:val="Hyperlink"/>
                <w:noProof/>
              </w:rPr>
              <w:t>Onzekerheden en gevoeligheidsanalyse</w:t>
            </w:r>
            <w:r w:rsidR="002C4BCC">
              <w:rPr>
                <w:noProof/>
                <w:webHidden/>
              </w:rPr>
              <w:tab/>
            </w:r>
            <w:r w:rsidR="002C4BCC">
              <w:rPr>
                <w:noProof/>
                <w:webHidden/>
              </w:rPr>
              <w:fldChar w:fldCharType="begin"/>
            </w:r>
            <w:r w:rsidR="002C4BCC">
              <w:rPr>
                <w:noProof/>
                <w:webHidden/>
              </w:rPr>
              <w:instrText xml:space="preserve"> PAGEREF _Toc484510770 \h </w:instrText>
            </w:r>
            <w:r w:rsidR="002C4BCC">
              <w:rPr>
                <w:noProof/>
                <w:webHidden/>
              </w:rPr>
            </w:r>
            <w:r w:rsidR="002C4BCC">
              <w:rPr>
                <w:noProof/>
                <w:webHidden/>
              </w:rPr>
              <w:fldChar w:fldCharType="separate"/>
            </w:r>
            <w:r w:rsidR="006B030D">
              <w:rPr>
                <w:noProof/>
                <w:webHidden/>
              </w:rPr>
              <w:t>34</w:t>
            </w:r>
            <w:r w:rsidR="002C4BCC">
              <w:rPr>
                <w:noProof/>
                <w:webHidden/>
              </w:rPr>
              <w:fldChar w:fldCharType="end"/>
            </w:r>
          </w:hyperlink>
        </w:p>
        <w:p w:rsidR="002C4BCC" w:rsidRDefault="00A76506">
          <w:pPr>
            <w:pStyle w:val="Inhopg1"/>
            <w:tabs>
              <w:tab w:val="left" w:pos="660"/>
              <w:tab w:val="right" w:leader="dot" w:pos="9060"/>
            </w:tabs>
            <w:rPr>
              <w:rFonts w:eastAsiaTheme="minorEastAsia" w:cstheme="minorBidi"/>
              <w:noProof/>
              <w:sz w:val="22"/>
              <w:szCs w:val="22"/>
              <w:lang w:eastAsia="nl-NL"/>
            </w:rPr>
          </w:pPr>
          <w:hyperlink w:anchor="_Toc484510771" w:history="1">
            <w:r w:rsidR="002C4BCC" w:rsidRPr="006943DE">
              <w:rPr>
                <w:rStyle w:val="Hyperlink"/>
                <w:noProof/>
              </w:rPr>
              <w:t>11</w:t>
            </w:r>
            <w:r w:rsidR="002C4BCC">
              <w:rPr>
                <w:rFonts w:eastAsiaTheme="minorEastAsia" w:cstheme="minorBidi"/>
                <w:noProof/>
                <w:sz w:val="22"/>
                <w:szCs w:val="22"/>
                <w:lang w:eastAsia="nl-NL"/>
              </w:rPr>
              <w:tab/>
            </w:r>
            <w:r w:rsidR="002C4BCC" w:rsidRPr="006943DE">
              <w:rPr>
                <w:rStyle w:val="Hyperlink"/>
                <w:noProof/>
              </w:rPr>
              <w:t>Conclusie en aanbeveling</w:t>
            </w:r>
            <w:r w:rsidR="002C4BCC">
              <w:rPr>
                <w:noProof/>
                <w:webHidden/>
              </w:rPr>
              <w:tab/>
            </w:r>
            <w:r w:rsidR="002C4BCC">
              <w:rPr>
                <w:noProof/>
                <w:webHidden/>
              </w:rPr>
              <w:fldChar w:fldCharType="begin"/>
            </w:r>
            <w:r w:rsidR="002C4BCC">
              <w:rPr>
                <w:noProof/>
                <w:webHidden/>
              </w:rPr>
              <w:instrText xml:space="preserve"> PAGEREF _Toc484510771 \h </w:instrText>
            </w:r>
            <w:r w:rsidR="002C4BCC">
              <w:rPr>
                <w:noProof/>
                <w:webHidden/>
              </w:rPr>
            </w:r>
            <w:r w:rsidR="002C4BCC">
              <w:rPr>
                <w:noProof/>
                <w:webHidden/>
              </w:rPr>
              <w:fldChar w:fldCharType="separate"/>
            </w:r>
            <w:r w:rsidR="006B030D">
              <w:rPr>
                <w:noProof/>
                <w:webHidden/>
              </w:rPr>
              <w:t>35</w:t>
            </w:r>
            <w:r w:rsidR="002C4BCC">
              <w:rPr>
                <w:noProof/>
                <w:webHidden/>
              </w:rPr>
              <w:fldChar w:fldCharType="end"/>
            </w:r>
          </w:hyperlink>
        </w:p>
        <w:p w:rsidR="002C4BCC" w:rsidRDefault="00A76506">
          <w:pPr>
            <w:pStyle w:val="Inhopg1"/>
            <w:tabs>
              <w:tab w:val="left" w:pos="660"/>
              <w:tab w:val="right" w:leader="dot" w:pos="9060"/>
            </w:tabs>
            <w:rPr>
              <w:rFonts w:eastAsiaTheme="minorEastAsia" w:cstheme="minorBidi"/>
              <w:noProof/>
              <w:sz w:val="22"/>
              <w:szCs w:val="22"/>
              <w:lang w:eastAsia="nl-NL"/>
            </w:rPr>
          </w:pPr>
          <w:hyperlink w:anchor="_Toc484510772" w:history="1">
            <w:r w:rsidR="002C4BCC" w:rsidRPr="006943DE">
              <w:rPr>
                <w:rStyle w:val="Hyperlink"/>
                <w:noProof/>
              </w:rPr>
              <w:t>12</w:t>
            </w:r>
            <w:r w:rsidR="002C4BCC">
              <w:rPr>
                <w:rFonts w:eastAsiaTheme="minorEastAsia" w:cstheme="minorBidi"/>
                <w:noProof/>
                <w:sz w:val="22"/>
                <w:szCs w:val="22"/>
                <w:lang w:eastAsia="nl-NL"/>
              </w:rPr>
              <w:tab/>
            </w:r>
            <w:r w:rsidR="002C4BCC" w:rsidRPr="006943DE">
              <w:rPr>
                <w:rStyle w:val="Hyperlink"/>
                <w:noProof/>
              </w:rPr>
              <w:t>Discussie</w:t>
            </w:r>
            <w:r w:rsidR="002C4BCC">
              <w:rPr>
                <w:noProof/>
                <w:webHidden/>
              </w:rPr>
              <w:tab/>
            </w:r>
            <w:r w:rsidR="002C4BCC">
              <w:rPr>
                <w:noProof/>
                <w:webHidden/>
              </w:rPr>
              <w:fldChar w:fldCharType="begin"/>
            </w:r>
            <w:r w:rsidR="002C4BCC">
              <w:rPr>
                <w:noProof/>
                <w:webHidden/>
              </w:rPr>
              <w:instrText xml:space="preserve"> PAGEREF _Toc484510772 \h </w:instrText>
            </w:r>
            <w:r w:rsidR="002C4BCC">
              <w:rPr>
                <w:noProof/>
                <w:webHidden/>
              </w:rPr>
            </w:r>
            <w:r w:rsidR="002C4BCC">
              <w:rPr>
                <w:noProof/>
                <w:webHidden/>
              </w:rPr>
              <w:fldChar w:fldCharType="separate"/>
            </w:r>
            <w:r w:rsidR="006B030D">
              <w:rPr>
                <w:noProof/>
                <w:webHidden/>
              </w:rPr>
              <w:t>36</w:t>
            </w:r>
            <w:r w:rsidR="002C4BCC">
              <w:rPr>
                <w:noProof/>
                <w:webHidden/>
              </w:rPr>
              <w:fldChar w:fldCharType="end"/>
            </w:r>
          </w:hyperlink>
        </w:p>
        <w:p w:rsidR="002C4BCC" w:rsidRDefault="00A76506">
          <w:pPr>
            <w:pStyle w:val="Inhopg1"/>
            <w:tabs>
              <w:tab w:val="left" w:pos="660"/>
              <w:tab w:val="right" w:leader="dot" w:pos="9060"/>
            </w:tabs>
            <w:rPr>
              <w:rFonts w:eastAsiaTheme="minorEastAsia" w:cstheme="minorBidi"/>
              <w:noProof/>
              <w:sz w:val="22"/>
              <w:szCs w:val="22"/>
              <w:lang w:eastAsia="nl-NL"/>
            </w:rPr>
          </w:pPr>
          <w:hyperlink w:anchor="_Toc484510773" w:history="1">
            <w:r w:rsidR="002C4BCC" w:rsidRPr="006943DE">
              <w:rPr>
                <w:rStyle w:val="Hyperlink"/>
                <w:noProof/>
              </w:rPr>
              <w:t>13</w:t>
            </w:r>
            <w:r w:rsidR="002C4BCC">
              <w:rPr>
                <w:rFonts w:eastAsiaTheme="minorEastAsia" w:cstheme="minorBidi"/>
                <w:noProof/>
                <w:sz w:val="22"/>
                <w:szCs w:val="22"/>
                <w:lang w:eastAsia="nl-NL"/>
              </w:rPr>
              <w:tab/>
            </w:r>
            <w:r w:rsidR="002C4BCC" w:rsidRPr="006943DE">
              <w:rPr>
                <w:rStyle w:val="Hyperlink"/>
                <w:noProof/>
              </w:rPr>
              <w:t>Bibliografie</w:t>
            </w:r>
            <w:r w:rsidR="002C4BCC">
              <w:rPr>
                <w:noProof/>
                <w:webHidden/>
              </w:rPr>
              <w:tab/>
            </w:r>
            <w:r w:rsidR="002C4BCC">
              <w:rPr>
                <w:noProof/>
                <w:webHidden/>
              </w:rPr>
              <w:fldChar w:fldCharType="begin"/>
            </w:r>
            <w:r w:rsidR="002C4BCC">
              <w:rPr>
                <w:noProof/>
                <w:webHidden/>
              </w:rPr>
              <w:instrText xml:space="preserve"> PAGEREF _Toc484510773 \h </w:instrText>
            </w:r>
            <w:r w:rsidR="002C4BCC">
              <w:rPr>
                <w:noProof/>
                <w:webHidden/>
              </w:rPr>
            </w:r>
            <w:r w:rsidR="002C4BCC">
              <w:rPr>
                <w:noProof/>
                <w:webHidden/>
              </w:rPr>
              <w:fldChar w:fldCharType="separate"/>
            </w:r>
            <w:r w:rsidR="006B030D">
              <w:rPr>
                <w:noProof/>
                <w:webHidden/>
              </w:rPr>
              <w:t>37</w:t>
            </w:r>
            <w:r w:rsidR="002C4BCC">
              <w:rPr>
                <w:noProof/>
                <w:webHidden/>
              </w:rPr>
              <w:fldChar w:fldCharType="end"/>
            </w:r>
          </w:hyperlink>
        </w:p>
        <w:p w:rsidR="002C4BCC" w:rsidRDefault="00A76506">
          <w:pPr>
            <w:pStyle w:val="Inhopg1"/>
            <w:tabs>
              <w:tab w:val="right" w:leader="dot" w:pos="9060"/>
            </w:tabs>
            <w:rPr>
              <w:rFonts w:eastAsiaTheme="minorEastAsia" w:cstheme="minorBidi"/>
              <w:noProof/>
              <w:sz w:val="22"/>
              <w:szCs w:val="22"/>
              <w:lang w:eastAsia="nl-NL"/>
            </w:rPr>
          </w:pPr>
          <w:hyperlink w:anchor="_Toc484510774" w:history="1">
            <w:r w:rsidR="002C4BCC" w:rsidRPr="006943DE">
              <w:rPr>
                <w:rStyle w:val="Hyperlink"/>
                <w:noProof/>
                <w:lang w:val="es-ES"/>
              </w:rPr>
              <w:t>Bijlage I – Verantwoording en toelichting onderzoeksmodel</w:t>
            </w:r>
            <w:r w:rsidR="002C4BCC">
              <w:rPr>
                <w:noProof/>
                <w:webHidden/>
              </w:rPr>
              <w:tab/>
            </w:r>
            <w:r w:rsidR="002C4BCC">
              <w:rPr>
                <w:noProof/>
                <w:webHidden/>
              </w:rPr>
              <w:fldChar w:fldCharType="begin"/>
            </w:r>
            <w:r w:rsidR="002C4BCC">
              <w:rPr>
                <w:noProof/>
                <w:webHidden/>
              </w:rPr>
              <w:instrText xml:space="preserve"> PAGEREF _Toc484510774 \h </w:instrText>
            </w:r>
            <w:r w:rsidR="002C4BCC">
              <w:rPr>
                <w:noProof/>
                <w:webHidden/>
              </w:rPr>
            </w:r>
            <w:r w:rsidR="002C4BCC">
              <w:rPr>
                <w:noProof/>
                <w:webHidden/>
              </w:rPr>
              <w:fldChar w:fldCharType="separate"/>
            </w:r>
            <w:r w:rsidR="006B030D">
              <w:rPr>
                <w:noProof/>
                <w:webHidden/>
              </w:rPr>
              <w:t>39</w:t>
            </w:r>
            <w:r w:rsidR="002C4BCC">
              <w:rPr>
                <w:noProof/>
                <w:webHidden/>
              </w:rPr>
              <w:fldChar w:fldCharType="end"/>
            </w:r>
          </w:hyperlink>
        </w:p>
        <w:p w:rsidR="002C4BCC" w:rsidRDefault="00A76506">
          <w:pPr>
            <w:pStyle w:val="Inhopg2"/>
            <w:tabs>
              <w:tab w:val="right" w:leader="dot" w:pos="9060"/>
            </w:tabs>
            <w:rPr>
              <w:rFonts w:eastAsiaTheme="minorEastAsia" w:cstheme="minorBidi"/>
              <w:noProof/>
              <w:sz w:val="22"/>
              <w:szCs w:val="22"/>
              <w:lang w:eastAsia="nl-NL"/>
            </w:rPr>
          </w:pPr>
          <w:hyperlink w:anchor="_Toc484510775" w:history="1">
            <w:r w:rsidR="002C4BCC" w:rsidRPr="006943DE">
              <w:rPr>
                <w:rStyle w:val="Hyperlink"/>
                <w:noProof/>
                <w:lang w:val="es-ES"/>
              </w:rPr>
              <w:t>Mogelijke modellen</w:t>
            </w:r>
            <w:r w:rsidR="002C4BCC">
              <w:rPr>
                <w:noProof/>
                <w:webHidden/>
              </w:rPr>
              <w:tab/>
            </w:r>
            <w:r w:rsidR="002C4BCC">
              <w:rPr>
                <w:noProof/>
                <w:webHidden/>
              </w:rPr>
              <w:fldChar w:fldCharType="begin"/>
            </w:r>
            <w:r w:rsidR="002C4BCC">
              <w:rPr>
                <w:noProof/>
                <w:webHidden/>
              </w:rPr>
              <w:instrText xml:space="preserve"> PAGEREF _Toc484510775 \h </w:instrText>
            </w:r>
            <w:r w:rsidR="002C4BCC">
              <w:rPr>
                <w:noProof/>
                <w:webHidden/>
              </w:rPr>
            </w:r>
            <w:r w:rsidR="002C4BCC">
              <w:rPr>
                <w:noProof/>
                <w:webHidden/>
              </w:rPr>
              <w:fldChar w:fldCharType="separate"/>
            </w:r>
            <w:r w:rsidR="006B030D">
              <w:rPr>
                <w:noProof/>
                <w:webHidden/>
              </w:rPr>
              <w:t>39</w:t>
            </w:r>
            <w:r w:rsidR="002C4BCC">
              <w:rPr>
                <w:noProof/>
                <w:webHidden/>
              </w:rPr>
              <w:fldChar w:fldCharType="end"/>
            </w:r>
          </w:hyperlink>
        </w:p>
        <w:p w:rsidR="002C4BCC" w:rsidRDefault="00A76506">
          <w:pPr>
            <w:pStyle w:val="Inhopg2"/>
            <w:tabs>
              <w:tab w:val="right" w:leader="dot" w:pos="9060"/>
            </w:tabs>
            <w:rPr>
              <w:rFonts w:eastAsiaTheme="minorEastAsia" w:cstheme="minorBidi"/>
              <w:noProof/>
              <w:sz w:val="22"/>
              <w:szCs w:val="22"/>
              <w:lang w:eastAsia="nl-NL"/>
            </w:rPr>
          </w:pPr>
          <w:hyperlink w:anchor="_Toc484510776" w:history="1">
            <w:r w:rsidR="002C4BCC" w:rsidRPr="006943DE">
              <w:rPr>
                <w:rStyle w:val="Hyperlink"/>
                <w:noProof/>
              </w:rPr>
              <w:t>Keuze model</w:t>
            </w:r>
            <w:r w:rsidR="002C4BCC">
              <w:rPr>
                <w:noProof/>
                <w:webHidden/>
              </w:rPr>
              <w:tab/>
            </w:r>
            <w:r w:rsidR="002C4BCC">
              <w:rPr>
                <w:noProof/>
                <w:webHidden/>
              </w:rPr>
              <w:fldChar w:fldCharType="begin"/>
            </w:r>
            <w:r w:rsidR="002C4BCC">
              <w:rPr>
                <w:noProof/>
                <w:webHidden/>
              </w:rPr>
              <w:instrText xml:space="preserve"> PAGEREF _Toc484510776 \h </w:instrText>
            </w:r>
            <w:r w:rsidR="002C4BCC">
              <w:rPr>
                <w:noProof/>
                <w:webHidden/>
              </w:rPr>
            </w:r>
            <w:r w:rsidR="002C4BCC">
              <w:rPr>
                <w:noProof/>
                <w:webHidden/>
              </w:rPr>
              <w:fldChar w:fldCharType="separate"/>
            </w:r>
            <w:r w:rsidR="006B030D">
              <w:rPr>
                <w:noProof/>
                <w:webHidden/>
              </w:rPr>
              <w:t>40</w:t>
            </w:r>
            <w:r w:rsidR="002C4BCC">
              <w:rPr>
                <w:noProof/>
                <w:webHidden/>
              </w:rPr>
              <w:fldChar w:fldCharType="end"/>
            </w:r>
          </w:hyperlink>
        </w:p>
        <w:p w:rsidR="002C4BCC" w:rsidRDefault="00A76506">
          <w:pPr>
            <w:pStyle w:val="Inhopg2"/>
            <w:tabs>
              <w:tab w:val="right" w:leader="dot" w:pos="9060"/>
            </w:tabs>
            <w:rPr>
              <w:rFonts w:eastAsiaTheme="minorEastAsia" w:cstheme="minorBidi"/>
              <w:noProof/>
              <w:sz w:val="22"/>
              <w:szCs w:val="22"/>
              <w:lang w:eastAsia="nl-NL"/>
            </w:rPr>
          </w:pPr>
          <w:hyperlink w:anchor="_Toc484510777" w:history="1">
            <w:r w:rsidR="002C4BCC" w:rsidRPr="006943DE">
              <w:rPr>
                <w:rStyle w:val="Hyperlink"/>
                <w:noProof/>
              </w:rPr>
              <w:t>Uitwerking DMAIC</w:t>
            </w:r>
            <w:r w:rsidR="002C4BCC">
              <w:rPr>
                <w:noProof/>
                <w:webHidden/>
              </w:rPr>
              <w:tab/>
            </w:r>
            <w:r w:rsidR="002C4BCC">
              <w:rPr>
                <w:noProof/>
                <w:webHidden/>
              </w:rPr>
              <w:fldChar w:fldCharType="begin"/>
            </w:r>
            <w:r w:rsidR="002C4BCC">
              <w:rPr>
                <w:noProof/>
                <w:webHidden/>
              </w:rPr>
              <w:instrText xml:space="preserve"> PAGEREF _Toc484510777 \h </w:instrText>
            </w:r>
            <w:r w:rsidR="002C4BCC">
              <w:rPr>
                <w:noProof/>
                <w:webHidden/>
              </w:rPr>
            </w:r>
            <w:r w:rsidR="002C4BCC">
              <w:rPr>
                <w:noProof/>
                <w:webHidden/>
              </w:rPr>
              <w:fldChar w:fldCharType="separate"/>
            </w:r>
            <w:r w:rsidR="006B030D">
              <w:rPr>
                <w:noProof/>
                <w:webHidden/>
              </w:rPr>
              <w:t>40</w:t>
            </w:r>
            <w:r w:rsidR="002C4BCC">
              <w:rPr>
                <w:noProof/>
                <w:webHidden/>
              </w:rPr>
              <w:fldChar w:fldCharType="end"/>
            </w:r>
          </w:hyperlink>
        </w:p>
        <w:p w:rsidR="002C4BCC" w:rsidRDefault="00A76506">
          <w:pPr>
            <w:pStyle w:val="Inhopg1"/>
            <w:tabs>
              <w:tab w:val="right" w:leader="dot" w:pos="9060"/>
            </w:tabs>
            <w:rPr>
              <w:rFonts w:eastAsiaTheme="minorEastAsia" w:cstheme="minorBidi"/>
              <w:noProof/>
              <w:sz w:val="22"/>
              <w:szCs w:val="22"/>
              <w:lang w:eastAsia="nl-NL"/>
            </w:rPr>
          </w:pPr>
          <w:hyperlink w:anchor="_Toc484510778" w:history="1">
            <w:r w:rsidR="002C4BCC" w:rsidRPr="006943DE">
              <w:rPr>
                <w:rStyle w:val="Hyperlink"/>
                <w:noProof/>
              </w:rPr>
              <w:t>Bijlage II – SIPOC Diagram</w:t>
            </w:r>
            <w:r w:rsidR="002C4BCC">
              <w:rPr>
                <w:noProof/>
                <w:webHidden/>
              </w:rPr>
              <w:tab/>
            </w:r>
            <w:r w:rsidR="002C4BCC">
              <w:rPr>
                <w:noProof/>
                <w:webHidden/>
              </w:rPr>
              <w:fldChar w:fldCharType="begin"/>
            </w:r>
            <w:r w:rsidR="002C4BCC">
              <w:rPr>
                <w:noProof/>
                <w:webHidden/>
              </w:rPr>
              <w:instrText xml:space="preserve"> PAGEREF _Toc484510778 \h </w:instrText>
            </w:r>
            <w:r w:rsidR="002C4BCC">
              <w:rPr>
                <w:noProof/>
                <w:webHidden/>
              </w:rPr>
            </w:r>
            <w:r w:rsidR="002C4BCC">
              <w:rPr>
                <w:noProof/>
                <w:webHidden/>
              </w:rPr>
              <w:fldChar w:fldCharType="separate"/>
            </w:r>
            <w:r w:rsidR="006B030D">
              <w:rPr>
                <w:noProof/>
                <w:webHidden/>
              </w:rPr>
              <w:t>41</w:t>
            </w:r>
            <w:r w:rsidR="002C4BCC">
              <w:rPr>
                <w:noProof/>
                <w:webHidden/>
              </w:rPr>
              <w:fldChar w:fldCharType="end"/>
            </w:r>
          </w:hyperlink>
        </w:p>
        <w:p w:rsidR="002C4BCC" w:rsidRDefault="00A76506">
          <w:pPr>
            <w:pStyle w:val="Inhopg1"/>
            <w:tabs>
              <w:tab w:val="right" w:leader="dot" w:pos="9060"/>
            </w:tabs>
            <w:rPr>
              <w:rFonts w:eastAsiaTheme="minorEastAsia" w:cstheme="minorBidi"/>
              <w:noProof/>
              <w:sz w:val="22"/>
              <w:szCs w:val="22"/>
              <w:lang w:eastAsia="nl-NL"/>
            </w:rPr>
          </w:pPr>
          <w:hyperlink w:anchor="_Toc484510779" w:history="1">
            <w:r w:rsidR="002C4BCC" w:rsidRPr="006943DE">
              <w:rPr>
                <w:rStyle w:val="Hyperlink"/>
                <w:noProof/>
              </w:rPr>
              <w:t>Bijlage III – Uitleverstrategieën</w:t>
            </w:r>
            <w:r w:rsidR="002C4BCC">
              <w:rPr>
                <w:noProof/>
                <w:webHidden/>
              </w:rPr>
              <w:tab/>
            </w:r>
            <w:r w:rsidR="002C4BCC">
              <w:rPr>
                <w:noProof/>
                <w:webHidden/>
              </w:rPr>
              <w:fldChar w:fldCharType="begin"/>
            </w:r>
            <w:r w:rsidR="002C4BCC">
              <w:rPr>
                <w:noProof/>
                <w:webHidden/>
              </w:rPr>
              <w:instrText xml:space="preserve"> PAGEREF _Toc484510779 \h </w:instrText>
            </w:r>
            <w:r w:rsidR="002C4BCC">
              <w:rPr>
                <w:noProof/>
                <w:webHidden/>
              </w:rPr>
            </w:r>
            <w:r w:rsidR="002C4BCC">
              <w:rPr>
                <w:noProof/>
                <w:webHidden/>
              </w:rPr>
              <w:fldChar w:fldCharType="separate"/>
            </w:r>
            <w:r w:rsidR="006B030D">
              <w:rPr>
                <w:noProof/>
                <w:webHidden/>
              </w:rPr>
              <w:t>42</w:t>
            </w:r>
            <w:r w:rsidR="002C4BCC">
              <w:rPr>
                <w:noProof/>
                <w:webHidden/>
              </w:rPr>
              <w:fldChar w:fldCharType="end"/>
            </w:r>
          </w:hyperlink>
        </w:p>
        <w:p w:rsidR="002C4BCC" w:rsidRDefault="00A76506">
          <w:pPr>
            <w:pStyle w:val="Inhopg2"/>
            <w:tabs>
              <w:tab w:val="right" w:leader="dot" w:pos="9060"/>
            </w:tabs>
            <w:rPr>
              <w:rFonts w:eastAsiaTheme="minorEastAsia" w:cstheme="minorBidi"/>
              <w:noProof/>
              <w:sz w:val="22"/>
              <w:szCs w:val="22"/>
              <w:lang w:eastAsia="nl-NL"/>
            </w:rPr>
          </w:pPr>
          <w:hyperlink w:anchor="_Toc484510780" w:history="1">
            <w:r w:rsidR="002C4BCC" w:rsidRPr="006943DE">
              <w:rPr>
                <w:rStyle w:val="Hyperlink"/>
                <w:noProof/>
              </w:rPr>
              <w:t>Push</w:t>
            </w:r>
            <w:r w:rsidR="002C4BCC">
              <w:rPr>
                <w:noProof/>
                <w:webHidden/>
              </w:rPr>
              <w:tab/>
            </w:r>
            <w:r w:rsidR="002C4BCC">
              <w:rPr>
                <w:noProof/>
                <w:webHidden/>
              </w:rPr>
              <w:fldChar w:fldCharType="begin"/>
            </w:r>
            <w:r w:rsidR="002C4BCC">
              <w:rPr>
                <w:noProof/>
                <w:webHidden/>
              </w:rPr>
              <w:instrText xml:space="preserve"> PAGEREF _Toc484510780 \h </w:instrText>
            </w:r>
            <w:r w:rsidR="002C4BCC">
              <w:rPr>
                <w:noProof/>
                <w:webHidden/>
              </w:rPr>
            </w:r>
            <w:r w:rsidR="002C4BCC">
              <w:rPr>
                <w:noProof/>
                <w:webHidden/>
              </w:rPr>
              <w:fldChar w:fldCharType="separate"/>
            </w:r>
            <w:r w:rsidR="006B030D">
              <w:rPr>
                <w:noProof/>
                <w:webHidden/>
              </w:rPr>
              <w:t>42</w:t>
            </w:r>
            <w:r w:rsidR="002C4BCC">
              <w:rPr>
                <w:noProof/>
                <w:webHidden/>
              </w:rPr>
              <w:fldChar w:fldCharType="end"/>
            </w:r>
          </w:hyperlink>
        </w:p>
        <w:p w:rsidR="002C4BCC" w:rsidRDefault="00A76506">
          <w:pPr>
            <w:pStyle w:val="Inhopg2"/>
            <w:tabs>
              <w:tab w:val="right" w:leader="dot" w:pos="9060"/>
            </w:tabs>
            <w:rPr>
              <w:rFonts w:eastAsiaTheme="minorEastAsia" w:cstheme="minorBidi"/>
              <w:noProof/>
              <w:sz w:val="22"/>
              <w:szCs w:val="22"/>
              <w:lang w:eastAsia="nl-NL"/>
            </w:rPr>
          </w:pPr>
          <w:hyperlink w:anchor="_Toc484510781" w:history="1">
            <w:r w:rsidR="002C4BCC" w:rsidRPr="006943DE">
              <w:rPr>
                <w:rStyle w:val="Hyperlink"/>
                <w:noProof/>
              </w:rPr>
              <w:t>Automatisch Herbestellen (AHB)</w:t>
            </w:r>
            <w:r w:rsidR="002C4BCC">
              <w:rPr>
                <w:noProof/>
                <w:webHidden/>
              </w:rPr>
              <w:tab/>
            </w:r>
            <w:r w:rsidR="002C4BCC">
              <w:rPr>
                <w:noProof/>
                <w:webHidden/>
              </w:rPr>
              <w:fldChar w:fldCharType="begin"/>
            </w:r>
            <w:r w:rsidR="002C4BCC">
              <w:rPr>
                <w:noProof/>
                <w:webHidden/>
              </w:rPr>
              <w:instrText xml:space="preserve"> PAGEREF _Toc484510781 \h </w:instrText>
            </w:r>
            <w:r w:rsidR="002C4BCC">
              <w:rPr>
                <w:noProof/>
                <w:webHidden/>
              </w:rPr>
            </w:r>
            <w:r w:rsidR="002C4BCC">
              <w:rPr>
                <w:noProof/>
                <w:webHidden/>
              </w:rPr>
              <w:fldChar w:fldCharType="separate"/>
            </w:r>
            <w:r w:rsidR="006B030D">
              <w:rPr>
                <w:noProof/>
                <w:webHidden/>
              </w:rPr>
              <w:t>42</w:t>
            </w:r>
            <w:r w:rsidR="002C4BCC">
              <w:rPr>
                <w:noProof/>
                <w:webHidden/>
              </w:rPr>
              <w:fldChar w:fldCharType="end"/>
            </w:r>
          </w:hyperlink>
        </w:p>
        <w:p w:rsidR="002C4BCC" w:rsidRDefault="00727AF0">
          <w:pPr>
            <w:pStyle w:val="Inhopg2"/>
            <w:tabs>
              <w:tab w:val="right" w:leader="dot" w:pos="9060"/>
            </w:tabs>
            <w:rPr>
              <w:rFonts w:eastAsiaTheme="minorEastAsia" w:cstheme="minorBidi"/>
              <w:noProof/>
              <w:sz w:val="22"/>
              <w:szCs w:val="22"/>
              <w:lang w:eastAsia="nl-NL"/>
            </w:rPr>
          </w:pPr>
          <w:r>
            <w:rPr>
              <w:noProof/>
              <w:lang w:eastAsia="nl-NL"/>
            </w:rPr>
            <w:drawing>
              <wp:anchor distT="0" distB="0" distL="114300" distR="114300" simplePos="0" relativeHeight="251753472" behindDoc="0" locked="0" layoutInCell="1" allowOverlap="1" wp14:anchorId="050FD51B" wp14:editId="4B6F19C4">
                <wp:simplePos x="0" y="0"/>
                <wp:positionH relativeFrom="column">
                  <wp:posOffset>5928995</wp:posOffset>
                </wp:positionH>
                <wp:positionV relativeFrom="paragraph">
                  <wp:posOffset>627380</wp:posOffset>
                </wp:positionV>
                <wp:extent cx="489585" cy="285750"/>
                <wp:effectExtent l="0" t="0" r="5715" b="0"/>
                <wp:wrapNone/>
                <wp:docPr id="640" name="Afbeelding 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9585" cy="285750"/>
                        </a:xfrm>
                        <a:prstGeom prst="rect">
                          <a:avLst/>
                        </a:prstGeom>
                        <a:noFill/>
                        <a:ln>
                          <a:noFill/>
                        </a:ln>
                      </pic:spPr>
                    </pic:pic>
                  </a:graphicData>
                </a:graphic>
                <wp14:sizeRelH relativeFrom="page">
                  <wp14:pctWidth>0</wp14:pctWidth>
                </wp14:sizeRelH>
                <wp14:sizeRelV relativeFrom="page">
                  <wp14:pctHeight>0</wp14:pctHeight>
                </wp14:sizeRelV>
              </wp:anchor>
            </w:drawing>
          </w:r>
          <w:hyperlink w:anchor="_Toc484510782" w:history="1">
            <w:r w:rsidR="002C4BCC" w:rsidRPr="006943DE">
              <w:rPr>
                <w:rStyle w:val="Hyperlink"/>
                <w:noProof/>
              </w:rPr>
              <w:t>Intekenen</w:t>
            </w:r>
            <w:r w:rsidR="002C4BCC">
              <w:rPr>
                <w:noProof/>
                <w:webHidden/>
              </w:rPr>
              <w:tab/>
            </w:r>
            <w:r w:rsidR="002C4BCC">
              <w:rPr>
                <w:noProof/>
                <w:webHidden/>
              </w:rPr>
              <w:fldChar w:fldCharType="begin"/>
            </w:r>
            <w:r w:rsidR="002C4BCC">
              <w:rPr>
                <w:noProof/>
                <w:webHidden/>
              </w:rPr>
              <w:instrText xml:space="preserve"> PAGEREF _Toc484510782 \h </w:instrText>
            </w:r>
            <w:r w:rsidR="002C4BCC">
              <w:rPr>
                <w:noProof/>
                <w:webHidden/>
              </w:rPr>
            </w:r>
            <w:r w:rsidR="002C4BCC">
              <w:rPr>
                <w:noProof/>
                <w:webHidden/>
              </w:rPr>
              <w:fldChar w:fldCharType="separate"/>
            </w:r>
            <w:r w:rsidR="006B030D">
              <w:rPr>
                <w:noProof/>
                <w:webHidden/>
              </w:rPr>
              <w:t>42</w:t>
            </w:r>
            <w:r w:rsidR="002C4BCC">
              <w:rPr>
                <w:noProof/>
                <w:webHidden/>
              </w:rPr>
              <w:fldChar w:fldCharType="end"/>
            </w:r>
          </w:hyperlink>
        </w:p>
        <w:p w:rsidR="002C4BCC" w:rsidRDefault="00A76506">
          <w:pPr>
            <w:pStyle w:val="Inhopg1"/>
            <w:tabs>
              <w:tab w:val="right" w:leader="dot" w:pos="9060"/>
            </w:tabs>
            <w:rPr>
              <w:rFonts w:eastAsiaTheme="minorEastAsia" w:cstheme="minorBidi"/>
              <w:noProof/>
              <w:sz w:val="22"/>
              <w:szCs w:val="22"/>
              <w:lang w:eastAsia="nl-NL"/>
            </w:rPr>
          </w:pPr>
          <w:hyperlink w:anchor="_Toc484510783" w:history="1">
            <w:r w:rsidR="002C4BCC" w:rsidRPr="006943DE">
              <w:rPr>
                <w:rStyle w:val="Hyperlink"/>
                <w:noProof/>
              </w:rPr>
              <w:t>Bijlage IV – Interviews</w:t>
            </w:r>
            <w:r w:rsidR="002C4BCC">
              <w:rPr>
                <w:noProof/>
                <w:webHidden/>
              </w:rPr>
              <w:tab/>
            </w:r>
            <w:r w:rsidR="002C4BCC">
              <w:rPr>
                <w:noProof/>
                <w:webHidden/>
              </w:rPr>
              <w:fldChar w:fldCharType="begin"/>
            </w:r>
            <w:r w:rsidR="002C4BCC">
              <w:rPr>
                <w:noProof/>
                <w:webHidden/>
              </w:rPr>
              <w:instrText xml:space="preserve"> PAGEREF _Toc484510783 \h </w:instrText>
            </w:r>
            <w:r w:rsidR="002C4BCC">
              <w:rPr>
                <w:noProof/>
                <w:webHidden/>
              </w:rPr>
            </w:r>
            <w:r w:rsidR="002C4BCC">
              <w:rPr>
                <w:noProof/>
                <w:webHidden/>
              </w:rPr>
              <w:fldChar w:fldCharType="separate"/>
            </w:r>
            <w:r w:rsidR="006B030D">
              <w:rPr>
                <w:noProof/>
                <w:webHidden/>
              </w:rPr>
              <w:t>43</w:t>
            </w:r>
            <w:r w:rsidR="002C4BCC">
              <w:rPr>
                <w:noProof/>
                <w:webHidden/>
              </w:rPr>
              <w:fldChar w:fldCharType="end"/>
            </w:r>
          </w:hyperlink>
        </w:p>
        <w:p w:rsidR="002C4BCC" w:rsidRDefault="00A76506">
          <w:pPr>
            <w:pStyle w:val="Inhopg2"/>
            <w:tabs>
              <w:tab w:val="right" w:leader="dot" w:pos="9060"/>
            </w:tabs>
            <w:rPr>
              <w:rFonts w:eastAsiaTheme="minorEastAsia" w:cstheme="minorBidi"/>
              <w:noProof/>
              <w:sz w:val="22"/>
              <w:szCs w:val="22"/>
              <w:lang w:eastAsia="nl-NL"/>
            </w:rPr>
          </w:pPr>
          <w:hyperlink w:anchor="_Toc484510784" w:history="1">
            <w:r w:rsidR="002C4BCC" w:rsidRPr="006943DE">
              <w:rPr>
                <w:rStyle w:val="Hyperlink"/>
                <w:noProof/>
              </w:rPr>
              <w:t>Interview I – Supply Chain Coördinator</w:t>
            </w:r>
            <w:r w:rsidR="002C4BCC">
              <w:rPr>
                <w:noProof/>
                <w:webHidden/>
              </w:rPr>
              <w:tab/>
            </w:r>
            <w:r w:rsidR="002C4BCC">
              <w:rPr>
                <w:noProof/>
                <w:webHidden/>
              </w:rPr>
              <w:fldChar w:fldCharType="begin"/>
            </w:r>
            <w:r w:rsidR="002C4BCC">
              <w:rPr>
                <w:noProof/>
                <w:webHidden/>
              </w:rPr>
              <w:instrText xml:space="preserve"> PAGEREF _Toc484510784 \h </w:instrText>
            </w:r>
            <w:r w:rsidR="002C4BCC">
              <w:rPr>
                <w:noProof/>
                <w:webHidden/>
              </w:rPr>
            </w:r>
            <w:r w:rsidR="002C4BCC">
              <w:rPr>
                <w:noProof/>
                <w:webHidden/>
              </w:rPr>
              <w:fldChar w:fldCharType="separate"/>
            </w:r>
            <w:r w:rsidR="006B030D">
              <w:rPr>
                <w:noProof/>
                <w:webHidden/>
              </w:rPr>
              <w:t>43</w:t>
            </w:r>
            <w:r w:rsidR="002C4BCC">
              <w:rPr>
                <w:noProof/>
                <w:webHidden/>
              </w:rPr>
              <w:fldChar w:fldCharType="end"/>
            </w:r>
          </w:hyperlink>
        </w:p>
        <w:p w:rsidR="002C4BCC" w:rsidRDefault="00A76506">
          <w:pPr>
            <w:pStyle w:val="Inhopg2"/>
            <w:tabs>
              <w:tab w:val="right" w:leader="dot" w:pos="9060"/>
            </w:tabs>
            <w:rPr>
              <w:rFonts w:eastAsiaTheme="minorEastAsia" w:cstheme="minorBidi"/>
              <w:noProof/>
              <w:sz w:val="22"/>
              <w:szCs w:val="22"/>
              <w:lang w:eastAsia="nl-NL"/>
            </w:rPr>
          </w:pPr>
          <w:hyperlink w:anchor="_Toc484510785" w:history="1">
            <w:r w:rsidR="002C4BCC" w:rsidRPr="006943DE">
              <w:rPr>
                <w:rStyle w:val="Hyperlink"/>
                <w:noProof/>
                <w:lang w:val="en-GB"/>
              </w:rPr>
              <w:t>Interview II – Supply Chain Coördinator</w:t>
            </w:r>
            <w:r w:rsidR="002C4BCC">
              <w:rPr>
                <w:noProof/>
                <w:webHidden/>
              </w:rPr>
              <w:tab/>
            </w:r>
            <w:r w:rsidR="002C4BCC">
              <w:rPr>
                <w:noProof/>
                <w:webHidden/>
              </w:rPr>
              <w:fldChar w:fldCharType="begin"/>
            </w:r>
            <w:r w:rsidR="002C4BCC">
              <w:rPr>
                <w:noProof/>
                <w:webHidden/>
              </w:rPr>
              <w:instrText xml:space="preserve"> PAGEREF _Toc484510785 \h </w:instrText>
            </w:r>
            <w:r w:rsidR="002C4BCC">
              <w:rPr>
                <w:noProof/>
                <w:webHidden/>
              </w:rPr>
            </w:r>
            <w:r w:rsidR="002C4BCC">
              <w:rPr>
                <w:noProof/>
                <w:webHidden/>
              </w:rPr>
              <w:fldChar w:fldCharType="separate"/>
            </w:r>
            <w:r w:rsidR="006B030D">
              <w:rPr>
                <w:noProof/>
                <w:webHidden/>
              </w:rPr>
              <w:t>44</w:t>
            </w:r>
            <w:r w:rsidR="002C4BCC">
              <w:rPr>
                <w:noProof/>
                <w:webHidden/>
              </w:rPr>
              <w:fldChar w:fldCharType="end"/>
            </w:r>
          </w:hyperlink>
        </w:p>
        <w:p w:rsidR="002C4BCC" w:rsidRDefault="00A76506">
          <w:pPr>
            <w:pStyle w:val="Inhopg2"/>
            <w:tabs>
              <w:tab w:val="right" w:leader="dot" w:pos="9060"/>
            </w:tabs>
            <w:rPr>
              <w:rFonts w:eastAsiaTheme="minorEastAsia" w:cstheme="minorBidi"/>
              <w:noProof/>
              <w:sz w:val="22"/>
              <w:szCs w:val="22"/>
              <w:lang w:eastAsia="nl-NL"/>
            </w:rPr>
          </w:pPr>
          <w:hyperlink w:anchor="_Toc484510786" w:history="1">
            <w:r w:rsidR="002C4BCC" w:rsidRPr="006943DE">
              <w:rPr>
                <w:rStyle w:val="Hyperlink"/>
                <w:noProof/>
                <w:lang w:val="en-GB"/>
              </w:rPr>
              <w:t>Interview III – Supply Chain Coördinator</w:t>
            </w:r>
            <w:r w:rsidR="002C4BCC">
              <w:rPr>
                <w:noProof/>
                <w:webHidden/>
              </w:rPr>
              <w:tab/>
            </w:r>
            <w:r w:rsidR="002C4BCC">
              <w:rPr>
                <w:noProof/>
                <w:webHidden/>
              </w:rPr>
              <w:fldChar w:fldCharType="begin"/>
            </w:r>
            <w:r w:rsidR="002C4BCC">
              <w:rPr>
                <w:noProof/>
                <w:webHidden/>
              </w:rPr>
              <w:instrText xml:space="preserve"> PAGEREF _Toc484510786 \h </w:instrText>
            </w:r>
            <w:r w:rsidR="002C4BCC">
              <w:rPr>
                <w:noProof/>
                <w:webHidden/>
              </w:rPr>
            </w:r>
            <w:r w:rsidR="002C4BCC">
              <w:rPr>
                <w:noProof/>
                <w:webHidden/>
              </w:rPr>
              <w:fldChar w:fldCharType="separate"/>
            </w:r>
            <w:r w:rsidR="006B030D">
              <w:rPr>
                <w:noProof/>
                <w:webHidden/>
              </w:rPr>
              <w:t>45</w:t>
            </w:r>
            <w:r w:rsidR="002C4BCC">
              <w:rPr>
                <w:noProof/>
                <w:webHidden/>
              </w:rPr>
              <w:fldChar w:fldCharType="end"/>
            </w:r>
          </w:hyperlink>
        </w:p>
        <w:p w:rsidR="002C4BCC" w:rsidRDefault="00A76506">
          <w:pPr>
            <w:pStyle w:val="Inhopg2"/>
            <w:tabs>
              <w:tab w:val="right" w:leader="dot" w:pos="9060"/>
            </w:tabs>
            <w:rPr>
              <w:rFonts w:eastAsiaTheme="minorEastAsia" w:cstheme="minorBidi"/>
              <w:noProof/>
              <w:sz w:val="22"/>
              <w:szCs w:val="22"/>
              <w:lang w:eastAsia="nl-NL"/>
            </w:rPr>
          </w:pPr>
          <w:hyperlink w:anchor="_Toc484510787" w:history="1">
            <w:r w:rsidR="002C4BCC" w:rsidRPr="006943DE">
              <w:rPr>
                <w:rStyle w:val="Hyperlink"/>
                <w:noProof/>
                <w:lang w:val="en-GB"/>
              </w:rPr>
              <w:t>Interview IV – Supply Chain Coördinator</w:t>
            </w:r>
            <w:r w:rsidR="002C4BCC">
              <w:rPr>
                <w:noProof/>
                <w:webHidden/>
              </w:rPr>
              <w:tab/>
            </w:r>
            <w:r w:rsidR="002C4BCC">
              <w:rPr>
                <w:noProof/>
                <w:webHidden/>
              </w:rPr>
              <w:fldChar w:fldCharType="begin"/>
            </w:r>
            <w:r w:rsidR="002C4BCC">
              <w:rPr>
                <w:noProof/>
                <w:webHidden/>
              </w:rPr>
              <w:instrText xml:space="preserve"> PAGEREF _Toc484510787 \h </w:instrText>
            </w:r>
            <w:r w:rsidR="002C4BCC">
              <w:rPr>
                <w:noProof/>
                <w:webHidden/>
              </w:rPr>
            </w:r>
            <w:r w:rsidR="002C4BCC">
              <w:rPr>
                <w:noProof/>
                <w:webHidden/>
              </w:rPr>
              <w:fldChar w:fldCharType="separate"/>
            </w:r>
            <w:r w:rsidR="006B030D">
              <w:rPr>
                <w:noProof/>
                <w:webHidden/>
              </w:rPr>
              <w:t>46</w:t>
            </w:r>
            <w:r w:rsidR="002C4BCC">
              <w:rPr>
                <w:noProof/>
                <w:webHidden/>
              </w:rPr>
              <w:fldChar w:fldCharType="end"/>
            </w:r>
          </w:hyperlink>
        </w:p>
        <w:p w:rsidR="002C4BCC" w:rsidRDefault="00A76506">
          <w:pPr>
            <w:pStyle w:val="Inhopg1"/>
            <w:tabs>
              <w:tab w:val="right" w:leader="dot" w:pos="9060"/>
            </w:tabs>
            <w:rPr>
              <w:rFonts w:eastAsiaTheme="minorEastAsia" w:cstheme="minorBidi"/>
              <w:noProof/>
              <w:sz w:val="22"/>
              <w:szCs w:val="22"/>
              <w:lang w:eastAsia="nl-NL"/>
            </w:rPr>
          </w:pPr>
          <w:hyperlink w:anchor="_Toc484510788" w:history="1">
            <w:r w:rsidR="002C4BCC" w:rsidRPr="006943DE">
              <w:rPr>
                <w:rStyle w:val="Hyperlink"/>
                <w:noProof/>
              </w:rPr>
              <w:t>Bijlage V – Uitwerkingen Gesprekken Met Manager Supply &amp; Demand</w:t>
            </w:r>
            <w:r w:rsidR="002C4BCC">
              <w:rPr>
                <w:noProof/>
                <w:webHidden/>
              </w:rPr>
              <w:tab/>
            </w:r>
            <w:r w:rsidR="002C4BCC">
              <w:rPr>
                <w:noProof/>
                <w:webHidden/>
              </w:rPr>
              <w:fldChar w:fldCharType="begin"/>
            </w:r>
            <w:r w:rsidR="002C4BCC">
              <w:rPr>
                <w:noProof/>
                <w:webHidden/>
              </w:rPr>
              <w:instrText xml:space="preserve"> PAGEREF _Toc484510788 \h </w:instrText>
            </w:r>
            <w:r w:rsidR="002C4BCC">
              <w:rPr>
                <w:noProof/>
                <w:webHidden/>
              </w:rPr>
            </w:r>
            <w:r w:rsidR="002C4BCC">
              <w:rPr>
                <w:noProof/>
                <w:webHidden/>
              </w:rPr>
              <w:fldChar w:fldCharType="separate"/>
            </w:r>
            <w:r w:rsidR="006B030D">
              <w:rPr>
                <w:noProof/>
                <w:webHidden/>
              </w:rPr>
              <w:t>47</w:t>
            </w:r>
            <w:r w:rsidR="002C4BCC">
              <w:rPr>
                <w:noProof/>
                <w:webHidden/>
              </w:rPr>
              <w:fldChar w:fldCharType="end"/>
            </w:r>
          </w:hyperlink>
        </w:p>
        <w:p w:rsidR="002C4BCC" w:rsidRDefault="00A76506">
          <w:pPr>
            <w:pStyle w:val="Inhopg1"/>
            <w:tabs>
              <w:tab w:val="right" w:leader="dot" w:pos="9060"/>
            </w:tabs>
            <w:rPr>
              <w:rFonts w:eastAsiaTheme="minorEastAsia" w:cstheme="minorBidi"/>
              <w:noProof/>
              <w:sz w:val="22"/>
              <w:szCs w:val="22"/>
              <w:lang w:eastAsia="nl-NL"/>
            </w:rPr>
          </w:pPr>
          <w:hyperlink w:anchor="_Toc484510789" w:history="1">
            <w:r w:rsidR="002C4BCC" w:rsidRPr="006943DE">
              <w:rPr>
                <w:rStyle w:val="Hyperlink"/>
                <w:noProof/>
              </w:rPr>
              <w:t>Bijlage VI – Dataverzamelingsplan</w:t>
            </w:r>
            <w:r w:rsidR="002C4BCC">
              <w:rPr>
                <w:noProof/>
                <w:webHidden/>
              </w:rPr>
              <w:tab/>
            </w:r>
            <w:r w:rsidR="002C4BCC">
              <w:rPr>
                <w:noProof/>
                <w:webHidden/>
              </w:rPr>
              <w:fldChar w:fldCharType="begin"/>
            </w:r>
            <w:r w:rsidR="002C4BCC">
              <w:rPr>
                <w:noProof/>
                <w:webHidden/>
              </w:rPr>
              <w:instrText xml:space="preserve"> PAGEREF _Toc484510789 \h </w:instrText>
            </w:r>
            <w:r w:rsidR="002C4BCC">
              <w:rPr>
                <w:noProof/>
                <w:webHidden/>
              </w:rPr>
            </w:r>
            <w:r w:rsidR="002C4BCC">
              <w:rPr>
                <w:noProof/>
                <w:webHidden/>
              </w:rPr>
              <w:fldChar w:fldCharType="separate"/>
            </w:r>
            <w:r w:rsidR="006B030D">
              <w:rPr>
                <w:noProof/>
                <w:webHidden/>
              </w:rPr>
              <w:t>49</w:t>
            </w:r>
            <w:r w:rsidR="002C4BCC">
              <w:rPr>
                <w:noProof/>
                <w:webHidden/>
              </w:rPr>
              <w:fldChar w:fldCharType="end"/>
            </w:r>
          </w:hyperlink>
        </w:p>
        <w:p w:rsidR="002C4BCC" w:rsidRDefault="00A76506">
          <w:pPr>
            <w:pStyle w:val="Inhopg2"/>
            <w:tabs>
              <w:tab w:val="right" w:leader="dot" w:pos="9060"/>
            </w:tabs>
            <w:rPr>
              <w:rFonts w:eastAsiaTheme="minorEastAsia" w:cstheme="minorBidi"/>
              <w:noProof/>
              <w:sz w:val="22"/>
              <w:szCs w:val="22"/>
              <w:lang w:eastAsia="nl-NL"/>
            </w:rPr>
          </w:pPr>
          <w:hyperlink w:anchor="_Toc484510790" w:history="1">
            <w:r w:rsidR="002C4BCC" w:rsidRPr="006943DE">
              <w:rPr>
                <w:rStyle w:val="Hyperlink"/>
                <w:noProof/>
              </w:rPr>
              <w:t>Operationele Definitie</w:t>
            </w:r>
            <w:r w:rsidR="002C4BCC">
              <w:rPr>
                <w:noProof/>
                <w:webHidden/>
              </w:rPr>
              <w:tab/>
            </w:r>
            <w:r w:rsidR="002C4BCC">
              <w:rPr>
                <w:noProof/>
                <w:webHidden/>
              </w:rPr>
              <w:fldChar w:fldCharType="begin"/>
            </w:r>
            <w:r w:rsidR="002C4BCC">
              <w:rPr>
                <w:noProof/>
                <w:webHidden/>
              </w:rPr>
              <w:instrText xml:space="preserve"> PAGEREF _Toc484510790 \h </w:instrText>
            </w:r>
            <w:r w:rsidR="002C4BCC">
              <w:rPr>
                <w:noProof/>
                <w:webHidden/>
              </w:rPr>
            </w:r>
            <w:r w:rsidR="002C4BCC">
              <w:rPr>
                <w:noProof/>
                <w:webHidden/>
              </w:rPr>
              <w:fldChar w:fldCharType="separate"/>
            </w:r>
            <w:r w:rsidR="006B030D">
              <w:rPr>
                <w:noProof/>
                <w:webHidden/>
              </w:rPr>
              <w:t>49</w:t>
            </w:r>
            <w:r w:rsidR="002C4BCC">
              <w:rPr>
                <w:noProof/>
                <w:webHidden/>
              </w:rPr>
              <w:fldChar w:fldCharType="end"/>
            </w:r>
          </w:hyperlink>
        </w:p>
        <w:p w:rsidR="002C4BCC" w:rsidRDefault="00A76506">
          <w:pPr>
            <w:pStyle w:val="Inhopg2"/>
            <w:tabs>
              <w:tab w:val="right" w:leader="dot" w:pos="9060"/>
            </w:tabs>
            <w:rPr>
              <w:rFonts w:eastAsiaTheme="minorEastAsia" w:cstheme="minorBidi"/>
              <w:noProof/>
              <w:sz w:val="22"/>
              <w:szCs w:val="22"/>
              <w:lang w:eastAsia="nl-NL"/>
            </w:rPr>
          </w:pPr>
          <w:hyperlink w:anchor="_Toc484510791" w:history="1">
            <w:r w:rsidR="002C4BCC" w:rsidRPr="006943DE">
              <w:rPr>
                <w:rStyle w:val="Hyperlink"/>
                <w:noProof/>
              </w:rPr>
              <w:t>Dataverzamelingsplan</w:t>
            </w:r>
            <w:r w:rsidR="002C4BCC">
              <w:rPr>
                <w:noProof/>
                <w:webHidden/>
              </w:rPr>
              <w:tab/>
            </w:r>
            <w:r w:rsidR="002C4BCC">
              <w:rPr>
                <w:noProof/>
                <w:webHidden/>
              </w:rPr>
              <w:fldChar w:fldCharType="begin"/>
            </w:r>
            <w:r w:rsidR="002C4BCC">
              <w:rPr>
                <w:noProof/>
                <w:webHidden/>
              </w:rPr>
              <w:instrText xml:space="preserve"> PAGEREF _Toc484510791 \h </w:instrText>
            </w:r>
            <w:r w:rsidR="002C4BCC">
              <w:rPr>
                <w:noProof/>
                <w:webHidden/>
              </w:rPr>
            </w:r>
            <w:r w:rsidR="002C4BCC">
              <w:rPr>
                <w:noProof/>
                <w:webHidden/>
              </w:rPr>
              <w:fldChar w:fldCharType="separate"/>
            </w:r>
            <w:r w:rsidR="006B030D">
              <w:rPr>
                <w:noProof/>
                <w:webHidden/>
              </w:rPr>
              <w:t>50</w:t>
            </w:r>
            <w:r w:rsidR="002C4BCC">
              <w:rPr>
                <w:noProof/>
                <w:webHidden/>
              </w:rPr>
              <w:fldChar w:fldCharType="end"/>
            </w:r>
          </w:hyperlink>
        </w:p>
        <w:p w:rsidR="002C4BCC" w:rsidRDefault="00A76506">
          <w:pPr>
            <w:pStyle w:val="Inhopg2"/>
            <w:tabs>
              <w:tab w:val="right" w:leader="dot" w:pos="9060"/>
            </w:tabs>
            <w:rPr>
              <w:rFonts w:eastAsiaTheme="minorEastAsia" w:cstheme="minorBidi"/>
              <w:noProof/>
              <w:sz w:val="22"/>
              <w:szCs w:val="22"/>
              <w:lang w:eastAsia="nl-NL"/>
            </w:rPr>
          </w:pPr>
          <w:hyperlink w:anchor="_Toc484510792" w:history="1">
            <w:r w:rsidR="002C4BCC" w:rsidRPr="006943DE">
              <w:rPr>
                <w:rStyle w:val="Hyperlink"/>
                <w:noProof/>
                <w:shd w:val="clear" w:color="auto" w:fill="FFFFFF"/>
              </w:rPr>
              <w:t>Betrouwbaarheid en Validiteit</w:t>
            </w:r>
            <w:r w:rsidR="002C4BCC">
              <w:rPr>
                <w:noProof/>
                <w:webHidden/>
              </w:rPr>
              <w:tab/>
            </w:r>
            <w:r w:rsidR="002C4BCC">
              <w:rPr>
                <w:noProof/>
                <w:webHidden/>
              </w:rPr>
              <w:fldChar w:fldCharType="begin"/>
            </w:r>
            <w:r w:rsidR="002C4BCC">
              <w:rPr>
                <w:noProof/>
                <w:webHidden/>
              </w:rPr>
              <w:instrText xml:space="preserve"> PAGEREF _Toc484510792 \h </w:instrText>
            </w:r>
            <w:r w:rsidR="002C4BCC">
              <w:rPr>
                <w:noProof/>
                <w:webHidden/>
              </w:rPr>
            </w:r>
            <w:r w:rsidR="002C4BCC">
              <w:rPr>
                <w:noProof/>
                <w:webHidden/>
              </w:rPr>
              <w:fldChar w:fldCharType="separate"/>
            </w:r>
            <w:r w:rsidR="006B030D">
              <w:rPr>
                <w:noProof/>
                <w:webHidden/>
              </w:rPr>
              <w:t>51</w:t>
            </w:r>
            <w:r w:rsidR="002C4BCC">
              <w:rPr>
                <w:noProof/>
                <w:webHidden/>
              </w:rPr>
              <w:fldChar w:fldCharType="end"/>
            </w:r>
          </w:hyperlink>
        </w:p>
        <w:p w:rsidR="002C4BCC" w:rsidRDefault="00A76506">
          <w:pPr>
            <w:pStyle w:val="Inhopg1"/>
            <w:tabs>
              <w:tab w:val="right" w:leader="dot" w:pos="9060"/>
            </w:tabs>
            <w:rPr>
              <w:rFonts w:eastAsiaTheme="minorEastAsia" w:cstheme="minorBidi"/>
              <w:noProof/>
              <w:sz w:val="22"/>
              <w:szCs w:val="22"/>
              <w:lang w:eastAsia="nl-NL"/>
            </w:rPr>
          </w:pPr>
          <w:hyperlink w:anchor="_Toc484510793" w:history="1">
            <w:r w:rsidR="002C4BCC" w:rsidRPr="006943DE">
              <w:rPr>
                <w:rStyle w:val="Hyperlink"/>
                <w:noProof/>
              </w:rPr>
              <w:t>Bijlage VII – Resultaten CTQ Per Productwereld</w:t>
            </w:r>
            <w:r w:rsidR="002C4BCC">
              <w:rPr>
                <w:noProof/>
                <w:webHidden/>
              </w:rPr>
              <w:tab/>
            </w:r>
            <w:r w:rsidR="002C4BCC">
              <w:rPr>
                <w:noProof/>
                <w:webHidden/>
              </w:rPr>
              <w:fldChar w:fldCharType="begin"/>
            </w:r>
            <w:r w:rsidR="002C4BCC">
              <w:rPr>
                <w:noProof/>
                <w:webHidden/>
              </w:rPr>
              <w:instrText xml:space="preserve"> PAGEREF _Toc484510793 \h </w:instrText>
            </w:r>
            <w:r w:rsidR="002C4BCC">
              <w:rPr>
                <w:noProof/>
                <w:webHidden/>
              </w:rPr>
            </w:r>
            <w:r w:rsidR="002C4BCC">
              <w:rPr>
                <w:noProof/>
                <w:webHidden/>
              </w:rPr>
              <w:fldChar w:fldCharType="separate"/>
            </w:r>
            <w:r w:rsidR="006B030D">
              <w:rPr>
                <w:noProof/>
                <w:webHidden/>
              </w:rPr>
              <w:t>52</w:t>
            </w:r>
            <w:r w:rsidR="002C4BCC">
              <w:rPr>
                <w:noProof/>
                <w:webHidden/>
              </w:rPr>
              <w:fldChar w:fldCharType="end"/>
            </w:r>
          </w:hyperlink>
        </w:p>
        <w:p w:rsidR="002C4BCC" w:rsidRDefault="00A76506">
          <w:pPr>
            <w:pStyle w:val="Inhopg1"/>
            <w:tabs>
              <w:tab w:val="right" w:leader="dot" w:pos="9060"/>
            </w:tabs>
            <w:rPr>
              <w:rFonts w:eastAsiaTheme="minorEastAsia" w:cstheme="minorBidi"/>
              <w:noProof/>
              <w:sz w:val="22"/>
              <w:szCs w:val="22"/>
              <w:lang w:eastAsia="nl-NL"/>
            </w:rPr>
          </w:pPr>
          <w:hyperlink w:anchor="_Toc484510794" w:history="1">
            <w:r w:rsidR="002C4BCC" w:rsidRPr="006943DE">
              <w:rPr>
                <w:rStyle w:val="Hyperlink"/>
                <w:noProof/>
              </w:rPr>
              <w:t>Bijlage VIII – Beschrijving Aanname</w:t>
            </w:r>
            <w:r w:rsidR="002C4BCC">
              <w:rPr>
                <w:noProof/>
                <w:webHidden/>
              </w:rPr>
              <w:tab/>
            </w:r>
            <w:r w:rsidR="002C4BCC">
              <w:rPr>
                <w:noProof/>
                <w:webHidden/>
              </w:rPr>
              <w:fldChar w:fldCharType="begin"/>
            </w:r>
            <w:r w:rsidR="002C4BCC">
              <w:rPr>
                <w:noProof/>
                <w:webHidden/>
              </w:rPr>
              <w:instrText xml:space="preserve"> PAGEREF _Toc484510794 \h </w:instrText>
            </w:r>
            <w:r w:rsidR="002C4BCC">
              <w:rPr>
                <w:noProof/>
                <w:webHidden/>
              </w:rPr>
            </w:r>
            <w:r w:rsidR="002C4BCC">
              <w:rPr>
                <w:noProof/>
                <w:webHidden/>
              </w:rPr>
              <w:fldChar w:fldCharType="separate"/>
            </w:r>
            <w:r w:rsidR="006B030D">
              <w:rPr>
                <w:noProof/>
                <w:webHidden/>
              </w:rPr>
              <w:t>53</w:t>
            </w:r>
            <w:r w:rsidR="002C4BCC">
              <w:rPr>
                <w:noProof/>
                <w:webHidden/>
              </w:rPr>
              <w:fldChar w:fldCharType="end"/>
            </w:r>
          </w:hyperlink>
        </w:p>
        <w:p w:rsidR="002C4BCC" w:rsidRDefault="00A76506">
          <w:pPr>
            <w:pStyle w:val="Inhopg1"/>
            <w:tabs>
              <w:tab w:val="right" w:leader="dot" w:pos="9060"/>
            </w:tabs>
            <w:rPr>
              <w:rFonts w:eastAsiaTheme="minorEastAsia" w:cstheme="minorBidi"/>
              <w:noProof/>
              <w:sz w:val="22"/>
              <w:szCs w:val="22"/>
              <w:lang w:eastAsia="nl-NL"/>
            </w:rPr>
          </w:pPr>
          <w:hyperlink w:anchor="_Toc484510795" w:history="1">
            <w:r w:rsidR="002C4BCC" w:rsidRPr="006943DE">
              <w:rPr>
                <w:rStyle w:val="Hyperlink"/>
                <w:noProof/>
              </w:rPr>
              <w:t>Bijlage IX – Resultaten upliftfactor per product/promotiekarakteristiek</w:t>
            </w:r>
            <w:r w:rsidR="002C4BCC">
              <w:rPr>
                <w:noProof/>
                <w:webHidden/>
              </w:rPr>
              <w:tab/>
            </w:r>
            <w:r w:rsidR="002C4BCC">
              <w:rPr>
                <w:noProof/>
                <w:webHidden/>
              </w:rPr>
              <w:fldChar w:fldCharType="begin"/>
            </w:r>
            <w:r w:rsidR="002C4BCC">
              <w:rPr>
                <w:noProof/>
                <w:webHidden/>
              </w:rPr>
              <w:instrText xml:space="preserve"> PAGEREF _Toc484510795 \h </w:instrText>
            </w:r>
            <w:r w:rsidR="002C4BCC">
              <w:rPr>
                <w:noProof/>
                <w:webHidden/>
              </w:rPr>
            </w:r>
            <w:r w:rsidR="002C4BCC">
              <w:rPr>
                <w:noProof/>
                <w:webHidden/>
              </w:rPr>
              <w:fldChar w:fldCharType="separate"/>
            </w:r>
            <w:r w:rsidR="006B030D">
              <w:rPr>
                <w:noProof/>
                <w:webHidden/>
              </w:rPr>
              <w:t>54</w:t>
            </w:r>
            <w:r w:rsidR="002C4BCC">
              <w:rPr>
                <w:noProof/>
                <w:webHidden/>
              </w:rPr>
              <w:fldChar w:fldCharType="end"/>
            </w:r>
          </w:hyperlink>
        </w:p>
        <w:p w:rsidR="002C4BCC" w:rsidRDefault="00A76506">
          <w:pPr>
            <w:pStyle w:val="Inhopg1"/>
            <w:tabs>
              <w:tab w:val="right" w:leader="dot" w:pos="9060"/>
            </w:tabs>
            <w:rPr>
              <w:rFonts w:eastAsiaTheme="minorEastAsia" w:cstheme="minorBidi"/>
              <w:noProof/>
              <w:sz w:val="22"/>
              <w:szCs w:val="22"/>
              <w:lang w:eastAsia="nl-NL"/>
            </w:rPr>
          </w:pPr>
          <w:hyperlink w:anchor="_Toc484510796" w:history="1">
            <w:r w:rsidR="002C4BCC" w:rsidRPr="006943DE">
              <w:rPr>
                <w:rStyle w:val="Hyperlink"/>
                <w:noProof/>
              </w:rPr>
              <w:t>Bijlage X – Forecast Technieken</w:t>
            </w:r>
            <w:r w:rsidR="002C4BCC">
              <w:rPr>
                <w:noProof/>
                <w:webHidden/>
              </w:rPr>
              <w:tab/>
            </w:r>
            <w:r w:rsidR="002C4BCC">
              <w:rPr>
                <w:noProof/>
                <w:webHidden/>
              </w:rPr>
              <w:fldChar w:fldCharType="begin"/>
            </w:r>
            <w:r w:rsidR="002C4BCC">
              <w:rPr>
                <w:noProof/>
                <w:webHidden/>
              </w:rPr>
              <w:instrText xml:space="preserve"> PAGEREF _Toc484510796 \h </w:instrText>
            </w:r>
            <w:r w:rsidR="002C4BCC">
              <w:rPr>
                <w:noProof/>
                <w:webHidden/>
              </w:rPr>
            </w:r>
            <w:r w:rsidR="002C4BCC">
              <w:rPr>
                <w:noProof/>
                <w:webHidden/>
              </w:rPr>
              <w:fldChar w:fldCharType="separate"/>
            </w:r>
            <w:r w:rsidR="006B030D">
              <w:rPr>
                <w:noProof/>
                <w:webHidden/>
              </w:rPr>
              <w:t>55</w:t>
            </w:r>
            <w:r w:rsidR="002C4BCC">
              <w:rPr>
                <w:noProof/>
                <w:webHidden/>
              </w:rPr>
              <w:fldChar w:fldCharType="end"/>
            </w:r>
          </w:hyperlink>
        </w:p>
        <w:p w:rsidR="002C4BCC" w:rsidRDefault="00A76506">
          <w:pPr>
            <w:pStyle w:val="Inhopg1"/>
            <w:tabs>
              <w:tab w:val="right" w:leader="dot" w:pos="9060"/>
            </w:tabs>
            <w:rPr>
              <w:rFonts w:eastAsiaTheme="minorEastAsia" w:cstheme="minorBidi"/>
              <w:noProof/>
              <w:sz w:val="22"/>
              <w:szCs w:val="22"/>
              <w:lang w:eastAsia="nl-NL"/>
            </w:rPr>
          </w:pPr>
          <w:hyperlink w:anchor="_Toc484510797" w:history="1">
            <w:r w:rsidR="002C4BCC" w:rsidRPr="006943DE">
              <w:rPr>
                <w:rStyle w:val="Hyperlink"/>
                <w:noProof/>
              </w:rPr>
              <w:t>Bijlage XI – Toepassing Excel Solver</w:t>
            </w:r>
            <w:r w:rsidR="002C4BCC">
              <w:rPr>
                <w:noProof/>
                <w:webHidden/>
              </w:rPr>
              <w:tab/>
            </w:r>
            <w:r w:rsidR="002C4BCC">
              <w:rPr>
                <w:noProof/>
                <w:webHidden/>
              </w:rPr>
              <w:fldChar w:fldCharType="begin"/>
            </w:r>
            <w:r w:rsidR="002C4BCC">
              <w:rPr>
                <w:noProof/>
                <w:webHidden/>
              </w:rPr>
              <w:instrText xml:space="preserve"> PAGEREF _Toc484510797 \h </w:instrText>
            </w:r>
            <w:r w:rsidR="002C4BCC">
              <w:rPr>
                <w:noProof/>
                <w:webHidden/>
              </w:rPr>
            </w:r>
            <w:r w:rsidR="002C4BCC">
              <w:rPr>
                <w:noProof/>
                <w:webHidden/>
              </w:rPr>
              <w:fldChar w:fldCharType="separate"/>
            </w:r>
            <w:r w:rsidR="006B030D">
              <w:rPr>
                <w:noProof/>
                <w:webHidden/>
              </w:rPr>
              <w:t>56</w:t>
            </w:r>
            <w:r w:rsidR="002C4BCC">
              <w:rPr>
                <w:noProof/>
                <w:webHidden/>
              </w:rPr>
              <w:fldChar w:fldCharType="end"/>
            </w:r>
          </w:hyperlink>
        </w:p>
        <w:p w:rsidR="002C4BCC" w:rsidRDefault="00A76506">
          <w:pPr>
            <w:pStyle w:val="Inhopg1"/>
            <w:tabs>
              <w:tab w:val="right" w:leader="dot" w:pos="9060"/>
            </w:tabs>
            <w:rPr>
              <w:rFonts w:eastAsiaTheme="minorEastAsia" w:cstheme="minorBidi"/>
              <w:noProof/>
              <w:sz w:val="22"/>
              <w:szCs w:val="22"/>
              <w:lang w:eastAsia="nl-NL"/>
            </w:rPr>
          </w:pPr>
          <w:hyperlink w:anchor="_Toc484510798" w:history="1">
            <w:r w:rsidR="002C4BCC" w:rsidRPr="006943DE">
              <w:rPr>
                <w:rStyle w:val="Hyperlink"/>
                <w:noProof/>
              </w:rPr>
              <w:t>Bijlage XII – Gemiddelde Voorraad MIN-MAX</w:t>
            </w:r>
            <w:r w:rsidR="002C4BCC">
              <w:rPr>
                <w:noProof/>
                <w:webHidden/>
              </w:rPr>
              <w:tab/>
            </w:r>
            <w:r w:rsidR="002C4BCC">
              <w:rPr>
                <w:noProof/>
                <w:webHidden/>
              </w:rPr>
              <w:fldChar w:fldCharType="begin"/>
            </w:r>
            <w:r w:rsidR="002C4BCC">
              <w:rPr>
                <w:noProof/>
                <w:webHidden/>
              </w:rPr>
              <w:instrText xml:space="preserve"> PAGEREF _Toc484510798 \h </w:instrText>
            </w:r>
            <w:r w:rsidR="002C4BCC">
              <w:rPr>
                <w:noProof/>
                <w:webHidden/>
              </w:rPr>
            </w:r>
            <w:r w:rsidR="002C4BCC">
              <w:rPr>
                <w:noProof/>
                <w:webHidden/>
              </w:rPr>
              <w:fldChar w:fldCharType="separate"/>
            </w:r>
            <w:r w:rsidR="006B030D">
              <w:rPr>
                <w:noProof/>
                <w:webHidden/>
              </w:rPr>
              <w:t>57</w:t>
            </w:r>
            <w:r w:rsidR="002C4BCC">
              <w:rPr>
                <w:noProof/>
                <w:webHidden/>
              </w:rPr>
              <w:fldChar w:fldCharType="end"/>
            </w:r>
          </w:hyperlink>
        </w:p>
        <w:p w:rsidR="00497C75" w:rsidRDefault="00497C75">
          <w:r>
            <w:rPr>
              <w:b/>
              <w:bCs/>
            </w:rPr>
            <w:fldChar w:fldCharType="end"/>
          </w:r>
        </w:p>
      </w:sdtContent>
    </w:sdt>
    <w:p w:rsidR="00434D1E" w:rsidRDefault="00434D1E" w:rsidP="001D56E0">
      <w:bookmarkStart w:id="16" w:name="_Toc484510704"/>
    </w:p>
    <w:p w:rsidR="00434D1E" w:rsidRDefault="00434D1E" w:rsidP="001D56E0"/>
    <w:p w:rsidR="00434D1E" w:rsidRDefault="00434D1E" w:rsidP="001D56E0"/>
    <w:p w:rsidR="00434D1E" w:rsidRDefault="00434D1E" w:rsidP="001D56E0"/>
    <w:p w:rsidR="00434D1E" w:rsidRDefault="00434D1E" w:rsidP="001D56E0"/>
    <w:p w:rsidR="00434D1E" w:rsidRDefault="00434D1E" w:rsidP="001D56E0"/>
    <w:p w:rsidR="00434D1E" w:rsidRDefault="00434D1E" w:rsidP="001D56E0"/>
    <w:p w:rsidR="00434D1E" w:rsidRDefault="00434D1E" w:rsidP="001D56E0"/>
    <w:p w:rsidR="00434D1E" w:rsidRDefault="00434D1E" w:rsidP="001D56E0"/>
    <w:p w:rsidR="00434D1E" w:rsidRDefault="00434D1E" w:rsidP="001D56E0"/>
    <w:p w:rsidR="00434D1E" w:rsidRDefault="00434D1E" w:rsidP="001D56E0"/>
    <w:p w:rsidR="00434D1E" w:rsidRDefault="00434D1E" w:rsidP="001D56E0"/>
    <w:p w:rsidR="00434D1E" w:rsidRDefault="00434D1E" w:rsidP="001D56E0"/>
    <w:p w:rsidR="00434D1E" w:rsidRDefault="00434D1E" w:rsidP="001D56E0"/>
    <w:p w:rsidR="00434D1E" w:rsidRDefault="00434D1E" w:rsidP="001D56E0"/>
    <w:p w:rsidR="00434D1E" w:rsidRDefault="00434D1E" w:rsidP="001D56E0"/>
    <w:p w:rsidR="00434D1E" w:rsidRDefault="00434D1E" w:rsidP="001D56E0"/>
    <w:p w:rsidR="00434D1E" w:rsidRDefault="00434D1E" w:rsidP="001D56E0"/>
    <w:p w:rsidR="00434D1E" w:rsidRDefault="00434D1E" w:rsidP="001D56E0"/>
    <w:p w:rsidR="00434D1E" w:rsidRDefault="00434D1E" w:rsidP="001D56E0"/>
    <w:p w:rsidR="00434D1E" w:rsidRDefault="00434D1E" w:rsidP="001D56E0"/>
    <w:p w:rsidR="00434D1E" w:rsidRDefault="00434D1E" w:rsidP="001D56E0"/>
    <w:p w:rsidR="00434D1E" w:rsidRDefault="00434D1E" w:rsidP="001D56E0"/>
    <w:p w:rsidR="00434D1E" w:rsidRDefault="00434D1E" w:rsidP="001D56E0"/>
    <w:p w:rsidR="00434D1E" w:rsidRDefault="00434D1E" w:rsidP="001D56E0"/>
    <w:p w:rsidR="00434D1E" w:rsidRDefault="00434D1E" w:rsidP="001D56E0"/>
    <w:p w:rsidR="00434D1E" w:rsidRDefault="00434D1E" w:rsidP="001D56E0"/>
    <w:p w:rsidR="00434D1E" w:rsidRDefault="00434D1E" w:rsidP="001D56E0"/>
    <w:p w:rsidR="00434D1E" w:rsidRDefault="00434D1E" w:rsidP="001D56E0"/>
    <w:p w:rsidR="00434D1E" w:rsidRDefault="00434D1E" w:rsidP="001D56E0"/>
    <w:p w:rsidR="00434D1E" w:rsidRDefault="00434D1E" w:rsidP="001D56E0"/>
    <w:p w:rsidR="0000115B" w:rsidRDefault="0000115B" w:rsidP="001D56E0"/>
    <w:p w:rsidR="00497C75" w:rsidRDefault="00727AF0" w:rsidP="001D56E0">
      <w:r>
        <w:rPr>
          <w:noProof/>
          <w:lang w:eastAsia="nl-NL"/>
        </w:rPr>
        <w:drawing>
          <wp:anchor distT="0" distB="0" distL="114300" distR="114300" simplePos="0" relativeHeight="251757568" behindDoc="0" locked="0" layoutInCell="1" allowOverlap="1" wp14:anchorId="114ECB86" wp14:editId="16E28A01">
            <wp:simplePos x="0" y="0"/>
            <wp:positionH relativeFrom="column">
              <wp:posOffset>6009005</wp:posOffset>
            </wp:positionH>
            <wp:positionV relativeFrom="paragraph">
              <wp:posOffset>542925</wp:posOffset>
            </wp:positionV>
            <wp:extent cx="489585" cy="285750"/>
            <wp:effectExtent l="0" t="0" r="5715" b="0"/>
            <wp:wrapNone/>
            <wp:docPr id="642" name="Afbeelding 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9585" cy="285750"/>
                    </a:xfrm>
                    <a:prstGeom prst="rect">
                      <a:avLst/>
                    </a:prstGeom>
                    <a:noFill/>
                    <a:ln>
                      <a:noFill/>
                    </a:ln>
                  </pic:spPr>
                </pic:pic>
              </a:graphicData>
            </a:graphic>
            <wp14:sizeRelH relativeFrom="page">
              <wp14:pctWidth>0</wp14:pctWidth>
            </wp14:sizeRelH>
            <wp14:sizeRelV relativeFrom="page">
              <wp14:pctHeight>0</wp14:pctHeight>
            </wp14:sizeRelV>
          </wp:anchor>
        </w:drawing>
      </w:r>
      <w:r w:rsidR="00AB0B22">
        <w:rPr>
          <w:noProof/>
          <w:lang w:eastAsia="nl-NL"/>
        </w:rPr>
        <w:drawing>
          <wp:anchor distT="0" distB="0" distL="114300" distR="114300" simplePos="0" relativeHeight="251749376" behindDoc="0" locked="0" layoutInCell="1" allowOverlap="1" wp14:anchorId="0BD5164B" wp14:editId="08C4EB21">
            <wp:simplePos x="0" y="0"/>
            <wp:positionH relativeFrom="column">
              <wp:posOffset>5928995</wp:posOffset>
            </wp:positionH>
            <wp:positionV relativeFrom="paragraph">
              <wp:posOffset>4614545</wp:posOffset>
            </wp:positionV>
            <wp:extent cx="489585" cy="285750"/>
            <wp:effectExtent l="0" t="0" r="5715" b="0"/>
            <wp:wrapNone/>
            <wp:docPr id="62" name="Afbeelding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9585" cy="28575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6"/>
    </w:p>
    <w:p w:rsidR="001D56E0" w:rsidRPr="001D56E0" w:rsidRDefault="00434D1E" w:rsidP="001D56E0">
      <w:pPr>
        <w:pStyle w:val="Kop1"/>
      </w:pPr>
      <w:r>
        <w:rPr>
          <w:noProof/>
          <w:lang w:eastAsia="nl-NL"/>
        </w:rPr>
        <w:lastRenderedPageBreak/>
        <w:drawing>
          <wp:anchor distT="0" distB="0" distL="114300" distR="114300" simplePos="0" relativeHeight="251751424" behindDoc="0" locked="0" layoutInCell="1" allowOverlap="1" wp14:anchorId="2683E213" wp14:editId="2C84B1D8">
            <wp:simplePos x="0" y="0"/>
            <wp:positionH relativeFrom="column">
              <wp:posOffset>5928995</wp:posOffset>
            </wp:positionH>
            <wp:positionV relativeFrom="paragraph">
              <wp:posOffset>5344795</wp:posOffset>
            </wp:positionV>
            <wp:extent cx="489585" cy="285750"/>
            <wp:effectExtent l="0" t="0" r="5715" b="0"/>
            <wp:wrapNone/>
            <wp:docPr id="63" name="Afbeelding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9585" cy="285750"/>
                    </a:xfrm>
                    <a:prstGeom prst="rect">
                      <a:avLst/>
                    </a:prstGeom>
                    <a:noFill/>
                    <a:ln>
                      <a:noFill/>
                    </a:ln>
                  </pic:spPr>
                </pic:pic>
              </a:graphicData>
            </a:graphic>
            <wp14:sizeRelH relativeFrom="page">
              <wp14:pctWidth>0</wp14:pctWidth>
            </wp14:sizeRelH>
            <wp14:sizeRelV relativeFrom="page">
              <wp14:pctHeight>0</wp14:pctHeight>
            </wp14:sizeRelV>
          </wp:anchor>
        </w:drawing>
      </w:r>
      <w:r w:rsidR="001D56E0">
        <w:t>Inleiding</w:t>
      </w:r>
    </w:p>
    <w:p w:rsidR="007E1389" w:rsidRDefault="004418C2" w:rsidP="00DD26CD">
      <w:r>
        <w:t xml:space="preserve">In dit hoofdstuk is </w:t>
      </w:r>
      <w:r w:rsidR="007C4CB9">
        <w:t xml:space="preserve">het onderzoek geïntroduceerd door in te gaan op de </w:t>
      </w:r>
      <w:r w:rsidR="00767B47">
        <w:t>bedrijfsbeschrijving, aanleiding</w:t>
      </w:r>
      <w:r w:rsidR="0030704F">
        <w:t xml:space="preserve">, </w:t>
      </w:r>
      <w:r w:rsidR="00DE137B">
        <w:t xml:space="preserve">doel van het </w:t>
      </w:r>
      <w:r w:rsidR="00096059">
        <w:t>onderzoek, missie van het bedrijf,</w:t>
      </w:r>
      <w:r w:rsidR="0030704F">
        <w:t xml:space="preserve"> aanpak en </w:t>
      </w:r>
      <w:r w:rsidR="00DE137B">
        <w:t xml:space="preserve">de </w:t>
      </w:r>
      <w:r w:rsidR="0030704F">
        <w:t xml:space="preserve">leeswijzer. </w:t>
      </w:r>
    </w:p>
    <w:p w:rsidR="007E1389" w:rsidRDefault="007E1389" w:rsidP="00DD26CD"/>
    <w:p w:rsidR="003241B9" w:rsidRDefault="00A53650" w:rsidP="00584FEB">
      <w:pPr>
        <w:pStyle w:val="Kop2"/>
      </w:pPr>
      <w:bookmarkStart w:id="17" w:name="_Toc484510705"/>
      <w:r>
        <w:t>Bedrijfsbeschrijving</w:t>
      </w:r>
      <w:bookmarkEnd w:id="17"/>
    </w:p>
    <w:p w:rsidR="005544FA" w:rsidRDefault="00083A36" w:rsidP="005544FA">
      <w:r>
        <w:t xml:space="preserve">Blokker is een Nederlandse retailer in huishoudelijk artikelen opgericht in 1896. </w:t>
      </w:r>
      <w:r w:rsidR="00A65630">
        <w:t>Blokker maakt onderdeel uit van de Blokker Holding welke in 2</w:t>
      </w:r>
      <w:r w:rsidR="00CF48AF">
        <w:t>015 een omzet realiseerde van 2,</w:t>
      </w:r>
      <w:r w:rsidR="00A65630">
        <w:t xml:space="preserve">1 </w:t>
      </w:r>
      <w:r w:rsidR="00A65630" w:rsidRPr="00767B47">
        <w:t>miljard</w:t>
      </w:r>
      <w:r w:rsidR="00434D1E">
        <w:t xml:space="preserve"> </w:t>
      </w:r>
      <w:sdt>
        <w:sdtPr>
          <w:id w:val="1956748034"/>
          <w:citation/>
        </w:sdtPr>
        <w:sdtContent>
          <w:r w:rsidR="00434D1E">
            <w:fldChar w:fldCharType="begin"/>
          </w:r>
          <w:r w:rsidR="00434D1E">
            <w:instrText xml:space="preserve"> CITATION Jaa16 \l 1043 </w:instrText>
          </w:r>
          <w:r w:rsidR="00434D1E">
            <w:fldChar w:fldCharType="separate"/>
          </w:r>
          <w:r w:rsidR="00871FB9">
            <w:rPr>
              <w:noProof/>
            </w:rPr>
            <w:t>(Jaarverslag Blokker Holding, 2016)</w:t>
          </w:r>
          <w:r w:rsidR="00434D1E">
            <w:fldChar w:fldCharType="end"/>
          </w:r>
        </w:sdtContent>
      </w:sdt>
      <w:r w:rsidR="00A65630">
        <w:t xml:space="preserve">. </w:t>
      </w:r>
      <w:r w:rsidR="00767B47">
        <w:t xml:space="preserve">Het bedrijf heeft zowel </w:t>
      </w:r>
      <w:r>
        <w:t>online als offline verkoopkanalen. Het offl</w:t>
      </w:r>
      <w:r w:rsidR="007912C5">
        <w:t>ine verkoopkanaal telde</w:t>
      </w:r>
      <w:r w:rsidR="00815FBD">
        <w:t xml:space="preserve"> in mei 2017 511</w:t>
      </w:r>
      <w:r>
        <w:t xml:space="preserve"> </w:t>
      </w:r>
      <w:r w:rsidR="00777E1D">
        <w:t>filialen</w:t>
      </w:r>
      <w:r w:rsidR="00767B47">
        <w:t xml:space="preserve"> in Nederland en </w:t>
      </w:r>
      <w:r w:rsidR="00815FBD">
        <w:t>73 in België</w:t>
      </w:r>
      <w:r w:rsidR="00A65630">
        <w:t>. Het distribut</w:t>
      </w:r>
      <w:r w:rsidR="00815FBD">
        <w:t>ienetwerk van Blokker omvat twee</w:t>
      </w:r>
      <w:r w:rsidR="00A65630">
        <w:t xml:space="preserve"> distributiecentra gevestigd in Gelderma</w:t>
      </w:r>
      <w:r w:rsidR="005246CF">
        <w:t xml:space="preserve">lsen en Gouda </w:t>
      </w:r>
      <w:sdt>
        <w:sdtPr>
          <w:id w:val="-1896809461"/>
          <w:citation/>
        </w:sdtPr>
        <w:sdtContent>
          <w:r w:rsidR="005246CF">
            <w:fldChar w:fldCharType="begin"/>
          </w:r>
          <w:r w:rsidR="005246CF">
            <w:instrText xml:space="preserve"> CITATION Blo17 \l 1043 </w:instrText>
          </w:r>
          <w:r w:rsidR="005246CF">
            <w:fldChar w:fldCharType="separate"/>
          </w:r>
          <w:r w:rsidR="00871FB9">
            <w:rPr>
              <w:noProof/>
            </w:rPr>
            <w:t>(Blokker Holding, 2017)</w:t>
          </w:r>
          <w:r w:rsidR="005246CF">
            <w:fldChar w:fldCharType="end"/>
          </w:r>
        </w:sdtContent>
      </w:sdt>
      <w:r w:rsidR="005246CF">
        <w:t xml:space="preserve">. </w:t>
      </w:r>
      <w:r w:rsidR="00A65630">
        <w:t>Het grootste distributiecentrum staat in Geldermalsen en heeft een oppervlakte van 90.000 m².</w:t>
      </w:r>
    </w:p>
    <w:p w:rsidR="005544FA" w:rsidRDefault="005544FA" w:rsidP="005544FA"/>
    <w:p w:rsidR="00A53650" w:rsidRPr="00A53650" w:rsidRDefault="00A53650" w:rsidP="00584FEB">
      <w:pPr>
        <w:pStyle w:val="Kop2"/>
      </w:pPr>
      <w:bookmarkStart w:id="18" w:name="_Toc484510706"/>
      <w:r>
        <w:t>Aanleiding en probleemstelling</w:t>
      </w:r>
      <w:bookmarkEnd w:id="18"/>
    </w:p>
    <w:p w:rsidR="005544FA" w:rsidRDefault="00A53650" w:rsidP="005544FA">
      <w:r>
        <w:t>He</w:t>
      </w:r>
      <w:r w:rsidR="007912C5">
        <w:t>t onderzoek van deze stage is</w:t>
      </w:r>
      <w:r>
        <w:t xml:space="preserve"> gericht op het forecast en bestelproces voor de </w:t>
      </w:r>
      <w:r w:rsidR="009226EA">
        <w:t>promotieartikelen</w:t>
      </w:r>
      <w:r w:rsidR="00D467DB">
        <w:t>. Het managen van</w:t>
      </w:r>
      <w:r>
        <w:t xml:space="preserve"> </w:t>
      </w:r>
      <w:r w:rsidR="009226EA">
        <w:t>promotieartikelen</w:t>
      </w:r>
      <w:r>
        <w:t xml:space="preserve"> vereist een geheel andere benadering dan het managen van de baselineafzet. Het managen van de baseline is vaak geen probleem voor retailers omdat dit ondersteund wordt door </w:t>
      </w:r>
      <w:proofErr w:type="spellStart"/>
      <w:r>
        <w:t>forecasting</w:t>
      </w:r>
      <w:proofErr w:type="spellEnd"/>
      <w:r>
        <w:t xml:space="preserve"> en voorraadmanagement applicaties</w:t>
      </w:r>
      <w:r w:rsidR="00423064">
        <w:t xml:space="preserve"> </w:t>
      </w:r>
      <w:r w:rsidR="00423064">
        <w:fldChar w:fldCharType="begin" w:fldLock="1"/>
      </w:r>
      <w:r w:rsidR="001A5E5A">
        <w:instrText>ADDIN CSL_CITATION { "citationItems" : [ { "id" : "ITEM-1", "itemData" : { "DOI" : "10.1016/j.ijpe.2010.07.007", "ISBN" : "0925-5273", "ISSN" : "09255273", "abstract" : "In recent years, promotions have become a common practice in many retail outlets. Usually these promotions are planned collaboratively by manufacturers and retailers, who jointly agree on the products on promotion, the types of promotions, the price reduction and the timing of promotions. But, the sales can also be influenced by other factors such as weather, holiday periods and festivals, which are sometimes overlooked. In this research, we identify a set of demand factors influencing the sales of a leading soft drink company in the UK. We relate the demand factors with the company's actual sales to gain more insight into the underlying demand structure. We use structural equation modelling for this purpose. The results confirm the role of the promotional factors in the sales uplift for all products. However, the other demand factors are found influential only for some products. Our results suggest different demand structures for different product families, and our findings confirm the importance of collecting and exchanging the proper supply chain information. Our approach may also assist managers to better plan, forecast and promote different products in collaboration with other supply chain partners. ?? 2010 Elsevier B.V. All rights reserved.", "author" : [ { "dropping-particle" : "", "family" : "Ramanathan", "given" : "Usha", "non-dropping-particle" : "", "parse-names" : false, "suffix" : "" }, { "dropping-particle" : "", "family" : "Muyldermans", "given" : "Luc", "non-dropping-particle" : "", "parse-names" : false, "suffix" : "" } ], "container-title" : "International Journal of Production Economics", "id" : "ITEM-1", "issue" : "2", "issued" : { "date-parts" : [ [ "2010" ] ] }, "page" : "538-545", "publisher" : "Elsevier", "title" : "Identifying demand factors for promotional planning and forecasting: A case of a soft drink company in the UK", "type" : "article-journal", "volume" : "128" }, "uris" : [ "http://www.mendeley.com/documents/?uuid=69cb8f60-7775-424e-8ac3-39eb8fb6609e" ] } ], "mendeley" : { "formattedCitation" : "(Ramanathan &amp; Muyldermans, 2010)", "plainTextFormattedCitation" : "(Ramanathan &amp; Muyldermans, 2010)", "previouslyFormattedCitation" : "(Ramanathan &amp; Muyldermans, 2010)" }, "properties" : { "noteIndex" : 0 }, "schema" : "https://github.com/citation-style-language/schema/raw/master/csl-citation.json" }</w:instrText>
      </w:r>
      <w:r w:rsidR="00423064">
        <w:fldChar w:fldCharType="separate"/>
      </w:r>
      <w:r w:rsidR="00423064" w:rsidRPr="00423064">
        <w:rPr>
          <w:noProof/>
        </w:rPr>
        <w:t>(Ramanathan &amp; Muyldermans, 2010)</w:t>
      </w:r>
      <w:r w:rsidR="00423064">
        <w:fldChar w:fldCharType="end"/>
      </w:r>
      <w:r>
        <w:t xml:space="preserve">. </w:t>
      </w:r>
      <w:r w:rsidR="00423064">
        <w:t xml:space="preserve">Dit geldt echter niet voor het managen van de promoties. </w:t>
      </w:r>
      <w:r w:rsidR="004D65BC">
        <w:t>Van Heerde stelde in zijn onderzoek dat veel ret</w:t>
      </w:r>
      <w:r w:rsidR="00A47CFD">
        <w:t xml:space="preserve">ailers voor het inschatten van de promotieafzet en het bepalen van de bestelhoeveelheid nog zijn aangewezen op het onderbuikgevoel welke ondersteund wordt met een vergelijking van promoties uit het verleden </w:t>
      </w:r>
      <w:r w:rsidR="008E0BF3">
        <w:fldChar w:fldCharType="begin" w:fldLock="1"/>
      </w:r>
      <w:r w:rsidR="00A47CFD">
        <w:instrText>ADDIN CSL_CITATION { "citationItems" : [ { "id" : "ITEM-1", "itemData" : { "author" : [ { "dropping-particle" : "", "family" : "Heerde", "given" : "H.", "non-dropping-particle" : "van", "parse-names" : false, "suffix" : "" } ], "container-title" : "Zicht op forecasting van promoties", "id" : "ITEM-1", "issued" : { "date-parts" : [ [ "2015" ] ] }, "title" : "Zicht op forecasting van promoties", "type" : "article-journal" }, "uris" : [ "http://www.mendeley.com/documents/?uuid=7a513f31-73d9-4cdf-b987-f125793795d0" ] } ], "mendeley" : { "formattedCitation" : "(van Heerde, 2015)" }, "properties" : { "noteIndex" : 0 }, "schema" : "https://github.com/citation-style-language/schema/raw/master/csl-citation.json" }</w:instrText>
      </w:r>
      <w:r w:rsidR="008E0BF3">
        <w:fldChar w:fldCharType="separate"/>
      </w:r>
      <w:r w:rsidR="00A47CFD" w:rsidRPr="00A47CFD">
        <w:rPr>
          <w:noProof/>
        </w:rPr>
        <w:t>(van Heerde, 2015)</w:t>
      </w:r>
      <w:r w:rsidR="008E0BF3">
        <w:fldChar w:fldCharType="end"/>
      </w:r>
      <w:r w:rsidR="00A47CFD">
        <w:t xml:space="preserve">. </w:t>
      </w:r>
      <w:r w:rsidR="003C09D5">
        <w:t>Blokker onderv</w:t>
      </w:r>
      <w:r w:rsidR="00D467DB">
        <w:t xml:space="preserve">indt deze problemen ook en wilt </w:t>
      </w:r>
      <w:r w:rsidR="003C09D5">
        <w:t>meer</w:t>
      </w:r>
      <w:r w:rsidR="008C0C8D">
        <w:t xml:space="preserve"> </w:t>
      </w:r>
      <w:r w:rsidR="00584FEB">
        <w:t xml:space="preserve">grip op de </w:t>
      </w:r>
      <w:r w:rsidR="008E0BF3">
        <w:t>voorraadbeschikbaarhei</w:t>
      </w:r>
      <w:r w:rsidR="003C09D5">
        <w:t xml:space="preserve">d van de </w:t>
      </w:r>
      <w:r w:rsidR="009226EA">
        <w:t>promotieartikelen</w:t>
      </w:r>
      <w:r w:rsidR="003C09D5">
        <w:t xml:space="preserve">. De </w:t>
      </w:r>
      <w:r w:rsidR="007912C5">
        <w:t>twee problemen spelen zich af op de volgende punten:</w:t>
      </w:r>
    </w:p>
    <w:p w:rsidR="008E0BF3" w:rsidRDefault="008E0BF3" w:rsidP="002A0A40">
      <w:pPr>
        <w:pStyle w:val="Lijstalinea"/>
        <w:numPr>
          <w:ilvl w:val="0"/>
          <w:numId w:val="4"/>
        </w:numPr>
      </w:pPr>
      <w:r>
        <w:t>D</w:t>
      </w:r>
      <w:r w:rsidR="00CA3E35">
        <w:t xml:space="preserve">e huidige forecast </w:t>
      </w:r>
      <w:proofErr w:type="spellStart"/>
      <w:r w:rsidR="00CA3E35">
        <w:t>accuracy</w:t>
      </w:r>
      <w:proofErr w:type="spellEnd"/>
      <w:r w:rsidR="00CA3E35">
        <w:t xml:space="preserve"> van de </w:t>
      </w:r>
      <w:r w:rsidR="004339EB">
        <w:t>promotieartikelen</w:t>
      </w:r>
      <w:r w:rsidR="00CA3E35">
        <w:t xml:space="preserve"> is laag</w:t>
      </w:r>
      <w:r>
        <w:t xml:space="preserve">. </w:t>
      </w:r>
      <w:r w:rsidR="00423064">
        <w:t xml:space="preserve">Een oorzaak hiervan is dat het </w:t>
      </w:r>
      <w:r w:rsidR="00CA3E35">
        <w:t>forecast proces wordt gemanaged door het onderbuikgevoel en niet op basis van data. De huidige forecast accuracy is niet inzichtelijk, echter wordt de lage accuracy als een probleem ervaren omdat dit direct resulteert in voorraadtekorten of overvoorraden.</w:t>
      </w:r>
    </w:p>
    <w:p w:rsidR="00A65630" w:rsidRDefault="00CA3E35" w:rsidP="002A0A40">
      <w:pPr>
        <w:pStyle w:val="Lijstalinea"/>
        <w:numPr>
          <w:ilvl w:val="0"/>
          <w:numId w:val="4"/>
        </w:numPr>
      </w:pPr>
      <w:r>
        <w:t>Het</w:t>
      </w:r>
      <w:r w:rsidR="00DE137B">
        <w:t xml:space="preserve"> tweede probleem ervaart </w:t>
      </w:r>
      <w:r w:rsidR="007912C5">
        <w:t>Blokker in het bestelproces van</w:t>
      </w:r>
      <w:r w:rsidR="00DE137B">
        <w:t xml:space="preserve"> de </w:t>
      </w:r>
      <w:r w:rsidR="009226EA">
        <w:t>promotieartikelen</w:t>
      </w:r>
      <w:r w:rsidR="00DE137B">
        <w:t>. De forecast wordt door de Supply Chain Planners vertaald naar een inkooporder om voldoende voorraad in het distributiecentrum te hebben. In de huidige situatie</w:t>
      </w:r>
      <w:r w:rsidR="00472448">
        <w:t xml:space="preserve"> is er geen standaard werkwijze om </w:t>
      </w:r>
      <w:r w:rsidR="00AC53AB">
        <w:t xml:space="preserve">deze forecast te vertalen naar </w:t>
      </w:r>
      <w:r w:rsidR="00472448">
        <w:t>en inkooporder. Daarnaast w</w:t>
      </w:r>
      <w:r w:rsidR="007912C5">
        <w:t>ordt er te kort voor start uitlevering</w:t>
      </w:r>
      <w:r w:rsidR="00D34A12">
        <w:t xml:space="preserve"> besteld waardoor </w:t>
      </w:r>
      <w:r w:rsidR="00472448">
        <w:t>niet of nauwelijks kan worden ingespeeld of onvoorziene problemen zoals leveranci</w:t>
      </w:r>
      <w:r w:rsidR="007912C5">
        <w:t>erstekorten</w:t>
      </w:r>
      <w:r w:rsidR="00D467DB">
        <w:t>. Hier</w:t>
      </w:r>
      <w:r w:rsidR="007912C5">
        <w:t>door</w:t>
      </w:r>
      <w:r w:rsidR="006A6894">
        <w:t xml:space="preserve"> </w:t>
      </w:r>
      <w:r w:rsidR="00D467DB">
        <w:t>ontstaan voorraadtekorten of –overschotten.</w:t>
      </w:r>
    </w:p>
    <w:p w:rsidR="003241B9" w:rsidRDefault="003241B9" w:rsidP="00DD26CD"/>
    <w:p w:rsidR="00501E21" w:rsidRPr="00A7378F" w:rsidRDefault="00501E21" w:rsidP="00DD26CD">
      <w:r>
        <w:t xml:space="preserve">Deze twee problemen </w:t>
      </w:r>
      <w:r w:rsidR="00A7378F">
        <w:t xml:space="preserve">zijn in dit onderzoek geanalyseerd en verbeterd </w:t>
      </w:r>
      <w:r>
        <w:t>aan de hand van de volgende onderzoeksvraag:</w:t>
      </w:r>
      <w:r w:rsidR="00A7378F">
        <w:t xml:space="preserve"> </w:t>
      </w:r>
      <w:r w:rsidRPr="00227048">
        <w:rPr>
          <w:i/>
        </w:rPr>
        <w:t>“</w:t>
      </w:r>
      <w:r w:rsidR="00C911EE">
        <w:rPr>
          <w:i/>
        </w:rPr>
        <w:t xml:space="preserve">Hoe </w:t>
      </w:r>
      <w:r w:rsidR="00B77386">
        <w:rPr>
          <w:i/>
        </w:rPr>
        <w:t>kan</w:t>
      </w:r>
      <w:r w:rsidR="002C4BCC">
        <w:rPr>
          <w:i/>
        </w:rPr>
        <w:t xml:space="preserve"> het huidige forecast-</w:t>
      </w:r>
      <w:r w:rsidR="00C911EE">
        <w:rPr>
          <w:i/>
        </w:rPr>
        <w:t xml:space="preserve"> en bestelproces voor de promotiearti</w:t>
      </w:r>
      <w:r w:rsidR="00A76506">
        <w:rPr>
          <w:i/>
        </w:rPr>
        <w:t>kelen verbeterd worden,</w:t>
      </w:r>
      <w:r w:rsidR="00B77386">
        <w:rPr>
          <w:i/>
        </w:rPr>
        <w:t xml:space="preserve"> zodat</w:t>
      </w:r>
      <w:r w:rsidR="00E4787B">
        <w:rPr>
          <w:i/>
        </w:rPr>
        <w:t xml:space="preserve"> de v</w:t>
      </w:r>
      <w:r w:rsidR="00B77386">
        <w:rPr>
          <w:i/>
        </w:rPr>
        <w:t>oorraadbeschikbaarheid toeneemt</w:t>
      </w:r>
      <w:r w:rsidR="00E4787B">
        <w:rPr>
          <w:i/>
        </w:rPr>
        <w:t>?”</w:t>
      </w:r>
      <w:r w:rsidR="00D467DB">
        <w:rPr>
          <w:i/>
        </w:rPr>
        <w:t>.</w:t>
      </w:r>
    </w:p>
    <w:p w:rsidR="005C71C8" w:rsidRPr="003241B9" w:rsidRDefault="005C71C8" w:rsidP="00DD26CD"/>
    <w:p w:rsidR="009D2D5D" w:rsidRDefault="00083A36" w:rsidP="00584FEB">
      <w:pPr>
        <w:pStyle w:val="Kop2"/>
      </w:pPr>
      <w:bookmarkStart w:id="19" w:name="_Toc484510707"/>
      <w:r>
        <w:t>Doe</w:t>
      </w:r>
      <w:r w:rsidR="009D2D5D">
        <w:t>lstelling</w:t>
      </w:r>
      <w:bookmarkEnd w:id="19"/>
      <w:r w:rsidR="009D2D5D">
        <w:tab/>
      </w:r>
    </w:p>
    <w:p w:rsidR="003241B9" w:rsidRPr="009D2D5D" w:rsidRDefault="009D2D5D" w:rsidP="00DD26CD">
      <w:pPr>
        <w:rPr>
          <w:i/>
        </w:rPr>
      </w:pPr>
      <w:r>
        <w:rPr>
          <w:i/>
        </w:rPr>
        <w:t>“Het doel van dit onderzoek is om in een periode van 20 weken een adviesrapport op te leveren waardoor de voorraadbeschikbaarheid</w:t>
      </w:r>
      <w:r w:rsidR="00232B50">
        <w:rPr>
          <w:i/>
        </w:rPr>
        <w:t xml:space="preserve"> voor de </w:t>
      </w:r>
      <w:r w:rsidR="009226EA">
        <w:rPr>
          <w:i/>
        </w:rPr>
        <w:t>promotieartikelen</w:t>
      </w:r>
      <w:r>
        <w:rPr>
          <w:i/>
        </w:rPr>
        <w:t xml:space="preserve"> binnen Blokker verbeterd wordt, dit door te focussen op het </w:t>
      </w:r>
      <w:proofErr w:type="spellStart"/>
      <w:r>
        <w:rPr>
          <w:i/>
        </w:rPr>
        <w:t>forecasting</w:t>
      </w:r>
      <w:proofErr w:type="spellEnd"/>
      <w:r>
        <w:rPr>
          <w:i/>
        </w:rPr>
        <w:t xml:space="preserve"> en bestelproces.”</w:t>
      </w:r>
    </w:p>
    <w:p w:rsidR="003D624A" w:rsidRDefault="003D624A" w:rsidP="00DD26CD"/>
    <w:p w:rsidR="003D624A" w:rsidRDefault="00F47597" w:rsidP="003D624A">
      <w:pPr>
        <w:pStyle w:val="Kop2"/>
      </w:pPr>
      <w:bookmarkStart w:id="20" w:name="_Toc484510708"/>
      <w:r>
        <w:t>Missie en Merkwaarden Blokker</w:t>
      </w:r>
      <w:bookmarkEnd w:id="20"/>
    </w:p>
    <w:p w:rsidR="00F47597" w:rsidRDefault="00F47597" w:rsidP="003D624A">
      <w:r>
        <w:t xml:space="preserve">In de missie van Blokker zijn een aantal kernwaarden opgenomen. Deze kernwaarden beschrijven het DNA, en daarmee de identiteit van Blokker. </w:t>
      </w:r>
      <w:r w:rsidR="00E36B86">
        <w:t xml:space="preserve">De relevantie van dit onderzoek staat in lijn met </w:t>
      </w:r>
      <w:r w:rsidR="00D03277">
        <w:t>de missie van het bedrijf:</w:t>
      </w:r>
    </w:p>
    <w:p w:rsidR="00F47597" w:rsidRDefault="00F47597" w:rsidP="003D624A">
      <w:pPr>
        <w:rPr>
          <w:i/>
        </w:rPr>
      </w:pPr>
      <w:r w:rsidRPr="00F47597">
        <w:rPr>
          <w:i/>
        </w:rPr>
        <w:t>“</w:t>
      </w:r>
      <w:r>
        <w:rPr>
          <w:i/>
        </w:rPr>
        <w:t xml:space="preserve">Blokker is dé winkel voor je eigentijdse huishouden. Wij </w:t>
      </w:r>
      <w:r w:rsidRPr="00F47597">
        <w:rPr>
          <w:b/>
          <w:i/>
        </w:rPr>
        <w:t>bieden alles</w:t>
      </w:r>
      <w:r w:rsidRPr="00F47597">
        <w:rPr>
          <w:i/>
        </w:rPr>
        <w:t xml:space="preserve"> om van je huis een thuis te maken. Van schoonmaken tot koken en van tafelen met vrienden, van je huis opruimen tot je huis gezellig maken en van opstaan tot slapen gaan. </w:t>
      </w:r>
      <w:r>
        <w:rPr>
          <w:i/>
        </w:rPr>
        <w:t>Ieder moment van je dag”.</w:t>
      </w:r>
    </w:p>
    <w:p w:rsidR="00F47597" w:rsidRDefault="00F47597" w:rsidP="003D624A">
      <w:pPr>
        <w:rPr>
          <w:i/>
        </w:rPr>
      </w:pPr>
    </w:p>
    <w:p w:rsidR="00F47597" w:rsidRDefault="00F47597" w:rsidP="003D624A">
      <w:r>
        <w:t xml:space="preserve">Dit </w:t>
      </w:r>
      <w:r w:rsidR="000333B7">
        <w:t>staat</w:t>
      </w:r>
      <w:r>
        <w:t xml:space="preserve"> uit</w:t>
      </w:r>
      <w:r w:rsidR="00A76506">
        <w:t>ge</w:t>
      </w:r>
      <w:r>
        <w:t>drukt in de volgende merkwaarde van het bedrijf:</w:t>
      </w:r>
    </w:p>
    <w:p w:rsidR="00F47597" w:rsidRPr="00F47597" w:rsidRDefault="00F47597" w:rsidP="003D624A">
      <w:pPr>
        <w:rPr>
          <w:i/>
        </w:rPr>
      </w:pPr>
      <w:r w:rsidRPr="00F47597">
        <w:rPr>
          <w:i/>
        </w:rPr>
        <w:t xml:space="preserve">“Betrouwbaar. In kwaliteit, in prijs, in </w:t>
      </w:r>
      <w:r w:rsidRPr="00F47597">
        <w:rPr>
          <w:b/>
          <w:i/>
        </w:rPr>
        <w:t>aanbod</w:t>
      </w:r>
      <w:r w:rsidRPr="00F47597">
        <w:rPr>
          <w:i/>
        </w:rPr>
        <w:t>: je vindt het en slaagt altijd bij Blokker.”</w:t>
      </w:r>
    </w:p>
    <w:p w:rsidR="00D03277" w:rsidRDefault="00D03277" w:rsidP="003D624A"/>
    <w:p w:rsidR="003D624A" w:rsidRDefault="00E36B86" w:rsidP="00DD26CD">
      <w:r>
        <w:t>T</w:t>
      </w:r>
      <w:r w:rsidR="007912C5">
        <w:t>wee zaken zijn extra benadrukt</w:t>
      </w:r>
      <w:r>
        <w:t xml:space="preserve">: “bieden alles” en “aanbod”. Om </w:t>
      </w:r>
      <w:r w:rsidR="0067000C">
        <w:t>artikelen</w:t>
      </w:r>
      <w:r>
        <w:t xml:space="preserve"> aan te kunnen bieden is het aanhouden van voorraad een vereiste. Voorraad zowel in de filialen, als in het distributiecentrum.</w:t>
      </w:r>
      <w:r w:rsidR="007912C5">
        <w:t xml:space="preserve"> In dit onderzoek staat het verbeteren van de </w:t>
      </w:r>
      <w:r w:rsidR="00165002">
        <w:t xml:space="preserve">voorraadbeschikbaarheid van </w:t>
      </w:r>
      <w:r w:rsidR="009226EA">
        <w:t>promotieartikelen</w:t>
      </w:r>
      <w:r w:rsidR="00165002">
        <w:t xml:space="preserve"> centraal. Het doel </w:t>
      </w:r>
      <w:r w:rsidR="00D467DB">
        <w:t xml:space="preserve">is om deze te verhogen door een verbetering </w:t>
      </w:r>
      <w:r w:rsidR="00165002">
        <w:t xml:space="preserve">van het forecast en bestelproces. De voorraadbeschikbaarheid </w:t>
      </w:r>
      <w:r w:rsidR="00165002">
        <w:lastRenderedPageBreak/>
        <w:t xml:space="preserve">weerspiegelt het aanbod in de filialen en is daarmee een essentiële vereiste om aan de missie te voldoen. Met behulp van dit onderzoek </w:t>
      </w:r>
      <w:r w:rsidR="00D467DB">
        <w:t>wordt</w:t>
      </w:r>
      <w:r w:rsidR="000333B7">
        <w:t xml:space="preserve"> </w:t>
      </w:r>
      <w:r w:rsidR="00B5346E">
        <w:t xml:space="preserve">getracht deze kernwaarde van Blokker te verbeteren zodat het bedrijf zijn missie ook daadwerkelijk </w:t>
      </w:r>
      <w:r w:rsidR="007912C5">
        <w:t>kan realiseren.</w:t>
      </w:r>
    </w:p>
    <w:p w:rsidR="00B5346E" w:rsidRPr="003241B9" w:rsidRDefault="00B5346E" w:rsidP="00DD26CD"/>
    <w:p w:rsidR="003241B9" w:rsidRDefault="003241B9" w:rsidP="00232B50">
      <w:pPr>
        <w:pStyle w:val="Kop2"/>
      </w:pPr>
      <w:bookmarkStart w:id="21" w:name="_Toc484510709"/>
      <w:r>
        <w:t>Aanpak</w:t>
      </w:r>
      <w:r w:rsidR="009D2D5D">
        <w:t xml:space="preserve"> en Rapport indeling</w:t>
      </w:r>
      <w:bookmarkEnd w:id="21"/>
    </w:p>
    <w:p w:rsidR="00CF7F54" w:rsidRDefault="00CF7F54" w:rsidP="00232B50">
      <w:r>
        <w:t>Het onderzoek is gestructureerd vormgegeven aan de hand van d</w:t>
      </w:r>
      <w:r w:rsidR="00A71845">
        <w:t xml:space="preserve">e vijf stappen (DMAIC) van </w:t>
      </w:r>
      <w:r>
        <w:t xml:space="preserve">Six Sigma. </w:t>
      </w:r>
      <w:r w:rsidR="0000115B">
        <w:t>De eerste drie fases (</w:t>
      </w:r>
      <w:proofErr w:type="spellStart"/>
      <w:r w:rsidR="0000115B">
        <w:t>define</w:t>
      </w:r>
      <w:proofErr w:type="spellEnd"/>
      <w:r w:rsidR="0000115B">
        <w:t xml:space="preserve">, </w:t>
      </w:r>
      <w:proofErr w:type="spellStart"/>
      <w:r w:rsidR="0000115B">
        <w:t>m</w:t>
      </w:r>
      <w:r w:rsidR="00232B50">
        <w:t>easure</w:t>
      </w:r>
      <w:proofErr w:type="spellEnd"/>
      <w:r w:rsidR="00232B50">
        <w:t xml:space="preserve"> en </w:t>
      </w:r>
      <w:r w:rsidR="0000115B">
        <w:t>a</w:t>
      </w:r>
      <w:r w:rsidR="00236B61">
        <w:t>nalyse</w:t>
      </w:r>
      <w:r w:rsidR="00232B50">
        <w:t>) vormen de huidige situatie ana</w:t>
      </w:r>
      <w:r w:rsidR="0000115B">
        <w:t>lyse. De laatste twee stappen (</w:t>
      </w:r>
      <w:proofErr w:type="spellStart"/>
      <w:r w:rsidR="0000115B">
        <w:t>improve</w:t>
      </w:r>
      <w:proofErr w:type="spellEnd"/>
      <w:r w:rsidR="0000115B">
        <w:t xml:space="preserve"> en c</w:t>
      </w:r>
      <w:r w:rsidR="00232B50">
        <w:t>ontrol) vormen de verbeterde situatie.</w:t>
      </w:r>
    </w:p>
    <w:p w:rsidR="00232B50" w:rsidRDefault="00232B50" w:rsidP="00232B50"/>
    <w:p w:rsidR="00A356D6" w:rsidRDefault="000333B7" w:rsidP="00A356D6">
      <w:r>
        <w:t xml:space="preserve">In hoofdstuk drie is </w:t>
      </w:r>
      <w:r w:rsidR="00232B50">
        <w:t xml:space="preserve">het theoretische kader toegelicht. In dit hoofdstuk </w:t>
      </w:r>
      <w:r>
        <w:t>is</w:t>
      </w:r>
      <w:r w:rsidR="00232B50">
        <w:t xml:space="preserve"> de </w:t>
      </w:r>
      <w:r w:rsidR="007912C5">
        <w:t>scope van dit onderzoek bepaald</w:t>
      </w:r>
      <w:r>
        <w:t xml:space="preserve"> en</w:t>
      </w:r>
      <w:r w:rsidR="00A76506">
        <w:t xml:space="preserve"> het onderzoekmodel verklaard</w:t>
      </w:r>
      <w:r w:rsidR="00232B50">
        <w:t xml:space="preserve">. Hoofdstuk vier is een uitwerking van de </w:t>
      </w:r>
      <w:proofErr w:type="spellStart"/>
      <w:r w:rsidR="00232B50">
        <w:t>define</w:t>
      </w:r>
      <w:proofErr w:type="spellEnd"/>
      <w:r w:rsidR="00232B50">
        <w:t xml:space="preserve"> fase.</w:t>
      </w:r>
      <w:r>
        <w:t xml:space="preserve"> In hoofdstuk vijf is </w:t>
      </w:r>
      <w:r w:rsidR="00A356D6">
        <w:t xml:space="preserve">de huidige situatie gekwantificeerd door de prestaties van de drie </w:t>
      </w:r>
      <w:proofErr w:type="spellStart"/>
      <w:r w:rsidR="00A356D6">
        <w:t>CTQ’s</w:t>
      </w:r>
      <w:proofErr w:type="spellEnd"/>
      <w:r w:rsidR="00A356D6">
        <w:t xml:space="preserve"> te meten. Het daaropvolgende hoofdstuk vormt </w:t>
      </w:r>
      <w:r w:rsidR="00D467DB">
        <w:t>een analyse waarom de huidige targets</w:t>
      </w:r>
      <w:r w:rsidR="00A356D6">
        <w:t xml:space="preserve"> niet </w:t>
      </w:r>
      <w:r w:rsidR="00D467DB">
        <w:t xml:space="preserve">(kunnen) </w:t>
      </w:r>
      <w:r w:rsidR="00A356D6">
        <w:t xml:space="preserve">worden waargemaakt. </w:t>
      </w:r>
      <w:r w:rsidR="00D467DB">
        <w:t>Op basis van deze analyse wordt</w:t>
      </w:r>
      <w:r>
        <w:t xml:space="preserve"> </w:t>
      </w:r>
      <w:r w:rsidR="00A356D6">
        <w:t>in hoofdstuk zeven en acht een verbeterd proces voor de forecast en het bestellen beschreven. Om verbetervoorstellen te kunnen waarborgen is in hoofdstuk negen beschreven hoe h</w:t>
      </w:r>
      <w:r w:rsidR="00A76506">
        <w:t>et (implementatie)proces beheerd</w:t>
      </w:r>
      <w:r w:rsidR="00A356D6">
        <w:t xml:space="preserve"> moet worden. In hoofdstuk tien zijn de </w:t>
      </w:r>
      <w:r w:rsidR="003C09D5">
        <w:t>financiële</w:t>
      </w:r>
      <w:r w:rsidR="00A356D6">
        <w:t xml:space="preserve"> </w:t>
      </w:r>
      <w:r w:rsidR="003C09D5">
        <w:t>consequenties</w:t>
      </w:r>
      <w:r w:rsidR="00A356D6">
        <w:t xml:space="preserve"> van de verbetervoorstellen beschreven </w:t>
      </w:r>
      <w:r w:rsidR="007912C5">
        <w:t>door middel van</w:t>
      </w:r>
      <w:r w:rsidR="00A356D6">
        <w:t xml:space="preserve"> een kosten-batenanalyse. Hoofdstuk elf, twaalf en </w:t>
      </w:r>
      <w:r w:rsidR="00C05B29">
        <w:t>dertien vormen achtereenvolgend</w:t>
      </w:r>
      <w:r w:rsidR="00A356D6">
        <w:t xml:space="preserve"> de conclusie, aanbeveling en discussie. Het rapport </w:t>
      </w:r>
      <w:r>
        <w:t xml:space="preserve">is </w:t>
      </w:r>
      <w:r w:rsidR="00A356D6">
        <w:t xml:space="preserve">afgesloten met </w:t>
      </w:r>
      <w:r w:rsidR="00A76506">
        <w:t>een literatuurlijst en bijlagen.</w:t>
      </w:r>
    </w:p>
    <w:p w:rsidR="004215CC" w:rsidRDefault="00096059" w:rsidP="00200946">
      <w:pPr>
        <w:pStyle w:val="Kop1"/>
      </w:pPr>
      <w:r>
        <w:br w:type="column"/>
      </w:r>
      <w:bookmarkStart w:id="22" w:name="_Toc484510710"/>
      <w:r w:rsidR="000A3F14">
        <w:lastRenderedPageBreak/>
        <w:t>Gehanteerde Definities</w:t>
      </w:r>
      <w:bookmarkEnd w:id="22"/>
    </w:p>
    <w:p w:rsidR="00A356D6" w:rsidRDefault="00A356D6" w:rsidP="00200946"/>
    <w:p w:rsidR="004215CC" w:rsidRPr="001D4890" w:rsidRDefault="004215CC" w:rsidP="00200946">
      <w:r>
        <w:rPr>
          <w:b/>
          <w:i/>
        </w:rPr>
        <w:t>100-procent aantallen –</w:t>
      </w:r>
      <w:r w:rsidR="001D4890">
        <w:rPr>
          <w:b/>
          <w:i/>
        </w:rPr>
        <w:t xml:space="preserve"> </w:t>
      </w:r>
      <w:r w:rsidR="001D4890">
        <w:t>Lijst met</w:t>
      </w:r>
      <w:r w:rsidR="003036DF">
        <w:t xml:space="preserve"> de definitieve benodigde </w:t>
      </w:r>
      <w:r w:rsidR="001D4890">
        <w:t>aantallen van een</w:t>
      </w:r>
      <w:r w:rsidR="003036DF">
        <w:t xml:space="preserve"> artikel in een bepaalde folder. Deze aantallen </w:t>
      </w:r>
      <w:r w:rsidR="00A7378F">
        <w:t>zijn twee weken voor start uitlevering bekend</w:t>
      </w:r>
      <w:r w:rsidR="003036DF">
        <w:t>.</w:t>
      </w:r>
    </w:p>
    <w:p w:rsidR="004215CC" w:rsidRDefault="004215CC" w:rsidP="00200946">
      <w:pPr>
        <w:rPr>
          <w:b/>
        </w:rPr>
      </w:pPr>
    </w:p>
    <w:p w:rsidR="004215CC" w:rsidRPr="00920BD9" w:rsidRDefault="004215CC" w:rsidP="00200946">
      <w:r w:rsidRPr="004215CC">
        <w:rPr>
          <w:b/>
          <w:i/>
        </w:rPr>
        <w:t>Baselineafzet</w:t>
      </w:r>
      <w:r>
        <w:rPr>
          <w:b/>
          <w:i/>
        </w:rPr>
        <w:t xml:space="preserve"> – </w:t>
      </w:r>
      <w:r w:rsidR="00920BD9">
        <w:t>Basisvraag van een bepaald product, promoties vallen hier buiten.</w:t>
      </w:r>
    </w:p>
    <w:p w:rsidR="004215CC" w:rsidRDefault="004215CC" w:rsidP="00200946"/>
    <w:p w:rsidR="004215CC" w:rsidRPr="00920BD9" w:rsidRDefault="008C0C8D" w:rsidP="00200946">
      <w:r>
        <w:rPr>
          <w:b/>
          <w:i/>
        </w:rPr>
        <w:t xml:space="preserve">Baselineforecast </w:t>
      </w:r>
      <w:r w:rsidR="004215CC" w:rsidRPr="004215CC">
        <w:rPr>
          <w:b/>
          <w:i/>
        </w:rPr>
        <w:t xml:space="preserve">– </w:t>
      </w:r>
      <w:r w:rsidR="00920BD9">
        <w:t>Voorspelling van de basisvraag van een bepaald product.</w:t>
      </w:r>
    </w:p>
    <w:p w:rsidR="004215CC" w:rsidRDefault="004215CC" w:rsidP="00200946"/>
    <w:p w:rsidR="00AC53AB" w:rsidRPr="00AC53AB" w:rsidRDefault="00AC53AB" w:rsidP="00200946">
      <w:r>
        <w:rPr>
          <w:b/>
          <w:i/>
        </w:rPr>
        <w:t>Baselinevoorraad</w:t>
      </w:r>
      <w:r>
        <w:rPr>
          <w:b/>
          <w:i/>
        </w:rPr>
        <w:t xml:space="preserve"> </w:t>
      </w:r>
      <w:r w:rsidRPr="004215CC">
        <w:rPr>
          <w:b/>
          <w:i/>
        </w:rPr>
        <w:t>–</w:t>
      </w:r>
      <w:r>
        <w:rPr>
          <w:b/>
          <w:i/>
        </w:rPr>
        <w:t xml:space="preserve"> </w:t>
      </w:r>
      <w:r>
        <w:t>Voorraadlevel welke wordt aangehouden voor het beheersen van de basisvraag.</w:t>
      </w:r>
    </w:p>
    <w:p w:rsidR="00AC53AB" w:rsidRPr="00AC53AB" w:rsidRDefault="00AC53AB" w:rsidP="00200946"/>
    <w:p w:rsidR="004215CC" w:rsidRPr="00920BD9" w:rsidRDefault="008C0C8D" w:rsidP="00200946">
      <w:r>
        <w:rPr>
          <w:b/>
          <w:i/>
        </w:rPr>
        <w:t xml:space="preserve">BE </w:t>
      </w:r>
      <w:r w:rsidR="004215CC" w:rsidRPr="004215CC">
        <w:rPr>
          <w:b/>
          <w:i/>
        </w:rPr>
        <w:t>–</w:t>
      </w:r>
      <w:r w:rsidR="00920BD9">
        <w:rPr>
          <w:b/>
          <w:i/>
        </w:rPr>
        <w:t xml:space="preserve"> </w:t>
      </w:r>
      <w:r w:rsidR="00920BD9">
        <w:t>Besteleenheid. Aantal per hoeveel een consumenteneenheid verpakt zit, en naar de filialen gestuurd wordt.</w:t>
      </w:r>
    </w:p>
    <w:p w:rsidR="005C7568" w:rsidRDefault="005C7568" w:rsidP="00200946">
      <w:pPr>
        <w:rPr>
          <w:b/>
          <w:i/>
        </w:rPr>
      </w:pPr>
    </w:p>
    <w:p w:rsidR="005C7568" w:rsidRPr="00920BD9" w:rsidRDefault="005C7568" w:rsidP="005C7568">
      <w:proofErr w:type="spellStart"/>
      <w:r>
        <w:rPr>
          <w:b/>
          <w:i/>
        </w:rPr>
        <w:t>CatMan</w:t>
      </w:r>
      <w:proofErr w:type="spellEnd"/>
      <w:r>
        <w:rPr>
          <w:b/>
          <w:i/>
        </w:rPr>
        <w:t xml:space="preserve"> – </w:t>
      </w:r>
      <w:r w:rsidR="00920BD9">
        <w:t>Categorie Manager. Verantwoordelijk voor het opstellen van de promotieforecast.</w:t>
      </w:r>
    </w:p>
    <w:p w:rsidR="005C7568" w:rsidRDefault="005C7568" w:rsidP="00200946">
      <w:pPr>
        <w:rPr>
          <w:b/>
          <w:i/>
        </w:rPr>
      </w:pPr>
    </w:p>
    <w:p w:rsidR="005C7568" w:rsidRDefault="005C7568" w:rsidP="00200946">
      <w:r>
        <w:rPr>
          <w:b/>
          <w:i/>
        </w:rPr>
        <w:t>CTQ –</w:t>
      </w:r>
      <w:r w:rsidR="00920BD9">
        <w:rPr>
          <w:b/>
          <w:i/>
        </w:rPr>
        <w:t xml:space="preserve"> </w:t>
      </w:r>
      <w:r w:rsidR="00920BD9">
        <w:t xml:space="preserve">Critical </w:t>
      </w:r>
      <w:proofErr w:type="spellStart"/>
      <w:r w:rsidR="00920BD9">
        <w:t>To</w:t>
      </w:r>
      <w:proofErr w:type="spellEnd"/>
      <w:r w:rsidR="00920BD9">
        <w:t xml:space="preserve"> </w:t>
      </w:r>
      <w:proofErr w:type="spellStart"/>
      <w:r w:rsidR="00920BD9">
        <w:t>Quality</w:t>
      </w:r>
      <w:proofErr w:type="spellEnd"/>
      <w:r w:rsidR="00920BD9">
        <w:t>. Meetbare kwaliteitseigenschap waar</w:t>
      </w:r>
      <w:r w:rsidR="003259C8">
        <w:t>aan</w:t>
      </w:r>
      <w:r w:rsidR="00920BD9">
        <w:t xml:space="preserve"> een proces moet voldoen om de behoeften van de (interne) klant te voorzien.</w:t>
      </w:r>
    </w:p>
    <w:p w:rsidR="00920BD9" w:rsidRPr="00920BD9" w:rsidRDefault="00920BD9" w:rsidP="00200946"/>
    <w:p w:rsidR="005C7568" w:rsidRPr="00920BD9" w:rsidRDefault="005C7568" w:rsidP="005C7568">
      <w:r>
        <w:rPr>
          <w:b/>
          <w:i/>
        </w:rPr>
        <w:t xml:space="preserve">DMAIC – </w:t>
      </w:r>
      <w:r w:rsidR="00920BD9">
        <w:t xml:space="preserve">Vijf toegepaste stappen in de Six Sigma methodologie bestaande uit: </w:t>
      </w:r>
      <w:proofErr w:type="spellStart"/>
      <w:r w:rsidR="00920BD9">
        <w:t>Define</w:t>
      </w:r>
      <w:proofErr w:type="spellEnd"/>
      <w:r w:rsidR="00920BD9">
        <w:t xml:space="preserve">, </w:t>
      </w:r>
      <w:proofErr w:type="spellStart"/>
      <w:r w:rsidR="00920BD9">
        <w:t>Measure</w:t>
      </w:r>
      <w:proofErr w:type="spellEnd"/>
      <w:r w:rsidR="00920BD9">
        <w:t xml:space="preserve">, </w:t>
      </w:r>
      <w:r w:rsidR="00236B61">
        <w:t>Analyse</w:t>
      </w:r>
      <w:r w:rsidR="00920BD9">
        <w:t xml:space="preserve"> en Control.</w:t>
      </w:r>
    </w:p>
    <w:p w:rsidR="005C7568" w:rsidRDefault="005C7568" w:rsidP="00200946">
      <w:pPr>
        <w:rPr>
          <w:b/>
          <w:i/>
        </w:rPr>
      </w:pPr>
    </w:p>
    <w:p w:rsidR="005C7568" w:rsidRPr="004215CC" w:rsidRDefault="005C7568" w:rsidP="005C7568">
      <w:r>
        <w:rPr>
          <w:b/>
          <w:i/>
        </w:rPr>
        <w:t>e-DC –</w:t>
      </w:r>
      <w:r w:rsidR="00920BD9">
        <w:t xml:space="preserve"> Distributiecentrum van Blokker voor enkel de online verkopen.</w:t>
      </w:r>
      <w:r>
        <w:rPr>
          <w:b/>
          <w:i/>
        </w:rPr>
        <w:t xml:space="preserve"> </w:t>
      </w:r>
    </w:p>
    <w:p w:rsidR="005C7568" w:rsidRDefault="005C7568" w:rsidP="00200946">
      <w:pPr>
        <w:rPr>
          <w:b/>
          <w:i/>
        </w:rPr>
      </w:pPr>
    </w:p>
    <w:p w:rsidR="005C7568" w:rsidRPr="00920BD9" w:rsidRDefault="005C7568" w:rsidP="005C7568">
      <w:r>
        <w:rPr>
          <w:b/>
          <w:i/>
        </w:rPr>
        <w:t xml:space="preserve">Forecast – </w:t>
      </w:r>
      <w:r w:rsidR="00920BD9">
        <w:t>Vraagvoorspelling.</w:t>
      </w:r>
    </w:p>
    <w:p w:rsidR="005C7568" w:rsidRPr="005C7568" w:rsidRDefault="005C7568" w:rsidP="00200946">
      <w:pPr>
        <w:rPr>
          <w:b/>
          <w:i/>
        </w:rPr>
      </w:pPr>
    </w:p>
    <w:p w:rsidR="005C7568" w:rsidRPr="00920BD9" w:rsidRDefault="005C7568" w:rsidP="005C7568">
      <w:r>
        <w:rPr>
          <w:b/>
          <w:i/>
        </w:rPr>
        <w:t xml:space="preserve">Forecast accuracy – </w:t>
      </w:r>
      <w:r w:rsidR="00920BD9">
        <w:t>Verhouding tussen de</w:t>
      </w:r>
      <w:r w:rsidR="004339EB">
        <w:t xml:space="preserve"> forecast en de werkelijke afzet</w:t>
      </w:r>
      <w:r w:rsidR="00920BD9">
        <w:t xml:space="preserve"> uitgedrukt in een percentage.</w:t>
      </w:r>
    </w:p>
    <w:p w:rsidR="005C7568" w:rsidRDefault="005C7568" w:rsidP="00200946">
      <w:pPr>
        <w:rPr>
          <w:b/>
          <w:i/>
        </w:rPr>
      </w:pPr>
    </w:p>
    <w:p w:rsidR="005C7568" w:rsidRPr="00E154F8" w:rsidRDefault="005C7568" w:rsidP="005C7568">
      <w:r>
        <w:rPr>
          <w:b/>
          <w:i/>
        </w:rPr>
        <w:t xml:space="preserve">Gewogen-Factor-Score – </w:t>
      </w:r>
      <w:r w:rsidR="00E154F8">
        <w:t xml:space="preserve">Methode om bepaalde waarden zwaarder mee te laten wegen om een nauwkeurige uitkomt te realiseren. </w:t>
      </w:r>
    </w:p>
    <w:p w:rsidR="005C7568" w:rsidRDefault="005C7568" w:rsidP="00200946">
      <w:pPr>
        <w:rPr>
          <w:b/>
          <w:i/>
        </w:rPr>
      </w:pPr>
    </w:p>
    <w:p w:rsidR="005C7568" w:rsidRPr="00920BD9" w:rsidRDefault="009226EA" w:rsidP="005C7568">
      <w:r>
        <w:rPr>
          <w:b/>
          <w:i/>
        </w:rPr>
        <w:t>MIN-MAX</w:t>
      </w:r>
      <w:r w:rsidR="005C7568">
        <w:rPr>
          <w:b/>
          <w:i/>
        </w:rPr>
        <w:t xml:space="preserve"> – </w:t>
      </w:r>
      <w:r w:rsidR="003259C8">
        <w:t>Voorraadbeheermodel. Bepaald en berekend wanneer en hoeveel er besteld moet worden.</w:t>
      </w:r>
    </w:p>
    <w:p w:rsidR="005C7568" w:rsidRDefault="005C7568" w:rsidP="00200946">
      <w:pPr>
        <w:rPr>
          <w:b/>
          <w:i/>
        </w:rPr>
      </w:pPr>
    </w:p>
    <w:p w:rsidR="005C7568" w:rsidRPr="00E154F8" w:rsidRDefault="005C7568" w:rsidP="005C7568">
      <w:r>
        <w:rPr>
          <w:b/>
          <w:i/>
        </w:rPr>
        <w:t xml:space="preserve">MOQ – </w:t>
      </w:r>
      <w:r w:rsidR="00E154F8">
        <w:t>Minimum Order Quantity. Minimale bestelhoeveelheid bij de leverancier.</w:t>
      </w:r>
    </w:p>
    <w:p w:rsidR="005C7568" w:rsidRDefault="005C7568" w:rsidP="00200946">
      <w:pPr>
        <w:rPr>
          <w:b/>
          <w:i/>
        </w:rPr>
      </w:pPr>
    </w:p>
    <w:p w:rsidR="005C7568" w:rsidRPr="00E154F8" w:rsidRDefault="005C7568" w:rsidP="005C7568">
      <w:r>
        <w:rPr>
          <w:b/>
          <w:i/>
        </w:rPr>
        <w:t xml:space="preserve">Promotie – </w:t>
      </w:r>
      <w:r w:rsidR="00E154F8">
        <w:t>Verkoopondersteunende activiteiten d</w:t>
      </w:r>
      <w:r w:rsidR="004339EB">
        <w:t>ie tot doel hebben de afzet</w:t>
      </w:r>
      <w:r w:rsidR="00E154F8">
        <w:t xml:space="preserve"> tijdelijk en blijvend te stimuleren.</w:t>
      </w:r>
    </w:p>
    <w:p w:rsidR="005C7568" w:rsidRDefault="005C7568" w:rsidP="00200946">
      <w:pPr>
        <w:rPr>
          <w:b/>
          <w:i/>
        </w:rPr>
      </w:pPr>
    </w:p>
    <w:p w:rsidR="005C7568" w:rsidRPr="00E154F8" w:rsidRDefault="005C7568" w:rsidP="005C7568">
      <w:r>
        <w:rPr>
          <w:b/>
          <w:i/>
        </w:rPr>
        <w:t xml:space="preserve">Promotieafzet – </w:t>
      </w:r>
      <w:r w:rsidR="00E154F8">
        <w:t>Totaal van verkopen gedurende een promotie.</w:t>
      </w:r>
    </w:p>
    <w:p w:rsidR="005C7568" w:rsidRDefault="005C7568" w:rsidP="00200946">
      <w:pPr>
        <w:rPr>
          <w:b/>
          <w:i/>
        </w:rPr>
      </w:pPr>
    </w:p>
    <w:p w:rsidR="005C7568" w:rsidRPr="00E154F8" w:rsidRDefault="005C7568" w:rsidP="005C7568">
      <w:r>
        <w:rPr>
          <w:b/>
          <w:i/>
        </w:rPr>
        <w:t xml:space="preserve">Promotieforecast – </w:t>
      </w:r>
      <w:r w:rsidR="004339EB">
        <w:t>Voorspelling van de afzet</w:t>
      </w:r>
      <w:r w:rsidR="00E154F8">
        <w:t xml:space="preserve"> als gevolg van promotionele activiteiten.</w:t>
      </w:r>
    </w:p>
    <w:p w:rsidR="005C7568" w:rsidRDefault="005C7568" w:rsidP="00200946">
      <w:pPr>
        <w:rPr>
          <w:b/>
          <w:i/>
        </w:rPr>
      </w:pPr>
    </w:p>
    <w:p w:rsidR="005C7568" w:rsidRPr="005F7A99" w:rsidRDefault="005C7568" w:rsidP="005C7568">
      <w:r>
        <w:rPr>
          <w:b/>
          <w:i/>
        </w:rPr>
        <w:t xml:space="preserve">Six Sigma – </w:t>
      </w:r>
      <w:r w:rsidR="005F7A99">
        <w:t>Proces verbetermethodiek met als doel om de kwaliteit en resultaat van een proces te verbeteren door de variatie te reduceren.</w:t>
      </w:r>
    </w:p>
    <w:p w:rsidR="005C7568" w:rsidRDefault="005C7568" w:rsidP="00200946">
      <w:pPr>
        <w:rPr>
          <w:b/>
          <w:i/>
        </w:rPr>
      </w:pPr>
    </w:p>
    <w:p w:rsidR="007756F1" w:rsidRPr="001D4890" w:rsidRDefault="007756F1" w:rsidP="007756F1">
      <w:r>
        <w:rPr>
          <w:b/>
          <w:i/>
        </w:rPr>
        <w:t xml:space="preserve">Slim4 – </w:t>
      </w:r>
      <w:r w:rsidR="001D4890">
        <w:t xml:space="preserve">Integrale software oplossing voor </w:t>
      </w:r>
      <w:proofErr w:type="spellStart"/>
      <w:r w:rsidR="001D4890">
        <w:t>forecasting</w:t>
      </w:r>
      <w:proofErr w:type="spellEnd"/>
      <w:r w:rsidR="001D4890">
        <w:t xml:space="preserve"> en voorraadmanagement.</w:t>
      </w:r>
    </w:p>
    <w:p w:rsidR="005C7568" w:rsidRDefault="005C7568" w:rsidP="00200946">
      <w:pPr>
        <w:rPr>
          <w:b/>
          <w:i/>
        </w:rPr>
      </w:pPr>
    </w:p>
    <w:p w:rsidR="007756F1" w:rsidRPr="005F7A99" w:rsidRDefault="007756F1" w:rsidP="007756F1">
      <w:r>
        <w:rPr>
          <w:b/>
          <w:i/>
        </w:rPr>
        <w:t xml:space="preserve">Start Uitlevering – </w:t>
      </w:r>
      <w:r w:rsidR="005F7A99">
        <w:t>Tijdstip waarop het distributiecentrum start met het beleve</w:t>
      </w:r>
      <w:r w:rsidR="004339EB">
        <w:t>ren van filialen voor de promotie</w:t>
      </w:r>
      <w:r w:rsidR="005F7A99">
        <w:t>aantallen.</w:t>
      </w:r>
    </w:p>
    <w:p w:rsidR="007756F1" w:rsidRDefault="007756F1" w:rsidP="00200946">
      <w:pPr>
        <w:rPr>
          <w:b/>
          <w:i/>
        </w:rPr>
      </w:pPr>
    </w:p>
    <w:p w:rsidR="007756F1" w:rsidRPr="001D4890" w:rsidRDefault="007756F1" w:rsidP="007756F1">
      <w:r>
        <w:rPr>
          <w:b/>
          <w:i/>
        </w:rPr>
        <w:t xml:space="preserve">Upliftfactor – </w:t>
      </w:r>
      <w:r w:rsidR="001D4890">
        <w:t>Extra verkopen tijdens de promotieperiode uitgedrukt in aantal maal de baselineafzet.</w:t>
      </w:r>
    </w:p>
    <w:p w:rsidR="007756F1" w:rsidRDefault="007756F1" w:rsidP="00200946">
      <w:pPr>
        <w:rPr>
          <w:b/>
          <w:i/>
        </w:rPr>
      </w:pPr>
    </w:p>
    <w:p w:rsidR="007756F1" w:rsidRDefault="00920BD9" w:rsidP="00200946">
      <w:pPr>
        <w:rPr>
          <w:b/>
          <w:i/>
        </w:rPr>
      </w:pPr>
      <w:r>
        <w:rPr>
          <w:b/>
          <w:i/>
        </w:rPr>
        <w:t xml:space="preserve">Voorraadkosten – </w:t>
      </w:r>
      <w:r w:rsidR="005F7A99">
        <w:t>Kosten voor het voorraadhouden, bestaande uit rente-, ruimte- en risicokosten.</w:t>
      </w:r>
    </w:p>
    <w:p w:rsidR="005C7568" w:rsidRPr="005C7568" w:rsidRDefault="005C7568" w:rsidP="00200946">
      <w:pPr>
        <w:rPr>
          <w:b/>
          <w:i/>
        </w:rPr>
      </w:pPr>
    </w:p>
    <w:p w:rsidR="005C7568" w:rsidRDefault="005C7568" w:rsidP="00200946"/>
    <w:p w:rsidR="00A356D6" w:rsidRDefault="00A356D6" w:rsidP="00200946"/>
    <w:p w:rsidR="004215CC" w:rsidRDefault="004215CC" w:rsidP="00200946"/>
    <w:p w:rsidR="00ED2858" w:rsidRDefault="00497C75" w:rsidP="004215CC">
      <w:pPr>
        <w:pStyle w:val="Kop1"/>
      </w:pPr>
      <w:r>
        <w:br w:type="column"/>
      </w:r>
      <w:bookmarkStart w:id="23" w:name="_Toc484510711"/>
      <w:r w:rsidR="00ED2858">
        <w:lastRenderedPageBreak/>
        <w:t>Theoretisch Kader</w:t>
      </w:r>
      <w:r w:rsidR="00434D1E">
        <w:t xml:space="preserve"> en Onderzoek</w:t>
      </w:r>
      <w:r w:rsidR="00232B50">
        <w:t>model</w:t>
      </w:r>
      <w:bookmarkEnd w:id="23"/>
    </w:p>
    <w:p w:rsidR="00ED2858" w:rsidRDefault="00ED2858" w:rsidP="003C09D5">
      <w:r>
        <w:t xml:space="preserve">Het theoretisch kader vormt </w:t>
      </w:r>
      <w:r w:rsidR="005E21BD">
        <w:t>de theoretische basis die nodig is om het praktijkproblee</w:t>
      </w:r>
      <w:r w:rsidR="003C09D5">
        <w:t xml:space="preserve">m binnen Blokker op te lossen. In dit hoofdstuk </w:t>
      </w:r>
      <w:r w:rsidR="004D65BC">
        <w:t>is achtereenvolgens</w:t>
      </w:r>
      <w:r w:rsidR="00B77386">
        <w:t xml:space="preserve"> de afbakening, theoretisch kader en het onderzoekmodel toegelicht.</w:t>
      </w:r>
    </w:p>
    <w:p w:rsidR="00F23965" w:rsidRDefault="00F23965" w:rsidP="003C09D5"/>
    <w:p w:rsidR="00F23965" w:rsidRDefault="00693F3E" w:rsidP="003C09D5">
      <w:pPr>
        <w:pStyle w:val="Kop2"/>
      </w:pPr>
      <w:bookmarkStart w:id="24" w:name="_Toc484510712"/>
      <w:r>
        <w:t>Afbakening</w:t>
      </w:r>
      <w:bookmarkEnd w:id="24"/>
    </w:p>
    <w:p w:rsidR="00B11636" w:rsidRDefault="00B11636" w:rsidP="003C09D5">
      <w:r>
        <w:t>Voorafgaand aan het onderzoek is het noodzakelijk om het project juist af te bakenen. Onderzoek is gebaat bij een duidelijke scope zodat een concreet en tastbaar onderzoek kan plaatsvinden</w:t>
      </w:r>
      <w:sdt>
        <w:sdtPr>
          <w:id w:val="-484009952"/>
          <w:citation/>
        </w:sdtPr>
        <w:sdtContent>
          <w:r w:rsidR="00B77386">
            <w:fldChar w:fldCharType="begin"/>
          </w:r>
          <w:r w:rsidR="00B77386">
            <w:instrText xml:space="preserve"> CITATION BBa13 \l 1043 </w:instrText>
          </w:r>
          <w:r w:rsidR="00B77386">
            <w:fldChar w:fldCharType="separate"/>
          </w:r>
          <w:r w:rsidR="00871FB9">
            <w:rPr>
              <w:noProof/>
            </w:rPr>
            <w:t xml:space="preserve"> (Baarda, 2013)</w:t>
          </w:r>
          <w:r w:rsidR="00B77386">
            <w:fldChar w:fldCharType="end"/>
          </w:r>
        </w:sdtContent>
      </w:sdt>
      <w:r w:rsidR="00B77386">
        <w:t xml:space="preserve">. </w:t>
      </w:r>
      <w:r>
        <w:t>Het</w:t>
      </w:r>
      <w:r w:rsidR="00D177D8">
        <w:t xml:space="preserve"> proces voor het managen van promoties</w:t>
      </w:r>
      <w:r>
        <w:t xml:space="preserve"> heeft raakvlak met verschillende afdelingen binnen het bedrijf. Blokker</w:t>
      </w:r>
      <w:r w:rsidR="003C09D5">
        <w:t xml:space="preserve"> voert</w:t>
      </w:r>
      <w:r>
        <w:t xml:space="preserve"> ongeve</w:t>
      </w:r>
      <w:r w:rsidR="00CF48AF">
        <w:t xml:space="preserve">er 30 folders per jaar en </w:t>
      </w:r>
      <w:r>
        <w:t>elke</w:t>
      </w:r>
      <w:r w:rsidR="00A92AEF">
        <w:t xml:space="preserve"> folder </w:t>
      </w:r>
      <w:r w:rsidR="00CF48AF">
        <w:t xml:space="preserve">bevat </w:t>
      </w:r>
      <w:r w:rsidR="00A92AEF">
        <w:t xml:space="preserve">400 tot 1000 artikelen. Dit maakt het noodzakelijk om een </w:t>
      </w:r>
      <w:r w:rsidR="003A5BF5">
        <w:t>heldere</w:t>
      </w:r>
      <w:r w:rsidR="00A92AEF">
        <w:t xml:space="preserve"> onderzoekscope te leggen voor een onderzoeksperiode van 20 weken. </w:t>
      </w:r>
      <w:r w:rsidR="00CF48AF">
        <w:t>In tabel 3</w:t>
      </w:r>
      <w:r w:rsidR="00A92AEF">
        <w:t>.1</w:t>
      </w:r>
      <w:r w:rsidR="00A7378F">
        <w:t xml:space="preserve"> zijn</w:t>
      </w:r>
      <w:r>
        <w:t xml:space="preserve"> </w:t>
      </w:r>
      <w:r w:rsidR="00A92AEF">
        <w:t>de aspecten weergegeven die in en buiten de scope van dit onderzoek vallen.</w:t>
      </w:r>
    </w:p>
    <w:tbl>
      <w:tblPr>
        <w:tblStyle w:val="Gemiddeldearcering1-accent3"/>
        <w:tblW w:w="0" w:type="auto"/>
        <w:tblInd w:w="108" w:type="dxa"/>
        <w:tblLook w:val="04A0" w:firstRow="1" w:lastRow="0" w:firstColumn="1" w:lastColumn="0" w:noHBand="0" w:noVBand="1"/>
      </w:tblPr>
      <w:tblGrid>
        <w:gridCol w:w="4363"/>
        <w:gridCol w:w="4579"/>
      </w:tblGrid>
      <w:tr w:rsidR="00B11636" w:rsidTr="009665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3" w:type="dxa"/>
          </w:tcPr>
          <w:p w:rsidR="00B11636" w:rsidRDefault="00B11636" w:rsidP="003C09D5">
            <w:pPr>
              <w:pStyle w:val="Geenafstand"/>
              <w:jc w:val="both"/>
              <w:rPr>
                <w:sz w:val="20"/>
                <w:szCs w:val="20"/>
              </w:rPr>
            </w:pPr>
            <w:r>
              <w:rPr>
                <w:sz w:val="20"/>
                <w:szCs w:val="20"/>
              </w:rPr>
              <w:t>In Scope</w:t>
            </w:r>
          </w:p>
        </w:tc>
        <w:tc>
          <w:tcPr>
            <w:tcW w:w="4579" w:type="dxa"/>
          </w:tcPr>
          <w:p w:rsidR="00B11636" w:rsidRDefault="00B11636" w:rsidP="003C09D5">
            <w:pPr>
              <w:pStyle w:val="Geenafstand"/>
              <w:jc w:val="both"/>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Out of Scope</w:t>
            </w:r>
          </w:p>
        </w:tc>
      </w:tr>
      <w:tr w:rsidR="00B11636" w:rsidTr="009665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3" w:type="dxa"/>
          </w:tcPr>
          <w:p w:rsidR="00B11636" w:rsidRPr="003C09D5" w:rsidRDefault="00683828" w:rsidP="003C09D5">
            <w:pPr>
              <w:pStyle w:val="Geenafstand"/>
              <w:jc w:val="both"/>
              <w:rPr>
                <w:b w:val="0"/>
                <w:sz w:val="20"/>
                <w:szCs w:val="20"/>
              </w:rPr>
            </w:pPr>
            <w:r w:rsidRPr="003C09D5">
              <w:rPr>
                <w:b w:val="0"/>
                <w:sz w:val="20"/>
                <w:szCs w:val="20"/>
              </w:rPr>
              <w:t>Promotieafzet</w:t>
            </w:r>
          </w:p>
        </w:tc>
        <w:tc>
          <w:tcPr>
            <w:tcW w:w="4579" w:type="dxa"/>
          </w:tcPr>
          <w:p w:rsidR="00B11636" w:rsidRPr="003C09D5" w:rsidRDefault="00683828" w:rsidP="003C09D5">
            <w:pPr>
              <w:pStyle w:val="Geenafstand"/>
              <w:jc w:val="both"/>
              <w:cnfStyle w:val="000000100000" w:firstRow="0" w:lastRow="0" w:firstColumn="0" w:lastColumn="0" w:oddVBand="0" w:evenVBand="0" w:oddHBand="1" w:evenHBand="0" w:firstRowFirstColumn="0" w:firstRowLastColumn="0" w:lastRowFirstColumn="0" w:lastRowLastColumn="0"/>
              <w:rPr>
                <w:sz w:val="20"/>
                <w:szCs w:val="20"/>
              </w:rPr>
            </w:pPr>
            <w:r w:rsidRPr="003C09D5">
              <w:rPr>
                <w:sz w:val="20"/>
                <w:szCs w:val="20"/>
              </w:rPr>
              <w:t>Baselineafzet</w:t>
            </w:r>
          </w:p>
        </w:tc>
      </w:tr>
      <w:tr w:rsidR="00B11636" w:rsidTr="0096658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3" w:type="dxa"/>
          </w:tcPr>
          <w:p w:rsidR="00B11636" w:rsidRPr="003C09D5" w:rsidRDefault="00B11636" w:rsidP="003C09D5">
            <w:pPr>
              <w:pStyle w:val="Geenafstand"/>
              <w:jc w:val="both"/>
              <w:rPr>
                <w:b w:val="0"/>
                <w:sz w:val="20"/>
                <w:szCs w:val="20"/>
              </w:rPr>
            </w:pPr>
            <w:r w:rsidRPr="003C09D5">
              <w:rPr>
                <w:b w:val="0"/>
                <w:sz w:val="20"/>
                <w:szCs w:val="20"/>
              </w:rPr>
              <w:t>Forecast proces</w:t>
            </w:r>
            <w:r w:rsidR="00E12507" w:rsidRPr="003C09D5">
              <w:rPr>
                <w:b w:val="0"/>
                <w:sz w:val="20"/>
                <w:szCs w:val="20"/>
              </w:rPr>
              <w:t xml:space="preserve"> + </w:t>
            </w:r>
            <w:r w:rsidR="00683828" w:rsidRPr="003C09D5">
              <w:rPr>
                <w:b w:val="0"/>
                <w:sz w:val="20"/>
                <w:szCs w:val="20"/>
              </w:rPr>
              <w:t xml:space="preserve">DC </w:t>
            </w:r>
            <w:proofErr w:type="spellStart"/>
            <w:r w:rsidR="00683828" w:rsidRPr="003C09D5">
              <w:rPr>
                <w:b w:val="0"/>
                <w:sz w:val="20"/>
                <w:szCs w:val="20"/>
              </w:rPr>
              <w:t>Replenishment</w:t>
            </w:r>
            <w:proofErr w:type="spellEnd"/>
          </w:p>
        </w:tc>
        <w:tc>
          <w:tcPr>
            <w:tcW w:w="4579" w:type="dxa"/>
          </w:tcPr>
          <w:p w:rsidR="00B11636" w:rsidRPr="003C09D5" w:rsidRDefault="00E12507" w:rsidP="003C09D5">
            <w:pPr>
              <w:pStyle w:val="Geenafstand"/>
              <w:jc w:val="both"/>
              <w:cnfStyle w:val="000000010000" w:firstRow="0" w:lastRow="0" w:firstColumn="0" w:lastColumn="0" w:oddVBand="0" w:evenVBand="0" w:oddHBand="0" w:evenHBand="1" w:firstRowFirstColumn="0" w:firstRowLastColumn="0" w:lastRowFirstColumn="0" w:lastRowLastColumn="0"/>
              <w:rPr>
                <w:sz w:val="20"/>
                <w:szCs w:val="20"/>
              </w:rPr>
            </w:pPr>
            <w:r w:rsidRPr="003C09D5">
              <w:rPr>
                <w:sz w:val="20"/>
                <w:szCs w:val="20"/>
              </w:rPr>
              <w:t xml:space="preserve">DC – Winkel </w:t>
            </w:r>
            <w:proofErr w:type="spellStart"/>
            <w:r w:rsidRPr="003C09D5">
              <w:rPr>
                <w:sz w:val="20"/>
                <w:szCs w:val="20"/>
              </w:rPr>
              <w:t>Replenishment</w:t>
            </w:r>
            <w:proofErr w:type="spellEnd"/>
          </w:p>
        </w:tc>
      </w:tr>
      <w:tr w:rsidR="00B11636" w:rsidRPr="00FF0E71" w:rsidTr="009665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3" w:type="dxa"/>
          </w:tcPr>
          <w:p w:rsidR="00B11636" w:rsidRPr="003C09D5" w:rsidRDefault="00B11636" w:rsidP="003C09D5">
            <w:pPr>
              <w:pStyle w:val="Geenafstand"/>
              <w:jc w:val="both"/>
              <w:rPr>
                <w:b w:val="0"/>
                <w:sz w:val="20"/>
                <w:szCs w:val="20"/>
                <w:lang w:val="en-GB"/>
              </w:rPr>
            </w:pPr>
            <w:r w:rsidRPr="003C09D5">
              <w:rPr>
                <w:b w:val="0"/>
                <w:sz w:val="20"/>
                <w:szCs w:val="20"/>
                <w:lang w:val="en-GB"/>
              </w:rPr>
              <w:t xml:space="preserve">Top </w:t>
            </w:r>
            <w:proofErr w:type="spellStart"/>
            <w:r w:rsidR="00E12507" w:rsidRPr="003C09D5">
              <w:rPr>
                <w:b w:val="0"/>
                <w:sz w:val="20"/>
                <w:szCs w:val="20"/>
                <w:lang w:val="en-GB"/>
              </w:rPr>
              <w:t>vier</w:t>
            </w:r>
            <w:proofErr w:type="spellEnd"/>
            <w:r w:rsidR="00E12507" w:rsidRPr="003C09D5">
              <w:rPr>
                <w:b w:val="0"/>
                <w:sz w:val="20"/>
                <w:szCs w:val="20"/>
                <w:lang w:val="en-GB"/>
              </w:rPr>
              <w:t xml:space="preserve"> </w:t>
            </w:r>
            <w:proofErr w:type="spellStart"/>
            <w:r w:rsidR="00E12507" w:rsidRPr="003C09D5">
              <w:rPr>
                <w:b w:val="0"/>
                <w:sz w:val="20"/>
                <w:szCs w:val="20"/>
                <w:lang w:val="en-GB"/>
              </w:rPr>
              <w:t>leveranciers</w:t>
            </w:r>
            <w:proofErr w:type="spellEnd"/>
            <w:r w:rsidR="00E12507" w:rsidRPr="003C09D5">
              <w:rPr>
                <w:b w:val="0"/>
                <w:sz w:val="20"/>
                <w:szCs w:val="20"/>
                <w:lang w:val="en-GB"/>
              </w:rPr>
              <w:t xml:space="preserve"> (Philips, Proctor &amp; Gamble, </w:t>
            </w:r>
            <w:proofErr w:type="spellStart"/>
            <w:r w:rsidR="00E12507" w:rsidRPr="003C09D5">
              <w:rPr>
                <w:b w:val="0"/>
                <w:sz w:val="20"/>
                <w:szCs w:val="20"/>
                <w:lang w:val="en-GB"/>
              </w:rPr>
              <w:t>Curver</w:t>
            </w:r>
            <w:proofErr w:type="spellEnd"/>
            <w:r w:rsidR="00E12507" w:rsidRPr="003C09D5">
              <w:rPr>
                <w:b w:val="0"/>
                <w:sz w:val="20"/>
                <w:szCs w:val="20"/>
                <w:lang w:val="en-GB"/>
              </w:rPr>
              <w:t xml:space="preserve"> </w:t>
            </w:r>
            <w:proofErr w:type="spellStart"/>
            <w:r w:rsidR="00E12507" w:rsidRPr="003C09D5">
              <w:rPr>
                <w:b w:val="0"/>
                <w:sz w:val="20"/>
                <w:szCs w:val="20"/>
                <w:lang w:val="en-GB"/>
              </w:rPr>
              <w:t>en</w:t>
            </w:r>
            <w:proofErr w:type="spellEnd"/>
            <w:r w:rsidR="00E12507" w:rsidRPr="003C09D5">
              <w:rPr>
                <w:b w:val="0"/>
                <w:sz w:val="20"/>
                <w:szCs w:val="20"/>
                <w:lang w:val="en-GB"/>
              </w:rPr>
              <w:t xml:space="preserve"> </w:t>
            </w:r>
            <w:proofErr w:type="spellStart"/>
            <w:r w:rsidR="00CE019A" w:rsidRPr="003C09D5">
              <w:rPr>
                <w:b w:val="0"/>
                <w:sz w:val="20"/>
                <w:szCs w:val="20"/>
                <w:lang w:val="en-GB"/>
              </w:rPr>
              <w:t>Tefal</w:t>
            </w:r>
            <w:proofErr w:type="spellEnd"/>
            <w:r w:rsidR="00CE019A" w:rsidRPr="003C09D5">
              <w:rPr>
                <w:b w:val="0"/>
                <w:sz w:val="20"/>
                <w:szCs w:val="20"/>
                <w:lang w:val="en-GB"/>
              </w:rPr>
              <w:t>.</w:t>
            </w:r>
            <w:r w:rsidR="00CF48AF">
              <w:rPr>
                <w:b w:val="0"/>
                <w:sz w:val="20"/>
                <w:szCs w:val="20"/>
                <w:lang w:val="en-GB"/>
              </w:rPr>
              <w:t>)</w:t>
            </w:r>
          </w:p>
        </w:tc>
        <w:tc>
          <w:tcPr>
            <w:tcW w:w="4579" w:type="dxa"/>
          </w:tcPr>
          <w:p w:rsidR="00B11636" w:rsidRPr="003C09D5" w:rsidRDefault="00B11636" w:rsidP="003C09D5">
            <w:pPr>
              <w:pStyle w:val="Geenafstand"/>
              <w:jc w:val="both"/>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3C09D5">
              <w:rPr>
                <w:sz w:val="20"/>
                <w:szCs w:val="20"/>
                <w:lang w:val="en-GB"/>
              </w:rPr>
              <w:t>Overige</w:t>
            </w:r>
            <w:proofErr w:type="spellEnd"/>
            <w:r w:rsidRPr="003C09D5">
              <w:rPr>
                <w:sz w:val="20"/>
                <w:szCs w:val="20"/>
                <w:lang w:val="en-GB"/>
              </w:rPr>
              <w:t xml:space="preserve"> </w:t>
            </w:r>
            <w:proofErr w:type="spellStart"/>
            <w:r w:rsidRPr="003C09D5">
              <w:rPr>
                <w:sz w:val="20"/>
                <w:szCs w:val="20"/>
                <w:lang w:val="en-GB"/>
              </w:rPr>
              <w:t>leveranciers</w:t>
            </w:r>
            <w:proofErr w:type="spellEnd"/>
          </w:p>
        </w:tc>
      </w:tr>
      <w:tr w:rsidR="00B11636" w:rsidRPr="00FF0E71" w:rsidTr="0096658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3" w:type="dxa"/>
          </w:tcPr>
          <w:p w:rsidR="00B11636" w:rsidRPr="003C09D5" w:rsidRDefault="00CD7BFA" w:rsidP="00CD7BFA">
            <w:pPr>
              <w:pStyle w:val="Geenafstand"/>
              <w:jc w:val="both"/>
              <w:rPr>
                <w:b w:val="0"/>
                <w:sz w:val="20"/>
                <w:szCs w:val="20"/>
              </w:rPr>
            </w:pPr>
            <w:r>
              <w:rPr>
                <w:b w:val="0"/>
                <w:sz w:val="20"/>
                <w:szCs w:val="20"/>
              </w:rPr>
              <w:t>Basis a</w:t>
            </w:r>
            <w:r w:rsidR="00E12507" w:rsidRPr="003C09D5">
              <w:rPr>
                <w:b w:val="0"/>
                <w:sz w:val="20"/>
                <w:szCs w:val="20"/>
              </w:rPr>
              <w:t>rtikelen</w:t>
            </w:r>
            <w:r>
              <w:rPr>
                <w:b w:val="0"/>
                <w:sz w:val="20"/>
                <w:szCs w:val="20"/>
              </w:rPr>
              <w:t xml:space="preserve"> (staan hele jaar door op schap)</w:t>
            </w:r>
          </w:p>
        </w:tc>
        <w:tc>
          <w:tcPr>
            <w:tcW w:w="4579" w:type="dxa"/>
          </w:tcPr>
          <w:p w:rsidR="00B11636" w:rsidRPr="003C09D5" w:rsidRDefault="00B11636" w:rsidP="003C09D5">
            <w:pPr>
              <w:pStyle w:val="Geenafstand"/>
              <w:jc w:val="both"/>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3C09D5">
              <w:rPr>
                <w:sz w:val="20"/>
                <w:szCs w:val="20"/>
              </w:rPr>
              <w:t>Seizoensartikelen</w:t>
            </w:r>
            <w:proofErr w:type="spellEnd"/>
            <w:r w:rsidR="00E12507" w:rsidRPr="003C09D5">
              <w:rPr>
                <w:sz w:val="20"/>
                <w:szCs w:val="20"/>
              </w:rPr>
              <w:t xml:space="preserve"> + eenmalig</w:t>
            </w:r>
          </w:p>
        </w:tc>
      </w:tr>
      <w:tr w:rsidR="00683828" w:rsidRPr="00FF0E71" w:rsidTr="009665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3" w:type="dxa"/>
          </w:tcPr>
          <w:p w:rsidR="00683828" w:rsidRPr="003C09D5" w:rsidRDefault="00683828" w:rsidP="003C09D5">
            <w:pPr>
              <w:pStyle w:val="Geenafstand"/>
              <w:jc w:val="both"/>
              <w:rPr>
                <w:b w:val="0"/>
                <w:sz w:val="20"/>
                <w:szCs w:val="20"/>
              </w:rPr>
            </w:pPr>
            <w:r w:rsidRPr="003C09D5">
              <w:rPr>
                <w:b w:val="0"/>
                <w:sz w:val="20"/>
                <w:szCs w:val="20"/>
              </w:rPr>
              <w:t>Actieve artikelen</w:t>
            </w:r>
          </w:p>
        </w:tc>
        <w:tc>
          <w:tcPr>
            <w:tcW w:w="4579" w:type="dxa"/>
          </w:tcPr>
          <w:p w:rsidR="00683828" w:rsidRPr="003C09D5" w:rsidRDefault="00683828" w:rsidP="003C09D5">
            <w:pPr>
              <w:pStyle w:val="Geenafstand"/>
              <w:jc w:val="both"/>
              <w:cnfStyle w:val="000000100000" w:firstRow="0" w:lastRow="0" w:firstColumn="0" w:lastColumn="0" w:oddVBand="0" w:evenVBand="0" w:oddHBand="1" w:evenHBand="0" w:firstRowFirstColumn="0" w:firstRowLastColumn="0" w:lastRowFirstColumn="0" w:lastRowLastColumn="0"/>
              <w:rPr>
                <w:sz w:val="20"/>
                <w:szCs w:val="20"/>
              </w:rPr>
            </w:pPr>
            <w:r w:rsidRPr="003C09D5">
              <w:rPr>
                <w:sz w:val="20"/>
                <w:szCs w:val="20"/>
              </w:rPr>
              <w:t>Uitlopend en Inactief</w:t>
            </w:r>
          </w:p>
        </w:tc>
      </w:tr>
      <w:tr w:rsidR="00B11636" w:rsidRPr="00FF0E71" w:rsidTr="0096658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3" w:type="dxa"/>
          </w:tcPr>
          <w:p w:rsidR="00B11636" w:rsidRPr="003C09D5" w:rsidRDefault="00E12507" w:rsidP="00CB23E4">
            <w:pPr>
              <w:pStyle w:val="Geenafstand"/>
              <w:jc w:val="both"/>
              <w:rPr>
                <w:b w:val="0"/>
                <w:sz w:val="20"/>
                <w:szCs w:val="20"/>
              </w:rPr>
            </w:pPr>
            <w:r w:rsidRPr="003C09D5">
              <w:rPr>
                <w:b w:val="0"/>
                <w:sz w:val="20"/>
                <w:szCs w:val="20"/>
              </w:rPr>
              <w:t>Offline verkopen Blokker Nederland</w:t>
            </w:r>
            <w:r w:rsidR="00CB23E4">
              <w:rPr>
                <w:b w:val="0"/>
                <w:sz w:val="20"/>
                <w:szCs w:val="20"/>
              </w:rPr>
              <w:t xml:space="preserve"> (511</w:t>
            </w:r>
            <w:r w:rsidR="00B11636" w:rsidRPr="003C09D5">
              <w:rPr>
                <w:b w:val="0"/>
                <w:sz w:val="20"/>
                <w:szCs w:val="20"/>
              </w:rPr>
              <w:t xml:space="preserve"> filialen) </w:t>
            </w:r>
          </w:p>
        </w:tc>
        <w:tc>
          <w:tcPr>
            <w:tcW w:w="4579" w:type="dxa"/>
          </w:tcPr>
          <w:p w:rsidR="00B11636" w:rsidRPr="003C09D5" w:rsidRDefault="00B11636" w:rsidP="003C09D5">
            <w:pPr>
              <w:pStyle w:val="Geenafstand"/>
              <w:keepNext/>
              <w:jc w:val="both"/>
              <w:cnfStyle w:val="000000010000" w:firstRow="0" w:lastRow="0" w:firstColumn="0" w:lastColumn="0" w:oddVBand="0" w:evenVBand="0" w:oddHBand="0" w:evenHBand="1" w:firstRowFirstColumn="0" w:firstRowLastColumn="0" w:lastRowFirstColumn="0" w:lastRowLastColumn="0"/>
              <w:rPr>
                <w:sz w:val="20"/>
                <w:szCs w:val="20"/>
              </w:rPr>
            </w:pPr>
            <w:r w:rsidRPr="003C09D5">
              <w:rPr>
                <w:sz w:val="20"/>
                <w:szCs w:val="20"/>
              </w:rPr>
              <w:t>Online verkopen</w:t>
            </w:r>
            <w:r w:rsidR="00683828" w:rsidRPr="003C09D5">
              <w:rPr>
                <w:sz w:val="20"/>
                <w:szCs w:val="20"/>
              </w:rPr>
              <w:t xml:space="preserve"> + Blokker </w:t>
            </w:r>
            <w:r w:rsidR="00777E1D">
              <w:rPr>
                <w:sz w:val="20"/>
                <w:szCs w:val="20"/>
              </w:rPr>
              <w:t>filialen</w:t>
            </w:r>
            <w:r w:rsidR="00683828" w:rsidRPr="003C09D5">
              <w:rPr>
                <w:sz w:val="20"/>
                <w:szCs w:val="20"/>
              </w:rPr>
              <w:t xml:space="preserve"> </w:t>
            </w:r>
            <w:r w:rsidR="00E12507" w:rsidRPr="003C09D5">
              <w:rPr>
                <w:sz w:val="20"/>
                <w:szCs w:val="20"/>
              </w:rPr>
              <w:t>België</w:t>
            </w:r>
          </w:p>
        </w:tc>
      </w:tr>
    </w:tbl>
    <w:p w:rsidR="00E12507" w:rsidRDefault="003C09D5" w:rsidP="003C09D5">
      <w:pPr>
        <w:pStyle w:val="Bijschrift"/>
      </w:pPr>
      <w:r>
        <w:t>Tabel 3</w:t>
      </w:r>
      <w:r w:rsidR="00D467DB">
        <w:t xml:space="preserve">.1: </w:t>
      </w:r>
      <w:r w:rsidR="00E12507">
        <w:t>Afbakening onderzoek</w:t>
      </w:r>
    </w:p>
    <w:p w:rsidR="00E12507" w:rsidRDefault="00683828" w:rsidP="003C09D5">
      <w:r>
        <w:t>Allereerst is het belangrijk om onderscheid te maken tussen twee belangrijke begrippen:</w:t>
      </w:r>
    </w:p>
    <w:p w:rsidR="00683828" w:rsidRDefault="00683828" w:rsidP="003C09D5">
      <w:pPr>
        <w:pStyle w:val="Lijstalinea"/>
        <w:numPr>
          <w:ilvl w:val="0"/>
          <w:numId w:val="5"/>
        </w:numPr>
      </w:pPr>
      <w:r>
        <w:t xml:space="preserve">Promotieafzet: dit zijn alle verkopen </w:t>
      </w:r>
      <w:r w:rsidR="00CE019A">
        <w:t>van a</w:t>
      </w:r>
      <w:r>
        <w:t>rtikele</w:t>
      </w:r>
      <w:r w:rsidR="00CB23E4">
        <w:t>n tijdens een specifieke promotieperiode</w:t>
      </w:r>
      <w:r w:rsidR="00A92AEF">
        <w:t xml:space="preserve"> en vormen daarmee de essentie van dit onderzoek.</w:t>
      </w:r>
    </w:p>
    <w:p w:rsidR="00683828" w:rsidRDefault="00683828" w:rsidP="003C09D5">
      <w:pPr>
        <w:pStyle w:val="Lijstalinea"/>
        <w:numPr>
          <w:ilvl w:val="0"/>
          <w:numId w:val="5"/>
        </w:numPr>
      </w:pPr>
      <w:r>
        <w:t>Baselineafzet: dit</w:t>
      </w:r>
      <w:r w:rsidR="00CE019A">
        <w:t xml:space="preserve"> zijn alle verkopen van artikelen buiten een </w:t>
      </w:r>
      <w:r w:rsidR="00A92AEF">
        <w:t>promotie en vallen daarmee buiten de essentie van dit onderzoek.</w:t>
      </w:r>
    </w:p>
    <w:p w:rsidR="00CE019A" w:rsidRDefault="00CE019A" w:rsidP="003C09D5"/>
    <w:p w:rsidR="00CE019A" w:rsidRDefault="003A5BF5" w:rsidP="003C09D5">
      <w:r>
        <w:t>Daarnaast is</w:t>
      </w:r>
      <w:r w:rsidR="00D25A57">
        <w:t xml:space="preserve"> er een selectie gemaakt van de</w:t>
      </w:r>
      <w:r>
        <w:t xml:space="preserve"> top vier leveranciers.</w:t>
      </w:r>
      <w:r w:rsidR="00D467DB">
        <w:t xml:space="preserve"> Op basis van de omzet en afzet tijdens promoties in 2016 </w:t>
      </w:r>
      <w:r w:rsidR="00CE019A">
        <w:t xml:space="preserve">zijn deze leveranciers: Philips, </w:t>
      </w:r>
      <w:proofErr w:type="spellStart"/>
      <w:r w:rsidR="00CE019A">
        <w:t>Proctor</w:t>
      </w:r>
      <w:proofErr w:type="spellEnd"/>
      <w:r w:rsidR="00CE019A">
        <w:t xml:space="preserve"> &amp; Gamble, Curver en Tefal. De artikelen</w:t>
      </w:r>
      <w:r w:rsidR="00A7378F">
        <w:t xml:space="preserve"> onder de overige leveranciers zijn</w:t>
      </w:r>
      <w:r w:rsidR="00CE019A">
        <w:t xml:space="preserve"> niet in dit onderzoek meegenomen. Hier is bewust voor gekozen omdat de dataset anders te groot kan uitvallen. Op het mo</w:t>
      </w:r>
      <w:r w:rsidR="00A76506">
        <w:t xml:space="preserve">ment dat dit te groot </w:t>
      </w:r>
      <w:r w:rsidR="000333B7">
        <w:t>is</w:t>
      </w:r>
      <w:r w:rsidR="00A76506">
        <w:t xml:space="preserve">, </w:t>
      </w:r>
      <w:r w:rsidR="00CE019A">
        <w:t>ontstaat het gevaar dat de oplossingen slecht</w:t>
      </w:r>
      <w:r>
        <w:t>s voor een beperkte groep geldt</w:t>
      </w:r>
      <w:r w:rsidR="00CE019A">
        <w:t xml:space="preserve"> of da</w:t>
      </w:r>
      <w:r w:rsidR="005F62E6">
        <w:t>t het te groot blijkt voor een onderzoeksp</w:t>
      </w:r>
      <w:r w:rsidR="00CE019A">
        <w:t>eriode van 20 weken.</w:t>
      </w:r>
    </w:p>
    <w:p w:rsidR="00CE019A" w:rsidRDefault="00CE019A" w:rsidP="003C09D5"/>
    <w:p w:rsidR="00CE019A" w:rsidRDefault="005F62E6" w:rsidP="003C09D5">
      <w:r>
        <w:t xml:space="preserve">Als laatste punt </w:t>
      </w:r>
      <w:r w:rsidR="00A7378F">
        <w:t>zijn</w:t>
      </w:r>
      <w:r>
        <w:t xml:space="preserve"> enkel</w:t>
      </w:r>
      <w:r w:rsidR="00CE019A">
        <w:t xml:space="preserve"> de offline verkopen van de Blokker </w:t>
      </w:r>
      <w:r w:rsidR="00777E1D">
        <w:t>filialen</w:t>
      </w:r>
      <w:r w:rsidR="00CE019A">
        <w:t xml:space="preserve"> in Nederland in beschouwing genomen. Online verkopen en de verkopen in België vallen buiten de scope van dit onderzoek.</w:t>
      </w:r>
    </w:p>
    <w:p w:rsidR="00E12507" w:rsidRPr="00E12507" w:rsidRDefault="00E12507" w:rsidP="003C09D5"/>
    <w:p w:rsidR="007F7F61" w:rsidRDefault="00B11636" w:rsidP="003C09D5">
      <w:pPr>
        <w:pStyle w:val="Kop2"/>
      </w:pPr>
      <w:bookmarkStart w:id="25" w:name="_Toc484510713"/>
      <w:r>
        <w:t>Theoretisch K</w:t>
      </w:r>
      <w:r w:rsidRPr="00C40CF4">
        <w:t>a</w:t>
      </w:r>
      <w:r>
        <w:t>der</w:t>
      </w:r>
      <w:bookmarkEnd w:id="25"/>
    </w:p>
    <w:p w:rsidR="002678D0" w:rsidRDefault="002678D0" w:rsidP="003C09D5">
      <w:r>
        <w:t>Het theoretisch kad</w:t>
      </w:r>
      <w:r w:rsidR="00CB23E4">
        <w:t xml:space="preserve">er heeft als doel om te achterhalen </w:t>
      </w:r>
      <w:r>
        <w:t xml:space="preserve">welke literatuur beschikbaar is over </w:t>
      </w:r>
      <w:r w:rsidR="00CB23E4">
        <w:t xml:space="preserve">het onderzoeksonderwerp. Ook moet worden nagegaan of de literatuur </w:t>
      </w:r>
      <w:r w:rsidR="00A803C0">
        <w:t>actueel is</w:t>
      </w:r>
      <w:r w:rsidR="003C09D5">
        <w:t xml:space="preserve"> </w:t>
      </w:r>
      <w:sdt>
        <w:sdtPr>
          <w:id w:val="1507721367"/>
          <w:citation/>
        </w:sdtPr>
        <w:sdtContent>
          <w:r w:rsidR="003C09D5">
            <w:fldChar w:fldCharType="begin"/>
          </w:r>
          <w:r w:rsidR="003C09D5">
            <w:instrText xml:space="preserve"> CITATION BBa13 \l 1043 </w:instrText>
          </w:r>
          <w:r w:rsidR="003C09D5">
            <w:fldChar w:fldCharType="separate"/>
          </w:r>
          <w:r w:rsidR="00871FB9">
            <w:rPr>
              <w:noProof/>
            </w:rPr>
            <w:t>(Baarda, 2013)</w:t>
          </w:r>
          <w:r w:rsidR="003C09D5">
            <w:fldChar w:fldCharType="end"/>
          </w:r>
        </w:sdtContent>
      </w:sdt>
      <w:r w:rsidR="00A803C0">
        <w:t xml:space="preserve">. </w:t>
      </w:r>
    </w:p>
    <w:p w:rsidR="00C40CF4" w:rsidRDefault="00C40CF4" w:rsidP="003C09D5"/>
    <w:p w:rsidR="00C40CF4" w:rsidRDefault="002678D0" w:rsidP="003C09D5">
      <w:r>
        <w:t xml:space="preserve">Blokker voert hoofdzakelijk functionele artikelen in het assortiment. </w:t>
      </w:r>
      <w:r w:rsidR="00D467DB">
        <w:t>Fisher stelt</w:t>
      </w:r>
      <w:r w:rsidR="00A47CFD">
        <w:t xml:space="preserve"> in zijn onderzoek dat voor </w:t>
      </w:r>
      <w:r>
        <w:t xml:space="preserve">functionele artikelen een efficiënte </w:t>
      </w:r>
      <w:proofErr w:type="spellStart"/>
      <w:r>
        <w:t>su</w:t>
      </w:r>
      <w:r w:rsidR="003C09D5">
        <w:t>pply</w:t>
      </w:r>
      <w:proofErr w:type="spellEnd"/>
      <w:r w:rsidR="003C09D5">
        <w:t xml:space="preserve"> chain strategie is vereist, gestuurd op </w:t>
      </w:r>
      <w:r>
        <w:t>ba</w:t>
      </w:r>
      <w:r w:rsidR="00CB23E4">
        <w:t xml:space="preserve">sis van </w:t>
      </w:r>
      <w:proofErr w:type="spellStart"/>
      <w:r w:rsidR="00CB23E4">
        <w:t>forecasting</w:t>
      </w:r>
      <w:proofErr w:type="spellEnd"/>
      <w:r w:rsidR="00CB23E4">
        <w:t xml:space="preserve"> en voorraadmanagement</w:t>
      </w:r>
      <w:r w:rsidR="00A76506">
        <w:t>technieken</w:t>
      </w:r>
      <w:r w:rsidR="00A47CFD">
        <w:t xml:space="preserve"> </w:t>
      </w:r>
      <w:sdt>
        <w:sdtPr>
          <w:id w:val="-903301030"/>
          <w:citation/>
        </w:sdtPr>
        <w:sdtContent>
          <w:r w:rsidR="00A47CFD">
            <w:fldChar w:fldCharType="begin"/>
          </w:r>
          <w:r w:rsidR="00A47CFD">
            <w:instrText xml:space="preserve"> CITATION MLF97 \l 1043 </w:instrText>
          </w:r>
          <w:r w:rsidR="00A47CFD">
            <w:fldChar w:fldCharType="separate"/>
          </w:r>
          <w:r w:rsidR="00A47CFD">
            <w:rPr>
              <w:noProof/>
            </w:rPr>
            <w:t>(Fisher, 1997)</w:t>
          </w:r>
          <w:r w:rsidR="00A47CFD">
            <w:fldChar w:fldCharType="end"/>
          </w:r>
        </w:sdtContent>
      </w:sdt>
      <w:r w:rsidR="00A76506">
        <w:t>. Dit</w:t>
      </w:r>
      <w:r>
        <w:t xml:space="preserve"> aansturen werk</w:t>
      </w:r>
      <w:r w:rsidR="004339EB">
        <w:t>t</w:t>
      </w:r>
      <w:r>
        <w:t xml:space="preserve"> inderdaad jui</w:t>
      </w:r>
      <w:r w:rsidR="004339EB">
        <w:t xml:space="preserve">st wanneer de onzekerheid in de vraag </w:t>
      </w:r>
      <w:r>
        <w:t>relatief laag is, en de communicatie tussen producente</w:t>
      </w:r>
      <w:r w:rsidR="003C09D5">
        <w:t>n en retailers juist verlopen. P</w:t>
      </w:r>
      <w:r>
        <w:t>romoties op functionele producten hebben</w:t>
      </w:r>
      <w:r w:rsidR="00CB23E4">
        <w:t xml:space="preserve"> </w:t>
      </w:r>
      <w:r>
        <w:t>een grote impact op het afzetpatroon. In het geval van Blokker, kunnen de pr</w:t>
      </w:r>
      <w:r w:rsidR="00C40CF4">
        <w:t>omoties tot wel een uplift van 30</w:t>
      </w:r>
      <w:r w:rsidR="003C09D5">
        <w:t xml:space="preserve"> maal de</w:t>
      </w:r>
      <w:r w:rsidR="00C40CF4">
        <w:t xml:space="preserve"> </w:t>
      </w:r>
      <w:r w:rsidR="003C09D5">
        <w:t>baselineafzet</w:t>
      </w:r>
      <w:r w:rsidR="00C40CF4">
        <w:t xml:space="preserve"> </w:t>
      </w:r>
      <w:r>
        <w:t xml:space="preserve">veroorzaken. Dit vraagt om een andere benadering dan het traditionele </w:t>
      </w:r>
      <w:proofErr w:type="spellStart"/>
      <w:r>
        <w:t>forecasting</w:t>
      </w:r>
      <w:proofErr w:type="spellEnd"/>
      <w:r>
        <w:t xml:space="preserve"> en voorraad management. </w:t>
      </w:r>
      <w:proofErr w:type="spellStart"/>
      <w:r w:rsidR="00A47CFD">
        <w:t>Ramanathan</w:t>
      </w:r>
      <w:proofErr w:type="spellEnd"/>
      <w:r w:rsidR="00A47CFD">
        <w:t xml:space="preserve"> </w:t>
      </w:r>
      <w:r w:rsidR="00D467DB">
        <w:t>toont door middel van onderzoek</w:t>
      </w:r>
      <w:r w:rsidR="00A47CFD">
        <w:t xml:space="preserve"> aan dat standaard voorraad- en bestelmanagement technieke</w:t>
      </w:r>
      <w:r w:rsidR="004339EB">
        <w:t>n (</w:t>
      </w:r>
      <w:proofErr w:type="spellStart"/>
      <w:r w:rsidR="004339EB">
        <w:t>Reorderpoint</w:t>
      </w:r>
      <w:proofErr w:type="spellEnd"/>
      <w:r w:rsidR="004339EB">
        <w:t xml:space="preserve">/EOQ technieken) </w:t>
      </w:r>
      <w:r w:rsidR="00A47CFD">
        <w:t>niet kun</w:t>
      </w:r>
      <w:r w:rsidR="004339EB">
        <w:t xml:space="preserve">nen omgaan met deze grote </w:t>
      </w:r>
      <w:r w:rsidR="00A47CFD">
        <w:t>fluctuaties</w:t>
      </w:r>
      <w:r w:rsidR="004339EB">
        <w:t xml:space="preserve"> in de afzet</w:t>
      </w:r>
      <w:r w:rsidR="00A47CFD">
        <w:t xml:space="preserve"> </w:t>
      </w:r>
      <w:sdt>
        <w:sdtPr>
          <w:id w:val="-1702393917"/>
          <w:citation/>
        </w:sdtPr>
        <w:sdtContent>
          <w:r>
            <w:fldChar w:fldCharType="begin"/>
          </w:r>
          <w:r>
            <w:instrText xml:space="preserve"> CITATION Ush10 \l 1043 </w:instrText>
          </w:r>
          <w:r>
            <w:fldChar w:fldCharType="separate"/>
          </w:r>
          <w:r w:rsidR="00871FB9">
            <w:rPr>
              <w:noProof/>
            </w:rPr>
            <w:t>(Usha Ramanathan, 2010)</w:t>
          </w:r>
          <w:r>
            <w:fldChar w:fldCharType="end"/>
          </w:r>
        </w:sdtContent>
      </w:sdt>
      <w:r w:rsidR="00A47CFD">
        <w:t>.</w:t>
      </w:r>
    </w:p>
    <w:p w:rsidR="00A47CFD" w:rsidRDefault="00A47CFD" w:rsidP="003C09D5"/>
    <w:p w:rsidR="007F7F61" w:rsidRDefault="00C40CF4" w:rsidP="003C09D5">
      <w:r>
        <w:t>Echter is deze ‘andere benadering’ n</w:t>
      </w:r>
      <w:r w:rsidR="00CA389D">
        <w:t>iet zo eenvoudig als het lijkt. Zo goed gefacilieerd organisaties zijn voor het managen van de baseline forecast en</w:t>
      </w:r>
      <w:r w:rsidR="00D467DB">
        <w:t xml:space="preserve"> het</w:t>
      </w:r>
      <w:r w:rsidR="00CA389D">
        <w:t xml:space="preserve"> bestelproces, zo weinig effectieve hulpmiddelen zijn er op het gebied van promoties</w:t>
      </w:r>
      <w:r w:rsidR="001A5E5A">
        <w:t xml:space="preserve"> </w:t>
      </w:r>
      <w:r w:rsidR="001A5E5A">
        <w:fldChar w:fldCharType="begin" w:fldLock="1"/>
      </w:r>
      <w:r w:rsidR="00D8048A">
        <w:instrText>ADDIN CSL_CITATION { "citationItems" : [ { "id" : "ITEM-1", "itemData" : { "author" : [ { "dropping-particle" : "", "family" : "Heerde", "given" : "H.", "non-dropping-particle" : "van", "parse-names" : false, "suffix" : "" } ], "container-title" : "Zicht op forecasting van promoties", "id" : "ITEM-1", "issued" : { "date-parts" : [ [ "2015" ] ] }, "title" : "Zicht op forecasting van promoties", "type" : "article-journal" }, "uris" : [ "http://www.mendeley.com/documents/?uuid=7a513f31-73d9-4cdf-b987-f125793795d0" ] } ], "mendeley" : { "formattedCitation" : "(van Heerde, 2015)", "plainTextFormattedCitation" : "(van Heerde, 2015)", "previouslyFormattedCitation" : "(van Heerde, 2015)" }, "properties" : { "noteIndex" : 0 }, "schema" : "https://github.com/citation-style-language/schema/raw/master/csl-citation.json" }</w:instrText>
      </w:r>
      <w:r w:rsidR="001A5E5A">
        <w:fldChar w:fldCharType="separate"/>
      </w:r>
      <w:r w:rsidR="001A5E5A" w:rsidRPr="001A5E5A">
        <w:rPr>
          <w:noProof/>
        </w:rPr>
        <w:t>(van Heerde, 2015)</w:t>
      </w:r>
      <w:r w:rsidR="001A5E5A">
        <w:fldChar w:fldCharType="end"/>
      </w:r>
      <w:r w:rsidR="00CA389D">
        <w:t xml:space="preserve">. </w:t>
      </w:r>
      <w:r w:rsidR="001A5E5A">
        <w:t>De beschikbare lit</w:t>
      </w:r>
      <w:r w:rsidR="008C2335">
        <w:t>eratuur weerspi</w:t>
      </w:r>
      <w:r w:rsidR="00CF48AF">
        <w:t xml:space="preserve">egelt </w:t>
      </w:r>
      <w:r w:rsidR="008C2335">
        <w:t>dit</w:t>
      </w:r>
      <w:r w:rsidR="00CB23E4">
        <w:t>. Er zijn</w:t>
      </w:r>
      <w:r w:rsidR="008C2335">
        <w:t xml:space="preserve"> </w:t>
      </w:r>
      <w:r w:rsidR="001A5E5A">
        <w:t>uitgesproken theorieën en boeken voor het ma</w:t>
      </w:r>
      <w:r w:rsidR="00905CF1">
        <w:t xml:space="preserve">nagen van de baseline, maar niet voor </w:t>
      </w:r>
      <w:r w:rsidR="003C09D5">
        <w:t>het managen van promoties.</w:t>
      </w:r>
    </w:p>
    <w:p w:rsidR="009A6077" w:rsidRDefault="009A6077" w:rsidP="00ED2858"/>
    <w:p w:rsidR="009A6077" w:rsidRDefault="009A6077" w:rsidP="00D25A57"/>
    <w:p w:rsidR="00D8048A" w:rsidRDefault="00D8048A" w:rsidP="00D25A57">
      <w:r>
        <w:t>Tijdens de onderzoeksfase is gezocht naar r</w:t>
      </w:r>
      <w:r w:rsidR="003A7C01">
        <w:t>elevante literatuur en verwante</w:t>
      </w:r>
      <w:r>
        <w:t xml:space="preserve"> onderzoeken. </w:t>
      </w:r>
      <w:r w:rsidR="00687934">
        <w:t>De</w:t>
      </w:r>
      <w:r w:rsidR="003C09D5">
        <w:t xml:space="preserve"> meest waardevolle literatuur, welke</w:t>
      </w:r>
      <w:r w:rsidR="003A7C01">
        <w:t xml:space="preserve"> als</w:t>
      </w:r>
      <w:r w:rsidR="003C09D5">
        <w:t xml:space="preserve"> fundament dient voor dit onderzoek, zijn als volgt:</w:t>
      </w:r>
    </w:p>
    <w:p w:rsidR="0051275B" w:rsidRPr="0051275B" w:rsidRDefault="0051275B" w:rsidP="00D25A57">
      <w:pPr>
        <w:pStyle w:val="Lijstalinea"/>
        <w:widowControl w:val="0"/>
        <w:numPr>
          <w:ilvl w:val="0"/>
          <w:numId w:val="17"/>
        </w:numPr>
        <w:autoSpaceDE w:val="0"/>
        <w:autoSpaceDN w:val="0"/>
        <w:adjustRightInd w:val="0"/>
        <w:rPr>
          <w:rFonts w:ascii="Calibri" w:hAnsi="Calibri"/>
          <w:noProof/>
          <w:szCs w:val="24"/>
          <w:lang w:val="en-GB"/>
        </w:rPr>
      </w:pPr>
      <w:r w:rsidRPr="0051275B">
        <w:rPr>
          <w:rFonts w:ascii="Calibri" w:hAnsi="Calibri"/>
          <w:noProof/>
          <w:szCs w:val="24"/>
          <w:lang w:val="en-GB"/>
        </w:rPr>
        <w:t xml:space="preserve">Lunau, Stephan, Meran, R. (2014). </w:t>
      </w:r>
      <w:r w:rsidRPr="0051275B">
        <w:rPr>
          <w:rFonts w:ascii="Calibri" w:hAnsi="Calibri"/>
          <w:i/>
          <w:iCs/>
          <w:noProof/>
          <w:szCs w:val="24"/>
          <w:lang w:val="en-GB"/>
        </w:rPr>
        <w:t>Lean Six Sigma Toolset</w:t>
      </w:r>
      <w:r w:rsidRPr="0051275B">
        <w:rPr>
          <w:rFonts w:ascii="Calibri" w:hAnsi="Calibri"/>
          <w:noProof/>
          <w:szCs w:val="24"/>
          <w:lang w:val="en-GB"/>
        </w:rPr>
        <w:t xml:space="preserve"> (2nd Editio</w:t>
      </w:r>
      <w:r w:rsidR="00A47CFD">
        <w:rPr>
          <w:rFonts w:ascii="Calibri" w:hAnsi="Calibri"/>
          <w:noProof/>
          <w:szCs w:val="24"/>
          <w:lang w:val="en-GB"/>
        </w:rPr>
        <w:t>n</w:t>
      </w:r>
      <w:r w:rsidRPr="0051275B">
        <w:rPr>
          <w:rFonts w:ascii="Calibri" w:hAnsi="Calibri"/>
          <w:noProof/>
          <w:szCs w:val="24"/>
          <w:lang w:val="en-GB"/>
        </w:rPr>
        <w:t>). Springler.</w:t>
      </w:r>
    </w:p>
    <w:p w:rsidR="003A7C01" w:rsidRPr="003A7C01" w:rsidRDefault="0051275B" w:rsidP="00D25A57">
      <w:pPr>
        <w:pStyle w:val="Lijstalinea"/>
        <w:widowControl w:val="0"/>
        <w:numPr>
          <w:ilvl w:val="0"/>
          <w:numId w:val="17"/>
        </w:numPr>
        <w:autoSpaceDE w:val="0"/>
        <w:autoSpaceDN w:val="0"/>
        <w:adjustRightInd w:val="0"/>
        <w:rPr>
          <w:rFonts w:ascii="Calibri" w:hAnsi="Calibri"/>
          <w:noProof/>
        </w:rPr>
      </w:pPr>
      <w:r w:rsidRPr="003A7C01">
        <w:rPr>
          <w:rFonts w:ascii="Calibri" w:hAnsi="Calibri"/>
          <w:noProof/>
          <w:szCs w:val="24"/>
          <w:lang w:val="en-GB"/>
        </w:rPr>
        <w:t xml:space="preserve">Ramanathan, U., &amp; Muyldermans, L. (2010). Identifying demand factors for promotional planning and forecasting: A case of a soft drink company in the UK. </w:t>
      </w:r>
      <w:r w:rsidRPr="003A7C01">
        <w:rPr>
          <w:rFonts w:ascii="Calibri" w:hAnsi="Calibri"/>
          <w:i/>
          <w:iCs/>
          <w:noProof/>
          <w:szCs w:val="24"/>
          <w:lang w:val="en-GB"/>
        </w:rPr>
        <w:t>International Journal of Production Economics</w:t>
      </w:r>
      <w:r w:rsidRPr="003A7C01">
        <w:rPr>
          <w:rFonts w:ascii="Calibri" w:hAnsi="Calibri"/>
          <w:noProof/>
          <w:szCs w:val="24"/>
          <w:lang w:val="en-GB"/>
        </w:rPr>
        <w:t xml:space="preserve">, </w:t>
      </w:r>
      <w:r w:rsidRPr="003A7C01">
        <w:rPr>
          <w:rFonts w:ascii="Calibri" w:hAnsi="Calibri"/>
          <w:i/>
          <w:iCs/>
          <w:noProof/>
          <w:szCs w:val="24"/>
          <w:lang w:val="en-GB"/>
        </w:rPr>
        <w:t>128</w:t>
      </w:r>
      <w:r w:rsidR="003A7C01">
        <w:rPr>
          <w:rFonts w:ascii="Calibri" w:hAnsi="Calibri"/>
          <w:noProof/>
          <w:szCs w:val="24"/>
          <w:lang w:val="en-GB"/>
        </w:rPr>
        <w:t xml:space="preserve">(2), 538–545. </w:t>
      </w:r>
    </w:p>
    <w:p w:rsidR="0051275B" w:rsidRPr="003A7C01" w:rsidRDefault="0051275B" w:rsidP="00D25A57">
      <w:pPr>
        <w:pStyle w:val="Lijstalinea"/>
        <w:widowControl w:val="0"/>
        <w:numPr>
          <w:ilvl w:val="0"/>
          <w:numId w:val="17"/>
        </w:numPr>
        <w:autoSpaceDE w:val="0"/>
        <w:autoSpaceDN w:val="0"/>
        <w:adjustRightInd w:val="0"/>
        <w:rPr>
          <w:rFonts w:ascii="Calibri" w:hAnsi="Calibri"/>
          <w:noProof/>
        </w:rPr>
      </w:pPr>
      <w:r w:rsidRPr="003A7C01">
        <w:rPr>
          <w:rFonts w:ascii="Calibri" w:hAnsi="Calibri"/>
          <w:noProof/>
          <w:szCs w:val="24"/>
        </w:rPr>
        <w:t xml:space="preserve">van Heerde, H. (2015). Zicht op forecasting van promoties. </w:t>
      </w:r>
      <w:r w:rsidRPr="003A7C01">
        <w:rPr>
          <w:rFonts w:ascii="Calibri" w:hAnsi="Calibri"/>
          <w:i/>
          <w:iCs/>
          <w:noProof/>
          <w:szCs w:val="24"/>
        </w:rPr>
        <w:t>Zicht Op Forecasting van Promoties</w:t>
      </w:r>
      <w:r w:rsidRPr="003A7C01">
        <w:rPr>
          <w:rFonts w:ascii="Calibri" w:hAnsi="Calibri"/>
          <w:noProof/>
          <w:szCs w:val="24"/>
        </w:rPr>
        <w:t>.</w:t>
      </w:r>
    </w:p>
    <w:p w:rsidR="00727B7D" w:rsidRDefault="00727B7D" w:rsidP="00D25A57">
      <w:pPr>
        <w:widowControl w:val="0"/>
        <w:autoSpaceDE w:val="0"/>
        <w:autoSpaceDN w:val="0"/>
        <w:adjustRightInd w:val="0"/>
        <w:ind w:left="480" w:hanging="480"/>
      </w:pPr>
    </w:p>
    <w:p w:rsidR="00D25A57" w:rsidRDefault="00D25A57" w:rsidP="003A7C01">
      <w:pPr>
        <w:widowControl w:val="0"/>
        <w:autoSpaceDE w:val="0"/>
        <w:autoSpaceDN w:val="0"/>
        <w:adjustRightInd w:val="0"/>
        <w:ind w:left="480" w:hanging="480"/>
      </w:pPr>
      <w:r>
        <w:t>Het voorraadmanagement voor promoties bleek geen uitsproken onderwerp te zijn de Nederlandse literatuur,</w:t>
      </w:r>
    </w:p>
    <w:p w:rsidR="00701741" w:rsidRPr="007E1389" w:rsidRDefault="00CF48AF" w:rsidP="00701741">
      <w:r>
        <w:t xml:space="preserve">uitgezonderd het onderzoek van </w:t>
      </w:r>
      <w:r w:rsidR="00D25A57">
        <w:t>Heerde</w:t>
      </w:r>
      <w:r>
        <w:t xml:space="preserve"> (2015)</w:t>
      </w:r>
      <w:r w:rsidR="00D25A57">
        <w:t xml:space="preserve">. </w:t>
      </w:r>
      <w:r w:rsidR="00701741">
        <w:t xml:space="preserve">De meeste toegepaste </w:t>
      </w:r>
      <w:proofErr w:type="spellStart"/>
      <w:r w:rsidR="00701741">
        <w:t>theorien</w:t>
      </w:r>
      <w:proofErr w:type="spellEnd"/>
      <w:r w:rsidR="00701741">
        <w:t xml:space="preserve"> in dit onderzoek zijn afkomstig uit de Engelstalige literatuur. Een aanzienlijk deel van deze bronnen zijn peer-</w:t>
      </w:r>
      <w:proofErr w:type="spellStart"/>
      <w:r w:rsidR="00701741">
        <w:t>reviewed</w:t>
      </w:r>
      <w:proofErr w:type="spellEnd"/>
      <w:r w:rsidR="00701741">
        <w:t xml:space="preserve"> of afkomstig uit een wetenschappelijk boek.</w:t>
      </w:r>
    </w:p>
    <w:p w:rsidR="001A5225" w:rsidRDefault="001A5225" w:rsidP="00D25A57"/>
    <w:p w:rsidR="007C7504" w:rsidRDefault="007F7F61" w:rsidP="00D25A57">
      <w:pPr>
        <w:pStyle w:val="Kop2"/>
      </w:pPr>
      <w:bookmarkStart w:id="26" w:name="_Toc484510714"/>
      <w:r>
        <w:t>Onderz</w:t>
      </w:r>
      <w:r w:rsidR="00D8048A">
        <w:t>o</w:t>
      </w:r>
      <w:r w:rsidR="00687934">
        <w:t>ekm</w:t>
      </w:r>
      <w:r w:rsidR="007C7504">
        <w:t>odel</w:t>
      </w:r>
      <w:bookmarkEnd w:id="26"/>
    </w:p>
    <w:p w:rsidR="00D25A57" w:rsidRDefault="00C5090D" w:rsidP="00D25A57">
      <w:r>
        <w:t xml:space="preserve">Het onderzoek </w:t>
      </w:r>
      <w:r w:rsidR="00A7378F">
        <w:t>is</w:t>
      </w:r>
      <w:r>
        <w:t xml:space="preserve"> uitgevoerd aan de hand van de DMAIC cirkel. De keuze voor DMAIC is gemaakt door </w:t>
      </w:r>
      <w:r w:rsidR="003A7C01">
        <w:t>een afweging tussen</w:t>
      </w:r>
      <w:r w:rsidR="0051275B">
        <w:t xml:space="preserve"> verschillende</w:t>
      </w:r>
      <w:r>
        <w:t xml:space="preserve"> modellen/theorieën. In </w:t>
      </w:r>
      <w:r w:rsidR="004418C2">
        <w:t>b</w:t>
      </w:r>
      <w:r w:rsidRPr="0051275B">
        <w:t xml:space="preserve">ijlage </w:t>
      </w:r>
      <w:r w:rsidR="0051275B" w:rsidRPr="0051275B">
        <w:t>I</w:t>
      </w:r>
      <w:r>
        <w:t xml:space="preserve"> is een toelichting gegeven waarom er gekozen is voor </w:t>
      </w:r>
      <w:r w:rsidR="00D34A12">
        <w:t>de</w:t>
      </w:r>
      <w:r>
        <w:t xml:space="preserve"> DMAIC metho</w:t>
      </w:r>
      <w:r w:rsidR="00D34A12">
        <w:t>diek</w:t>
      </w:r>
      <w:r>
        <w:t xml:space="preserve"> in plaats</w:t>
      </w:r>
      <w:r w:rsidR="0051275B">
        <w:t xml:space="preserve"> van een onderzoek volgens </w:t>
      </w:r>
      <w:proofErr w:type="spellStart"/>
      <w:r w:rsidR="0051275B">
        <w:t>lean</w:t>
      </w:r>
      <w:proofErr w:type="spellEnd"/>
      <w:r w:rsidR="0051275B">
        <w:t xml:space="preserve"> of</w:t>
      </w:r>
      <w:r>
        <w:t xml:space="preserve"> </w:t>
      </w:r>
      <w:proofErr w:type="spellStart"/>
      <w:r>
        <w:t>Theory</w:t>
      </w:r>
      <w:proofErr w:type="spellEnd"/>
      <w:r>
        <w:t xml:space="preserve"> of </w:t>
      </w:r>
      <w:proofErr w:type="spellStart"/>
      <w:r>
        <w:t>Contrains</w:t>
      </w:r>
      <w:proofErr w:type="spellEnd"/>
      <w:r w:rsidR="0051275B">
        <w:t>.</w:t>
      </w:r>
    </w:p>
    <w:p w:rsidR="00701741" w:rsidRDefault="00701741" w:rsidP="00D25A57"/>
    <w:p w:rsidR="00727B7D" w:rsidRPr="007E1389" w:rsidRDefault="000774CF" w:rsidP="00687934">
      <w:r w:rsidRPr="007E1389">
        <w:t>Six Sigma is erop de gericht om de variatie in de output van een proces te verminderen. Deze filosofie staat voor een diepteaanpak om complexe problemen met behulp van statistiek te verbeteren</w:t>
      </w:r>
      <w:r w:rsidR="00EE5C46">
        <w:t xml:space="preserve"> (Roger, G. 2008)</w:t>
      </w:r>
      <w:r w:rsidRPr="007E1389">
        <w:t xml:space="preserve">. Het concept heeft zich door de jaren heen sterk ontwikkeld en is in veel grote </w:t>
      </w:r>
      <w:r w:rsidR="007E1389" w:rsidRPr="007E1389">
        <w:t>industrieën</w:t>
      </w:r>
      <w:r w:rsidRPr="007E1389">
        <w:t xml:space="preserve"> succesvol toegepast </w:t>
      </w:r>
      <w:r w:rsidR="00727B7D" w:rsidRPr="007E1389">
        <w:fldChar w:fldCharType="begin" w:fldLock="1"/>
      </w:r>
      <w:r w:rsidR="00727B7D" w:rsidRPr="007E1389">
        <w:instrText>ADDIN CSL_CITATION { "citationItems" : [ { "id" : "ITEM-1", "itemData" : { "DOI" : "10.1016/j.ijpe.2012.05.035", "ISBN" : "0925-5273", "ISSN" : "09255273", "abstract" : "The DMAIC (Define-Measure-Analyze-Improve-Control) method in Six Sigma is often described as an approach for problem solving. This paper compares critically the DMAIC method with insights from scientific theories in the field of problem solving. As a single authoritative account of the DMAIC method does not exist, the study uses a large number of sources, consisting of prescriptive accounts of the method in the practitioner literature. Five themes are selected from the problem solving literature for the analysis of DMAIC - generality versus domain specificity of methods; problem structure; generic problem solving tasks; diagnostic problem solving; and remedial problem solving. The study provides a characterization of the types of problems for which DMAIC is a suitable method, but also identifies problems for which it may be ineffective. An important limitation of the method is its generality, which limits the methodological support it provides, and which fails to exploit task-domain specific knowledge. Domain-specific adaptations of the method partly overcome these weaknesses. Among the method's strengths are the powerful statistical techniques for fact finding and empirical verification of ideas, and the DMAIC stage model, which acts as a problem structuring device. The most prominent limitation identified in this study is Six Sigma's inferior methodology for efficient problem diagnosis. Methodological support for the identification of potential problem causes is offered as an incoherent and poorly structured collection of techniques, without strategic guidance to ensure efficiency of the diagnostic search. Adopters of the method should be aware of its potential limitations. ?? 2012 Elsevier B.V. All rights reserved.", "author" : [ { "dropping-particle" : "", "family" : "Mast", "given" : "Jeroen", "non-dropping-particle" : "De", "parse-names" : false, "suffix" : "" }, { "dropping-particle" : "", "family" : "Lokkerbol", "given" : "Joran", "non-dropping-particle" : "", "parse-names" : false, "suffix" : "" } ], "container-title" : "International Journal of Production Economics", "id" : "ITEM-1", "issue" : "2", "issued" : { "date-parts" : [ [ "2012" ] ] }, "page" : "604-614", "publisher" : "Elsevier", "title" : "An analysis of the Six Sigma DMAIC method from the perspective of problem solving", "type" : "article-journal", "volume" : "139" }, "uris" : [ "http://www.mendeley.com/documents/?uuid=11889d80-f1d6-41cf-b468-54e9b186a036" ] } ], "mendeley" : { "formattedCitation" : "(De Mast &amp; Lokkerbol, 2012)", "plainTextFormattedCitation" : "(De Mast &amp; Lokkerbol, 2012)", "previouslyFormattedCitation" : "(De Mast &amp; Lokkerbol, 2012)" }, "properties" : { "noteIndex" : 0 }, "schema" : "https://github.com/citation-style-language/schema/raw/master/csl-citation.json" }</w:instrText>
      </w:r>
      <w:r w:rsidR="00727B7D" w:rsidRPr="007E1389">
        <w:fldChar w:fldCharType="separate"/>
      </w:r>
      <w:r w:rsidR="00727B7D" w:rsidRPr="007E1389">
        <w:rPr>
          <w:noProof/>
        </w:rPr>
        <w:t>(De Mast &amp; Lokkerbol, 2012)</w:t>
      </w:r>
      <w:r w:rsidR="00727B7D" w:rsidRPr="007E1389">
        <w:fldChar w:fldCharType="end"/>
      </w:r>
      <w:r w:rsidR="00727B7D" w:rsidRPr="007E1389">
        <w:t xml:space="preserve">. </w:t>
      </w:r>
      <w:r w:rsidR="007C0E0A" w:rsidRPr="007E1389">
        <w:t xml:space="preserve">Six Sigma stelt de klant centraal in het proces en </w:t>
      </w:r>
      <w:r w:rsidR="00EE5C46">
        <w:t>streeft om,</w:t>
      </w:r>
      <w:r w:rsidR="007C0E0A" w:rsidRPr="007E1389">
        <w:t xml:space="preserve"> op basis van data</w:t>
      </w:r>
      <w:r w:rsidR="00EE5C46">
        <w:t>,</w:t>
      </w:r>
      <w:r w:rsidR="003A7C01">
        <w:t xml:space="preserve"> de variatie in de output van </w:t>
      </w:r>
      <w:r w:rsidR="007C0E0A" w:rsidRPr="007E1389">
        <w:t xml:space="preserve">een proces te verminderen </w:t>
      </w:r>
      <w:r w:rsidR="007C0E0A" w:rsidRPr="007E1389">
        <w:fldChar w:fldCharType="begin" w:fldLock="1"/>
      </w:r>
      <w:r w:rsidR="00E268CE" w:rsidRPr="007E1389">
        <w:instrText>ADDIN CSL_CITATION { "citationItems" : [ { "id" : "ITEM-1", "itemData" : { "ISBN" : "0033-524X", "ISSN" : "0033524X", "abstract" : "Many process improvement methodologies appear to conflict with each other, making it difficult to decide which best fits an organization's needs and culture. Three improvement methodologies - Six Sigma, Lean thinking, and Theory of constraints - are discussed and a model is presented to clarify their concepts, similarities, and differences. Improvement methodologies all begin by taking the product or service configuration at face value and improving the process or system. However, each views the design through its own theory and tools. Selection of a process improvement methodology depends upon the culture of the organization. Six Sigma stresses analytical studies. Lean thinking values visual change and right now time. Theory of constraint uses a systems approach and separates workers and management. Once the values of a specific program are identified, a comparison of the primary and secondary effects of their philosophies can make the selection easier.", "author" : [ { "dropping-particle" : "", "family" : "Nave", "given" : "Dave.", "non-dropping-particle" : "", "parse-names" : false, "suffix" : "" } ], "container-title" : "Quality Progress", "id" : "ITEM-1", "issue" : "3", "issued" : { "date-parts" : [ [ "2005" ] ] }, "page" : "73-78", "title" : "How To Compare Six Sigma, Lean and the Theory of Constraints", "type" : "article-journal", "volume" : "35" }, "uris" : [ "http://www.mendeley.com/documents/?uuid=64276158-17a2-41ce-8e36-65005ccee97d" ] } ], "mendeley" : { "formattedCitation" : "(Nave, 2005)", "plainTextFormattedCitation" : "(Nave, 2005)", "previouslyFormattedCitation" : "(Nave, 2005)" }, "properties" : { "noteIndex" : 0 }, "schema" : "https://github.com/citation-style-language/schema/raw/master/csl-citation.json" }</w:instrText>
      </w:r>
      <w:r w:rsidR="007C0E0A" w:rsidRPr="007E1389">
        <w:fldChar w:fldCharType="separate"/>
      </w:r>
      <w:r w:rsidR="007C0E0A" w:rsidRPr="007E1389">
        <w:rPr>
          <w:noProof/>
        </w:rPr>
        <w:t>(Nave, 2005)</w:t>
      </w:r>
      <w:r w:rsidR="007C0E0A" w:rsidRPr="007E1389">
        <w:fldChar w:fldCharType="end"/>
      </w:r>
      <w:r w:rsidR="008C0C8D">
        <w:t xml:space="preserve">. </w:t>
      </w:r>
      <w:r w:rsidR="007C0E0A" w:rsidRPr="007E1389">
        <w:t>Dit kan haarfijn worden vertaald naar dit onderzoek</w:t>
      </w:r>
      <w:r w:rsidR="00583A56" w:rsidRPr="007E1389">
        <w:t xml:space="preserve"> omdat de variatie in de outpu</w:t>
      </w:r>
      <w:r w:rsidR="003A7C01">
        <w:t>t van het proces (voorraadbeschikbaarheid</w:t>
      </w:r>
      <w:r w:rsidR="00583A56" w:rsidRPr="007E1389">
        <w:t xml:space="preserve">) gereduceerd moet worden door een uniforme werkwijze van </w:t>
      </w:r>
      <w:proofErr w:type="spellStart"/>
      <w:r w:rsidR="00583A56" w:rsidRPr="007E1389">
        <w:t>forecasting</w:t>
      </w:r>
      <w:proofErr w:type="spellEnd"/>
      <w:r w:rsidR="00583A56" w:rsidRPr="007E1389">
        <w:t xml:space="preserve"> en bestellen </w:t>
      </w:r>
      <w:r w:rsidR="007C0E0A" w:rsidRPr="007E1389">
        <w:t xml:space="preserve">voor de </w:t>
      </w:r>
      <w:r w:rsidR="009226EA">
        <w:t>promotieartikelen</w:t>
      </w:r>
      <w:r w:rsidR="007C0E0A" w:rsidRPr="007E1389">
        <w:t>.</w:t>
      </w:r>
    </w:p>
    <w:p w:rsidR="00583A56" w:rsidRDefault="00583A56" w:rsidP="00687934"/>
    <w:p w:rsidR="00096059" w:rsidRDefault="00583A56" w:rsidP="007C0E0A">
      <w:r>
        <w:t xml:space="preserve">Six Sigma bevat vijf stappen: </w:t>
      </w:r>
      <w:proofErr w:type="spellStart"/>
      <w:r>
        <w:t>define</w:t>
      </w:r>
      <w:proofErr w:type="spellEnd"/>
      <w:r>
        <w:t xml:space="preserve">, </w:t>
      </w:r>
      <w:proofErr w:type="spellStart"/>
      <w:r>
        <w:t>measure</w:t>
      </w:r>
      <w:proofErr w:type="spellEnd"/>
      <w:r>
        <w:t>, ana</w:t>
      </w:r>
      <w:r w:rsidR="007C0E0A">
        <w:t xml:space="preserve">lyse, </w:t>
      </w:r>
      <w:proofErr w:type="spellStart"/>
      <w:r w:rsidR="007C0E0A">
        <w:t>improve</w:t>
      </w:r>
      <w:proofErr w:type="spellEnd"/>
      <w:r w:rsidR="007C0E0A">
        <w:t xml:space="preserve"> en control (bekend </w:t>
      </w:r>
      <w:r>
        <w:t xml:space="preserve">als DMAIC). In elk van deze stap </w:t>
      </w:r>
      <w:r w:rsidR="00A7378F">
        <w:t>zijn</w:t>
      </w:r>
      <w:r>
        <w:t xml:space="preserve"> verschillende tools en modellen gebruikt</w:t>
      </w:r>
      <w:r w:rsidR="007C0E0A">
        <w:t xml:space="preserve"> ter ondersteuning</w:t>
      </w:r>
      <w:r w:rsidR="001D73C0">
        <w:t xml:space="preserve"> en uitwerking</w:t>
      </w:r>
      <w:r w:rsidR="007C0E0A">
        <w:t xml:space="preserve"> van </w:t>
      </w:r>
      <w:r w:rsidR="001D73C0">
        <w:t xml:space="preserve">de </w:t>
      </w:r>
      <w:r w:rsidR="007C0E0A">
        <w:t xml:space="preserve">resultaten. </w:t>
      </w:r>
      <w:r w:rsidR="00FB4BC4">
        <w:t>In figuur 3.1 is weergeg</w:t>
      </w:r>
      <w:r w:rsidR="00D34A12">
        <w:t xml:space="preserve">even welke tools en modellen </w:t>
      </w:r>
      <w:r w:rsidR="00FB4BC4">
        <w:t>in elke fase zijn toegepast</w:t>
      </w:r>
      <w:r w:rsidR="003A7C01">
        <w:t>. Ook is er per stap weergegeven welke</w:t>
      </w:r>
      <w:r w:rsidR="00A76506">
        <w:t xml:space="preserve"> onderzoeksmethoden gebruikt zijn.</w:t>
      </w:r>
    </w:p>
    <w:p w:rsidR="0042315B" w:rsidRPr="007E1389" w:rsidRDefault="00816774" w:rsidP="002D38A1">
      <w:r>
        <w:rPr>
          <w:noProof/>
          <w:lang w:eastAsia="nl-NL"/>
        </w:rPr>
        <mc:AlternateContent>
          <mc:Choice Requires="wps">
            <w:drawing>
              <wp:anchor distT="0" distB="0" distL="114300" distR="114300" simplePos="0" relativeHeight="251716608" behindDoc="0" locked="0" layoutInCell="1" allowOverlap="1" wp14:anchorId="5CA661E5" wp14:editId="7606827A">
                <wp:simplePos x="0" y="0"/>
                <wp:positionH relativeFrom="column">
                  <wp:posOffset>23495</wp:posOffset>
                </wp:positionH>
                <wp:positionV relativeFrom="paragraph">
                  <wp:posOffset>3017520</wp:posOffset>
                </wp:positionV>
                <wp:extent cx="5743575" cy="635"/>
                <wp:effectExtent l="0" t="0" r="9525" b="0"/>
                <wp:wrapSquare wrapText="bothSides"/>
                <wp:docPr id="41" name="Tekstvak 41"/>
                <wp:cNvGraphicFramePr/>
                <a:graphic xmlns:a="http://schemas.openxmlformats.org/drawingml/2006/main">
                  <a:graphicData uri="http://schemas.microsoft.com/office/word/2010/wordprocessingShape">
                    <wps:wsp>
                      <wps:cNvSpPr txBox="1"/>
                      <wps:spPr>
                        <a:xfrm>
                          <a:off x="0" y="0"/>
                          <a:ext cx="5743575" cy="635"/>
                        </a:xfrm>
                        <a:prstGeom prst="rect">
                          <a:avLst/>
                        </a:prstGeom>
                        <a:solidFill>
                          <a:prstClr val="white"/>
                        </a:solidFill>
                        <a:ln>
                          <a:noFill/>
                        </a:ln>
                        <a:effectLst/>
                      </wps:spPr>
                      <wps:txbx>
                        <w:txbxContent>
                          <w:p w:rsidR="00D177D8" w:rsidRPr="00003D59" w:rsidRDefault="00D177D8" w:rsidP="00096059">
                            <w:pPr>
                              <w:pStyle w:val="Bijschrift"/>
                              <w:rPr>
                                <w:noProof/>
                                <w:sz w:val="20"/>
                                <w:szCs w:val="20"/>
                              </w:rPr>
                            </w:pPr>
                            <w:r>
                              <w:t>Figuur 3.1: Overzicht Tools, Modellen en Onderzoeksmethode per DMAIC-f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kstvak 41" o:spid="_x0000_s1028" type="#_x0000_t202" style="position:absolute;left:0;text-align:left;margin-left:1.85pt;margin-top:237.6pt;width:452.25pt;height:.0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" stroked="f">
                <v:textbox style="mso-fit-shape-to-text:t" inset="0,0,0,0">
                  <w:txbxContent>
                    <w:p w:rsidR="00D177D8" w:rsidRPr="00003D59" w:rsidRDefault="00D177D8" w:rsidP="00096059">
                      <w:pPr>
                        <w:pStyle w:val="Bijschrift"/>
                        <w:rPr>
                          <w:noProof/>
                          <w:sz w:val="20"/>
                          <w:szCs w:val="20"/>
                        </w:rPr>
                      </w:pPr>
                      <w:r>
                        <w:t>Figuur 3.1: Overzicht Tools, Modellen en Onderzoeksmethode per DMAIC-fase.</w:t>
                      </w:r>
                    </w:p>
                  </w:txbxContent>
                </v:textbox>
                <w10:wrap type="square"/>
              </v:shape>
            </w:pict>
          </mc:Fallback>
        </mc:AlternateContent>
      </w:r>
      <w:r>
        <w:rPr>
          <w:noProof/>
          <w:lang w:eastAsia="nl-NL"/>
        </w:rPr>
        <w:drawing>
          <wp:inline distT="0" distB="0" distL="0" distR="0" wp14:anchorId="72C87EEC" wp14:editId="10BA26A3">
            <wp:extent cx="5753735" cy="2993390"/>
            <wp:effectExtent l="0" t="0" r="0" b="0"/>
            <wp:docPr id="51" name="Afbeelding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3735" cy="2993390"/>
                    </a:xfrm>
                    <a:prstGeom prst="rect">
                      <a:avLst/>
                    </a:prstGeom>
                    <a:noFill/>
                    <a:ln>
                      <a:noFill/>
                    </a:ln>
                  </pic:spPr>
                </pic:pic>
              </a:graphicData>
            </a:graphic>
          </wp:inline>
        </w:drawing>
      </w:r>
    </w:p>
    <w:p w:rsidR="00497C75" w:rsidRDefault="002C0BDE" w:rsidP="00501108">
      <w:pPr>
        <w:pStyle w:val="Kop1"/>
      </w:pPr>
      <w:r w:rsidRPr="007E1389">
        <w:br w:type="column"/>
      </w:r>
      <w:bookmarkStart w:id="27" w:name="_Toc484510715"/>
      <w:proofErr w:type="spellStart"/>
      <w:r w:rsidR="00497C75">
        <w:lastRenderedPageBreak/>
        <w:t>Define</w:t>
      </w:r>
      <w:bookmarkEnd w:id="27"/>
      <w:proofErr w:type="spellEnd"/>
    </w:p>
    <w:p w:rsidR="00BE7687" w:rsidRDefault="00701741" w:rsidP="000F6A3B">
      <w:r>
        <w:t xml:space="preserve">De </w:t>
      </w:r>
      <w:proofErr w:type="spellStart"/>
      <w:r>
        <w:t>d</w:t>
      </w:r>
      <w:r w:rsidR="00BE7687">
        <w:t>efine</w:t>
      </w:r>
      <w:proofErr w:type="spellEnd"/>
      <w:r w:rsidR="00BE7687">
        <w:t xml:space="preserve"> fase he</w:t>
      </w:r>
      <w:r w:rsidR="00FB4BC4">
        <w:t>eft als doel om het probleem en</w:t>
      </w:r>
      <w:r w:rsidR="00BE7687">
        <w:t xml:space="preserve"> proces </w:t>
      </w:r>
      <w:r>
        <w:t xml:space="preserve">te beschrijven </w:t>
      </w:r>
      <w:r w:rsidR="00FB4BC4">
        <w:t>en de kritieke prestaties meetbaar</w:t>
      </w:r>
      <w:r w:rsidR="00BE7687">
        <w:t xml:space="preserve"> te defin</w:t>
      </w:r>
      <w:r w:rsidR="004418C2">
        <w:t>iëren. In dit hoofdstuk is</w:t>
      </w:r>
      <w:r w:rsidR="00BE7687">
        <w:t xml:space="preserve"> ingegaan op het algemeen nut van promoties, het huidige proces van </w:t>
      </w:r>
      <w:proofErr w:type="spellStart"/>
      <w:r w:rsidR="00BE7687">
        <w:t>forecasting</w:t>
      </w:r>
      <w:proofErr w:type="spellEnd"/>
      <w:r w:rsidR="00BE7687">
        <w:t xml:space="preserve"> tot inkooporder, </w:t>
      </w:r>
      <w:r>
        <w:t xml:space="preserve">de </w:t>
      </w:r>
      <w:r w:rsidR="00BE7687">
        <w:t xml:space="preserve">stakeholdersanalyse en de Voice of </w:t>
      </w:r>
      <w:proofErr w:type="spellStart"/>
      <w:r w:rsidR="00BE7687">
        <w:t>the</w:t>
      </w:r>
      <w:proofErr w:type="spellEnd"/>
      <w:r w:rsidR="00BE7687">
        <w:t xml:space="preserve"> Business met de </w:t>
      </w:r>
      <w:r>
        <w:t xml:space="preserve">daaruit voortvloeiende </w:t>
      </w:r>
      <w:proofErr w:type="spellStart"/>
      <w:r w:rsidR="00BE7687">
        <w:t>CTQ’s</w:t>
      </w:r>
      <w:proofErr w:type="spellEnd"/>
      <w:r w:rsidR="00BE7687">
        <w:t xml:space="preserve">. Deze laatst genoemde </w:t>
      </w:r>
      <w:proofErr w:type="spellStart"/>
      <w:r w:rsidR="00BE7687">
        <w:t>CTQ’s</w:t>
      </w:r>
      <w:proofErr w:type="spellEnd"/>
      <w:r w:rsidR="00BE7687">
        <w:t xml:space="preserve"> vormen de kritieke meetpunten in het proces van </w:t>
      </w:r>
      <w:proofErr w:type="spellStart"/>
      <w:r w:rsidR="00BE7687">
        <w:t>forecasting</w:t>
      </w:r>
      <w:proofErr w:type="spellEnd"/>
      <w:r w:rsidR="00BE7687">
        <w:t xml:space="preserve"> tot inkoop</w:t>
      </w:r>
      <w:r w:rsidR="003A7C01">
        <w:t>order en daarmee</w:t>
      </w:r>
      <w:r w:rsidR="00785892">
        <w:t xml:space="preserve"> de rode lijn doo</w:t>
      </w:r>
      <w:r w:rsidR="00BE7687">
        <w:t xml:space="preserve">r dit onderzoek. </w:t>
      </w:r>
    </w:p>
    <w:p w:rsidR="00682AB9" w:rsidRDefault="00682AB9" w:rsidP="000F6A3B"/>
    <w:p w:rsidR="004D6C9E" w:rsidRDefault="004D6C9E" w:rsidP="004D6C9E">
      <w:pPr>
        <w:pStyle w:val="Kop2"/>
      </w:pPr>
      <w:bookmarkStart w:id="28" w:name="_Toc484510716"/>
      <w:r>
        <w:t>Promoties</w:t>
      </w:r>
      <w:bookmarkEnd w:id="28"/>
    </w:p>
    <w:p w:rsidR="004D6C9E" w:rsidRDefault="004D65BC" w:rsidP="004D6C9E">
      <w:r>
        <w:t>In dit hoofdstuk is</w:t>
      </w:r>
      <w:r w:rsidR="003A7C01">
        <w:t xml:space="preserve"> eerst het onderwerp promoties, welke centraal staat in dit onderzoek, toegelicht. </w:t>
      </w:r>
      <w:r w:rsidR="00C87B3E">
        <w:t>In deze paragraaf</w:t>
      </w:r>
      <w:r w:rsidR="004D6C9E">
        <w:t xml:space="preserve"> </w:t>
      </w:r>
      <w:r>
        <w:t xml:space="preserve">is </w:t>
      </w:r>
      <w:r w:rsidR="004D6C9E">
        <w:t>ingegaan op het ‘waarom’ in het voeren van promoties</w:t>
      </w:r>
      <w:r w:rsidR="009226EA">
        <w:t xml:space="preserve"> voor Blokker en de invloed van promoties op het afzetpatroon.</w:t>
      </w:r>
    </w:p>
    <w:p w:rsidR="004D6C9E" w:rsidRPr="004D6C9E" w:rsidRDefault="004D6C9E" w:rsidP="004D6C9E"/>
    <w:p w:rsidR="004D6C9E" w:rsidRDefault="004D6C9E" w:rsidP="004D6C9E">
      <w:pPr>
        <w:pStyle w:val="Kop3"/>
      </w:pPr>
      <w:bookmarkStart w:id="29" w:name="_Toc484510717"/>
      <w:r>
        <w:t>Waarom promoties?</w:t>
      </w:r>
      <w:bookmarkEnd w:id="29"/>
    </w:p>
    <w:p w:rsidR="004D6C9E" w:rsidRDefault="00D34A12" w:rsidP="004D6C9E">
      <w:r>
        <w:t xml:space="preserve">Wekelijks verschijnen </w:t>
      </w:r>
      <w:r w:rsidR="004D6C9E">
        <w:t xml:space="preserve">tientallen reclamefolders op de deurmat. Prijsknallers, euroaanbiedingen en op = op aanbiedingen doen er alles aan om de consument naar de retailer te lokken. De ijverig shoppende consument valt met zijn neus in de boter. Een bepaald product is altijd wel ergens in de aanbieding. Daarnaast zijn er consumenten die er een sport van maken om producten alleen in </w:t>
      </w:r>
      <w:r w:rsidR="009226EA">
        <w:t>promoties</w:t>
      </w:r>
      <w:r w:rsidR="004D6C9E">
        <w:t xml:space="preserve"> te kopen o</w:t>
      </w:r>
      <w:r w:rsidR="00D177D8">
        <w:t>f te hamsteren tijdens een promotie</w:t>
      </w:r>
      <w:r w:rsidR="004D6C9E">
        <w:t>periode. In het maken van de overweging om promoties te voeren is h</w:t>
      </w:r>
      <w:r w:rsidR="009226EA">
        <w:t>et belangrijk om vier feitelijke gevolgen van promoties te kennen</w:t>
      </w:r>
      <w:r w:rsidR="004D6C9E">
        <w:t xml:space="preserve"> </w:t>
      </w:r>
      <w:r w:rsidR="004D6C9E">
        <w:fldChar w:fldCharType="begin" w:fldLock="1"/>
      </w:r>
      <w:r w:rsidR="004D6C9E">
        <w:instrText>ADDIN CSL_CITATION { "citationItems" : [ { "id" : "ITEM-1", "itemData" : { "author" : [ { "dropping-particle" : "", "family" : "Heerde", "given" : "H.", "non-dropping-particle" : "van", "parse-names" : false, "suffix" : "" } ], "container-title" : "Zicht op forecasting van promoties", "id" : "ITEM-1", "issued" : { "date-parts" : [ [ "2015" ] ] }, "title" : "Zicht op forecasting van promoties", "type" : "article-journal" }, "uris" : [ "http://www.mendeley.com/documents/?uuid=7a513f31-73d9-4cdf-b987-f125793795d0" ] } ], "mendeley" : { "formattedCitation" : "(van Heerde, 2015)", "plainTextFormattedCitation" : "(van Heerde, 2015)", "previouslyFormattedCitation" : "(van Heerde, 2015)" }, "properties" : { "noteIndex" : 0 }, "schema" : "https://github.com/citation-style-language/schema/raw/master/csl-citation.json" }</w:instrText>
      </w:r>
      <w:r w:rsidR="004D6C9E">
        <w:fldChar w:fldCharType="separate"/>
      </w:r>
      <w:r w:rsidR="004D6C9E" w:rsidRPr="00501108">
        <w:rPr>
          <w:noProof/>
        </w:rPr>
        <w:t>(van Heerde, 2015)</w:t>
      </w:r>
      <w:r w:rsidR="004D6C9E">
        <w:fldChar w:fldCharType="end"/>
      </w:r>
      <w:r w:rsidR="004D6C9E">
        <w:t>:</w:t>
      </w:r>
    </w:p>
    <w:p w:rsidR="004D6C9E" w:rsidRDefault="004D6C9E" w:rsidP="002A0A40">
      <w:pPr>
        <w:pStyle w:val="Lijstalinea"/>
        <w:numPr>
          <w:ilvl w:val="0"/>
          <w:numId w:val="2"/>
        </w:numPr>
      </w:pPr>
      <w:r>
        <w:t xml:space="preserve">Het aantal consumenten dat bij concurrenten vandaan komt tijdens een </w:t>
      </w:r>
      <w:r w:rsidR="00D177D8">
        <w:t>promotie</w:t>
      </w:r>
      <w:r>
        <w:t>, is klein en niet trouw. Deze consument is op zoek naar de goedkoopste prijs van een product en wisselt daardoor gemakkelijk van</w:t>
      </w:r>
      <w:r w:rsidR="00FB4BC4">
        <w:t xml:space="preserve"> </w:t>
      </w:r>
      <w:r>
        <w:t xml:space="preserve">A naar B als van B naar A. </w:t>
      </w:r>
    </w:p>
    <w:p w:rsidR="004D6C9E" w:rsidRDefault="009226EA" w:rsidP="002A0A40">
      <w:pPr>
        <w:pStyle w:val="Lijstalinea"/>
        <w:numPr>
          <w:ilvl w:val="0"/>
          <w:numId w:val="2"/>
        </w:numPr>
      </w:pPr>
      <w:r>
        <w:t>Daarnaast leveren promoties</w:t>
      </w:r>
      <w:r w:rsidR="004D6C9E">
        <w:t xml:space="preserve"> grote fluctuaties in het afzetpatroon</w:t>
      </w:r>
      <w:r>
        <w:t xml:space="preserve"> op. Dit heeft logistieke kosten tot </w:t>
      </w:r>
      <w:r w:rsidR="004D6C9E">
        <w:t>gevolg.</w:t>
      </w:r>
    </w:p>
    <w:p w:rsidR="004D6C9E" w:rsidRDefault="004D6C9E" w:rsidP="002A0A40">
      <w:pPr>
        <w:pStyle w:val="Lijstalinea"/>
        <w:numPr>
          <w:ilvl w:val="0"/>
          <w:numId w:val="2"/>
        </w:numPr>
      </w:pPr>
      <w:r>
        <w:t>Hamstergedrag is ongunstig. Consumenten die hamsteren zouden het product anders ook gekocht hebben tegen een hogere prijs, maar slaan vanwege de actieprijs het product in grote(re) hoeveelheden in.</w:t>
      </w:r>
    </w:p>
    <w:p w:rsidR="004D6C9E" w:rsidRDefault="004D6C9E" w:rsidP="002A0A40">
      <w:pPr>
        <w:pStyle w:val="Lijstalinea"/>
        <w:numPr>
          <w:ilvl w:val="0"/>
          <w:numId w:val="2"/>
        </w:numPr>
      </w:pPr>
      <w:r>
        <w:t xml:space="preserve">Aanbieding verandert de perceptie van de klant. Consumenten gaan een lagere prijs als normaal ervaren op het moment dat een product regelmatig </w:t>
      </w:r>
      <w:r w:rsidR="00701741">
        <w:t xml:space="preserve">tegen een lage prijs in een promotie </w:t>
      </w:r>
      <w:r>
        <w:t>is geweest. Hierdoor is de</w:t>
      </w:r>
      <w:r w:rsidR="00FB4BC4">
        <w:t xml:space="preserve"> consument niet meer bereid</w:t>
      </w:r>
      <w:r w:rsidR="00701741">
        <w:t xml:space="preserve"> om het product buiten de promotie</w:t>
      </w:r>
      <w:r>
        <w:t xml:space="preserve">periode te kopen. </w:t>
      </w:r>
    </w:p>
    <w:p w:rsidR="004D6C9E" w:rsidRDefault="004D6C9E" w:rsidP="004D6C9E"/>
    <w:p w:rsidR="004D6C9E" w:rsidRDefault="004D6C9E" w:rsidP="004D6C9E">
      <w:r>
        <w:t xml:space="preserve">Op basis van de bovenstaande gevolgen van promoties lijkt het niet direct voor de hand liggend om promoties te voeren. Wat is dan voor Blokker de reden om promoties </w:t>
      </w:r>
      <w:r w:rsidR="000333B7">
        <w:t>te voeren? Het antwoord hierop is</w:t>
      </w:r>
      <w:r>
        <w:t xml:space="preserve"> voor een deel al gegeven in het onderzoek van</w:t>
      </w:r>
      <w:r w:rsidR="00701741">
        <w:t xml:space="preserve"> Heerde:</w:t>
      </w:r>
      <w:r>
        <w:t xml:space="preserve"> ‘Promoties leveren niets meer op, maar wel minder als je niet meedoet’</w:t>
      </w:r>
      <w:r w:rsidR="00701741">
        <w:t xml:space="preserve"> (van Heerde, 2015)</w:t>
      </w:r>
      <w:r>
        <w:t>. Op het moment dat de concurrent wel aanbieding</w:t>
      </w:r>
      <w:r w:rsidR="00701741">
        <w:t>en</w:t>
      </w:r>
      <w:r>
        <w:t xml:space="preserve"> heeft, en Blokker niet, kost het meer om niet aan promoties te doen</w:t>
      </w:r>
      <w:r w:rsidR="00FB4BC4">
        <w:t>.</w:t>
      </w:r>
      <w:r w:rsidR="00701741">
        <w:t xml:space="preserve"> Daarnaast wordt </w:t>
      </w:r>
      <w:r>
        <w:t>het belang van promoties benadrukt door Rob Heesen, CEO van Blokker, in de maandelijkse bedrijfsupdatepresentatie. Promoties moeten direct zorgen voor meer traffic in de Blokker-</w:t>
      </w:r>
      <w:r w:rsidR="00777E1D">
        <w:t>filialen</w:t>
      </w:r>
      <w:sdt>
        <w:sdtPr>
          <w:id w:val="111643202"/>
          <w:citation/>
        </w:sdtPr>
        <w:sdtContent>
          <w:r w:rsidR="00FB4BC4">
            <w:fldChar w:fldCharType="begin"/>
          </w:r>
          <w:r w:rsidR="00FB4BC4">
            <w:instrText xml:space="preserve"> CITATION Rob17 \l 1043 </w:instrText>
          </w:r>
          <w:r w:rsidR="00FB4BC4">
            <w:fldChar w:fldCharType="separate"/>
          </w:r>
          <w:r w:rsidR="00871FB9">
            <w:rPr>
              <w:noProof/>
            </w:rPr>
            <w:t xml:space="preserve"> (Heesen, 2017)</w:t>
          </w:r>
          <w:r w:rsidR="00FB4BC4">
            <w:fldChar w:fldCharType="end"/>
          </w:r>
        </w:sdtContent>
      </w:sdt>
      <w:r w:rsidRPr="00785892">
        <w:t>.</w:t>
      </w:r>
      <w:r>
        <w:t xml:space="preserve"> Daar waar de laatste twee jaar verlies </w:t>
      </w:r>
      <w:r w:rsidR="000333B7">
        <w:t>werd</w:t>
      </w:r>
      <w:r>
        <w:t xml:space="preserve"> gedraaid door Blokker, moeten scherpe aanbiedingen er deels voor zorgen dat de klant weer terug komt bij Blokker. Daarmee zijn promoties binnen Blokker een feit.</w:t>
      </w:r>
    </w:p>
    <w:p w:rsidR="004D6C9E" w:rsidRDefault="004D6C9E" w:rsidP="004D6C9E"/>
    <w:p w:rsidR="004D6C9E" w:rsidRDefault="004D6C9E" w:rsidP="0073093B">
      <w:pPr>
        <w:pStyle w:val="Kop3"/>
      </w:pPr>
      <w:bookmarkStart w:id="30" w:name="_Toc484510718"/>
      <w:r>
        <w:t>Invloed van promoties op de bedrijfsvoering</w:t>
      </w:r>
      <w:bookmarkEnd w:id="30"/>
    </w:p>
    <w:p w:rsidR="004D6C9E" w:rsidRDefault="004D6C9E" w:rsidP="004D6C9E">
      <w:pPr>
        <w:tabs>
          <w:tab w:val="left" w:pos="3420"/>
        </w:tabs>
      </w:pPr>
      <w:r>
        <w:t>Door het toegenomen aantal pr</w:t>
      </w:r>
      <w:r w:rsidR="00A7378F">
        <w:t>omoties is de bedrijfsvoering niet eenvoudiger</w:t>
      </w:r>
      <w:r>
        <w:t xml:space="preserve"> geworden </w:t>
      </w:r>
      <w:r>
        <w:fldChar w:fldCharType="begin" w:fldLock="1"/>
      </w:r>
      <w:r>
        <w:instrText>ADDIN CSL_CITATION { "citationItems" : [ { "id" : "ITEM-1", "itemData" : { "author" : [ { "dropping-particle" : "", "family" : "Heerde", "given" : "H.", "non-dropping-particle" : "van", "parse-names" : false, "suffix" : "" } ], "container-title" : "Zicht op forecasting van promoties", "id" : "ITEM-1", "issued" : { "date-parts" : [ [ "2015" ] ] }, "title" : "Zicht op forecasting van promoties", "type" : "article-journal" }, "uris" : [ "http://www.mendeley.com/documents/?uuid=7a513f31-73d9-4cdf-b987-f125793795d0" ] } ], "mendeley" : { "formattedCitation" : "(van Heerde, 2015)", "plainTextFormattedCitation" : "(van Heerde, 2015)", "previouslyFormattedCitation" : "(van Heerde, 2015)" }, "properties" : { "noteIndex" : 0 }, "schema" : "https://github.com/citation-style-language/schema/raw/master/csl-citation.json" }</w:instrText>
      </w:r>
      <w:r>
        <w:fldChar w:fldCharType="separate"/>
      </w:r>
      <w:r w:rsidRPr="00501108">
        <w:rPr>
          <w:noProof/>
        </w:rPr>
        <w:t>(van Heerde, 2015)</w:t>
      </w:r>
      <w:r>
        <w:fldChar w:fldCharType="end"/>
      </w:r>
      <w:r>
        <w:t xml:space="preserve">. Er zijn </w:t>
      </w:r>
      <w:r w:rsidR="00785892">
        <w:t>twee</w:t>
      </w:r>
      <w:r>
        <w:t xml:space="preserve"> directe gevolgen van het voeren van promoties aan te wijzen:</w:t>
      </w:r>
    </w:p>
    <w:p w:rsidR="004D6C9E" w:rsidRDefault="004D6C9E" w:rsidP="002A0A40">
      <w:pPr>
        <w:pStyle w:val="Lijstalinea"/>
        <w:numPr>
          <w:ilvl w:val="0"/>
          <w:numId w:val="3"/>
        </w:numPr>
        <w:tabs>
          <w:tab w:val="left" w:pos="3420"/>
        </w:tabs>
      </w:pPr>
      <w:r>
        <w:t xml:space="preserve">Het kannibalisme effect. Het eerste gevolg van promoties is het kannibalisme effect </w:t>
      </w:r>
      <w:r>
        <w:fldChar w:fldCharType="begin" w:fldLock="1"/>
      </w:r>
      <w:r>
        <w:instrText>ADDIN CSL_CITATION { "citationItems" : [ { "id" : "ITEM-1", "itemData" : { "DOI" : "10.1016/j.ijpe.2010.07.007", "ISBN" : "0925-5273", "ISSN" : "09255273", "abstract" : "In recent years, promotions have become a common practice in many retail outlets. Usually these promotions are planned collaboratively by manufacturers and retailers, who jointly agree on the products on promotion, the types of promotions, the price reduction and the timing of promotions. But, the sales can also be influenced by other factors such as weather, holiday periods and festivals, which are sometimes overlooked. In this research, we identify a set of demand factors influencing the sales of a leading soft drink company in the UK. We relate the demand factors with the company's actual sales to gain more insight into the underlying demand structure. We use structural equation modelling for this purpose. The results confirm the role of the promotional factors in the sales uplift for all products. However, the other demand factors are found influential only for some products. Our results suggest different demand structures for different product families, and our findings confirm the importance of collecting and exchanging the proper supply chain information. Our approach may also assist managers to better plan, forecast and promote different products in collaboration with other supply chain partners. ?? 2010 Elsevier B.V. All rights reserved.", "author" : [ { "dropping-particle" : "", "family" : "Ramanathan", "given" : "Usha", "non-dropping-particle" : "", "parse-names" : false, "suffix" : "" }, { "dropping-particle" : "", "family" : "Muyldermans", "given" : "Luc", "non-dropping-particle" : "", "parse-names" : false, "suffix" : "" } ], "container-title" : "International Journal of Production Economics", "id" : "ITEM-1", "issue" : "2", "issued" : { "date-parts" : [ [ "2010" ] ] }, "page" : "538-545", "publisher" : "Elsevier", "title" : "Identifying demand factors for promotional planning and forecasting: A case of a soft drink company in the UK", "type" : "article-journal", "volume" : "128" }, "uris" : [ "http://www.mendeley.com/documents/?uuid=69cb8f60-7775-424e-8ac3-39eb8fb6609e" ] } ], "mendeley" : { "formattedCitation" : "(Ramanathan &amp; Muyldermans, 2010)", "plainTextFormattedCitation" : "(Ramanathan &amp; Muyldermans, 2010)", "previouslyFormattedCitation" : "(Ramanathan &amp; Muyldermans, 2010)" }, "properties" : { "noteIndex" : 0 }, "schema" : "https://github.com/citation-style-language/schema/raw/master/csl-citation.json" }</w:instrText>
      </w:r>
      <w:r>
        <w:fldChar w:fldCharType="separate"/>
      </w:r>
      <w:r w:rsidRPr="00FE7EF3">
        <w:rPr>
          <w:noProof/>
        </w:rPr>
        <w:t>(Ramanathan &amp; Muyldermans, 2010)</w:t>
      </w:r>
      <w:r>
        <w:fldChar w:fldCharType="end"/>
      </w:r>
      <w:r>
        <w:t>. Product A en B zijn in de ogen van de consument voor elkaar vervangbaar en verschillen slecht op enkele details of specificaties. Op het moment dat product A in de aanbieding is, zal product B in dezelfde periode minder verkopen omdat klanten die normaal product B kopen, het vervangbare product A vanwege de scherpe prijs z</w:t>
      </w:r>
      <w:r w:rsidR="009226EA">
        <w:t>ullen</w:t>
      </w:r>
      <w:r>
        <w:t xml:space="preserve"> kopen.</w:t>
      </w:r>
    </w:p>
    <w:p w:rsidR="00FB4BC4" w:rsidRDefault="00A76506" w:rsidP="003673B3">
      <w:pPr>
        <w:pStyle w:val="Lijstalinea"/>
        <w:numPr>
          <w:ilvl w:val="0"/>
          <w:numId w:val="3"/>
        </w:numPr>
        <w:tabs>
          <w:tab w:val="left" w:pos="3420"/>
        </w:tabs>
      </w:pPr>
      <w:r>
        <w:t>Het p</w:t>
      </w:r>
      <w:r w:rsidR="004D6C9E">
        <w:t xml:space="preserve">iek en dal effect. Promoties zorgen voor een verhoogde afzet gedurende de </w:t>
      </w:r>
      <w:r w:rsidR="00D177D8">
        <w:t>promotie</w:t>
      </w:r>
      <w:r w:rsidR="004D6C9E">
        <w:t xml:space="preserve">periode. Dit resulteert in een piek als gevolg van extra omzet, daarentegen wordt een dal </w:t>
      </w:r>
      <w:r w:rsidR="00D177D8">
        <w:t>gecreëerd na afloop van de promotie</w:t>
      </w:r>
      <w:r w:rsidR="004D6C9E">
        <w:t>periode. Omdat de consument tijdelijk sterk verzadigd is met een product, zullen de verko</w:t>
      </w:r>
      <w:r w:rsidR="00701741">
        <w:t>pen in de week/weken na afloop van de promotie</w:t>
      </w:r>
      <w:r w:rsidR="004D6C9E">
        <w:t xml:space="preserve"> minder zijn. Als</w:t>
      </w:r>
      <w:r w:rsidR="009226EA">
        <w:t xml:space="preserve"> gevolg van promotievraag</w:t>
      </w:r>
      <w:r w:rsidR="00D34A12">
        <w:t xml:space="preserve"> ontstaan </w:t>
      </w:r>
      <w:r w:rsidR="004D6C9E">
        <w:t xml:space="preserve">grote variaties in het afzetpatroon </w:t>
      </w:r>
      <w:r w:rsidR="004D6C9E">
        <w:fldChar w:fldCharType="begin" w:fldLock="1"/>
      </w:r>
      <w:r w:rsidR="004D6C9E">
        <w:instrText>ADDIN CSL_CITATION { "citationItems" : [ { "id" : "ITEM-1", "itemData" : { "author" : [ { "dropping-particle" : "", "family" : "Heerde", "given" : "H.", "non-dropping-particle" : "van", "parse-names" : false, "suffix" : "" } ], "container-title" : "Zicht op forecasting van promoties", "id" : "ITEM-1", "issued" : { "date-parts" : [ [ "2015" ] ] }, "title" : "Zicht op forecasting van promoties", "type" : "article-journal" }, "uris" : [ "http://www.mendeley.com/documents/?uuid=7a513f31-73d9-4cdf-b987-f125793795d0" ] } ], "mendeley" : { "formattedCitation" : "(van Heerde, 2015)", "plainTextFormattedCitation" : "(van Heerde, 2015)", "previouslyFormattedCitation" : "(van Heerde, 2015)" }, "properties" : { "noteIndex" : 0 }, "schema" : "https://github.com/citation-style-language/schema/raw/master/csl-citation.json" }</w:instrText>
      </w:r>
      <w:r w:rsidR="004D6C9E">
        <w:fldChar w:fldCharType="separate"/>
      </w:r>
      <w:r w:rsidR="004D6C9E" w:rsidRPr="005A39B0">
        <w:rPr>
          <w:noProof/>
        </w:rPr>
        <w:t>(van Heerde, 2015)</w:t>
      </w:r>
      <w:r w:rsidR="004D6C9E">
        <w:fldChar w:fldCharType="end"/>
      </w:r>
      <w:r w:rsidR="004D6C9E">
        <w:t xml:space="preserve">. Dit maakt het </w:t>
      </w:r>
      <w:proofErr w:type="spellStart"/>
      <w:r w:rsidR="004D6C9E">
        <w:t>forecasting</w:t>
      </w:r>
      <w:proofErr w:type="spellEnd"/>
      <w:r w:rsidR="004D6C9E">
        <w:t xml:space="preserve"> en voorraadmanagementproces complex. </w:t>
      </w:r>
      <w:r w:rsidR="009226EA">
        <w:t>Het piek en dal effect is zichtbaar gemaakt in figuur 4.1</w:t>
      </w:r>
    </w:p>
    <w:p w:rsidR="00FB4BC4" w:rsidRDefault="00FB4BC4" w:rsidP="00C87B3E">
      <w:pPr>
        <w:tabs>
          <w:tab w:val="left" w:pos="3420"/>
        </w:tabs>
      </w:pPr>
    </w:p>
    <w:p w:rsidR="00FB4BC4" w:rsidRDefault="00FB4BC4" w:rsidP="00C87B3E">
      <w:pPr>
        <w:tabs>
          <w:tab w:val="left" w:pos="3420"/>
        </w:tabs>
      </w:pPr>
    </w:p>
    <w:p w:rsidR="004D6C9E" w:rsidRPr="004D6C9E" w:rsidRDefault="00CF48AF" w:rsidP="00C87B3E">
      <w:pPr>
        <w:tabs>
          <w:tab w:val="left" w:pos="3420"/>
        </w:tabs>
      </w:pPr>
      <w:r>
        <w:rPr>
          <w:noProof/>
          <w:lang w:eastAsia="nl-NL"/>
        </w:rPr>
        <w:lastRenderedPageBreak/>
        <mc:AlternateContent>
          <mc:Choice Requires="wps">
            <w:drawing>
              <wp:anchor distT="0" distB="0" distL="114300" distR="114300" simplePos="0" relativeHeight="251650048" behindDoc="0" locked="0" layoutInCell="1" allowOverlap="1" wp14:anchorId="6616B56A" wp14:editId="103A9DDE">
                <wp:simplePos x="0" y="0"/>
                <wp:positionH relativeFrom="margin">
                  <wp:posOffset>5715</wp:posOffset>
                </wp:positionH>
                <wp:positionV relativeFrom="paragraph">
                  <wp:posOffset>2137410</wp:posOffset>
                </wp:positionV>
                <wp:extent cx="5229225" cy="133350"/>
                <wp:effectExtent l="0" t="0" r="9525" b="0"/>
                <wp:wrapSquare wrapText="bothSides"/>
                <wp:docPr id="3" name="Tekstvak 3"/>
                <wp:cNvGraphicFramePr/>
                <a:graphic xmlns:a="http://schemas.openxmlformats.org/drawingml/2006/main">
                  <a:graphicData uri="http://schemas.microsoft.com/office/word/2010/wordprocessingShape">
                    <wps:wsp>
                      <wps:cNvSpPr txBox="1"/>
                      <wps:spPr>
                        <a:xfrm>
                          <a:off x="0" y="0"/>
                          <a:ext cx="5229225" cy="133350"/>
                        </a:xfrm>
                        <a:prstGeom prst="rect">
                          <a:avLst/>
                        </a:prstGeom>
                        <a:solidFill>
                          <a:prstClr val="white"/>
                        </a:solidFill>
                        <a:ln>
                          <a:noFill/>
                        </a:ln>
                        <a:effectLst/>
                      </wps:spPr>
                      <wps:txbx>
                        <w:txbxContent>
                          <w:p w:rsidR="00D177D8" w:rsidRDefault="00D177D8" w:rsidP="004D6C9E">
                            <w:pPr>
                              <w:pStyle w:val="Bijschrift"/>
                            </w:pPr>
                            <w:r>
                              <w:t>Figuur 4.1: Piek en Dal Promoties</w:t>
                            </w:r>
                          </w:p>
                          <w:p w:rsidR="00D177D8" w:rsidRPr="00FB4BC4" w:rsidRDefault="00D177D8" w:rsidP="00FB4BC4"/>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kstvak 3" o:spid="_x0000_s1029" type="#_x0000_t202" style="position:absolute;left:0;text-align:left;margin-left:.45pt;margin-top:168.3pt;width:411.75pt;height:10.5pt;z-index:251650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" stroked="f">
                <v:textbox inset="0,0,0,0">
                  <w:txbxContent>
                    <w:p w:rsidR="00D177D8" w:rsidRDefault="00D177D8" w:rsidP="004D6C9E">
                      <w:pPr>
                        <w:pStyle w:val="Bijschrift"/>
                      </w:pPr>
                      <w:r>
                        <w:t>Figuur 4.1: Piek en Dal Promoties</w:t>
                      </w:r>
                    </w:p>
                    <w:p w:rsidR="00D177D8" w:rsidRPr="00FB4BC4" w:rsidRDefault="00D177D8" w:rsidP="00FB4BC4"/>
                  </w:txbxContent>
                </v:textbox>
                <w10:wrap type="square" anchorx="margin"/>
              </v:shape>
            </w:pict>
          </mc:Fallback>
        </mc:AlternateContent>
      </w:r>
      <w:r w:rsidRPr="00345A27">
        <w:rPr>
          <w:noProof/>
          <w:lang w:eastAsia="nl-NL"/>
        </w:rPr>
        <w:drawing>
          <wp:anchor distT="0" distB="0" distL="114300" distR="114300" simplePos="0" relativeHeight="251718656" behindDoc="0" locked="0" layoutInCell="1" allowOverlap="1" wp14:anchorId="33C718E1" wp14:editId="7812314C">
            <wp:simplePos x="0" y="0"/>
            <wp:positionH relativeFrom="margin">
              <wp:posOffset>-14605</wp:posOffset>
            </wp:positionH>
            <wp:positionV relativeFrom="paragraph">
              <wp:posOffset>-214630</wp:posOffset>
            </wp:positionV>
            <wp:extent cx="5772150" cy="2358390"/>
            <wp:effectExtent l="0" t="0" r="0" b="3810"/>
            <wp:wrapSquare wrapText="bothSides"/>
            <wp:docPr id="44" name="Afbeelding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72150" cy="235839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4D6C9E" w:rsidRPr="004D6C9E" w:rsidRDefault="001D2F66" w:rsidP="00C87B3E">
      <w:pPr>
        <w:pStyle w:val="Kop2"/>
      </w:pPr>
      <w:bookmarkStart w:id="31" w:name="_Toc484510719"/>
      <w:r>
        <w:t>Proces</w:t>
      </w:r>
      <w:r w:rsidR="00BA402A">
        <w:t xml:space="preserve"> Flow Diagram</w:t>
      </w:r>
      <w:bookmarkEnd w:id="31"/>
    </w:p>
    <w:p w:rsidR="00BA402A" w:rsidRPr="00BA402A" w:rsidRDefault="00BA402A" w:rsidP="00BA402A">
      <w:r>
        <w:t xml:space="preserve">Om een juiste veronderstelling van het huidige proces te krijgen is een proces flow analyse </w:t>
      </w:r>
      <w:r w:rsidR="009226EA">
        <w:t>gemaakt. In</w:t>
      </w:r>
      <w:r w:rsidR="00FB4BC4">
        <w:t xml:space="preserve"> figuur 4.2</w:t>
      </w:r>
      <w:r>
        <w:t xml:space="preserve"> is de procesflow van </w:t>
      </w:r>
      <w:proofErr w:type="spellStart"/>
      <w:r>
        <w:t>forecasting</w:t>
      </w:r>
      <w:proofErr w:type="spellEnd"/>
      <w:r>
        <w:t xml:space="preserve"> tot uitlevering aan de filialen weerg</w:t>
      </w:r>
      <w:r w:rsidR="00785892">
        <w:t xml:space="preserve">egeven. Op y-as is de </w:t>
      </w:r>
      <w:r w:rsidR="009226EA">
        <w:t xml:space="preserve">verantwoordelijke afdeling </w:t>
      </w:r>
      <w:r>
        <w:t xml:space="preserve">voor een </w:t>
      </w:r>
      <w:r w:rsidR="00911E3A">
        <w:t xml:space="preserve">bepaalde </w:t>
      </w:r>
      <w:r w:rsidR="00FB4BC4">
        <w:t>s</w:t>
      </w:r>
      <w:r w:rsidR="00911E3A">
        <w:t>tap in dit proces</w:t>
      </w:r>
      <w:r>
        <w:t xml:space="preserve"> weergegeven. </w:t>
      </w:r>
      <w:r w:rsidR="00785892">
        <w:t xml:space="preserve">Op de x-as is de tijd in weken voorafgaand aan </w:t>
      </w:r>
      <w:r w:rsidR="00701741">
        <w:t>de start van een promotie</w:t>
      </w:r>
      <w:r>
        <w:t xml:space="preserve"> weergegeven. </w:t>
      </w:r>
      <w:r w:rsidR="00911E3A">
        <w:t xml:space="preserve">Als aanvulling hierop is in bijlage </w:t>
      </w:r>
      <w:r w:rsidR="00785892">
        <w:t>II</w:t>
      </w:r>
      <w:r w:rsidR="00911E3A">
        <w:t xml:space="preserve"> e</w:t>
      </w:r>
      <w:r w:rsidR="00785892">
        <w:t>e</w:t>
      </w:r>
      <w:r w:rsidR="00911E3A">
        <w:t xml:space="preserve">n SIPOC diagram </w:t>
      </w:r>
      <w:r w:rsidR="00FB4BC4">
        <w:t>toegevoegd</w:t>
      </w:r>
      <w:r w:rsidR="00911E3A">
        <w:t xml:space="preserve">. </w:t>
      </w:r>
      <w:r w:rsidR="00FB4BC4">
        <w:t>De SIPOC omvat hetzelfde proces, maar voegt waarde toe door de in- en output van elke processtap te beschrijven.</w:t>
      </w:r>
      <w:r w:rsidR="00911E3A">
        <w:t xml:space="preserve"> </w:t>
      </w:r>
    </w:p>
    <w:p w:rsidR="00BA402A" w:rsidRDefault="00CF48AF" w:rsidP="00BA402A">
      <w:pPr>
        <w:keepNext/>
      </w:pPr>
      <w:r>
        <w:rPr>
          <w:noProof/>
          <w:lang w:eastAsia="nl-NL"/>
        </w:rPr>
        <w:drawing>
          <wp:inline distT="0" distB="0" distL="0" distR="0" wp14:anchorId="6CFA2E56" wp14:editId="54D091A7">
            <wp:extent cx="5753100" cy="2609850"/>
            <wp:effectExtent l="0" t="0" r="0" b="0"/>
            <wp:docPr id="45" name="Afbeelding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9656" cy="2612824"/>
                    </a:xfrm>
                    <a:prstGeom prst="rect">
                      <a:avLst/>
                    </a:prstGeom>
                    <a:noFill/>
                    <a:ln>
                      <a:noFill/>
                    </a:ln>
                  </pic:spPr>
                </pic:pic>
              </a:graphicData>
            </a:graphic>
          </wp:inline>
        </w:drawing>
      </w:r>
    </w:p>
    <w:p w:rsidR="00204E42" w:rsidRDefault="00BA402A" w:rsidP="00BA402A">
      <w:pPr>
        <w:pStyle w:val="Bijschrift"/>
      </w:pPr>
      <w:r>
        <w:t xml:space="preserve">Figuur </w:t>
      </w:r>
      <w:r w:rsidR="00FB4BC4">
        <w:t>4</w:t>
      </w:r>
      <w:r w:rsidR="00527A71">
        <w:t>.2</w:t>
      </w:r>
      <w:r w:rsidR="00A607F3">
        <w:t xml:space="preserve">: </w:t>
      </w:r>
      <w:r>
        <w:t xml:space="preserve">Proces Flow </w:t>
      </w:r>
      <w:proofErr w:type="spellStart"/>
      <w:r>
        <w:t>Forecasting</w:t>
      </w:r>
      <w:proofErr w:type="spellEnd"/>
      <w:r>
        <w:t xml:space="preserve"> tot aan uitlevering aan de </w:t>
      </w:r>
      <w:r w:rsidR="004A51D6">
        <w:t>filialen</w:t>
      </w:r>
      <w:r>
        <w:t>.</w:t>
      </w:r>
    </w:p>
    <w:p w:rsidR="00BA402A" w:rsidRDefault="00BA402A" w:rsidP="00BA402A">
      <w:pPr>
        <w:pStyle w:val="Kop3"/>
      </w:pPr>
      <w:bookmarkStart w:id="32" w:name="_Toc484510720"/>
      <w:proofErr w:type="spellStart"/>
      <w:r>
        <w:t>Forecasting</w:t>
      </w:r>
      <w:bookmarkEnd w:id="32"/>
      <w:proofErr w:type="spellEnd"/>
    </w:p>
    <w:p w:rsidR="00BA402A" w:rsidRDefault="00527A71" w:rsidP="00BA402A">
      <w:r>
        <w:t xml:space="preserve">Het </w:t>
      </w:r>
      <w:proofErr w:type="spellStart"/>
      <w:r>
        <w:t>forecastingproces</w:t>
      </w:r>
      <w:proofErr w:type="spellEnd"/>
      <w:r>
        <w:t xml:space="preserve"> start </w:t>
      </w:r>
      <w:r w:rsidR="00BA402A">
        <w:t>15 weken voorafgaand aan de verkoop</w:t>
      </w:r>
      <w:r w:rsidR="00785892">
        <w:t xml:space="preserve"> in de </w:t>
      </w:r>
      <w:r w:rsidR="00777E1D">
        <w:t>filialen</w:t>
      </w:r>
      <w:r w:rsidR="00BA402A">
        <w:t>, als categorie management de promotieforecast opstelt. Categorie management stuur</w:t>
      </w:r>
      <w:r w:rsidR="00DA2D32">
        <w:t>t</w:t>
      </w:r>
      <w:r w:rsidR="00BA402A">
        <w:t xml:space="preserve"> deze informatie naar ‘Supply Chain Folder’ en </w:t>
      </w:r>
      <w:r w:rsidR="00DA2D32">
        <w:t>communiceert de forecast</w:t>
      </w:r>
      <w:r w:rsidR="009226EA">
        <w:t>aantallen</w:t>
      </w:r>
      <w:r w:rsidR="00DA2D32">
        <w:t xml:space="preserve"> naar de leveranciers. Leveranciers hebben deze voorspelling in een vroe</w:t>
      </w:r>
      <w:r w:rsidR="00701741">
        <w:t>g stadium nodig om productie</w:t>
      </w:r>
      <w:r w:rsidR="00DA2D32">
        <w:t xml:space="preserve">capaciteiten </w:t>
      </w:r>
      <w:r w:rsidR="00A76506">
        <w:t>er</w:t>
      </w:r>
      <w:r w:rsidR="00DA2D32">
        <w:t>op af te stemmen.</w:t>
      </w:r>
    </w:p>
    <w:p w:rsidR="00DA2D32" w:rsidRDefault="00DA2D32" w:rsidP="00BA402A"/>
    <w:p w:rsidR="00FC6BA8" w:rsidRDefault="00DA2D32" w:rsidP="00BA402A">
      <w:r>
        <w:t>Vervolg</w:t>
      </w:r>
      <w:r w:rsidR="00527A71">
        <w:t xml:space="preserve">ens gaat de Supply Chain Folder </w:t>
      </w:r>
      <w:r>
        <w:t xml:space="preserve">afdeling </w:t>
      </w:r>
      <w:r w:rsidR="00527A71">
        <w:t xml:space="preserve">deze forecast </w:t>
      </w:r>
      <w:proofErr w:type="spellStart"/>
      <w:r w:rsidR="00527A71">
        <w:t>challengen</w:t>
      </w:r>
      <w:proofErr w:type="spellEnd"/>
      <w:r>
        <w:t xml:space="preserve">. </w:t>
      </w:r>
      <w:r w:rsidR="009226EA">
        <w:t xml:space="preserve">Deze afdeling beoordeeld of de forecast realistisch is. </w:t>
      </w:r>
      <w:r>
        <w:t>Supply Chain maakt deze check handmatig, en kijkt hierbij naar d</w:t>
      </w:r>
      <w:r w:rsidR="00701741">
        <w:t>e afzet of promoties uit het verleden.</w:t>
      </w:r>
      <w:r w:rsidR="00FC6BA8">
        <w:t xml:space="preserve"> </w:t>
      </w:r>
      <w:r w:rsidR="00E54385">
        <w:t xml:space="preserve">De </w:t>
      </w:r>
      <w:proofErr w:type="spellStart"/>
      <w:r w:rsidR="00E54385">
        <w:t>gechallengede</w:t>
      </w:r>
      <w:proofErr w:type="spellEnd"/>
      <w:r w:rsidR="00E54385">
        <w:t xml:space="preserve"> forecast wordt teruggekoppeld aan categorie management (</w:t>
      </w:r>
      <w:proofErr w:type="spellStart"/>
      <w:r w:rsidR="00E54385">
        <w:t>CatMan</w:t>
      </w:r>
      <w:proofErr w:type="spellEnd"/>
      <w:r w:rsidR="00E54385">
        <w:t xml:space="preserve">). </w:t>
      </w:r>
      <w:proofErr w:type="spellStart"/>
      <w:r w:rsidR="00E54385">
        <w:t>CatMan</w:t>
      </w:r>
      <w:proofErr w:type="spellEnd"/>
      <w:r w:rsidR="00E54385">
        <w:t xml:space="preserve"> neemt de uiteindelijke beslissing en st</w:t>
      </w:r>
      <w:r w:rsidR="00FE226F">
        <w:t xml:space="preserve">elt een definitieve forecast op die wordt teruggekoppeld aan </w:t>
      </w:r>
      <w:proofErr w:type="spellStart"/>
      <w:r w:rsidR="00FE226F">
        <w:t>supply</w:t>
      </w:r>
      <w:proofErr w:type="spellEnd"/>
      <w:r w:rsidR="00FE226F">
        <w:t xml:space="preserve"> chain</w:t>
      </w:r>
      <w:r w:rsidR="00FC6BA8">
        <w:t>.</w:t>
      </w:r>
    </w:p>
    <w:p w:rsidR="00CF48AF" w:rsidRDefault="00CF48AF" w:rsidP="00BA402A"/>
    <w:p w:rsidR="00FE226F" w:rsidRDefault="0073093B" w:rsidP="00FE226F">
      <w:pPr>
        <w:pStyle w:val="Kop3"/>
      </w:pPr>
      <w:bookmarkStart w:id="33" w:name="_Toc484510721"/>
      <w:r>
        <w:t>Bestelhoeveelheid bepalen</w:t>
      </w:r>
      <w:bookmarkEnd w:id="33"/>
    </w:p>
    <w:p w:rsidR="00FE226F" w:rsidRDefault="00FE226F" w:rsidP="00FE226F">
      <w:r>
        <w:t xml:space="preserve">Voordat het proces van </w:t>
      </w:r>
      <w:proofErr w:type="spellStart"/>
      <w:r>
        <w:t>forecasting</w:t>
      </w:r>
      <w:proofErr w:type="spellEnd"/>
      <w:r w:rsidR="009226EA">
        <w:t xml:space="preserve"> tot inkooporder wordt toegelicht</w:t>
      </w:r>
      <w:r>
        <w:t>, is het noodzakelijk om een onderscheid te maken tussen de drie verschillende uitleverstrategie</w:t>
      </w:r>
      <w:r w:rsidR="00A7378F">
        <w:t>ën. De uitleverstrategieën zij</w:t>
      </w:r>
      <w:r>
        <w:t>n hieronder kor</w:t>
      </w:r>
      <w:r w:rsidR="009226EA">
        <w:t xml:space="preserve">t toegelicht, </w:t>
      </w:r>
      <w:r w:rsidR="00B60EA4">
        <w:t>maar worden meer uitgebreid toegelicht in bijlage III.</w:t>
      </w:r>
    </w:p>
    <w:p w:rsidR="000D690B" w:rsidRPr="000D690B" w:rsidRDefault="000D690B" w:rsidP="002A0A40">
      <w:pPr>
        <w:pStyle w:val="Lijstalinea"/>
        <w:numPr>
          <w:ilvl w:val="0"/>
          <w:numId w:val="15"/>
        </w:numPr>
        <w:rPr>
          <w:b/>
        </w:rPr>
      </w:pPr>
      <w:r w:rsidRPr="000D690B">
        <w:rPr>
          <w:b/>
        </w:rPr>
        <w:lastRenderedPageBreak/>
        <w:t>Push</w:t>
      </w:r>
      <w:r>
        <w:rPr>
          <w:b/>
        </w:rPr>
        <w:t xml:space="preserve"> </w:t>
      </w:r>
      <w:r>
        <w:t>betekent dat de artikelen worden verdeeld naar de filialen, zonder dat zij medezeggenschap hebben over de aantallen die elk filiaal ontvangt. Assortimentsbeheer maakt deze verdeling.</w:t>
      </w:r>
    </w:p>
    <w:p w:rsidR="000D690B" w:rsidRPr="000D690B" w:rsidRDefault="000D690B" w:rsidP="002A0A40">
      <w:pPr>
        <w:pStyle w:val="Lijstalinea"/>
        <w:numPr>
          <w:ilvl w:val="0"/>
          <w:numId w:val="15"/>
        </w:numPr>
        <w:rPr>
          <w:b/>
        </w:rPr>
      </w:pPr>
      <w:r>
        <w:rPr>
          <w:b/>
        </w:rPr>
        <w:t xml:space="preserve">Automatisch </w:t>
      </w:r>
      <w:proofErr w:type="spellStart"/>
      <w:r>
        <w:rPr>
          <w:b/>
        </w:rPr>
        <w:t>Herbestellen</w:t>
      </w:r>
      <w:proofErr w:type="spellEnd"/>
      <w:r>
        <w:rPr>
          <w:b/>
        </w:rPr>
        <w:t xml:space="preserve"> (AHB) </w:t>
      </w:r>
      <w:r>
        <w:t>beteke</w:t>
      </w:r>
      <w:r w:rsidR="00527A71">
        <w:t xml:space="preserve">nt dat de </w:t>
      </w:r>
      <w:r w:rsidR="009226EA">
        <w:t>MIN-MAX</w:t>
      </w:r>
      <w:r w:rsidR="00527A71">
        <w:t xml:space="preserve"> parameters </w:t>
      </w:r>
      <w:r>
        <w:t xml:space="preserve">op filiaalniveau worden verhoogd door de afdeling Winkel </w:t>
      </w:r>
      <w:proofErr w:type="spellStart"/>
      <w:r>
        <w:t>Replenishment</w:t>
      </w:r>
      <w:proofErr w:type="spellEnd"/>
      <w:r>
        <w:t>.</w:t>
      </w:r>
    </w:p>
    <w:p w:rsidR="000D690B" w:rsidRPr="005D56BA" w:rsidRDefault="005D56BA" w:rsidP="002A0A40">
      <w:pPr>
        <w:pStyle w:val="Lijstalinea"/>
        <w:numPr>
          <w:ilvl w:val="0"/>
          <w:numId w:val="15"/>
        </w:numPr>
        <w:rPr>
          <w:b/>
        </w:rPr>
      </w:pPr>
      <w:r>
        <w:rPr>
          <w:b/>
        </w:rPr>
        <w:t xml:space="preserve">Intekenen </w:t>
      </w:r>
      <w:r>
        <w:t xml:space="preserve">betekent dat de filiaalmanagers bepalen hoeveel zij willen ontvangen tijdens de </w:t>
      </w:r>
      <w:r w:rsidR="004339EB">
        <w:t>promotie</w:t>
      </w:r>
      <w:r>
        <w:t>. Deze aantallen zij</w:t>
      </w:r>
      <w:r w:rsidR="00A76506">
        <w:t>n het moeilijkst te voorspellen</w:t>
      </w:r>
      <w:r>
        <w:t xml:space="preserve"> omdat hier weinig </w:t>
      </w:r>
      <w:r w:rsidR="00527A71">
        <w:t xml:space="preserve">invloed </w:t>
      </w:r>
      <w:r>
        <w:t>op uitgeoefend kan worden.</w:t>
      </w:r>
    </w:p>
    <w:p w:rsidR="005D56BA" w:rsidRDefault="005D56BA" w:rsidP="005D56BA">
      <w:pPr>
        <w:rPr>
          <w:b/>
        </w:rPr>
      </w:pPr>
    </w:p>
    <w:p w:rsidR="005D56BA" w:rsidRDefault="00472CA8" w:rsidP="005D56BA">
      <w:r>
        <w:t xml:space="preserve">Op het moment dat de definitieve forecast aantallen bekend zijn, worden deze ingeladen in het voorraadmanagementsysteem ‘Slim4’. Dit systeem herkent dat het gaat om een promotieforecast en zal, rekening houdend met de levertijd, een signaal geven wanneer er besteld moet worden. Het bepalen van de bestelhoeveelheid wordt gedaan door de </w:t>
      </w:r>
      <w:proofErr w:type="spellStart"/>
      <w:r>
        <w:t>supply</w:t>
      </w:r>
      <w:proofErr w:type="spellEnd"/>
      <w:r>
        <w:t xml:space="preserve"> chain coördinatoren (planners). </w:t>
      </w:r>
      <w:r w:rsidR="00527A71">
        <w:t>Figuur</w:t>
      </w:r>
      <w:r>
        <w:t xml:space="preserve"> </w:t>
      </w:r>
      <w:r w:rsidR="00527A71">
        <w:t>4</w:t>
      </w:r>
      <w:r w:rsidR="002A460F">
        <w:t xml:space="preserve">.2 </w:t>
      </w:r>
      <w:r w:rsidR="00527A71">
        <w:t xml:space="preserve">maakt zichtbaar dat de </w:t>
      </w:r>
      <w:r w:rsidR="002A460F">
        <w:t xml:space="preserve">bestelhoeveelheid acht </w:t>
      </w:r>
      <w:r>
        <w:t>tot</w:t>
      </w:r>
      <w:r w:rsidRPr="00472CA8">
        <w:t xml:space="preserve"> één</w:t>
      </w:r>
      <w:r>
        <w:t xml:space="preserve"> week voor s</w:t>
      </w:r>
      <w:r w:rsidR="002A460F">
        <w:t xml:space="preserve">tart uitlevering </w:t>
      </w:r>
      <w:r w:rsidR="00527A71">
        <w:t xml:space="preserve">wordt </w:t>
      </w:r>
      <w:r w:rsidR="002A460F">
        <w:t>bepaald. Dit verschilt vanwege de variatie in levertijden. Op</w:t>
      </w:r>
      <w:r w:rsidR="003036DF">
        <w:t xml:space="preserve"> het moment dat een leverancier</w:t>
      </w:r>
      <w:r w:rsidR="002A460F">
        <w:t xml:space="preserve"> </w:t>
      </w:r>
      <w:r w:rsidR="009226EA">
        <w:t>acht weken levertijd heeft,</w:t>
      </w:r>
      <w:r w:rsidR="002A460F">
        <w:t xml:space="preserve"> zal de bestelhoeveelheid </w:t>
      </w:r>
      <w:r w:rsidR="003036DF">
        <w:t>mini</w:t>
      </w:r>
      <w:r w:rsidR="009226EA">
        <w:t>maal acht weken voor start uitlevering</w:t>
      </w:r>
      <w:r w:rsidR="003036DF">
        <w:t xml:space="preserve"> moeten</w:t>
      </w:r>
      <w:r w:rsidR="002A460F">
        <w:t xml:space="preserve"> worden bepaald.</w:t>
      </w:r>
    </w:p>
    <w:p w:rsidR="00CB71EE" w:rsidRDefault="00CB71EE" w:rsidP="005D56BA"/>
    <w:p w:rsidR="00911E3A" w:rsidRDefault="003036DF" w:rsidP="001D2F66">
      <w:r>
        <w:t>Twee tot a</w:t>
      </w:r>
      <w:r w:rsidR="008C0C8D">
        <w:t>nderhalve</w:t>
      </w:r>
      <w:r w:rsidR="00CB71EE">
        <w:t xml:space="preserve"> </w:t>
      </w:r>
      <w:r>
        <w:t>week</w:t>
      </w:r>
      <w:r w:rsidR="00CB71EE">
        <w:t xml:space="preserve"> voor start uitlevering aan de filialen zijn de 100-procent aantallen bekend. </w:t>
      </w:r>
      <w:r w:rsidR="007348A0">
        <w:t xml:space="preserve">Deze </w:t>
      </w:r>
      <w:r w:rsidR="00A46FFE">
        <w:t>100-procent</w:t>
      </w:r>
      <w:r w:rsidR="007348A0">
        <w:t xml:space="preserve"> aantallen vormen de daadwerkelijk uit te leveren aantallen aan de filialen. </w:t>
      </w:r>
      <w:r w:rsidR="00A76506">
        <w:t xml:space="preserve">In deze 100-procent aantallen </w:t>
      </w:r>
      <w:r w:rsidR="000333B7">
        <w:t>is</w:t>
      </w:r>
      <w:r w:rsidR="00A76506">
        <w:t xml:space="preserve"> op basis van de forecast berekend hoeveel voorraad er nodig is om de promotieaantallen </w:t>
      </w:r>
      <w:r w:rsidR="007348A0">
        <w:t>per</w:t>
      </w:r>
      <w:r w:rsidR="00911E3A">
        <w:t xml:space="preserve"> uitleverstrategie (push, AHB en intekenen) </w:t>
      </w:r>
      <w:r w:rsidR="00352C1A">
        <w:t xml:space="preserve">te kunnen </w:t>
      </w:r>
      <w:r w:rsidR="00A46FFE">
        <w:t>uitleveren</w:t>
      </w:r>
      <w:r w:rsidR="00A76506">
        <w:t xml:space="preserve"> aan de filialen</w:t>
      </w:r>
      <w:r w:rsidR="008C0C8D">
        <w:t>.</w:t>
      </w:r>
    </w:p>
    <w:p w:rsidR="008C0C8D" w:rsidRDefault="008C0C8D" w:rsidP="001D2F66"/>
    <w:p w:rsidR="00911E3A" w:rsidRDefault="00A46FFE" w:rsidP="001D2F66">
      <w:r>
        <w:t>Vanaf twe</w:t>
      </w:r>
      <w:r w:rsidR="00911E3A">
        <w:t xml:space="preserve">e </w:t>
      </w:r>
      <w:r>
        <w:t>weken</w:t>
      </w:r>
      <w:r w:rsidR="00911E3A">
        <w:t xml:space="preserve"> v</w:t>
      </w:r>
      <w:r>
        <w:t>oor start folder worden de promotie</w:t>
      </w:r>
      <w:r w:rsidR="00A7378F">
        <w:t>artikelen</w:t>
      </w:r>
      <w:r>
        <w:t xml:space="preserve"> vanuit</w:t>
      </w:r>
      <w:r w:rsidR="00911E3A">
        <w:t xml:space="preserve"> het distribu</w:t>
      </w:r>
      <w:r w:rsidR="00527A71">
        <w:t>tiecentrum geleverd aan alle 511</w:t>
      </w:r>
      <w:r w:rsidR="00911E3A">
        <w:t xml:space="preserve"> filialen. Dit word</w:t>
      </w:r>
      <w:r>
        <w:t xml:space="preserve">t gespreid over een periode van twee weken om </w:t>
      </w:r>
      <w:r w:rsidR="00527A71">
        <w:t>de werkzaamheden in</w:t>
      </w:r>
      <w:r>
        <w:t xml:space="preserve"> het distributiecentrum evenredig te verdelen. Het proces in het DC valt verder niet in de scope van dit onderzoek.</w:t>
      </w:r>
    </w:p>
    <w:p w:rsidR="00E73CA8" w:rsidRPr="001D2F66" w:rsidRDefault="00E73CA8" w:rsidP="001D2F66"/>
    <w:p w:rsidR="00497C75" w:rsidRDefault="001D2F66" w:rsidP="00D53BF9">
      <w:pPr>
        <w:pStyle w:val="Kop2"/>
      </w:pPr>
      <w:bookmarkStart w:id="34" w:name="_Toc484510722"/>
      <w:r w:rsidRPr="00F20392">
        <w:t>Stakeholderanalyse</w:t>
      </w:r>
      <w:bookmarkEnd w:id="34"/>
    </w:p>
    <w:p w:rsidR="003757F8" w:rsidRPr="003D0AFE" w:rsidRDefault="00404269" w:rsidP="003D0AFE">
      <w:r>
        <w:t>Een stakeholder</w:t>
      </w:r>
      <w:r w:rsidR="003757F8">
        <w:t xml:space="preserve"> is een persoon of organisatie die va</w:t>
      </w:r>
      <w:r w:rsidR="003036DF">
        <w:t xml:space="preserve">nuit een bepaalde invalshoek naar </w:t>
      </w:r>
      <w:r w:rsidR="003757F8">
        <w:t>het project kijk</w:t>
      </w:r>
      <w:r w:rsidR="00527A71">
        <w:t>t</w:t>
      </w:r>
      <w:r w:rsidR="003757F8">
        <w:t xml:space="preserve"> en hier </w:t>
      </w:r>
      <w:r w:rsidR="00C87B3E">
        <w:t xml:space="preserve">invloed op kan </w:t>
      </w:r>
      <w:r w:rsidR="00A76506">
        <w:t>uit</w:t>
      </w:r>
      <w:r w:rsidR="00C87B3E">
        <w:t xml:space="preserve">oefenen. </w:t>
      </w:r>
      <w:r w:rsidR="00527A71">
        <w:t xml:space="preserve">In een stakeholderanalyse wordt het speelveld van belanghebbenden rond een project vastgesteld en beschreven </w:t>
      </w:r>
      <w:sdt>
        <w:sdtPr>
          <w:id w:val="2038855637"/>
          <w:citation/>
        </w:sdtPr>
        <w:sdtContent>
          <w:r w:rsidR="00527A71">
            <w:fldChar w:fldCharType="begin"/>
          </w:r>
          <w:r w:rsidR="00527A71">
            <w:instrText xml:space="preserve"> CITATION JEn11 \l 1043 </w:instrText>
          </w:r>
          <w:r w:rsidR="00527A71">
            <w:fldChar w:fldCharType="separate"/>
          </w:r>
          <w:r w:rsidR="00871FB9">
            <w:rPr>
              <w:noProof/>
            </w:rPr>
            <w:t>(Engelmans, 2011)</w:t>
          </w:r>
          <w:r w:rsidR="00527A71">
            <w:fldChar w:fldCharType="end"/>
          </w:r>
        </w:sdtContent>
      </w:sdt>
      <w:r w:rsidR="00527A71">
        <w:t>.</w:t>
      </w:r>
      <w:r w:rsidR="00C52922">
        <w:t xml:space="preserve"> </w:t>
      </w:r>
      <w:r w:rsidR="003757F8">
        <w:t>Eventuele weerstanden worden met behulp van deze analyse inzichtelijk. Om deze analyse uit te voeren is gebruik gema</w:t>
      </w:r>
      <w:r w:rsidR="008C0C8D">
        <w:t>akt van het template uit de literatuur</w:t>
      </w:r>
      <w:r w:rsidR="003757F8">
        <w:t xml:space="preserve"> </w:t>
      </w:r>
      <w:r w:rsidR="003757F8">
        <w:fldChar w:fldCharType="begin" w:fldLock="1"/>
      </w:r>
      <w:r w:rsidR="00ED679E">
        <w:instrText>ADDIN CSL_CITATION { "citationItems" : [ { "id" : "ITEM-1", "itemData" : { "author" : [ { "dropping-particle" : "", "family" : "Lunau, Stephan, Meran", "given" : "R.", "non-dropping-particle" : "", "parse-names" : false, "suffix" : "" } ], "edition" : "2nd Editio", "id" : "ITEM-1", "issued" : { "date-parts" : [ [ "2014" ] ] }, "publisher" : "Springler", "title" : "Lean Six Sigma Toolset", "type" : "book" }, "uris" : [ "http://www.mendeley.com/documents/?uuid=196af833-4f76-4a63-868c-c6182d63fca2" ] } ], "mendeley" : { "formattedCitation" : "(Lunau, Stephan, Meran, 2014)", "plainTextFormattedCitation" : "(Lunau, Stephan, Meran, 2014)", "previouslyFormattedCitation" : "(Lunau, Stephan, Meran, 2014)" }, "properties" : { "noteIndex" : 0 }, "schema" : "https://github.com/citation-style-language/schema/raw/master/csl-citation.json" }</w:instrText>
      </w:r>
      <w:r w:rsidR="003757F8">
        <w:fldChar w:fldCharType="separate"/>
      </w:r>
      <w:r w:rsidR="003757F8" w:rsidRPr="003757F8">
        <w:rPr>
          <w:noProof/>
        </w:rPr>
        <w:t>(Lunau, Stephan, Meran, 2014)</w:t>
      </w:r>
      <w:r w:rsidR="003757F8">
        <w:fldChar w:fldCharType="end"/>
      </w:r>
      <w:r w:rsidR="00527A71">
        <w:t>. In tabel 4</w:t>
      </w:r>
      <w:r w:rsidR="00A46FFE">
        <w:t xml:space="preserve">.1 zijn de </w:t>
      </w:r>
      <w:r w:rsidR="003757F8">
        <w:t>stakeholders gedefinieer</w:t>
      </w:r>
      <w:r w:rsidR="00C52922">
        <w:t xml:space="preserve">d met daarbij per stakeholder zijn opinie </w:t>
      </w:r>
      <w:r w:rsidR="00A46FFE">
        <w:t xml:space="preserve">over </w:t>
      </w:r>
      <w:r w:rsidR="00C52922">
        <w:t>dit project</w:t>
      </w:r>
      <w:r w:rsidR="00A46FFE">
        <w:t>, welk afkomstig is uit de interviews beschreven</w:t>
      </w:r>
      <w:r w:rsidR="006B744B">
        <w:t xml:space="preserve"> in bijlage IV</w:t>
      </w:r>
      <w:r w:rsidR="00C52922">
        <w:t>. Om rekening te houden met verschillende belangen zijn tegenstrijdigheden</w:t>
      </w:r>
      <w:r w:rsidR="00A46FFE">
        <w:t xml:space="preserve"> binnen de organisatie</w:t>
      </w:r>
      <w:r w:rsidR="0073093B">
        <w:t xml:space="preserve"> in de laatste kolom </w:t>
      </w:r>
      <w:r w:rsidR="00C52922">
        <w:t xml:space="preserve">weergegeven. </w:t>
      </w:r>
    </w:p>
    <w:tbl>
      <w:tblPr>
        <w:tblStyle w:val="Gemiddeldearcering1-accent3"/>
        <w:tblW w:w="8954" w:type="dxa"/>
        <w:tblInd w:w="108" w:type="dxa"/>
        <w:tblLook w:val="04A0" w:firstRow="1" w:lastRow="0" w:firstColumn="1" w:lastColumn="0" w:noHBand="0" w:noVBand="1"/>
      </w:tblPr>
      <w:tblGrid>
        <w:gridCol w:w="2694"/>
        <w:gridCol w:w="771"/>
        <w:gridCol w:w="567"/>
        <w:gridCol w:w="567"/>
        <w:gridCol w:w="567"/>
        <w:gridCol w:w="596"/>
        <w:gridCol w:w="3192"/>
      </w:tblGrid>
      <w:tr w:rsidR="00404269" w:rsidRPr="00404269" w:rsidTr="00AB5B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vMerge w:val="restart"/>
          </w:tcPr>
          <w:p w:rsidR="00404269" w:rsidRPr="00404269" w:rsidRDefault="00404269" w:rsidP="003D0AFE">
            <w:pPr>
              <w:rPr>
                <w:rFonts w:cs="Arial"/>
              </w:rPr>
            </w:pPr>
            <w:r w:rsidRPr="00404269">
              <w:rPr>
                <w:rFonts w:cs="Arial"/>
              </w:rPr>
              <w:t>Stakeholders</w:t>
            </w:r>
          </w:p>
          <w:p w:rsidR="00404269" w:rsidRPr="00404269" w:rsidRDefault="00404269" w:rsidP="003D0AFE">
            <w:pPr>
              <w:rPr>
                <w:rFonts w:cs="Arial"/>
                <w:b w:val="0"/>
              </w:rPr>
            </w:pPr>
            <w:r w:rsidRPr="00404269">
              <w:rPr>
                <w:rFonts w:cs="Arial"/>
              </w:rPr>
              <w:t xml:space="preserve"> </w:t>
            </w:r>
          </w:p>
        </w:tc>
        <w:tc>
          <w:tcPr>
            <w:tcW w:w="3068" w:type="dxa"/>
            <w:gridSpan w:val="5"/>
          </w:tcPr>
          <w:p w:rsidR="00404269" w:rsidRPr="00404269" w:rsidRDefault="00B0065D" w:rsidP="003D0AFE">
            <w:pPr>
              <w:cnfStyle w:val="100000000000" w:firstRow="1" w:lastRow="0" w:firstColumn="0" w:lastColumn="0" w:oddVBand="0" w:evenVBand="0" w:oddHBand="0" w:evenHBand="0" w:firstRowFirstColumn="0" w:firstRowLastColumn="0" w:lastRowFirstColumn="0" w:lastRowLastColumn="0"/>
              <w:rPr>
                <w:rFonts w:cs="Arial"/>
                <w:b w:val="0"/>
              </w:rPr>
            </w:pPr>
            <w:r>
              <w:rPr>
                <w:rFonts w:cs="Arial"/>
              </w:rPr>
              <w:t>Opinie tegenover het onderzoek</w:t>
            </w:r>
          </w:p>
        </w:tc>
        <w:tc>
          <w:tcPr>
            <w:tcW w:w="3192" w:type="dxa"/>
            <w:vMerge w:val="restart"/>
          </w:tcPr>
          <w:p w:rsidR="00404269" w:rsidRDefault="00404269" w:rsidP="003D0AFE">
            <w:pPr>
              <w:cnfStyle w:val="100000000000" w:firstRow="1" w:lastRow="0" w:firstColumn="0" w:lastColumn="0" w:oddVBand="0" w:evenVBand="0" w:oddHBand="0" w:evenHBand="0" w:firstRowFirstColumn="0" w:firstRowLastColumn="0" w:lastRowFirstColumn="0" w:lastRowLastColumn="0"/>
              <w:rPr>
                <w:rFonts w:cs="Arial"/>
              </w:rPr>
            </w:pPr>
            <w:r>
              <w:rPr>
                <w:rFonts w:cs="Arial"/>
              </w:rPr>
              <w:t>Tegenstrijdige belangen met:</w:t>
            </w:r>
          </w:p>
          <w:p w:rsidR="00676A8A" w:rsidRPr="00404269" w:rsidRDefault="00676A8A" w:rsidP="003D0AFE">
            <w:pPr>
              <w:cnfStyle w:val="100000000000" w:firstRow="1" w:lastRow="0" w:firstColumn="0" w:lastColumn="0" w:oddVBand="0" w:evenVBand="0" w:oddHBand="0" w:evenHBand="0" w:firstRowFirstColumn="0" w:firstRowLastColumn="0" w:lastRowFirstColumn="0" w:lastRowLastColumn="0"/>
              <w:rPr>
                <w:rFonts w:cs="Arial"/>
                <w:b w:val="0"/>
              </w:rPr>
            </w:pPr>
          </w:p>
        </w:tc>
      </w:tr>
      <w:tr w:rsidR="00404269" w:rsidRPr="00404269" w:rsidTr="00AB5B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vMerge/>
          </w:tcPr>
          <w:p w:rsidR="00404269" w:rsidRPr="00404269" w:rsidRDefault="00404269" w:rsidP="003D0AFE">
            <w:pPr>
              <w:rPr>
                <w:rFonts w:cs="Arial"/>
                <w:b w:val="0"/>
              </w:rPr>
            </w:pPr>
          </w:p>
        </w:tc>
        <w:tc>
          <w:tcPr>
            <w:tcW w:w="771" w:type="dxa"/>
          </w:tcPr>
          <w:p w:rsidR="00404269" w:rsidRPr="00404269" w:rsidRDefault="00404269" w:rsidP="003D0AFE">
            <w:pPr>
              <w:cnfStyle w:val="000000100000" w:firstRow="0" w:lastRow="0" w:firstColumn="0" w:lastColumn="0" w:oddVBand="0" w:evenVBand="0" w:oddHBand="1" w:evenHBand="0" w:firstRowFirstColumn="0" w:firstRowLastColumn="0" w:lastRowFirstColumn="0" w:lastRowLastColumn="0"/>
              <w:rPr>
                <w:rFonts w:cs="Arial"/>
                <w:b/>
              </w:rPr>
            </w:pPr>
            <w:r w:rsidRPr="00404269">
              <w:rPr>
                <w:rFonts w:cs="Arial"/>
                <w:b/>
              </w:rPr>
              <w:t>--</w:t>
            </w:r>
          </w:p>
        </w:tc>
        <w:tc>
          <w:tcPr>
            <w:tcW w:w="567" w:type="dxa"/>
          </w:tcPr>
          <w:p w:rsidR="00404269" w:rsidRPr="00404269" w:rsidRDefault="00404269" w:rsidP="003D0AFE">
            <w:pPr>
              <w:cnfStyle w:val="000000100000" w:firstRow="0" w:lastRow="0" w:firstColumn="0" w:lastColumn="0" w:oddVBand="0" w:evenVBand="0" w:oddHBand="1" w:evenHBand="0" w:firstRowFirstColumn="0" w:firstRowLastColumn="0" w:lastRowFirstColumn="0" w:lastRowLastColumn="0"/>
              <w:rPr>
                <w:rFonts w:cs="Arial"/>
                <w:b/>
              </w:rPr>
            </w:pPr>
            <w:r w:rsidRPr="00404269">
              <w:rPr>
                <w:rFonts w:cs="Arial"/>
                <w:b/>
              </w:rPr>
              <w:t>-</w:t>
            </w:r>
          </w:p>
        </w:tc>
        <w:tc>
          <w:tcPr>
            <w:tcW w:w="567" w:type="dxa"/>
          </w:tcPr>
          <w:p w:rsidR="00404269" w:rsidRPr="00404269" w:rsidRDefault="00404269" w:rsidP="003D0AFE">
            <w:pPr>
              <w:cnfStyle w:val="000000100000" w:firstRow="0" w:lastRow="0" w:firstColumn="0" w:lastColumn="0" w:oddVBand="0" w:evenVBand="0" w:oddHBand="1" w:evenHBand="0" w:firstRowFirstColumn="0" w:firstRowLastColumn="0" w:lastRowFirstColumn="0" w:lastRowLastColumn="0"/>
              <w:rPr>
                <w:rFonts w:cs="Arial"/>
                <w:b/>
              </w:rPr>
            </w:pPr>
            <w:r w:rsidRPr="00404269">
              <w:rPr>
                <w:rFonts w:cs="Arial"/>
                <w:b/>
              </w:rPr>
              <w:t>0</w:t>
            </w:r>
          </w:p>
        </w:tc>
        <w:tc>
          <w:tcPr>
            <w:tcW w:w="567" w:type="dxa"/>
          </w:tcPr>
          <w:p w:rsidR="00404269" w:rsidRPr="00404269" w:rsidRDefault="00404269" w:rsidP="003D0AFE">
            <w:pPr>
              <w:cnfStyle w:val="000000100000" w:firstRow="0" w:lastRow="0" w:firstColumn="0" w:lastColumn="0" w:oddVBand="0" w:evenVBand="0" w:oddHBand="1" w:evenHBand="0" w:firstRowFirstColumn="0" w:firstRowLastColumn="0" w:lastRowFirstColumn="0" w:lastRowLastColumn="0"/>
              <w:rPr>
                <w:rFonts w:cs="Arial"/>
                <w:b/>
              </w:rPr>
            </w:pPr>
            <w:r w:rsidRPr="00404269">
              <w:rPr>
                <w:rFonts w:cs="Arial"/>
                <w:b/>
              </w:rPr>
              <w:t>+</w:t>
            </w:r>
          </w:p>
        </w:tc>
        <w:tc>
          <w:tcPr>
            <w:tcW w:w="596" w:type="dxa"/>
          </w:tcPr>
          <w:p w:rsidR="00404269" w:rsidRPr="00404269" w:rsidRDefault="00404269" w:rsidP="003D0AFE">
            <w:pPr>
              <w:cnfStyle w:val="000000100000" w:firstRow="0" w:lastRow="0" w:firstColumn="0" w:lastColumn="0" w:oddVBand="0" w:evenVBand="0" w:oddHBand="1" w:evenHBand="0" w:firstRowFirstColumn="0" w:firstRowLastColumn="0" w:lastRowFirstColumn="0" w:lastRowLastColumn="0"/>
              <w:rPr>
                <w:rFonts w:cs="Arial"/>
                <w:b/>
              </w:rPr>
            </w:pPr>
            <w:r w:rsidRPr="00404269">
              <w:rPr>
                <w:rFonts w:cs="Arial"/>
                <w:b/>
              </w:rPr>
              <w:t>++</w:t>
            </w:r>
          </w:p>
        </w:tc>
        <w:tc>
          <w:tcPr>
            <w:tcW w:w="3192" w:type="dxa"/>
            <w:vMerge/>
          </w:tcPr>
          <w:p w:rsidR="00404269" w:rsidRPr="00404269" w:rsidRDefault="00404269" w:rsidP="003D0AFE">
            <w:pPr>
              <w:cnfStyle w:val="000000100000" w:firstRow="0" w:lastRow="0" w:firstColumn="0" w:lastColumn="0" w:oddVBand="0" w:evenVBand="0" w:oddHBand="1" w:evenHBand="0" w:firstRowFirstColumn="0" w:firstRowLastColumn="0" w:lastRowFirstColumn="0" w:lastRowLastColumn="0"/>
              <w:rPr>
                <w:rFonts w:cs="Arial"/>
                <w:b/>
              </w:rPr>
            </w:pPr>
          </w:p>
        </w:tc>
      </w:tr>
      <w:tr w:rsidR="003D0AFE" w:rsidRPr="00404269" w:rsidTr="00AB5B1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rsidR="003D0AFE" w:rsidRPr="00404269" w:rsidRDefault="003D0AFE" w:rsidP="003D0AFE">
            <w:pPr>
              <w:rPr>
                <w:rFonts w:cs="Arial"/>
              </w:rPr>
            </w:pPr>
            <w:r w:rsidRPr="00404269">
              <w:rPr>
                <w:rFonts w:cs="Arial"/>
              </w:rPr>
              <w:t>Categorie Management</w:t>
            </w:r>
          </w:p>
        </w:tc>
        <w:tc>
          <w:tcPr>
            <w:tcW w:w="771" w:type="dxa"/>
          </w:tcPr>
          <w:p w:rsidR="003D0AFE" w:rsidRPr="00404269" w:rsidRDefault="003D0AFE" w:rsidP="003D0AFE">
            <w:pPr>
              <w:cnfStyle w:val="000000010000" w:firstRow="0" w:lastRow="0" w:firstColumn="0" w:lastColumn="0" w:oddVBand="0" w:evenVBand="0" w:oddHBand="0" w:evenHBand="1" w:firstRowFirstColumn="0" w:firstRowLastColumn="0" w:lastRowFirstColumn="0" w:lastRowLastColumn="0"/>
              <w:rPr>
                <w:rFonts w:cs="Arial"/>
              </w:rPr>
            </w:pPr>
          </w:p>
        </w:tc>
        <w:tc>
          <w:tcPr>
            <w:tcW w:w="567" w:type="dxa"/>
          </w:tcPr>
          <w:p w:rsidR="003D0AFE" w:rsidRPr="00404269" w:rsidRDefault="003D0AFE" w:rsidP="003D0AFE">
            <w:pPr>
              <w:cnfStyle w:val="000000010000" w:firstRow="0" w:lastRow="0" w:firstColumn="0" w:lastColumn="0" w:oddVBand="0" w:evenVBand="0" w:oddHBand="0" w:evenHBand="1" w:firstRowFirstColumn="0" w:firstRowLastColumn="0" w:lastRowFirstColumn="0" w:lastRowLastColumn="0"/>
              <w:rPr>
                <w:rFonts w:cs="Arial"/>
              </w:rPr>
            </w:pPr>
          </w:p>
        </w:tc>
        <w:tc>
          <w:tcPr>
            <w:tcW w:w="567" w:type="dxa"/>
          </w:tcPr>
          <w:p w:rsidR="003D0AFE" w:rsidRPr="00404269" w:rsidRDefault="003D0AFE" w:rsidP="003D0AFE">
            <w:pPr>
              <w:cnfStyle w:val="000000010000" w:firstRow="0" w:lastRow="0" w:firstColumn="0" w:lastColumn="0" w:oddVBand="0" w:evenVBand="0" w:oddHBand="0" w:evenHBand="1" w:firstRowFirstColumn="0" w:firstRowLastColumn="0" w:lastRowFirstColumn="0" w:lastRowLastColumn="0"/>
              <w:rPr>
                <w:rFonts w:cs="Arial"/>
              </w:rPr>
            </w:pPr>
          </w:p>
        </w:tc>
        <w:tc>
          <w:tcPr>
            <w:tcW w:w="567" w:type="dxa"/>
          </w:tcPr>
          <w:p w:rsidR="003D0AFE" w:rsidRPr="00404269" w:rsidRDefault="00404269" w:rsidP="003D0AFE">
            <w:pPr>
              <w:cnfStyle w:val="000000010000" w:firstRow="0" w:lastRow="0" w:firstColumn="0" w:lastColumn="0" w:oddVBand="0" w:evenVBand="0" w:oddHBand="0" w:evenHBand="1" w:firstRowFirstColumn="0" w:firstRowLastColumn="0" w:lastRowFirstColumn="0" w:lastRowLastColumn="0"/>
              <w:rPr>
                <w:rFonts w:cs="Arial"/>
              </w:rPr>
            </w:pPr>
            <w:r w:rsidRPr="00404269">
              <w:rPr>
                <w:rFonts w:cs="Arial"/>
              </w:rPr>
              <w:t>X</w:t>
            </w:r>
          </w:p>
        </w:tc>
        <w:tc>
          <w:tcPr>
            <w:tcW w:w="596" w:type="dxa"/>
          </w:tcPr>
          <w:p w:rsidR="003D0AFE" w:rsidRPr="00404269" w:rsidRDefault="003D0AFE" w:rsidP="003D0AFE">
            <w:pPr>
              <w:cnfStyle w:val="000000010000" w:firstRow="0" w:lastRow="0" w:firstColumn="0" w:lastColumn="0" w:oddVBand="0" w:evenVBand="0" w:oddHBand="0" w:evenHBand="1" w:firstRowFirstColumn="0" w:firstRowLastColumn="0" w:lastRowFirstColumn="0" w:lastRowLastColumn="0"/>
              <w:rPr>
                <w:rFonts w:cs="Arial"/>
              </w:rPr>
            </w:pPr>
          </w:p>
        </w:tc>
        <w:tc>
          <w:tcPr>
            <w:tcW w:w="3192" w:type="dxa"/>
          </w:tcPr>
          <w:p w:rsidR="003D0AFE" w:rsidRPr="00404269" w:rsidRDefault="00404269" w:rsidP="003D0AFE">
            <w:pPr>
              <w:cnfStyle w:val="000000010000" w:firstRow="0" w:lastRow="0" w:firstColumn="0" w:lastColumn="0" w:oddVBand="0" w:evenVBand="0" w:oddHBand="0" w:evenHBand="1" w:firstRowFirstColumn="0" w:firstRowLastColumn="0" w:lastRowFirstColumn="0" w:lastRowLastColumn="0"/>
              <w:rPr>
                <w:rFonts w:cs="Arial"/>
              </w:rPr>
            </w:pPr>
            <w:r w:rsidRPr="00404269">
              <w:rPr>
                <w:rFonts w:cs="Arial"/>
              </w:rPr>
              <w:t>Supply Chain</w:t>
            </w:r>
          </w:p>
        </w:tc>
      </w:tr>
      <w:tr w:rsidR="003D0AFE" w:rsidRPr="00404269" w:rsidTr="00AB5B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rsidR="003D0AFE" w:rsidRPr="00404269" w:rsidRDefault="003D0AFE" w:rsidP="003D0AFE">
            <w:pPr>
              <w:rPr>
                <w:rFonts w:cs="Arial"/>
              </w:rPr>
            </w:pPr>
            <w:r w:rsidRPr="00404269">
              <w:rPr>
                <w:rFonts w:cs="Arial"/>
              </w:rPr>
              <w:t>Supply Chain Coördinator(s)</w:t>
            </w:r>
          </w:p>
        </w:tc>
        <w:tc>
          <w:tcPr>
            <w:tcW w:w="771" w:type="dxa"/>
          </w:tcPr>
          <w:p w:rsidR="003D0AFE" w:rsidRPr="00404269" w:rsidRDefault="003D0AFE" w:rsidP="003D0AFE">
            <w:pPr>
              <w:cnfStyle w:val="000000100000" w:firstRow="0" w:lastRow="0" w:firstColumn="0" w:lastColumn="0" w:oddVBand="0" w:evenVBand="0" w:oddHBand="1" w:evenHBand="0" w:firstRowFirstColumn="0" w:firstRowLastColumn="0" w:lastRowFirstColumn="0" w:lastRowLastColumn="0"/>
              <w:rPr>
                <w:rFonts w:cs="Arial"/>
              </w:rPr>
            </w:pPr>
          </w:p>
        </w:tc>
        <w:tc>
          <w:tcPr>
            <w:tcW w:w="567" w:type="dxa"/>
          </w:tcPr>
          <w:p w:rsidR="003D0AFE" w:rsidRPr="00404269" w:rsidRDefault="003D0AFE" w:rsidP="003D0AFE">
            <w:pPr>
              <w:cnfStyle w:val="000000100000" w:firstRow="0" w:lastRow="0" w:firstColumn="0" w:lastColumn="0" w:oddVBand="0" w:evenVBand="0" w:oddHBand="1" w:evenHBand="0" w:firstRowFirstColumn="0" w:firstRowLastColumn="0" w:lastRowFirstColumn="0" w:lastRowLastColumn="0"/>
              <w:rPr>
                <w:rFonts w:cs="Arial"/>
              </w:rPr>
            </w:pPr>
          </w:p>
        </w:tc>
        <w:tc>
          <w:tcPr>
            <w:tcW w:w="567" w:type="dxa"/>
          </w:tcPr>
          <w:p w:rsidR="003D0AFE" w:rsidRPr="00404269" w:rsidRDefault="003D0AFE" w:rsidP="003D0AFE">
            <w:pPr>
              <w:cnfStyle w:val="000000100000" w:firstRow="0" w:lastRow="0" w:firstColumn="0" w:lastColumn="0" w:oddVBand="0" w:evenVBand="0" w:oddHBand="1" w:evenHBand="0" w:firstRowFirstColumn="0" w:firstRowLastColumn="0" w:lastRowFirstColumn="0" w:lastRowLastColumn="0"/>
              <w:rPr>
                <w:rFonts w:cs="Arial"/>
              </w:rPr>
            </w:pPr>
          </w:p>
        </w:tc>
        <w:tc>
          <w:tcPr>
            <w:tcW w:w="567" w:type="dxa"/>
          </w:tcPr>
          <w:p w:rsidR="003D0AFE" w:rsidRPr="00404269" w:rsidRDefault="003D0AFE" w:rsidP="003D0AFE">
            <w:pPr>
              <w:cnfStyle w:val="000000100000" w:firstRow="0" w:lastRow="0" w:firstColumn="0" w:lastColumn="0" w:oddVBand="0" w:evenVBand="0" w:oddHBand="1" w:evenHBand="0" w:firstRowFirstColumn="0" w:firstRowLastColumn="0" w:lastRowFirstColumn="0" w:lastRowLastColumn="0"/>
              <w:rPr>
                <w:rFonts w:cs="Arial"/>
              </w:rPr>
            </w:pPr>
          </w:p>
        </w:tc>
        <w:tc>
          <w:tcPr>
            <w:tcW w:w="596" w:type="dxa"/>
          </w:tcPr>
          <w:p w:rsidR="003D0AFE" w:rsidRPr="00404269" w:rsidRDefault="003D0AFE" w:rsidP="003D0AFE">
            <w:pPr>
              <w:cnfStyle w:val="000000100000" w:firstRow="0" w:lastRow="0" w:firstColumn="0" w:lastColumn="0" w:oddVBand="0" w:evenVBand="0" w:oddHBand="1" w:evenHBand="0" w:firstRowFirstColumn="0" w:firstRowLastColumn="0" w:lastRowFirstColumn="0" w:lastRowLastColumn="0"/>
              <w:rPr>
                <w:rFonts w:cs="Arial"/>
              </w:rPr>
            </w:pPr>
            <w:r w:rsidRPr="00404269">
              <w:rPr>
                <w:rFonts w:cs="Arial"/>
              </w:rPr>
              <w:t>X</w:t>
            </w:r>
          </w:p>
        </w:tc>
        <w:tc>
          <w:tcPr>
            <w:tcW w:w="3192" w:type="dxa"/>
          </w:tcPr>
          <w:p w:rsidR="003D0AFE" w:rsidRPr="00404269" w:rsidRDefault="00404269" w:rsidP="003D0AFE">
            <w:pPr>
              <w:cnfStyle w:val="000000100000" w:firstRow="0" w:lastRow="0" w:firstColumn="0" w:lastColumn="0" w:oddVBand="0" w:evenVBand="0" w:oddHBand="1" w:evenHBand="0" w:firstRowFirstColumn="0" w:firstRowLastColumn="0" w:lastRowFirstColumn="0" w:lastRowLastColumn="0"/>
              <w:rPr>
                <w:rFonts w:cs="Arial"/>
              </w:rPr>
            </w:pPr>
            <w:r>
              <w:rPr>
                <w:rFonts w:cs="Arial"/>
              </w:rPr>
              <w:t>Categorie Management</w:t>
            </w:r>
          </w:p>
        </w:tc>
      </w:tr>
      <w:tr w:rsidR="003D0AFE" w:rsidRPr="00404269" w:rsidTr="00AB5B1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rsidR="003D0AFE" w:rsidRPr="00404269" w:rsidRDefault="003D0AFE" w:rsidP="003D0AFE">
            <w:pPr>
              <w:rPr>
                <w:rFonts w:cs="Arial"/>
              </w:rPr>
            </w:pPr>
            <w:r w:rsidRPr="00404269">
              <w:rPr>
                <w:rFonts w:cs="Arial"/>
              </w:rPr>
              <w:t>Supply Chain Manager</w:t>
            </w:r>
          </w:p>
        </w:tc>
        <w:tc>
          <w:tcPr>
            <w:tcW w:w="771" w:type="dxa"/>
          </w:tcPr>
          <w:p w:rsidR="003D0AFE" w:rsidRPr="00404269" w:rsidRDefault="003D0AFE" w:rsidP="003D0AFE">
            <w:pPr>
              <w:cnfStyle w:val="000000010000" w:firstRow="0" w:lastRow="0" w:firstColumn="0" w:lastColumn="0" w:oddVBand="0" w:evenVBand="0" w:oddHBand="0" w:evenHBand="1" w:firstRowFirstColumn="0" w:firstRowLastColumn="0" w:lastRowFirstColumn="0" w:lastRowLastColumn="0"/>
              <w:rPr>
                <w:rFonts w:cs="Arial"/>
              </w:rPr>
            </w:pPr>
          </w:p>
        </w:tc>
        <w:tc>
          <w:tcPr>
            <w:tcW w:w="567" w:type="dxa"/>
          </w:tcPr>
          <w:p w:rsidR="003D0AFE" w:rsidRPr="00404269" w:rsidRDefault="003D0AFE" w:rsidP="003D0AFE">
            <w:pPr>
              <w:cnfStyle w:val="000000010000" w:firstRow="0" w:lastRow="0" w:firstColumn="0" w:lastColumn="0" w:oddVBand="0" w:evenVBand="0" w:oddHBand="0" w:evenHBand="1" w:firstRowFirstColumn="0" w:firstRowLastColumn="0" w:lastRowFirstColumn="0" w:lastRowLastColumn="0"/>
              <w:rPr>
                <w:rFonts w:cs="Arial"/>
              </w:rPr>
            </w:pPr>
          </w:p>
        </w:tc>
        <w:tc>
          <w:tcPr>
            <w:tcW w:w="567" w:type="dxa"/>
          </w:tcPr>
          <w:p w:rsidR="003D0AFE" w:rsidRPr="00404269" w:rsidRDefault="003D0AFE" w:rsidP="003D0AFE">
            <w:pPr>
              <w:cnfStyle w:val="000000010000" w:firstRow="0" w:lastRow="0" w:firstColumn="0" w:lastColumn="0" w:oddVBand="0" w:evenVBand="0" w:oddHBand="0" w:evenHBand="1" w:firstRowFirstColumn="0" w:firstRowLastColumn="0" w:lastRowFirstColumn="0" w:lastRowLastColumn="0"/>
              <w:rPr>
                <w:rFonts w:cs="Arial"/>
              </w:rPr>
            </w:pPr>
          </w:p>
        </w:tc>
        <w:tc>
          <w:tcPr>
            <w:tcW w:w="567" w:type="dxa"/>
          </w:tcPr>
          <w:p w:rsidR="003D0AFE" w:rsidRPr="00404269" w:rsidRDefault="003D0AFE" w:rsidP="003D0AFE">
            <w:pPr>
              <w:cnfStyle w:val="000000010000" w:firstRow="0" w:lastRow="0" w:firstColumn="0" w:lastColumn="0" w:oddVBand="0" w:evenVBand="0" w:oddHBand="0" w:evenHBand="1" w:firstRowFirstColumn="0" w:firstRowLastColumn="0" w:lastRowFirstColumn="0" w:lastRowLastColumn="0"/>
              <w:rPr>
                <w:rFonts w:cs="Arial"/>
              </w:rPr>
            </w:pPr>
          </w:p>
        </w:tc>
        <w:tc>
          <w:tcPr>
            <w:tcW w:w="596" w:type="dxa"/>
          </w:tcPr>
          <w:p w:rsidR="003D0AFE" w:rsidRPr="00404269" w:rsidRDefault="003D0AFE" w:rsidP="003D0AFE">
            <w:pPr>
              <w:cnfStyle w:val="000000010000" w:firstRow="0" w:lastRow="0" w:firstColumn="0" w:lastColumn="0" w:oddVBand="0" w:evenVBand="0" w:oddHBand="0" w:evenHBand="1" w:firstRowFirstColumn="0" w:firstRowLastColumn="0" w:lastRowFirstColumn="0" w:lastRowLastColumn="0"/>
              <w:rPr>
                <w:rFonts w:cs="Arial"/>
              </w:rPr>
            </w:pPr>
            <w:r w:rsidRPr="00404269">
              <w:rPr>
                <w:rFonts w:cs="Arial"/>
              </w:rPr>
              <w:t>X</w:t>
            </w:r>
          </w:p>
        </w:tc>
        <w:tc>
          <w:tcPr>
            <w:tcW w:w="3192" w:type="dxa"/>
          </w:tcPr>
          <w:p w:rsidR="003D0AFE" w:rsidRPr="00404269" w:rsidRDefault="00404269" w:rsidP="003D0AFE">
            <w:pPr>
              <w:cnfStyle w:val="000000010000" w:firstRow="0" w:lastRow="0" w:firstColumn="0" w:lastColumn="0" w:oddVBand="0" w:evenVBand="0" w:oddHBand="0" w:evenHBand="1" w:firstRowFirstColumn="0" w:firstRowLastColumn="0" w:lastRowFirstColumn="0" w:lastRowLastColumn="0"/>
              <w:rPr>
                <w:rFonts w:cs="Arial"/>
              </w:rPr>
            </w:pPr>
            <w:r>
              <w:rPr>
                <w:rFonts w:cs="Arial"/>
              </w:rPr>
              <w:t>Categorie Management</w:t>
            </w:r>
          </w:p>
        </w:tc>
      </w:tr>
      <w:tr w:rsidR="003D0AFE" w:rsidRPr="00404269" w:rsidTr="00AB5B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rsidR="003D0AFE" w:rsidRPr="00404269" w:rsidRDefault="003D0AFE" w:rsidP="003D0AFE">
            <w:pPr>
              <w:rPr>
                <w:rFonts w:cs="Arial"/>
              </w:rPr>
            </w:pPr>
            <w:r w:rsidRPr="00404269">
              <w:rPr>
                <w:rFonts w:cs="Arial"/>
              </w:rPr>
              <w:t>Supply Chain Folder</w:t>
            </w:r>
          </w:p>
        </w:tc>
        <w:tc>
          <w:tcPr>
            <w:tcW w:w="771" w:type="dxa"/>
          </w:tcPr>
          <w:p w:rsidR="003D0AFE" w:rsidRPr="00404269" w:rsidRDefault="003D0AFE" w:rsidP="003D0AFE">
            <w:pPr>
              <w:cnfStyle w:val="000000100000" w:firstRow="0" w:lastRow="0" w:firstColumn="0" w:lastColumn="0" w:oddVBand="0" w:evenVBand="0" w:oddHBand="1" w:evenHBand="0" w:firstRowFirstColumn="0" w:firstRowLastColumn="0" w:lastRowFirstColumn="0" w:lastRowLastColumn="0"/>
              <w:rPr>
                <w:rFonts w:cs="Arial"/>
              </w:rPr>
            </w:pPr>
          </w:p>
        </w:tc>
        <w:tc>
          <w:tcPr>
            <w:tcW w:w="567" w:type="dxa"/>
          </w:tcPr>
          <w:p w:rsidR="003D0AFE" w:rsidRPr="00404269" w:rsidRDefault="003D0AFE" w:rsidP="003D0AFE">
            <w:pPr>
              <w:cnfStyle w:val="000000100000" w:firstRow="0" w:lastRow="0" w:firstColumn="0" w:lastColumn="0" w:oddVBand="0" w:evenVBand="0" w:oddHBand="1" w:evenHBand="0" w:firstRowFirstColumn="0" w:firstRowLastColumn="0" w:lastRowFirstColumn="0" w:lastRowLastColumn="0"/>
              <w:rPr>
                <w:rFonts w:cs="Arial"/>
              </w:rPr>
            </w:pPr>
          </w:p>
        </w:tc>
        <w:tc>
          <w:tcPr>
            <w:tcW w:w="567" w:type="dxa"/>
          </w:tcPr>
          <w:p w:rsidR="003D0AFE" w:rsidRPr="00404269" w:rsidRDefault="003D0AFE" w:rsidP="003D0AFE">
            <w:pPr>
              <w:cnfStyle w:val="000000100000" w:firstRow="0" w:lastRow="0" w:firstColumn="0" w:lastColumn="0" w:oddVBand="0" w:evenVBand="0" w:oddHBand="1" w:evenHBand="0" w:firstRowFirstColumn="0" w:firstRowLastColumn="0" w:lastRowFirstColumn="0" w:lastRowLastColumn="0"/>
              <w:rPr>
                <w:rFonts w:cs="Arial"/>
              </w:rPr>
            </w:pPr>
          </w:p>
        </w:tc>
        <w:tc>
          <w:tcPr>
            <w:tcW w:w="567" w:type="dxa"/>
          </w:tcPr>
          <w:p w:rsidR="003D0AFE" w:rsidRPr="00404269" w:rsidRDefault="003D0AFE" w:rsidP="003D0AFE">
            <w:pPr>
              <w:cnfStyle w:val="000000100000" w:firstRow="0" w:lastRow="0" w:firstColumn="0" w:lastColumn="0" w:oddVBand="0" w:evenVBand="0" w:oddHBand="1" w:evenHBand="0" w:firstRowFirstColumn="0" w:firstRowLastColumn="0" w:lastRowFirstColumn="0" w:lastRowLastColumn="0"/>
              <w:rPr>
                <w:rFonts w:cs="Arial"/>
              </w:rPr>
            </w:pPr>
          </w:p>
        </w:tc>
        <w:tc>
          <w:tcPr>
            <w:tcW w:w="596" w:type="dxa"/>
          </w:tcPr>
          <w:p w:rsidR="003D0AFE" w:rsidRPr="00404269" w:rsidRDefault="003D0AFE" w:rsidP="003D0AFE">
            <w:pPr>
              <w:cnfStyle w:val="000000100000" w:firstRow="0" w:lastRow="0" w:firstColumn="0" w:lastColumn="0" w:oddVBand="0" w:evenVBand="0" w:oddHBand="1" w:evenHBand="0" w:firstRowFirstColumn="0" w:firstRowLastColumn="0" w:lastRowFirstColumn="0" w:lastRowLastColumn="0"/>
              <w:rPr>
                <w:rFonts w:cs="Arial"/>
              </w:rPr>
            </w:pPr>
            <w:r w:rsidRPr="00404269">
              <w:rPr>
                <w:rFonts w:cs="Arial"/>
              </w:rPr>
              <w:t>X</w:t>
            </w:r>
          </w:p>
        </w:tc>
        <w:tc>
          <w:tcPr>
            <w:tcW w:w="3192" w:type="dxa"/>
          </w:tcPr>
          <w:p w:rsidR="003D0AFE" w:rsidRPr="00404269" w:rsidRDefault="00404269" w:rsidP="003D0AFE">
            <w:pPr>
              <w:cnfStyle w:val="000000100000" w:firstRow="0" w:lastRow="0" w:firstColumn="0" w:lastColumn="0" w:oddVBand="0" w:evenVBand="0" w:oddHBand="1" w:evenHBand="0" w:firstRowFirstColumn="0" w:firstRowLastColumn="0" w:lastRowFirstColumn="0" w:lastRowLastColumn="0"/>
              <w:rPr>
                <w:rFonts w:cs="Arial"/>
              </w:rPr>
            </w:pPr>
            <w:r>
              <w:rPr>
                <w:rFonts w:cs="Arial"/>
              </w:rPr>
              <w:t>Categorie Management</w:t>
            </w:r>
          </w:p>
        </w:tc>
      </w:tr>
    </w:tbl>
    <w:p w:rsidR="003757F8" w:rsidRDefault="00527A71" w:rsidP="006803B8">
      <w:pPr>
        <w:pStyle w:val="Bijschrift"/>
      </w:pPr>
      <w:r>
        <w:t>Tabel 4</w:t>
      </w:r>
      <w:r w:rsidR="003757F8">
        <w:t>.1</w:t>
      </w:r>
      <w:r w:rsidR="00A607F3">
        <w:t>: S</w:t>
      </w:r>
      <w:r w:rsidR="00D2507A">
        <w:t>takeholdersanalyse</w:t>
      </w:r>
    </w:p>
    <w:p w:rsidR="0073093B" w:rsidRDefault="0073093B" w:rsidP="006803B8">
      <w:r>
        <w:t xml:space="preserve">Het proces </w:t>
      </w:r>
      <w:r w:rsidR="00A46FFE">
        <w:t xml:space="preserve">van </w:t>
      </w:r>
      <w:proofErr w:type="spellStart"/>
      <w:r w:rsidR="00A46FFE">
        <w:t>forecasting</w:t>
      </w:r>
      <w:proofErr w:type="spellEnd"/>
      <w:r w:rsidR="00A46FFE">
        <w:t xml:space="preserve"> tot bestellen</w:t>
      </w:r>
      <w:r w:rsidR="006B744B">
        <w:t xml:space="preserve"> kent vier interne</w:t>
      </w:r>
      <w:r w:rsidR="00A46FFE">
        <w:t xml:space="preserve"> stakeholders welke zijn weergegeven in tabel 4.1</w:t>
      </w:r>
      <w:r>
        <w:t xml:space="preserve">. Daar waar categorie management verantwoordelijk is voor een nauwkeurige forecast, draagt </w:t>
      </w:r>
      <w:proofErr w:type="spellStart"/>
      <w:r>
        <w:t>supply</w:t>
      </w:r>
      <w:proofErr w:type="spellEnd"/>
      <w:r>
        <w:t xml:space="preserve"> chain zorgt voor de juiste voorraadbeschikbaarheid op basis van deze fore</w:t>
      </w:r>
      <w:r w:rsidR="006B744B">
        <w:t xml:space="preserve">cast. </w:t>
      </w:r>
      <w:r w:rsidR="00476CBE">
        <w:t xml:space="preserve">Vanuit geen van </w:t>
      </w:r>
      <w:r w:rsidR="006B744B">
        <w:t>de belanghebbenden wordt weerstand verwacht</w:t>
      </w:r>
      <w:r w:rsidR="00476CBE">
        <w:t xml:space="preserve">, omdat dit onderzoek een verbetering voor elke schakel </w:t>
      </w:r>
      <w:r w:rsidR="008C0C8D">
        <w:t>moet opleveren</w:t>
      </w:r>
      <w:r w:rsidR="00476CBE">
        <w:t>.</w:t>
      </w:r>
    </w:p>
    <w:p w:rsidR="00FC6BA8" w:rsidRDefault="00476CBE" w:rsidP="000F6A3B">
      <w:r>
        <w:br/>
        <w:t xml:space="preserve">Echter is het belangrijk om bewust te zijn van de tegenstrijdige belangen tussen </w:t>
      </w:r>
      <w:proofErr w:type="spellStart"/>
      <w:r>
        <w:t>CatMan</w:t>
      </w:r>
      <w:proofErr w:type="spellEnd"/>
      <w:r>
        <w:t xml:space="preserve"> en Supply Chain. </w:t>
      </w:r>
      <w:proofErr w:type="spellStart"/>
      <w:r>
        <w:t>CatMan</w:t>
      </w:r>
      <w:proofErr w:type="spellEnd"/>
      <w:r>
        <w:t xml:space="preserve"> is gefocust op een zo hoog mogelijk verkoop en ziet liever teveel dan te weinig voorraad. Daarentegen wordt </w:t>
      </w:r>
      <w:proofErr w:type="spellStart"/>
      <w:r>
        <w:t>supply</w:t>
      </w:r>
      <w:proofErr w:type="spellEnd"/>
      <w:r>
        <w:t xml:space="preserve"> chain afgerekend op voorraa</w:t>
      </w:r>
      <w:r w:rsidR="00182B48">
        <w:t>dbeschikbaarheid, e</w:t>
      </w:r>
      <w:r w:rsidR="002658B6">
        <w:t>n zullen dus zowel bij</w:t>
      </w:r>
      <w:r>
        <w:t xml:space="preserve"> voorraadtekorten als overvoorraden hierop afgerekend worden.</w:t>
      </w:r>
      <w:r w:rsidR="006B744B">
        <w:t xml:space="preserve"> In de logistiek spreekt men van de traditionele tegenstrijdigheid tussen sales en </w:t>
      </w:r>
      <w:proofErr w:type="spellStart"/>
      <w:r w:rsidR="006B744B">
        <w:t>supply</w:t>
      </w:r>
      <w:proofErr w:type="spellEnd"/>
      <w:r w:rsidR="006B744B">
        <w:t xml:space="preserve"> chain</w:t>
      </w:r>
      <w:r w:rsidR="00A46FFE">
        <w:t xml:space="preserve"> </w:t>
      </w:r>
      <w:sdt>
        <w:sdtPr>
          <w:id w:val="-566264650"/>
          <w:citation/>
        </w:sdtPr>
        <w:sdtContent>
          <w:r w:rsidR="00634691">
            <w:fldChar w:fldCharType="begin"/>
          </w:r>
          <w:r w:rsidR="00634691">
            <w:instrText xml:space="preserve"> CITATION Vis10 \l 1043 </w:instrText>
          </w:r>
          <w:r w:rsidR="00634691">
            <w:fldChar w:fldCharType="separate"/>
          </w:r>
          <w:r w:rsidR="00871FB9">
            <w:rPr>
              <w:noProof/>
            </w:rPr>
            <w:t>(Goor V. &amp;., 2010)</w:t>
          </w:r>
          <w:r w:rsidR="00634691">
            <w:fldChar w:fldCharType="end"/>
          </w:r>
        </w:sdtContent>
      </w:sdt>
      <w:r w:rsidR="00182B48">
        <w:t>.</w:t>
      </w:r>
    </w:p>
    <w:p w:rsidR="006B744B" w:rsidRPr="00FC6BA8" w:rsidRDefault="006B744B" w:rsidP="000F6A3B"/>
    <w:p w:rsidR="000F6A3B" w:rsidRDefault="00D007BE" w:rsidP="00D53BF9">
      <w:pPr>
        <w:pStyle w:val="Kop2"/>
        <w:rPr>
          <w:lang w:val="en-GB"/>
        </w:rPr>
      </w:pPr>
      <w:bookmarkStart w:id="35" w:name="_Toc484510723"/>
      <w:r>
        <w:rPr>
          <w:lang w:val="en-GB"/>
        </w:rPr>
        <w:t xml:space="preserve">Voice of the </w:t>
      </w:r>
      <w:r w:rsidR="00302B81" w:rsidRPr="00F20392">
        <w:rPr>
          <w:lang w:val="en-GB"/>
        </w:rPr>
        <w:t>Business</w:t>
      </w:r>
      <w:bookmarkEnd w:id="35"/>
    </w:p>
    <w:p w:rsidR="007C42D5" w:rsidRPr="00ED12EE" w:rsidRDefault="007C42D5" w:rsidP="007C42D5">
      <w:r>
        <w:t>Six Sigma is een methodiek dat zich richt op h</w:t>
      </w:r>
      <w:r w:rsidRPr="007C42D5">
        <w:t xml:space="preserve">et </w:t>
      </w:r>
      <w:r>
        <w:t xml:space="preserve">in </w:t>
      </w:r>
      <w:r w:rsidRPr="007C42D5">
        <w:t>één</w:t>
      </w:r>
      <w:r>
        <w:t xml:space="preserve"> keer goed leveren van de door de klant gevraagde dienst, </w:t>
      </w:r>
      <w:r w:rsidR="002658B6">
        <w:t xml:space="preserve">met als doel de variatie in de output te minimaliseren </w:t>
      </w:r>
      <w:r w:rsidR="00364854">
        <w:t>(</w:t>
      </w:r>
      <w:proofErr w:type="spellStart"/>
      <w:r w:rsidR="00364854">
        <w:t>Chakravorty</w:t>
      </w:r>
      <w:proofErr w:type="spellEnd"/>
      <w:r w:rsidR="00364854">
        <w:t xml:space="preserve"> S., 2009)</w:t>
      </w:r>
      <w:r w:rsidRPr="00ED12EE">
        <w:t xml:space="preserve">. </w:t>
      </w:r>
      <w:r w:rsidR="005D119B" w:rsidRPr="00ED12EE">
        <w:t>H</w:t>
      </w:r>
      <w:r w:rsidR="008C0C8D">
        <w:t>et kernelement binnen de DMAIC aanpak</w:t>
      </w:r>
      <w:r w:rsidR="005D119B" w:rsidRPr="00ED12EE">
        <w:t xml:space="preserve"> is de ‘Voice of </w:t>
      </w:r>
      <w:proofErr w:type="spellStart"/>
      <w:r w:rsidR="005D119B" w:rsidRPr="00ED12EE">
        <w:t>the</w:t>
      </w:r>
      <w:proofErr w:type="spellEnd"/>
      <w:r w:rsidR="005D119B" w:rsidRPr="00ED12EE">
        <w:t xml:space="preserve"> Customer (VOC) / Voice of </w:t>
      </w:r>
      <w:proofErr w:type="spellStart"/>
      <w:r w:rsidR="005D119B" w:rsidRPr="00ED12EE">
        <w:t>the</w:t>
      </w:r>
      <w:proofErr w:type="spellEnd"/>
      <w:r w:rsidR="005D119B" w:rsidRPr="00ED12EE">
        <w:t xml:space="preserve"> Business (VOB)’. De VOC/B zijn de wensen of verwachtingen van de (i</w:t>
      </w:r>
      <w:r w:rsidR="002658B6">
        <w:t>nterne) klant. In dit onderzoek staat de interne</w:t>
      </w:r>
      <w:r w:rsidR="005D119B" w:rsidRPr="00ED12EE">
        <w:t xml:space="preserve"> klant</w:t>
      </w:r>
      <w:r w:rsidR="00A7378F">
        <w:t xml:space="preserve"> centraal. De</w:t>
      </w:r>
      <w:r w:rsidR="002658B6">
        <w:t xml:space="preserve"> verwachtingen van </w:t>
      </w:r>
      <w:r w:rsidR="002658B6">
        <w:lastRenderedPageBreak/>
        <w:t>de interne klan</w:t>
      </w:r>
      <w:r w:rsidR="00A7378F">
        <w:t>t zijn</w:t>
      </w:r>
      <w:r w:rsidR="002658B6">
        <w:t xml:space="preserve"> vertaald door middel van de Voice of </w:t>
      </w:r>
      <w:proofErr w:type="spellStart"/>
      <w:r w:rsidR="002658B6">
        <w:t>the</w:t>
      </w:r>
      <w:proofErr w:type="spellEnd"/>
      <w:r w:rsidR="002658B6">
        <w:t xml:space="preserve"> Business. </w:t>
      </w:r>
      <w:r w:rsidR="007E4FA9" w:rsidRPr="00ED12EE">
        <w:t>Een juiste forecast en voorraadbeschikbaarheid is een middel om de eindconsument in zijn behoefte te voorz</w:t>
      </w:r>
      <w:r w:rsidR="00ED12EE" w:rsidRPr="00ED12EE">
        <w:t xml:space="preserve">ien. </w:t>
      </w:r>
      <w:r w:rsidR="00364854">
        <w:t xml:space="preserve">De interne klantwens </w:t>
      </w:r>
      <w:r w:rsidR="000333B7">
        <w:t>is</w:t>
      </w:r>
      <w:r w:rsidR="00364854">
        <w:t xml:space="preserve"> vertaald naar meetbare prestaties, welke</w:t>
      </w:r>
      <w:r w:rsidR="00D2507A">
        <w:t xml:space="preserve"> de</w:t>
      </w:r>
      <w:r w:rsidR="00364854">
        <w:t xml:space="preserve"> Critical </w:t>
      </w:r>
      <w:proofErr w:type="spellStart"/>
      <w:r w:rsidR="00364854">
        <w:t>to</w:t>
      </w:r>
      <w:proofErr w:type="spellEnd"/>
      <w:r w:rsidR="00364854">
        <w:t xml:space="preserve"> </w:t>
      </w:r>
      <w:proofErr w:type="spellStart"/>
      <w:r w:rsidR="00364854">
        <w:t>Qualities</w:t>
      </w:r>
      <w:proofErr w:type="spellEnd"/>
      <w:r w:rsidR="00364854">
        <w:t xml:space="preserve"> </w:t>
      </w:r>
      <w:r w:rsidR="00D2507A">
        <w:t>vormen (</w:t>
      </w:r>
      <w:proofErr w:type="spellStart"/>
      <w:r w:rsidR="00D2507A">
        <w:t>Lanau</w:t>
      </w:r>
      <w:proofErr w:type="spellEnd"/>
      <w:r w:rsidR="00D2507A">
        <w:t>, 2010).</w:t>
      </w:r>
    </w:p>
    <w:p w:rsidR="00A11C2E" w:rsidRPr="00ED12EE" w:rsidRDefault="00A11C2E" w:rsidP="00A11C2E"/>
    <w:p w:rsidR="00A11C2E" w:rsidRPr="00FC6BA8" w:rsidRDefault="008C0C8D" w:rsidP="00A11C2E">
      <w:r>
        <w:t xml:space="preserve">Om de Voice of </w:t>
      </w:r>
      <w:proofErr w:type="spellStart"/>
      <w:r>
        <w:t>the</w:t>
      </w:r>
      <w:proofErr w:type="spellEnd"/>
      <w:r w:rsidR="00ED12EE" w:rsidRPr="00ED12EE">
        <w:t xml:space="preserve"> Business te bepalen is gebruik gemaakt van het template </w:t>
      </w:r>
      <w:r w:rsidR="00FA718A">
        <w:t>uit de literatuur</w:t>
      </w:r>
      <w:r w:rsidR="00DE1CA9">
        <w:t xml:space="preserve"> </w:t>
      </w:r>
      <w:sdt>
        <w:sdtPr>
          <w:id w:val="1220326035"/>
          <w:citation/>
        </w:sdtPr>
        <w:sdtContent>
          <w:r w:rsidR="00DE1CA9">
            <w:fldChar w:fldCharType="begin"/>
          </w:r>
          <w:r w:rsidR="00DE1CA9">
            <w:instrText xml:space="preserve"> CITATION Ste10 \l 1043 </w:instrText>
          </w:r>
          <w:r w:rsidR="00DE1CA9">
            <w:fldChar w:fldCharType="separate"/>
          </w:r>
          <w:r w:rsidR="00871FB9">
            <w:rPr>
              <w:noProof/>
            </w:rPr>
            <w:t>(Lanau, 2010)</w:t>
          </w:r>
          <w:r w:rsidR="00DE1CA9">
            <w:fldChar w:fldCharType="end"/>
          </w:r>
        </w:sdtContent>
      </w:sdt>
      <w:r w:rsidR="00ED12EE" w:rsidRPr="00ED12EE">
        <w:t xml:space="preserve">. De </w:t>
      </w:r>
      <w:r w:rsidR="00ED12EE">
        <w:t>VOB</w:t>
      </w:r>
      <w:r w:rsidR="00D2507A">
        <w:t xml:space="preserve"> en de ‘</w:t>
      </w:r>
      <w:proofErr w:type="spellStart"/>
      <w:r w:rsidR="00D2507A">
        <w:t>true</w:t>
      </w:r>
      <w:proofErr w:type="spellEnd"/>
      <w:r w:rsidR="00D2507A">
        <w:t xml:space="preserve"> </w:t>
      </w:r>
      <w:proofErr w:type="spellStart"/>
      <w:r w:rsidR="00D2507A">
        <w:t>needs</w:t>
      </w:r>
      <w:proofErr w:type="spellEnd"/>
      <w:r w:rsidR="00D2507A">
        <w:t xml:space="preserve">’ zijn </w:t>
      </w:r>
      <w:r w:rsidR="007348A0">
        <w:t>herleid e</w:t>
      </w:r>
      <w:r w:rsidR="00ED12EE">
        <w:t xml:space="preserve">n afgestemd </w:t>
      </w:r>
      <w:r w:rsidR="00ED12EE" w:rsidRPr="00ED12EE">
        <w:t>uit</w:t>
      </w:r>
      <w:r w:rsidR="00ED12EE">
        <w:t xml:space="preserve"> interviews, uitgewerkt </w:t>
      </w:r>
      <w:r w:rsidR="00ED12EE" w:rsidRPr="002658B6">
        <w:t xml:space="preserve">in </w:t>
      </w:r>
      <w:r w:rsidR="004418C2">
        <w:t>b</w:t>
      </w:r>
      <w:r w:rsidR="00DE1CA9" w:rsidRPr="002658B6">
        <w:t>ijlage IV</w:t>
      </w:r>
      <w:r w:rsidR="00ED12EE" w:rsidRPr="002658B6">
        <w:t>.</w:t>
      </w:r>
      <w:r w:rsidR="00D2507A">
        <w:rPr>
          <w:i/>
        </w:rPr>
        <w:t xml:space="preserve"> </w:t>
      </w:r>
      <w:r w:rsidR="00952C92">
        <w:t xml:space="preserve">De Critical </w:t>
      </w:r>
      <w:proofErr w:type="spellStart"/>
      <w:r w:rsidR="00952C92">
        <w:t>To</w:t>
      </w:r>
      <w:proofErr w:type="spellEnd"/>
      <w:r w:rsidR="00952C92">
        <w:t xml:space="preserve"> </w:t>
      </w:r>
      <w:proofErr w:type="spellStart"/>
      <w:r w:rsidR="00952C92">
        <w:t>Qualities</w:t>
      </w:r>
      <w:proofErr w:type="spellEnd"/>
      <w:r w:rsidR="00952C92">
        <w:t xml:space="preserve"> zijn vastgesteld met de manager Supply &amp; Demand, aantekeningen van dit gesprek zijn beschreven in bijlage V. </w:t>
      </w:r>
      <w:r w:rsidR="00D2507A">
        <w:t>In tabel 4</w:t>
      </w:r>
      <w:r w:rsidR="00DE1CA9">
        <w:t>.2</w:t>
      </w:r>
      <w:r w:rsidR="00D2507A">
        <w:t xml:space="preserve"> is de VOB, en de</w:t>
      </w:r>
      <w:r w:rsidR="00ED12EE">
        <w:t xml:space="preserve"> vertaling naar de Critical </w:t>
      </w:r>
      <w:proofErr w:type="spellStart"/>
      <w:r w:rsidR="00ED12EE">
        <w:t>to</w:t>
      </w:r>
      <w:proofErr w:type="spellEnd"/>
      <w:r w:rsidR="00ED12EE">
        <w:t xml:space="preserve"> </w:t>
      </w:r>
      <w:proofErr w:type="spellStart"/>
      <w:r w:rsidR="00ED12EE">
        <w:t>Qualities</w:t>
      </w:r>
      <w:proofErr w:type="spellEnd"/>
      <w:r w:rsidR="00ED12EE">
        <w:t xml:space="preserve">, weergegeven. </w:t>
      </w:r>
    </w:p>
    <w:tbl>
      <w:tblPr>
        <w:tblStyle w:val="Gemiddeldearcering1-accent3"/>
        <w:tblW w:w="0" w:type="auto"/>
        <w:tblInd w:w="108" w:type="dxa"/>
        <w:tblLook w:val="04A0" w:firstRow="1" w:lastRow="0" w:firstColumn="1" w:lastColumn="0" w:noHBand="0" w:noVBand="1"/>
      </w:tblPr>
      <w:tblGrid>
        <w:gridCol w:w="1518"/>
        <w:gridCol w:w="2825"/>
        <w:gridCol w:w="2345"/>
        <w:gridCol w:w="2384"/>
      </w:tblGrid>
      <w:tr w:rsidR="00582B4B" w:rsidRPr="00DA2150" w:rsidTr="00663B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8" w:type="dxa"/>
          </w:tcPr>
          <w:p w:rsidR="00582B4B" w:rsidRPr="00582B4B" w:rsidRDefault="00582B4B" w:rsidP="00302B81">
            <w:pPr>
              <w:rPr>
                <w:b w:val="0"/>
                <w:i/>
              </w:rPr>
            </w:pPr>
            <w:r>
              <w:rPr>
                <w:b w:val="0"/>
                <w:i/>
              </w:rPr>
              <w:t>Afdeling</w:t>
            </w:r>
          </w:p>
        </w:tc>
        <w:tc>
          <w:tcPr>
            <w:tcW w:w="2825" w:type="dxa"/>
          </w:tcPr>
          <w:p w:rsidR="00582B4B" w:rsidRPr="00DA2150" w:rsidRDefault="00582B4B" w:rsidP="00302B81">
            <w:pPr>
              <w:cnfStyle w:val="100000000000" w:firstRow="1" w:lastRow="0" w:firstColumn="0" w:lastColumn="0" w:oddVBand="0" w:evenVBand="0" w:oddHBand="0" w:evenHBand="0" w:firstRowFirstColumn="0" w:firstRowLastColumn="0" w:lastRowFirstColumn="0" w:lastRowLastColumn="0"/>
              <w:rPr>
                <w:b w:val="0"/>
                <w:i/>
              </w:rPr>
            </w:pPr>
            <w:r w:rsidRPr="00DA2150">
              <w:rPr>
                <w:b w:val="0"/>
                <w:i/>
              </w:rPr>
              <w:t xml:space="preserve">Voice of </w:t>
            </w:r>
            <w:proofErr w:type="spellStart"/>
            <w:r w:rsidRPr="00DA2150">
              <w:rPr>
                <w:b w:val="0"/>
                <w:i/>
              </w:rPr>
              <w:t>the</w:t>
            </w:r>
            <w:proofErr w:type="spellEnd"/>
            <w:r w:rsidRPr="00DA2150">
              <w:rPr>
                <w:b w:val="0"/>
                <w:i/>
              </w:rPr>
              <w:t xml:space="preserve"> Business</w:t>
            </w:r>
          </w:p>
        </w:tc>
        <w:tc>
          <w:tcPr>
            <w:tcW w:w="2345" w:type="dxa"/>
          </w:tcPr>
          <w:p w:rsidR="00582B4B" w:rsidRPr="00DA2150" w:rsidRDefault="00582B4B" w:rsidP="00302B81">
            <w:pPr>
              <w:cnfStyle w:val="100000000000" w:firstRow="1" w:lastRow="0" w:firstColumn="0" w:lastColumn="0" w:oddVBand="0" w:evenVBand="0" w:oddHBand="0" w:evenHBand="0" w:firstRowFirstColumn="0" w:firstRowLastColumn="0" w:lastRowFirstColumn="0" w:lastRowLastColumn="0"/>
              <w:rPr>
                <w:b w:val="0"/>
              </w:rPr>
            </w:pPr>
            <w:r w:rsidRPr="00DA2150">
              <w:rPr>
                <w:b w:val="0"/>
              </w:rPr>
              <w:t xml:space="preserve">‘True </w:t>
            </w:r>
            <w:proofErr w:type="spellStart"/>
            <w:r w:rsidRPr="00DA2150">
              <w:rPr>
                <w:b w:val="0"/>
              </w:rPr>
              <w:t>Need</w:t>
            </w:r>
            <w:proofErr w:type="spellEnd"/>
            <w:r w:rsidRPr="00DA2150">
              <w:rPr>
                <w:b w:val="0"/>
              </w:rPr>
              <w:t>’</w:t>
            </w:r>
          </w:p>
        </w:tc>
        <w:tc>
          <w:tcPr>
            <w:tcW w:w="2384" w:type="dxa"/>
          </w:tcPr>
          <w:p w:rsidR="00582B4B" w:rsidRPr="00DA2150" w:rsidRDefault="00582B4B" w:rsidP="00302B81">
            <w:pPr>
              <w:cnfStyle w:val="100000000000" w:firstRow="1" w:lastRow="0" w:firstColumn="0" w:lastColumn="0" w:oddVBand="0" w:evenVBand="0" w:oddHBand="0" w:evenHBand="0" w:firstRowFirstColumn="0" w:firstRowLastColumn="0" w:lastRowFirstColumn="0" w:lastRowLastColumn="0"/>
              <w:rPr>
                <w:b w:val="0"/>
              </w:rPr>
            </w:pPr>
            <w:r w:rsidRPr="00DA2150">
              <w:rPr>
                <w:b w:val="0"/>
              </w:rPr>
              <w:t xml:space="preserve">Critical </w:t>
            </w:r>
            <w:proofErr w:type="spellStart"/>
            <w:r w:rsidRPr="00DA2150">
              <w:rPr>
                <w:b w:val="0"/>
              </w:rPr>
              <w:t>to</w:t>
            </w:r>
            <w:proofErr w:type="spellEnd"/>
            <w:r w:rsidRPr="00DA2150">
              <w:rPr>
                <w:b w:val="0"/>
              </w:rPr>
              <w:t xml:space="preserve"> </w:t>
            </w:r>
            <w:proofErr w:type="spellStart"/>
            <w:r w:rsidRPr="00DA2150">
              <w:rPr>
                <w:b w:val="0"/>
              </w:rPr>
              <w:t>Quality</w:t>
            </w:r>
            <w:proofErr w:type="spellEnd"/>
          </w:p>
        </w:tc>
      </w:tr>
      <w:tr w:rsidR="00582B4B" w:rsidRPr="00DA2150" w:rsidTr="00663B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8" w:type="dxa"/>
          </w:tcPr>
          <w:p w:rsidR="00582B4B" w:rsidRDefault="00582B4B" w:rsidP="00302B81">
            <w:pPr>
              <w:rPr>
                <w:b w:val="0"/>
                <w:i/>
              </w:rPr>
            </w:pPr>
            <w:r>
              <w:rPr>
                <w:b w:val="0"/>
                <w:i/>
              </w:rPr>
              <w:t>Supply Chain</w:t>
            </w:r>
          </w:p>
        </w:tc>
        <w:tc>
          <w:tcPr>
            <w:tcW w:w="2825" w:type="dxa"/>
          </w:tcPr>
          <w:p w:rsidR="00582B4B" w:rsidRPr="00582B4B" w:rsidRDefault="00582B4B" w:rsidP="00D007BE">
            <w:pPr>
              <w:cnfStyle w:val="000000100000" w:firstRow="0" w:lastRow="0" w:firstColumn="0" w:lastColumn="0" w:oddVBand="0" w:evenVBand="0" w:oddHBand="1" w:evenHBand="0" w:firstRowFirstColumn="0" w:firstRowLastColumn="0" w:lastRowFirstColumn="0" w:lastRowLastColumn="0"/>
              <w:rPr>
                <w:i/>
              </w:rPr>
            </w:pPr>
            <w:r w:rsidRPr="00582B4B">
              <w:rPr>
                <w:i/>
              </w:rPr>
              <w:t>“</w:t>
            </w:r>
            <w:r w:rsidR="00D007BE">
              <w:rPr>
                <w:i/>
              </w:rPr>
              <w:t>De huidige forecast is vaak onna</w:t>
            </w:r>
            <w:r w:rsidR="002658B6">
              <w:rPr>
                <w:i/>
              </w:rPr>
              <w:t xml:space="preserve">uwkeurig waardoor wij </w:t>
            </w:r>
            <w:r w:rsidR="00D007BE">
              <w:rPr>
                <w:i/>
              </w:rPr>
              <w:t>te veel bestellen.”</w:t>
            </w:r>
          </w:p>
        </w:tc>
        <w:tc>
          <w:tcPr>
            <w:tcW w:w="2345" w:type="dxa"/>
          </w:tcPr>
          <w:p w:rsidR="00582B4B" w:rsidRPr="00582B4B" w:rsidRDefault="00582B4B" w:rsidP="00302B81">
            <w:pPr>
              <w:cnfStyle w:val="000000100000" w:firstRow="0" w:lastRow="0" w:firstColumn="0" w:lastColumn="0" w:oddVBand="0" w:evenVBand="0" w:oddHBand="1" w:evenHBand="0" w:firstRowFirstColumn="0" w:firstRowLastColumn="0" w:lastRowFirstColumn="0" w:lastRowLastColumn="0"/>
            </w:pPr>
            <w:r>
              <w:t>Een zo hoog mogelijke fore</w:t>
            </w:r>
            <w:r w:rsidR="002658B6">
              <w:t>cast</w:t>
            </w:r>
            <w:r w:rsidR="00D2507A">
              <w:t>nauwkeurigheid van de promotie</w:t>
            </w:r>
            <w:r>
              <w:t xml:space="preserve">artikelen. </w:t>
            </w:r>
          </w:p>
        </w:tc>
        <w:tc>
          <w:tcPr>
            <w:tcW w:w="2384" w:type="dxa"/>
            <w:vMerge w:val="restart"/>
          </w:tcPr>
          <w:p w:rsidR="00546EF2" w:rsidRDefault="00546EF2" w:rsidP="00302B81">
            <w:pPr>
              <w:cnfStyle w:val="000000100000" w:firstRow="0" w:lastRow="0" w:firstColumn="0" w:lastColumn="0" w:oddVBand="0" w:evenVBand="0" w:oddHBand="1" w:evenHBand="0" w:firstRowFirstColumn="0" w:firstRowLastColumn="0" w:lastRowFirstColumn="0" w:lastRowLastColumn="0"/>
              <w:rPr>
                <w:b/>
              </w:rPr>
            </w:pPr>
          </w:p>
          <w:p w:rsidR="00582B4B" w:rsidRPr="00DA2150" w:rsidRDefault="00582B4B" w:rsidP="00D2507A">
            <w:pPr>
              <w:cnfStyle w:val="000000100000" w:firstRow="0" w:lastRow="0" w:firstColumn="0" w:lastColumn="0" w:oddVBand="0" w:evenVBand="0" w:oddHBand="1" w:evenHBand="0" w:firstRowFirstColumn="0" w:firstRowLastColumn="0" w:lastRowFirstColumn="0" w:lastRowLastColumn="0"/>
              <w:rPr>
                <w:b/>
              </w:rPr>
            </w:pPr>
            <w:r w:rsidRPr="00DA2150">
              <w:rPr>
                <w:b/>
              </w:rPr>
              <w:t xml:space="preserve">Forecast accuracy </w:t>
            </w:r>
            <w:r w:rsidR="00D2507A">
              <w:rPr>
                <w:b/>
              </w:rPr>
              <w:t xml:space="preserve">moet </w:t>
            </w:r>
            <w:r w:rsidR="002658B6">
              <w:rPr>
                <w:b/>
              </w:rPr>
              <w:t xml:space="preserve">ten minste 75 procent zijn over </w:t>
            </w:r>
            <w:r w:rsidR="00D2507A">
              <w:rPr>
                <w:b/>
              </w:rPr>
              <w:t xml:space="preserve">de </w:t>
            </w:r>
            <w:proofErr w:type="spellStart"/>
            <w:r w:rsidR="004A51D6">
              <w:rPr>
                <w:b/>
              </w:rPr>
              <w:t>promotie-artikelen</w:t>
            </w:r>
            <w:proofErr w:type="spellEnd"/>
            <w:r w:rsidR="00D2507A">
              <w:rPr>
                <w:b/>
              </w:rPr>
              <w:t>.</w:t>
            </w:r>
          </w:p>
        </w:tc>
      </w:tr>
      <w:tr w:rsidR="00582B4B" w:rsidRPr="00DA2150" w:rsidTr="00663BF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8" w:type="dxa"/>
          </w:tcPr>
          <w:p w:rsidR="00582B4B" w:rsidRDefault="00582B4B" w:rsidP="00302B81">
            <w:pPr>
              <w:rPr>
                <w:b w:val="0"/>
                <w:i/>
              </w:rPr>
            </w:pPr>
            <w:proofErr w:type="spellStart"/>
            <w:r>
              <w:rPr>
                <w:b w:val="0"/>
                <w:i/>
              </w:rPr>
              <w:t>Category</w:t>
            </w:r>
            <w:proofErr w:type="spellEnd"/>
          </w:p>
          <w:p w:rsidR="00582B4B" w:rsidRDefault="00582B4B" w:rsidP="00302B81">
            <w:pPr>
              <w:rPr>
                <w:b w:val="0"/>
                <w:i/>
              </w:rPr>
            </w:pPr>
            <w:r>
              <w:rPr>
                <w:b w:val="0"/>
                <w:i/>
              </w:rPr>
              <w:t>Management</w:t>
            </w:r>
          </w:p>
        </w:tc>
        <w:tc>
          <w:tcPr>
            <w:tcW w:w="2825" w:type="dxa"/>
          </w:tcPr>
          <w:p w:rsidR="00582B4B" w:rsidRPr="00582B4B" w:rsidRDefault="00582B4B" w:rsidP="00302B81">
            <w:pPr>
              <w:cnfStyle w:val="000000010000" w:firstRow="0" w:lastRow="0" w:firstColumn="0" w:lastColumn="0" w:oddVBand="0" w:evenVBand="0" w:oddHBand="0" w:evenHBand="1" w:firstRowFirstColumn="0" w:firstRowLastColumn="0" w:lastRowFirstColumn="0" w:lastRowLastColumn="0"/>
              <w:rPr>
                <w:i/>
              </w:rPr>
            </w:pPr>
            <w:r w:rsidRPr="00582B4B">
              <w:rPr>
                <w:i/>
              </w:rPr>
              <w:t xml:space="preserve">“Een </w:t>
            </w:r>
            <w:r>
              <w:rPr>
                <w:i/>
              </w:rPr>
              <w:t>juiste forecast helpt mij betere afspraken te maken met mijn leveranciers.”</w:t>
            </w:r>
          </w:p>
        </w:tc>
        <w:tc>
          <w:tcPr>
            <w:tcW w:w="2345" w:type="dxa"/>
          </w:tcPr>
          <w:p w:rsidR="00582B4B" w:rsidRPr="00DA2150" w:rsidRDefault="00582B4B" w:rsidP="00302B81">
            <w:pPr>
              <w:cnfStyle w:val="000000010000" w:firstRow="0" w:lastRow="0" w:firstColumn="0" w:lastColumn="0" w:oddVBand="0" w:evenVBand="0" w:oddHBand="0" w:evenHBand="1" w:firstRowFirstColumn="0" w:firstRowLastColumn="0" w:lastRowFirstColumn="0" w:lastRowLastColumn="0"/>
              <w:rPr>
                <w:b/>
              </w:rPr>
            </w:pPr>
            <w:r>
              <w:t>Een zo hoog mogelijke forecast nauwkeurigheid van de promoartikelen.</w:t>
            </w:r>
          </w:p>
        </w:tc>
        <w:tc>
          <w:tcPr>
            <w:tcW w:w="2384" w:type="dxa"/>
            <w:vMerge/>
          </w:tcPr>
          <w:p w:rsidR="00582B4B" w:rsidRPr="00DA2150" w:rsidRDefault="00582B4B" w:rsidP="00302B81">
            <w:pPr>
              <w:cnfStyle w:val="000000010000" w:firstRow="0" w:lastRow="0" w:firstColumn="0" w:lastColumn="0" w:oddVBand="0" w:evenVBand="0" w:oddHBand="0" w:evenHBand="1" w:firstRowFirstColumn="0" w:firstRowLastColumn="0" w:lastRowFirstColumn="0" w:lastRowLastColumn="0"/>
              <w:rPr>
                <w:b/>
              </w:rPr>
            </w:pPr>
          </w:p>
        </w:tc>
      </w:tr>
      <w:tr w:rsidR="00D2507A" w:rsidRPr="00DA2150" w:rsidTr="00663BF5">
        <w:trPr>
          <w:cnfStyle w:val="000000100000" w:firstRow="0" w:lastRow="0" w:firstColumn="0" w:lastColumn="0" w:oddVBand="0" w:evenVBand="0" w:oddHBand="1" w:evenHBand="0" w:firstRowFirstColumn="0" w:firstRowLastColumn="0" w:lastRowFirstColumn="0" w:lastRowLastColumn="0"/>
          <w:trHeight w:val="1185"/>
        </w:trPr>
        <w:tc>
          <w:tcPr>
            <w:cnfStyle w:val="001000000000" w:firstRow="0" w:lastRow="0" w:firstColumn="1" w:lastColumn="0" w:oddVBand="0" w:evenVBand="0" w:oddHBand="0" w:evenHBand="0" w:firstRowFirstColumn="0" w:firstRowLastColumn="0" w:lastRowFirstColumn="0" w:lastRowLastColumn="0"/>
            <w:tcW w:w="1518" w:type="dxa"/>
          </w:tcPr>
          <w:p w:rsidR="00D2507A" w:rsidRDefault="00D2507A" w:rsidP="00302B81">
            <w:pPr>
              <w:rPr>
                <w:b w:val="0"/>
                <w:i/>
              </w:rPr>
            </w:pPr>
            <w:proofErr w:type="spellStart"/>
            <w:r>
              <w:rPr>
                <w:b w:val="0"/>
                <w:i/>
              </w:rPr>
              <w:t>Category</w:t>
            </w:r>
            <w:proofErr w:type="spellEnd"/>
            <w:r>
              <w:rPr>
                <w:b w:val="0"/>
                <w:i/>
              </w:rPr>
              <w:t xml:space="preserve"> Management</w:t>
            </w:r>
          </w:p>
        </w:tc>
        <w:tc>
          <w:tcPr>
            <w:tcW w:w="2825" w:type="dxa"/>
          </w:tcPr>
          <w:p w:rsidR="00D2507A" w:rsidRPr="00582B4B" w:rsidRDefault="00D2507A" w:rsidP="00302B81">
            <w:pPr>
              <w:cnfStyle w:val="000000100000" w:firstRow="0" w:lastRow="0" w:firstColumn="0" w:lastColumn="0" w:oddVBand="0" w:evenVBand="0" w:oddHBand="1" w:evenHBand="0" w:firstRowFirstColumn="0" w:firstRowLastColumn="0" w:lastRowFirstColumn="0" w:lastRowLastColumn="0"/>
              <w:rPr>
                <w:i/>
              </w:rPr>
            </w:pPr>
            <w:r>
              <w:rPr>
                <w:i/>
              </w:rPr>
              <w:t>“Er treden regelmatig voorraadtekorten op in het distributiecentrum voor start folder.”</w:t>
            </w:r>
          </w:p>
        </w:tc>
        <w:tc>
          <w:tcPr>
            <w:tcW w:w="2345" w:type="dxa"/>
          </w:tcPr>
          <w:p w:rsidR="00D2507A" w:rsidRPr="00546EF2" w:rsidRDefault="00D2507A" w:rsidP="002658B6">
            <w:pPr>
              <w:cnfStyle w:val="000000100000" w:firstRow="0" w:lastRow="0" w:firstColumn="0" w:lastColumn="0" w:oddVBand="0" w:evenVBand="0" w:oddHBand="1" w:evenHBand="0" w:firstRowFirstColumn="0" w:firstRowLastColumn="0" w:lastRowFirstColumn="0" w:lastRowLastColumn="0"/>
            </w:pPr>
            <w:r>
              <w:t xml:space="preserve">Sales moet gerealiseerd worden, wat begint bij de artikelen tijdig in het DC </w:t>
            </w:r>
            <w:r w:rsidR="002658B6">
              <w:t>op voorraad te hebben.</w:t>
            </w:r>
          </w:p>
        </w:tc>
        <w:tc>
          <w:tcPr>
            <w:tcW w:w="2384" w:type="dxa"/>
          </w:tcPr>
          <w:p w:rsidR="00D2507A" w:rsidRPr="00DA2150" w:rsidRDefault="007348A0" w:rsidP="007348A0">
            <w:pPr>
              <w:cnfStyle w:val="000000100000" w:firstRow="0" w:lastRow="0" w:firstColumn="0" w:lastColumn="0" w:oddVBand="0" w:evenVBand="0" w:oddHBand="1" w:evenHBand="0" w:firstRowFirstColumn="0" w:firstRowLastColumn="0" w:lastRowFirstColumn="0" w:lastRowLastColumn="0"/>
              <w:rPr>
                <w:b/>
              </w:rPr>
            </w:pPr>
            <w:r>
              <w:rPr>
                <w:b/>
                <w:bCs/>
              </w:rPr>
              <w:t xml:space="preserve">99 procent van het aantal promotieartikelen </w:t>
            </w:r>
            <w:r w:rsidR="00D2507A" w:rsidRPr="00D2507A">
              <w:rPr>
                <w:b/>
                <w:bCs/>
              </w:rPr>
              <w:t xml:space="preserve">moet voor start uitlevering beschikbaar zijn in het </w:t>
            </w:r>
            <w:r w:rsidR="00D2507A">
              <w:rPr>
                <w:b/>
                <w:bCs/>
              </w:rPr>
              <w:t>distributiecentrum.</w:t>
            </w:r>
          </w:p>
        </w:tc>
      </w:tr>
      <w:tr w:rsidR="00D2507A" w:rsidRPr="00DA2150" w:rsidTr="00663BF5">
        <w:trPr>
          <w:cnfStyle w:val="000000010000" w:firstRow="0" w:lastRow="0" w:firstColumn="0" w:lastColumn="0" w:oddVBand="0" w:evenVBand="0" w:oddHBand="0" w:evenHBand="1" w:firstRowFirstColumn="0" w:firstRowLastColumn="0" w:lastRowFirstColumn="0" w:lastRowLastColumn="0"/>
          <w:trHeight w:val="1217"/>
        </w:trPr>
        <w:tc>
          <w:tcPr>
            <w:cnfStyle w:val="001000000000" w:firstRow="0" w:lastRow="0" w:firstColumn="1" w:lastColumn="0" w:oddVBand="0" w:evenVBand="0" w:oddHBand="0" w:evenHBand="0" w:firstRowFirstColumn="0" w:firstRowLastColumn="0" w:lastRowFirstColumn="0" w:lastRowLastColumn="0"/>
            <w:tcW w:w="1518" w:type="dxa"/>
          </w:tcPr>
          <w:p w:rsidR="00D2507A" w:rsidRDefault="00D2507A" w:rsidP="00D2507A">
            <w:pPr>
              <w:rPr>
                <w:b w:val="0"/>
                <w:i/>
              </w:rPr>
            </w:pPr>
            <w:r>
              <w:rPr>
                <w:b w:val="0"/>
                <w:i/>
              </w:rPr>
              <w:t>Supply Chain</w:t>
            </w:r>
          </w:p>
        </w:tc>
        <w:tc>
          <w:tcPr>
            <w:tcW w:w="2825" w:type="dxa"/>
          </w:tcPr>
          <w:p w:rsidR="00D2507A" w:rsidRPr="00582B4B" w:rsidRDefault="00D2507A" w:rsidP="00D2507A">
            <w:pPr>
              <w:cnfStyle w:val="000000010000" w:firstRow="0" w:lastRow="0" w:firstColumn="0" w:lastColumn="0" w:oddVBand="0" w:evenVBand="0" w:oddHBand="0" w:evenHBand="1" w:firstRowFirstColumn="0" w:firstRowLastColumn="0" w:lastRowFirstColumn="0" w:lastRowLastColumn="0"/>
              <w:rPr>
                <w:i/>
              </w:rPr>
            </w:pPr>
            <w:r w:rsidRPr="00582B4B">
              <w:rPr>
                <w:i/>
              </w:rPr>
              <w:t>“Als gevolg van promoties blijven er vaak overvoorraden over, d</w:t>
            </w:r>
            <w:r w:rsidR="00D177D8">
              <w:rPr>
                <w:i/>
              </w:rPr>
              <w:t>ie soms lange tijd na deze promotie</w:t>
            </w:r>
            <w:r w:rsidRPr="00582B4B">
              <w:rPr>
                <w:i/>
              </w:rPr>
              <w:t xml:space="preserve"> nog in het DC liggen.”</w:t>
            </w:r>
          </w:p>
        </w:tc>
        <w:tc>
          <w:tcPr>
            <w:tcW w:w="2345" w:type="dxa"/>
          </w:tcPr>
          <w:p w:rsidR="00D2507A" w:rsidRPr="00546EF2" w:rsidRDefault="00D2507A" w:rsidP="00D2507A">
            <w:pPr>
              <w:cnfStyle w:val="000000010000" w:firstRow="0" w:lastRow="0" w:firstColumn="0" w:lastColumn="0" w:oddVBand="0" w:evenVBand="0" w:oddHBand="0" w:evenHBand="1" w:firstRowFirstColumn="0" w:firstRowLastColumn="0" w:lastRowFirstColumn="0" w:lastRowLastColumn="0"/>
            </w:pPr>
            <w:r>
              <w:t>Voorraad kost geld en mag daarom niet te hoog zijn. Daarentegen, mag er niet te weinig zijn omdat dit resulteert in lost sales.</w:t>
            </w:r>
          </w:p>
        </w:tc>
        <w:tc>
          <w:tcPr>
            <w:tcW w:w="2384" w:type="dxa"/>
          </w:tcPr>
          <w:p w:rsidR="00D2507A" w:rsidRPr="00D2507A" w:rsidRDefault="00D2507A" w:rsidP="007348A0">
            <w:pPr>
              <w:cnfStyle w:val="000000010000" w:firstRow="0" w:lastRow="0" w:firstColumn="0" w:lastColumn="0" w:oddVBand="0" w:evenVBand="0" w:oddHBand="0" w:evenHBand="1" w:firstRowFirstColumn="0" w:firstRowLastColumn="0" w:lastRowFirstColumn="0" w:lastRowLastColumn="0"/>
              <w:rPr>
                <w:b/>
                <w:bCs/>
              </w:rPr>
            </w:pPr>
            <w:r w:rsidRPr="00D2507A">
              <w:rPr>
                <w:b/>
                <w:bCs/>
              </w:rPr>
              <w:t>De voorraadhoogte na afloop van een promoti</w:t>
            </w:r>
            <w:r>
              <w:rPr>
                <w:b/>
                <w:bCs/>
              </w:rPr>
              <w:t xml:space="preserve">e mag maximaal </w:t>
            </w:r>
            <w:r w:rsidR="007348A0">
              <w:rPr>
                <w:b/>
                <w:bCs/>
              </w:rPr>
              <w:t>vier</w:t>
            </w:r>
            <w:r>
              <w:rPr>
                <w:b/>
                <w:bCs/>
              </w:rPr>
              <w:t xml:space="preserve"> weken baselineafzet </w:t>
            </w:r>
            <w:r w:rsidRPr="00D2507A">
              <w:rPr>
                <w:b/>
                <w:bCs/>
              </w:rPr>
              <w:t>coveren.</w:t>
            </w:r>
          </w:p>
        </w:tc>
      </w:tr>
    </w:tbl>
    <w:p w:rsidR="00302B81" w:rsidRPr="008708CE" w:rsidRDefault="00932424" w:rsidP="00932424">
      <w:pPr>
        <w:pStyle w:val="Bijschrift"/>
        <w:rPr>
          <w:b/>
          <w:lang w:val="en-GB"/>
        </w:rPr>
      </w:pPr>
      <w:proofErr w:type="spellStart"/>
      <w:r w:rsidRPr="008708CE">
        <w:rPr>
          <w:lang w:val="en-GB"/>
        </w:rPr>
        <w:t>Tabel</w:t>
      </w:r>
      <w:proofErr w:type="spellEnd"/>
      <w:r w:rsidRPr="008708CE">
        <w:rPr>
          <w:lang w:val="en-GB"/>
        </w:rPr>
        <w:t xml:space="preserve"> </w:t>
      </w:r>
      <w:r w:rsidR="00D2507A">
        <w:rPr>
          <w:lang w:val="en-GB"/>
        </w:rPr>
        <w:t>4.2: Voice Of the Business to Critical to Qualities</w:t>
      </w:r>
    </w:p>
    <w:p w:rsidR="00D21BF2" w:rsidRDefault="00932424" w:rsidP="00302B81">
      <w:r>
        <w:t xml:space="preserve">Uit de VOB matrix zijn drie </w:t>
      </w:r>
      <w:r w:rsidR="00036423">
        <w:t xml:space="preserve">essentiële </w:t>
      </w:r>
      <w:proofErr w:type="spellStart"/>
      <w:r w:rsidR="00036423">
        <w:t>CTQ’s</w:t>
      </w:r>
      <w:proofErr w:type="spellEnd"/>
      <w:r w:rsidR="00036423">
        <w:t xml:space="preserve"> in het proces van </w:t>
      </w:r>
      <w:proofErr w:type="spellStart"/>
      <w:r w:rsidR="00036423">
        <w:t>forecasting</w:t>
      </w:r>
      <w:proofErr w:type="spellEnd"/>
      <w:r w:rsidR="00036423">
        <w:t xml:space="preserve"> tot bestelhoeveelheid</w:t>
      </w:r>
      <w:r>
        <w:t xml:space="preserve"> gedefinieerd. Deze </w:t>
      </w:r>
      <w:proofErr w:type="spellStart"/>
      <w:r>
        <w:t>CTQ’s</w:t>
      </w:r>
      <w:proofErr w:type="spellEnd"/>
      <w:r>
        <w:t>, d</w:t>
      </w:r>
      <w:r w:rsidR="002658B6">
        <w:t xml:space="preserve">ie als </w:t>
      </w:r>
      <w:proofErr w:type="spellStart"/>
      <w:r w:rsidR="002658B6">
        <w:t>KPI’s</w:t>
      </w:r>
      <w:proofErr w:type="spellEnd"/>
      <w:r w:rsidR="002658B6">
        <w:t xml:space="preserve"> kunnen worden beschouwd</w:t>
      </w:r>
      <w:r>
        <w:t xml:space="preserve">, vormen de rode lijn door dit onderzoek. In de </w:t>
      </w:r>
      <w:proofErr w:type="spellStart"/>
      <w:r>
        <w:t>measure</w:t>
      </w:r>
      <w:proofErr w:type="spellEnd"/>
      <w:r>
        <w:t xml:space="preserve"> fase </w:t>
      </w:r>
      <w:r w:rsidR="00A7378F">
        <w:t>zijn</w:t>
      </w:r>
      <w:r>
        <w:t xml:space="preserve"> de prestaties van de</w:t>
      </w:r>
      <w:r w:rsidR="00A7378F">
        <w:t xml:space="preserve"> huidige </w:t>
      </w:r>
      <w:proofErr w:type="spellStart"/>
      <w:r w:rsidR="00A7378F">
        <w:t>CTO’s</w:t>
      </w:r>
      <w:proofErr w:type="spellEnd"/>
      <w:r w:rsidR="00A7378F">
        <w:t xml:space="preserve"> </w:t>
      </w:r>
      <w:r w:rsidR="00952C92">
        <w:t>gemeten,</w:t>
      </w:r>
      <w:r>
        <w:t xml:space="preserve"> de uitkomsten</w:t>
      </w:r>
      <w:r w:rsidR="00A7378F">
        <w:t xml:space="preserve"> zij</w:t>
      </w:r>
      <w:r w:rsidR="00952C92">
        <w:t>n</w:t>
      </w:r>
      <w:r>
        <w:t xml:space="preserve"> geanalyseerd in de analyse fase. Op basis van deze knelpunten </w:t>
      </w:r>
      <w:r w:rsidR="000333B7">
        <w:t xml:space="preserve">zijn </w:t>
      </w:r>
      <w:r>
        <w:t xml:space="preserve">per CTQ verbetervoorstellen uitgewerkt in de </w:t>
      </w:r>
      <w:proofErr w:type="spellStart"/>
      <w:r>
        <w:t>improve</w:t>
      </w:r>
      <w:proofErr w:type="spellEnd"/>
      <w:r>
        <w:t xml:space="preserve"> fase.</w:t>
      </w:r>
    </w:p>
    <w:p w:rsidR="00932424" w:rsidRDefault="00932424" w:rsidP="00302B81"/>
    <w:p w:rsidR="00932424" w:rsidRPr="00932424" w:rsidRDefault="00932424" w:rsidP="00302B81">
      <w:pPr>
        <w:rPr>
          <w:b/>
        </w:rPr>
      </w:pPr>
      <w:r w:rsidRPr="00932424">
        <w:rPr>
          <w:b/>
        </w:rPr>
        <w:t xml:space="preserve">CTQ 1: </w:t>
      </w:r>
      <w:r w:rsidR="00952C92" w:rsidRPr="00DA2150">
        <w:rPr>
          <w:b/>
        </w:rPr>
        <w:t xml:space="preserve">Forecast accuracy </w:t>
      </w:r>
      <w:r w:rsidR="00952C92">
        <w:rPr>
          <w:b/>
        </w:rPr>
        <w:t xml:space="preserve">moet ten minste 75 procent zijn over de </w:t>
      </w:r>
      <w:r w:rsidR="009226EA">
        <w:rPr>
          <w:b/>
        </w:rPr>
        <w:t>promotieartikelen</w:t>
      </w:r>
      <w:r w:rsidR="00952C92">
        <w:rPr>
          <w:b/>
        </w:rPr>
        <w:t>.</w:t>
      </w:r>
    </w:p>
    <w:p w:rsidR="00932424" w:rsidRDefault="002658B6" w:rsidP="00302B81">
      <w:r>
        <w:t xml:space="preserve">De eerste kritieke vereiste </w:t>
      </w:r>
      <w:r w:rsidR="00FA718A">
        <w:t xml:space="preserve">in dit onderzoek </w:t>
      </w:r>
      <w:r>
        <w:t>i</w:t>
      </w:r>
      <w:r w:rsidR="00932424">
        <w:t>s een accurate forecast. Zoals eerder toegelicht, wordt deze opgesteld door Categorie Management. In de huidige situati</w:t>
      </w:r>
      <w:r>
        <w:t>e is deze forecast met name</w:t>
      </w:r>
      <w:r w:rsidR="00932424">
        <w:t xml:space="preserve"> gebaseerd op het onderbuikgevoel e</w:t>
      </w:r>
      <w:r w:rsidR="00FA718A">
        <w:t xml:space="preserve">n weinig ondersteund door data. In de </w:t>
      </w:r>
      <w:proofErr w:type="spellStart"/>
      <w:r w:rsidR="00FA718A">
        <w:t>measure</w:t>
      </w:r>
      <w:proofErr w:type="spellEnd"/>
      <w:r w:rsidR="00FA718A">
        <w:t xml:space="preserve"> fase zal blijken of de huidige norm van 75 procent wordt behaald.</w:t>
      </w:r>
    </w:p>
    <w:p w:rsidR="00932424" w:rsidRDefault="00932424" w:rsidP="00302B81">
      <w:pPr>
        <w:rPr>
          <w:b/>
        </w:rPr>
      </w:pPr>
      <w:r>
        <w:br/>
      </w:r>
      <w:r w:rsidR="00952C92">
        <w:rPr>
          <w:b/>
        </w:rPr>
        <w:t xml:space="preserve">CTQ 2: </w:t>
      </w:r>
      <w:r w:rsidR="00952C92" w:rsidRPr="00D2507A">
        <w:rPr>
          <w:b/>
          <w:bCs/>
        </w:rPr>
        <w:t xml:space="preserve">99 procent van de promotieartikelen moet voor start uitlevering beschikbaar zijn in het </w:t>
      </w:r>
      <w:r w:rsidR="00952C92">
        <w:rPr>
          <w:b/>
          <w:bCs/>
        </w:rPr>
        <w:t>distributiecentrum.</w:t>
      </w:r>
    </w:p>
    <w:p w:rsidR="00932424" w:rsidRDefault="002658B6" w:rsidP="00302B81">
      <w:r>
        <w:t>De tweede kritieke vereiste in dit onderzoek</w:t>
      </w:r>
      <w:r w:rsidR="00932424">
        <w:t xml:space="preserve"> is dat de artikelen tijdig</w:t>
      </w:r>
      <w:r>
        <w:t xml:space="preserve"> en in de juiste hoeveelheid</w:t>
      </w:r>
      <w:r w:rsidR="00932424">
        <w:t xml:space="preserve"> in het distributiecentrum </w:t>
      </w:r>
      <w:r>
        <w:t>op voorraad m</w:t>
      </w:r>
      <w:r w:rsidR="00DE1CA9">
        <w:t xml:space="preserve">oeten </w:t>
      </w:r>
      <w:r w:rsidR="00932424">
        <w:t>zijn.</w:t>
      </w:r>
      <w:r w:rsidR="00952C92">
        <w:t xml:space="preserve"> Onder start uitlevering wordt het moment verstaan waarop het distributiecentrum start met het bevoorraden van de filialen met de benodigde promotieaantallen.</w:t>
      </w:r>
      <w:r w:rsidR="00932424">
        <w:t xml:space="preserve"> Op het moment dat </w:t>
      </w:r>
      <w:r w:rsidR="00FA718A">
        <w:t>er problemen zijn in de voorraadbeschikbaarheid op het distributiecentrum</w:t>
      </w:r>
      <w:r w:rsidR="00932424">
        <w:t xml:space="preserve">, </w:t>
      </w:r>
      <w:r w:rsidR="00FA718A">
        <w:t xml:space="preserve">zijn er tekorten in de </w:t>
      </w:r>
      <w:r w:rsidR="00932424">
        <w:t xml:space="preserve"> </w:t>
      </w:r>
      <w:r w:rsidR="00FA718A">
        <w:t xml:space="preserve">filialen </w:t>
      </w:r>
      <w:r w:rsidR="00932424">
        <w:t xml:space="preserve">en </w:t>
      </w:r>
      <w:r>
        <w:t xml:space="preserve">resulteert dit in </w:t>
      </w:r>
      <w:r w:rsidR="00A25ED4">
        <w:t>lost sales.</w:t>
      </w:r>
    </w:p>
    <w:p w:rsidR="00932424" w:rsidRDefault="00932424" w:rsidP="00302B81"/>
    <w:p w:rsidR="00932424" w:rsidRDefault="00932424" w:rsidP="00302B81">
      <w:pPr>
        <w:rPr>
          <w:b/>
        </w:rPr>
      </w:pPr>
      <w:r>
        <w:rPr>
          <w:b/>
        </w:rPr>
        <w:t xml:space="preserve">CTQ 3: </w:t>
      </w:r>
      <w:r w:rsidR="00952C92" w:rsidRPr="00D2507A">
        <w:rPr>
          <w:b/>
          <w:bCs/>
        </w:rPr>
        <w:t>De voorraadhoogte na afloop van een promoti</w:t>
      </w:r>
      <w:r w:rsidR="00952C92">
        <w:rPr>
          <w:b/>
          <w:bCs/>
        </w:rPr>
        <w:t xml:space="preserve">e mag maximaal week weken baselineafzet </w:t>
      </w:r>
      <w:r w:rsidR="00952C92" w:rsidRPr="00D2507A">
        <w:rPr>
          <w:b/>
          <w:bCs/>
        </w:rPr>
        <w:t>coveren.</w:t>
      </w:r>
    </w:p>
    <w:p w:rsidR="00D2507A" w:rsidRDefault="00A25ED4" w:rsidP="00302B81">
      <w:r>
        <w:t xml:space="preserve">De derde kritieke vereiste </w:t>
      </w:r>
      <w:r w:rsidR="00352C1A">
        <w:t>is da</w:t>
      </w:r>
      <w:r w:rsidR="000922F2">
        <w:t xml:space="preserve">t de voorraadhoogte maximaal vier weken baselineafzet mag coveren. Stel een artikel verkoopt </w:t>
      </w:r>
      <w:r w:rsidR="00CD7BFA">
        <w:t xml:space="preserve">in de baseline </w:t>
      </w:r>
      <w:r w:rsidR="000922F2">
        <w:t>gemiddeld 500 stuks per week. De voorraadhoogte na afloop van een promotie zal maximaal vier maal de baselineafzet van 500 (= 2</w:t>
      </w:r>
      <w:r w:rsidR="00976B70">
        <w:t>.</w:t>
      </w:r>
      <w:r w:rsidR="000922F2">
        <w:t xml:space="preserve">000) mogen bedragen. Deze </w:t>
      </w:r>
      <w:proofErr w:type="spellStart"/>
      <w:r w:rsidR="000922F2">
        <w:t>CTQ’s</w:t>
      </w:r>
      <w:proofErr w:type="spellEnd"/>
      <w:r w:rsidR="000922F2">
        <w:t xml:space="preserve"> vloeit vo</w:t>
      </w:r>
      <w:r w:rsidR="00FA718A">
        <w:t>ort uit de prestaties van CTQ één en twee</w:t>
      </w:r>
      <w:r w:rsidR="000922F2">
        <w:t xml:space="preserve"> en vormt daarmee de </w:t>
      </w:r>
      <w:r>
        <w:t xml:space="preserve">vertaling van de prestaties van deze </w:t>
      </w:r>
      <w:r w:rsidR="0030098E">
        <w:t xml:space="preserve">twee </w:t>
      </w:r>
      <w:proofErr w:type="spellStart"/>
      <w:r w:rsidR="000922F2">
        <w:t>CTQ’s</w:t>
      </w:r>
      <w:proofErr w:type="spellEnd"/>
      <w:r w:rsidR="000922F2">
        <w:t>.</w:t>
      </w:r>
    </w:p>
    <w:p w:rsidR="00497C75" w:rsidRDefault="00497C75" w:rsidP="0021355C">
      <w:pPr>
        <w:pStyle w:val="Kop1"/>
      </w:pPr>
      <w:r w:rsidRPr="00FC6BA8">
        <w:br w:type="column"/>
      </w:r>
      <w:bookmarkStart w:id="36" w:name="_Toc484510724"/>
      <w:proofErr w:type="spellStart"/>
      <w:r>
        <w:lastRenderedPageBreak/>
        <w:t>Measure</w:t>
      </w:r>
      <w:bookmarkEnd w:id="36"/>
      <w:proofErr w:type="spellEnd"/>
    </w:p>
    <w:p w:rsidR="00F23965" w:rsidRDefault="001E08AA" w:rsidP="00F23965">
      <w:r>
        <w:t xml:space="preserve">De </w:t>
      </w:r>
      <w:proofErr w:type="spellStart"/>
      <w:r>
        <w:t>measure</w:t>
      </w:r>
      <w:proofErr w:type="spellEnd"/>
      <w:r>
        <w:t xml:space="preserve"> fase heeft als doel om </w:t>
      </w:r>
      <w:r w:rsidR="000922F2">
        <w:t xml:space="preserve">de prestaties van de </w:t>
      </w:r>
      <w:r w:rsidR="004D6F8E">
        <w:t xml:space="preserve">gedefinieerde </w:t>
      </w:r>
      <w:proofErr w:type="spellStart"/>
      <w:r w:rsidR="004D6F8E">
        <w:t>CTQ’s</w:t>
      </w:r>
      <w:proofErr w:type="spellEnd"/>
      <w:r w:rsidR="004D6F8E">
        <w:t xml:space="preserve"> te meten</w:t>
      </w:r>
      <w:sdt>
        <w:sdtPr>
          <w:id w:val="-1257205611"/>
          <w:citation/>
        </w:sdtPr>
        <w:sdtContent>
          <w:r w:rsidR="00434D1E">
            <w:fldChar w:fldCharType="begin"/>
          </w:r>
          <w:r w:rsidR="00434D1E">
            <w:instrText xml:space="preserve"> CITATION Ste10 \l 1043 </w:instrText>
          </w:r>
          <w:r w:rsidR="00434D1E">
            <w:fldChar w:fldCharType="separate"/>
          </w:r>
          <w:r w:rsidR="00871FB9">
            <w:rPr>
              <w:noProof/>
            </w:rPr>
            <w:t xml:space="preserve"> (Lanau, 2010)</w:t>
          </w:r>
          <w:r w:rsidR="00434D1E">
            <w:fldChar w:fldCharType="end"/>
          </w:r>
        </w:sdtContent>
      </w:sdt>
      <w:r w:rsidR="004D6F8E">
        <w:t xml:space="preserve">. Hieruit zal blijken </w:t>
      </w:r>
      <w:r w:rsidR="00263B3A">
        <w:t>‘</w:t>
      </w:r>
      <w:r w:rsidR="004D6F8E">
        <w:t>hoe groot het probleem is</w:t>
      </w:r>
      <w:r w:rsidR="00263B3A">
        <w:t>’</w:t>
      </w:r>
      <w:r w:rsidR="004D6F8E">
        <w:t xml:space="preserve">. </w:t>
      </w:r>
      <w:r w:rsidR="009E5887">
        <w:t xml:space="preserve">In de eerste paragraaf </w:t>
      </w:r>
      <w:r w:rsidR="004418C2">
        <w:t xml:space="preserve">is </w:t>
      </w:r>
      <w:r w:rsidR="009E5887">
        <w:t>beschreve</w:t>
      </w:r>
      <w:r w:rsidR="00EF7935">
        <w:t xml:space="preserve">n hoe </w:t>
      </w:r>
      <w:r w:rsidR="00CC76EC">
        <w:t xml:space="preserve">de data zijn </w:t>
      </w:r>
      <w:r w:rsidR="00EF7935">
        <w:t>verzameld, dit door</w:t>
      </w:r>
      <w:r w:rsidR="009E5887">
        <w:t xml:space="preserve"> in te ga</w:t>
      </w:r>
      <w:r w:rsidR="00EF7935">
        <w:t>an op de v</w:t>
      </w:r>
      <w:r w:rsidR="009E5887">
        <w:t>aliditeit en betrouwbaarheid van de data. I</w:t>
      </w:r>
      <w:r w:rsidR="004418C2">
        <w:t>n de daaropvolgende paragrafen zijn</w:t>
      </w:r>
      <w:r w:rsidR="009E5887">
        <w:t xml:space="preserve"> de </w:t>
      </w:r>
      <w:r w:rsidR="00263B3A">
        <w:t xml:space="preserve">huidige </w:t>
      </w:r>
      <w:r w:rsidR="009E5887">
        <w:t>prestaties van de</w:t>
      </w:r>
      <w:r w:rsidR="00263B3A">
        <w:t xml:space="preserve"> drie</w:t>
      </w:r>
      <w:r w:rsidR="009E5887">
        <w:t xml:space="preserve"> </w:t>
      </w:r>
      <w:proofErr w:type="spellStart"/>
      <w:r w:rsidR="009E5887">
        <w:t>CTQ’s</w:t>
      </w:r>
      <w:proofErr w:type="spellEnd"/>
      <w:r w:rsidR="009E5887">
        <w:t xml:space="preserve"> gemeten. </w:t>
      </w:r>
    </w:p>
    <w:p w:rsidR="009E5887" w:rsidRDefault="009E5887" w:rsidP="00F23965"/>
    <w:p w:rsidR="00725881" w:rsidRDefault="00725881" w:rsidP="00725881">
      <w:pPr>
        <w:pStyle w:val="Kop2"/>
      </w:pPr>
      <w:bookmarkStart w:id="37" w:name="_Toc484510725"/>
      <w:r>
        <w:t>Data verzameling</w:t>
      </w:r>
      <w:bookmarkEnd w:id="37"/>
    </w:p>
    <w:p w:rsidR="00725881" w:rsidRDefault="00FA718A" w:rsidP="00725881">
      <w:r>
        <w:t xml:space="preserve">In de </w:t>
      </w:r>
      <w:proofErr w:type="spellStart"/>
      <w:r>
        <w:t>de</w:t>
      </w:r>
      <w:r w:rsidR="006C5716">
        <w:t>fine</w:t>
      </w:r>
      <w:proofErr w:type="spellEnd"/>
      <w:r w:rsidR="00A76506">
        <w:t xml:space="preserve"> fase zijn drie </w:t>
      </w:r>
      <w:proofErr w:type="spellStart"/>
      <w:r w:rsidR="00A76506">
        <w:t>CTQ’s</w:t>
      </w:r>
      <w:proofErr w:type="spellEnd"/>
      <w:r w:rsidR="00A76506">
        <w:t xml:space="preserve"> </w:t>
      </w:r>
      <w:r w:rsidR="0000115B">
        <w:t>ge</w:t>
      </w:r>
      <w:r w:rsidR="00A76506">
        <w:t>definieerd</w:t>
      </w:r>
      <w:r w:rsidR="006C5716">
        <w:t>. In de</w:t>
      </w:r>
      <w:r w:rsidR="004D6F8E">
        <w:t xml:space="preserve"> </w:t>
      </w:r>
      <w:proofErr w:type="spellStart"/>
      <w:r w:rsidR="004D6F8E">
        <w:t>measur</w:t>
      </w:r>
      <w:r w:rsidR="00742B11">
        <w:t>e</w:t>
      </w:r>
      <w:proofErr w:type="spellEnd"/>
      <w:r w:rsidR="00742B11">
        <w:t xml:space="preserve"> fase zijn </w:t>
      </w:r>
      <w:r w:rsidR="004D6F8E">
        <w:t xml:space="preserve">de </w:t>
      </w:r>
      <w:r w:rsidR="006C5716">
        <w:t xml:space="preserve">prestaties van deze </w:t>
      </w:r>
      <w:proofErr w:type="spellStart"/>
      <w:r w:rsidR="006C5716">
        <w:t>CT</w:t>
      </w:r>
      <w:r w:rsidR="00A76506">
        <w:t>Q’s</w:t>
      </w:r>
      <w:proofErr w:type="spellEnd"/>
      <w:r w:rsidR="00A76506">
        <w:t xml:space="preserve"> gemeten. Historische data zijn</w:t>
      </w:r>
      <w:r w:rsidR="00263B3A">
        <w:t xml:space="preserve"> een vereiste voor deze analyse. Twee belangrijke aspecten </w:t>
      </w:r>
      <w:r w:rsidR="006C5716">
        <w:t xml:space="preserve">in het verzamelen van data en het uitvoeren van metingen zijn validiteit en betrouwbaarheid. Met validiteit wordt bedoeld of de uitkomst van de meting ook daadwerkelijk </w:t>
      </w:r>
      <w:r w:rsidR="00263B3A">
        <w:t xml:space="preserve">hetgeen bevat wat </w:t>
      </w:r>
      <w:r w:rsidR="006C5716">
        <w:t xml:space="preserve">gemeten moet worden. </w:t>
      </w:r>
      <w:r w:rsidR="00185A52">
        <w:t xml:space="preserve">Daarnaast moet de data betrouwbaar zijn en daarmee de werkelijkheid weerspiegelen. </w:t>
      </w:r>
      <w:r w:rsidR="00742B11">
        <w:t xml:space="preserve">In </w:t>
      </w:r>
      <w:r w:rsidR="00185A52">
        <w:t xml:space="preserve">de DMAIC aanpak </w:t>
      </w:r>
      <w:r w:rsidR="00742B11">
        <w:t>worden</w:t>
      </w:r>
      <w:r w:rsidR="00185A52">
        <w:t xml:space="preserve"> deze twee </w:t>
      </w:r>
      <w:r w:rsidR="00EF7935">
        <w:t>criteria</w:t>
      </w:r>
      <w:r w:rsidR="004D6F8E">
        <w:t xml:space="preserve"> </w:t>
      </w:r>
      <w:r w:rsidR="00185A52">
        <w:t>benadruk</w:t>
      </w:r>
      <w:r w:rsidR="00EF7935">
        <w:t>t</w:t>
      </w:r>
      <w:r w:rsidR="00185A52">
        <w:t xml:space="preserve"> </w:t>
      </w:r>
      <w:r w:rsidR="00263B3A">
        <w:t>door middel van h</w:t>
      </w:r>
      <w:r w:rsidR="00185A52">
        <w:t>et opstellen van een data</w:t>
      </w:r>
      <w:r w:rsidR="00263B3A">
        <w:t>v</w:t>
      </w:r>
      <w:r w:rsidR="00DE1CA9">
        <w:t>erzamelingsplan. In bijlage V</w:t>
      </w:r>
      <w:r w:rsidR="00EF7935">
        <w:t>I is het</w:t>
      </w:r>
      <w:r w:rsidR="00185A52">
        <w:t xml:space="preserve"> dataverzamelingsplan uitgewerkt, waarbij sterk rekening is gehouden met validiteit en betrouwbaarheid. </w:t>
      </w:r>
    </w:p>
    <w:p w:rsidR="00185A52" w:rsidRDefault="00185A52" w:rsidP="00725881"/>
    <w:p w:rsidR="00185A52" w:rsidRDefault="00EF7935" w:rsidP="00725881">
      <w:r>
        <w:t>De analyses zijn gebaseerd op de</w:t>
      </w:r>
      <w:r w:rsidR="00032B97">
        <w:t xml:space="preserve"> data van alle folders uit 2016. Naast dat deze data het meest rece</w:t>
      </w:r>
      <w:r w:rsidR="00FA718A">
        <w:t>nt zijn</w:t>
      </w:r>
      <w:r w:rsidR="00032B97">
        <w:t xml:space="preserve">, heeft Blokker begin 2016 afscheid genomen van </w:t>
      </w:r>
      <w:r w:rsidR="00A607F3">
        <w:t xml:space="preserve">50 </w:t>
      </w:r>
      <w:r w:rsidR="00777E1D">
        <w:t>filialen</w:t>
      </w:r>
      <w:r w:rsidR="00032B97">
        <w:t xml:space="preserve">, </w:t>
      </w:r>
      <w:r w:rsidR="00FA718A">
        <w:t>waardoor er minder omzet uit promoties is gerealiseerd dan in d</w:t>
      </w:r>
      <w:r w:rsidR="00032B97">
        <w:t>e voorgaande jaren. Om valide en betrouw</w:t>
      </w:r>
      <w:r w:rsidR="004418C2">
        <w:t>bare uitkomsten te garanderen zijn</w:t>
      </w:r>
      <w:r w:rsidR="00032B97">
        <w:t xml:space="preserve"> de</w:t>
      </w:r>
      <w:r w:rsidR="004418C2">
        <w:t>ze data onderzocht. Daarnaast zijn</w:t>
      </w:r>
      <w:r w:rsidR="00032B97">
        <w:t xml:space="preserve"> de data teruggebracht tot enkel de scope van dit project, zoals beschreven in paragraa</w:t>
      </w:r>
      <w:r w:rsidR="004D6F8E">
        <w:t>f 3</w:t>
      </w:r>
      <w:r w:rsidR="00032B97">
        <w:t>.1. Dit bet</w:t>
      </w:r>
      <w:r w:rsidR="00A607F3">
        <w:t xml:space="preserve">ekent dat er geselecteerd is op </w:t>
      </w:r>
      <w:r w:rsidR="00032B97">
        <w:t>basis artikel</w:t>
      </w:r>
      <w:r w:rsidR="00FA718A">
        <w:t xml:space="preserve">en, </w:t>
      </w:r>
      <w:r w:rsidR="00263B3A">
        <w:t xml:space="preserve">vier leveranciers en de </w:t>
      </w:r>
      <w:r w:rsidR="00A607F3">
        <w:t>winkelverkopen in Nederland</w:t>
      </w:r>
      <w:r w:rsidR="00032B97">
        <w:t xml:space="preserve">. Op basis van deze </w:t>
      </w:r>
      <w:r w:rsidR="00010379">
        <w:t>selecties blijft een datarecord</w:t>
      </w:r>
      <w:r>
        <w:t>bestand van 1079</w:t>
      </w:r>
      <w:r w:rsidR="00032B97">
        <w:t xml:space="preserve"> folder mutaties over.</w:t>
      </w:r>
    </w:p>
    <w:p w:rsidR="00032B97" w:rsidRPr="00725881" w:rsidRDefault="00032B97" w:rsidP="00725881"/>
    <w:p w:rsidR="00F23965" w:rsidRDefault="00725881" w:rsidP="00F23965">
      <w:pPr>
        <w:pStyle w:val="Kop2"/>
      </w:pPr>
      <w:bookmarkStart w:id="38" w:name="_Toc484510726"/>
      <w:r>
        <w:t xml:space="preserve">CTQ 1: </w:t>
      </w:r>
      <w:r w:rsidR="00F23965">
        <w:t>F</w:t>
      </w:r>
      <w:r>
        <w:t>orecast Accuracy</w:t>
      </w:r>
      <w:bookmarkEnd w:id="38"/>
    </w:p>
    <w:p w:rsidR="00EF7935" w:rsidRDefault="00407BC5" w:rsidP="00F23965">
      <w:r>
        <w:rPr>
          <w:noProof/>
          <w:lang w:eastAsia="nl-NL"/>
        </w:rPr>
        <w:drawing>
          <wp:anchor distT="0" distB="0" distL="114300" distR="114300" simplePos="0" relativeHeight="251699200" behindDoc="0" locked="0" layoutInCell="1" allowOverlap="1" wp14:anchorId="351E74A8" wp14:editId="6C6E0EB2">
            <wp:simplePos x="0" y="0"/>
            <wp:positionH relativeFrom="margin">
              <wp:posOffset>2776855</wp:posOffset>
            </wp:positionH>
            <wp:positionV relativeFrom="paragraph">
              <wp:posOffset>333375</wp:posOffset>
            </wp:positionV>
            <wp:extent cx="3009265" cy="1828800"/>
            <wp:effectExtent l="0" t="0" r="635" b="0"/>
            <wp:wrapSquare wrapText="bothSides"/>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09265"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nl-NL"/>
        </w:rPr>
        <mc:AlternateContent>
          <mc:Choice Requires="wps">
            <w:drawing>
              <wp:anchor distT="0" distB="0" distL="114300" distR="114300" simplePos="0" relativeHeight="251701248" behindDoc="0" locked="0" layoutInCell="1" allowOverlap="1" wp14:anchorId="5536AF4F" wp14:editId="2DF0523A">
                <wp:simplePos x="0" y="0"/>
                <wp:positionH relativeFrom="margin">
                  <wp:posOffset>2804795</wp:posOffset>
                </wp:positionH>
                <wp:positionV relativeFrom="paragraph">
                  <wp:posOffset>2167255</wp:posOffset>
                </wp:positionV>
                <wp:extent cx="2967990" cy="142875"/>
                <wp:effectExtent l="0" t="0" r="3810" b="9525"/>
                <wp:wrapSquare wrapText="bothSides"/>
                <wp:docPr id="37" name="Tekstvak 37"/>
                <wp:cNvGraphicFramePr/>
                <a:graphic xmlns:a="http://schemas.openxmlformats.org/drawingml/2006/main">
                  <a:graphicData uri="http://schemas.microsoft.com/office/word/2010/wordprocessingShape">
                    <wps:wsp>
                      <wps:cNvSpPr txBox="1"/>
                      <wps:spPr>
                        <a:xfrm>
                          <a:off x="0" y="0"/>
                          <a:ext cx="2967990" cy="142875"/>
                        </a:xfrm>
                        <a:prstGeom prst="rect">
                          <a:avLst/>
                        </a:prstGeom>
                        <a:solidFill>
                          <a:prstClr val="white"/>
                        </a:solidFill>
                        <a:ln>
                          <a:noFill/>
                        </a:ln>
                      </wps:spPr>
                      <wps:txbx>
                        <w:txbxContent>
                          <w:p w:rsidR="00D177D8" w:rsidRPr="009D67A6" w:rsidRDefault="00D177D8" w:rsidP="008F6CC4">
                            <w:pPr>
                              <w:pStyle w:val="Bijschrift"/>
                              <w:rPr>
                                <w:noProof/>
                                <w:sz w:val="20"/>
                                <w:szCs w:val="20"/>
                              </w:rPr>
                            </w:pPr>
                            <w:r>
                              <w:t xml:space="preserve">Figuur 5.1: Huidige Forecast </w:t>
                            </w:r>
                            <w:proofErr w:type="spellStart"/>
                            <w:r>
                              <w:t>Accuracy</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kstvak 37" o:spid="_x0000_s1030" type="#_x0000_t202" style="position:absolute;left:0;text-align:left;margin-left:220.85pt;margin-top:170.65pt;width:233.7pt;height:11.25pt;z-index:2517012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" stroked="f">
                <v:textbox inset="0,0,0,0">
                  <w:txbxContent>
                    <w:p w:rsidR="00D177D8" w:rsidRPr="009D67A6" w:rsidRDefault="00D177D8" w:rsidP="008F6CC4">
                      <w:pPr>
                        <w:pStyle w:val="Bijschrift"/>
                        <w:rPr>
                          <w:noProof/>
                          <w:sz w:val="20"/>
                          <w:szCs w:val="20"/>
                        </w:rPr>
                      </w:pPr>
                      <w:r>
                        <w:t xml:space="preserve">Figuur 5.1: Huidige Forecast </w:t>
                      </w:r>
                      <w:proofErr w:type="spellStart"/>
                      <w:r>
                        <w:t>Accuracy</w:t>
                      </w:r>
                      <w:proofErr w:type="spellEnd"/>
                    </w:p>
                  </w:txbxContent>
                </v:textbox>
                <w10:wrap type="square" anchorx="margin"/>
              </v:shape>
            </w:pict>
          </mc:Fallback>
        </mc:AlternateContent>
      </w:r>
      <w:r w:rsidR="0040100C">
        <w:t>De</w:t>
      </w:r>
      <w:r w:rsidR="00EF7935">
        <w:t xml:space="preserve"> </w:t>
      </w:r>
      <w:r w:rsidR="0040100C">
        <w:t xml:space="preserve">forecast accuracy </w:t>
      </w:r>
      <w:r w:rsidR="00EF7935">
        <w:t xml:space="preserve">voor de </w:t>
      </w:r>
      <w:r w:rsidR="009226EA">
        <w:t>promotieartikelen</w:t>
      </w:r>
      <w:r w:rsidR="00EF7935">
        <w:t xml:space="preserve"> moet gemiddeld ten minste 75 procent zijn</w:t>
      </w:r>
      <w:r w:rsidR="0040100C">
        <w:t>.</w:t>
      </w:r>
      <w:r w:rsidR="00263B3A">
        <w:t xml:space="preserve"> De forecast bepaald </w:t>
      </w:r>
      <w:r w:rsidR="00D06F66">
        <w:t xml:space="preserve">hoeveel er ingekocht moet worden en is daarmee ook de basis voor </w:t>
      </w:r>
      <w:r w:rsidR="00C82702">
        <w:t xml:space="preserve">leveranciersafspraken. </w:t>
      </w:r>
      <w:r w:rsidR="00DB1469">
        <w:t>De forecast accuracy is berekend</w:t>
      </w:r>
      <w:r w:rsidR="00EF7935">
        <w:t xml:space="preserve"> over 1079 foldermutaties. </w:t>
      </w:r>
      <w:r w:rsidR="00F056BD">
        <w:t>De berekening van de</w:t>
      </w:r>
      <w:r w:rsidR="00DB1469">
        <w:t xml:space="preserve"> forecast accuracy is als volgt (Durlinger, 2014): </w:t>
      </w:r>
      <w:r w:rsidR="00F056BD" w:rsidRPr="00FA718A">
        <w:t xml:space="preserve">Forecast </w:t>
      </w:r>
      <w:proofErr w:type="spellStart"/>
      <w:r w:rsidR="00F056BD" w:rsidRPr="00FA718A">
        <w:t>Accuracy</w:t>
      </w:r>
      <w:proofErr w:type="spellEnd"/>
      <w:r w:rsidR="00F056BD">
        <w:t xml:space="preserve"> = 1</w:t>
      </w:r>
      <w:r w:rsidR="00A607F3">
        <w:t xml:space="preserve"> </w:t>
      </w:r>
      <w:r w:rsidR="00F056BD">
        <w:t>- ((aantal verkocht – aantal voorspeld)/aantal verkocht)</w:t>
      </w:r>
      <w:r w:rsidR="00DB1469">
        <w:t xml:space="preserve">). Belangrijk in deze formule is dat de uitkomst van (aantal verkocht – aantal voorspeld) absoluut gemaakt wordt omdat een forecast zowel te hoog als te laag kan uitvallen. </w:t>
      </w:r>
      <w:r w:rsidR="00EF7935">
        <w:t xml:space="preserve">De resultaten zijn zichtbaar gemaakt in figuur 5.1. Duidelijk wordt dat de huidige gemiddelde forecast accuracy van 57 procent </w:t>
      </w:r>
      <w:r w:rsidR="00A607F3">
        <w:t xml:space="preserve">ruim onder de norm van 75 procent ligt. </w:t>
      </w:r>
      <w:r w:rsidR="00EF7935">
        <w:t xml:space="preserve">Ook is het onderscheid </w:t>
      </w:r>
      <w:r w:rsidR="00A607F3">
        <w:t xml:space="preserve">in de prestaties per leverancier </w:t>
      </w:r>
      <w:r w:rsidR="008F6CC4">
        <w:t>zichtbaar in de figuur. Tefal-artikelen realiseerden een hogere nauwkeurigheid (63 procent) dan bijvoorbeeld Curver (54 procent).</w:t>
      </w:r>
    </w:p>
    <w:p w:rsidR="008F6CC4" w:rsidRDefault="008F6CC4" w:rsidP="00F23965"/>
    <w:p w:rsidR="00C82702" w:rsidRDefault="008F6CC4" w:rsidP="00C82702">
      <w:r>
        <w:t>De resultaten</w:t>
      </w:r>
      <w:r w:rsidR="00A607F3">
        <w:t xml:space="preserve"> uit de Excel </w:t>
      </w:r>
      <w:r w:rsidR="00263B3A">
        <w:t xml:space="preserve">analyse </w:t>
      </w:r>
      <w:r>
        <w:t>maken zichtbaar dat de forecast accuracy varieerde van 11,47 tot</w:t>
      </w:r>
      <w:r w:rsidR="00263B3A">
        <w:t xml:space="preserve"> 99,8 procent. De resultaten van de forecast accuracy zijn ook weergegeven per productwereld. </w:t>
      </w:r>
      <w:r w:rsidR="000333B7">
        <w:t xml:space="preserve">Deze resultaten staan beschreven in </w:t>
      </w:r>
      <w:r>
        <w:t xml:space="preserve">bijlage VII. </w:t>
      </w:r>
    </w:p>
    <w:p w:rsidR="0040100C" w:rsidRDefault="0040100C" w:rsidP="00F23965"/>
    <w:p w:rsidR="00BB4F57" w:rsidRDefault="00725881" w:rsidP="00BB4F57">
      <w:pPr>
        <w:pStyle w:val="Kop2"/>
      </w:pPr>
      <w:bookmarkStart w:id="39" w:name="_Toc484510727"/>
      <w:r>
        <w:t>CTQ 2: Voorraadbeschikbaarheid</w:t>
      </w:r>
      <w:bookmarkEnd w:id="39"/>
    </w:p>
    <w:p w:rsidR="00663BF5" w:rsidRDefault="00263B3A" w:rsidP="00FB083F">
      <w:r>
        <w:t>De voorraadbeschikbaarheid in</w:t>
      </w:r>
      <w:r w:rsidR="00C82702">
        <w:t xml:space="preserve"> het distribut</w:t>
      </w:r>
      <w:r w:rsidR="00407BC5">
        <w:t>iecentrum is een belangrijke CTQ</w:t>
      </w:r>
      <w:r w:rsidR="00A76506">
        <w:t>,</w:t>
      </w:r>
      <w:r w:rsidR="00C82702">
        <w:t xml:space="preserve"> omdat dit aangeeft of er in een bepaalde periode voldoende voorraad aanwezig was om de </w:t>
      </w:r>
      <w:r w:rsidR="00976B70">
        <w:t>promotie</w:t>
      </w:r>
      <w:r w:rsidR="00C82702">
        <w:t xml:space="preserve">aantallen uit </w:t>
      </w:r>
      <w:r w:rsidR="00407BC5">
        <w:t>te leveren. Echter is deze CTQ</w:t>
      </w:r>
      <w:r w:rsidR="00C82702">
        <w:t xml:space="preserve"> niet zo eenvoudig te </w:t>
      </w:r>
      <w:r w:rsidR="009E5887">
        <w:t>berekenen als de forecast accurac</w:t>
      </w:r>
      <w:r w:rsidR="00C82702">
        <w:t xml:space="preserve">y. Dit blijkt uit het opstellen van het dataverzamelingsplan, waarbij getoetst is op validiteit en betrouwbaarheid. Om de voorraadbeschikbaarheid van de </w:t>
      </w:r>
      <w:r w:rsidR="009226EA">
        <w:t>promotieartikelen</w:t>
      </w:r>
      <w:r w:rsidR="00C82702">
        <w:t xml:space="preserve"> exact te berekenen moeten voorraadstanden uit het verleden</w:t>
      </w:r>
      <w:r w:rsidR="00191581">
        <w:t>, momenten waarop lever</w:t>
      </w:r>
      <w:r w:rsidR="00DD5815">
        <w:t>ings</w:t>
      </w:r>
      <w:r w:rsidR="00407BC5">
        <w:t xml:space="preserve">aantallen binnenkwamen en onderscheid tussen promotievoorraad en </w:t>
      </w:r>
      <w:r w:rsidR="00CD7BFA">
        <w:t>baseline</w:t>
      </w:r>
      <w:r w:rsidR="00407BC5">
        <w:t>voorraad</w:t>
      </w:r>
      <w:r w:rsidR="00C82702">
        <w:t xml:space="preserve"> inzichtelijk zijn. </w:t>
      </w:r>
      <w:r w:rsidR="009E5887">
        <w:t xml:space="preserve">Deze informatie is niet beschikbaar. Echter is wel inzichtelijk of een product aan het einde van de folder nog voldoende </w:t>
      </w:r>
      <w:r w:rsidR="00C82702">
        <w:t xml:space="preserve">beschikbaar </w:t>
      </w:r>
      <w:r w:rsidR="009E5887">
        <w:t>was in het distributiecentrum.</w:t>
      </w:r>
      <w:r w:rsidR="00C82702">
        <w:t xml:space="preserve"> </w:t>
      </w:r>
      <w:r w:rsidR="00407BC5">
        <w:t xml:space="preserve">Onder voldoende beschikbaar wordt verstaan dat er op een bepaald moment genoeg voorraad aanwezig is om (resterende) promotieaantallen uit te leveren aan de filialen. </w:t>
      </w:r>
      <w:r w:rsidR="00C82702">
        <w:t xml:space="preserve">Door de afzet tijdens de folderperiode </w:t>
      </w:r>
      <w:r w:rsidR="00407BC5">
        <w:t>bij de voorraadstand na afloop van de folder op te tellen</w:t>
      </w:r>
      <w:r w:rsidR="00C82702">
        <w:t xml:space="preserve">, </w:t>
      </w:r>
      <w:r w:rsidR="000333B7">
        <w:t>is</w:t>
      </w:r>
      <w:r w:rsidR="00C82702">
        <w:t xml:space="preserve"> inzichtelijk of een artikelen voor start folder voldoende beschikbaar</w:t>
      </w:r>
      <w:r w:rsidR="00DE1CA9">
        <w:t xml:space="preserve"> was of </w:t>
      </w:r>
      <w:r w:rsidR="00407BC5">
        <w:t>niet.</w:t>
      </w:r>
    </w:p>
    <w:p w:rsidR="00663BF5" w:rsidRDefault="00663BF5" w:rsidP="00FB083F"/>
    <w:p w:rsidR="00C82702" w:rsidRDefault="00290075" w:rsidP="00BB4F57">
      <w:r>
        <w:rPr>
          <w:noProof/>
          <w:lang w:eastAsia="nl-NL"/>
        </w:rPr>
        <w:drawing>
          <wp:anchor distT="0" distB="0" distL="114300" distR="114300" simplePos="0" relativeHeight="251702272" behindDoc="0" locked="0" layoutInCell="1" allowOverlap="1" wp14:anchorId="778F3D74" wp14:editId="4D3588CB">
            <wp:simplePos x="0" y="0"/>
            <wp:positionH relativeFrom="margin">
              <wp:posOffset>2620010</wp:posOffset>
            </wp:positionH>
            <wp:positionV relativeFrom="paragraph">
              <wp:posOffset>51435</wp:posOffset>
            </wp:positionV>
            <wp:extent cx="3162300" cy="1917065"/>
            <wp:effectExtent l="0" t="0" r="0" b="698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62300" cy="19170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07BC5">
        <w:rPr>
          <w:noProof/>
          <w:lang w:eastAsia="nl-NL"/>
        </w:rPr>
        <mc:AlternateContent>
          <mc:Choice Requires="wps">
            <w:drawing>
              <wp:anchor distT="0" distB="0" distL="114300" distR="114300" simplePos="0" relativeHeight="251704320" behindDoc="0" locked="0" layoutInCell="1" allowOverlap="1" wp14:anchorId="19CDC51E" wp14:editId="060FBC8F">
                <wp:simplePos x="0" y="0"/>
                <wp:positionH relativeFrom="margin">
                  <wp:posOffset>2621915</wp:posOffset>
                </wp:positionH>
                <wp:positionV relativeFrom="paragraph">
                  <wp:posOffset>2022475</wp:posOffset>
                </wp:positionV>
                <wp:extent cx="3038475" cy="123825"/>
                <wp:effectExtent l="0" t="0" r="9525" b="9525"/>
                <wp:wrapSquare wrapText="bothSides"/>
                <wp:docPr id="5" name="Text Box 5"/>
                <wp:cNvGraphicFramePr/>
                <a:graphic xmlns:a="http://schemas.openxmlformats.org/drawingml/2006/main">
                  <a:graphicData uri="http://schemas.microsoft.com/office/word/2010/wordprocessingShape">
                    <wps:wsp>
                      <wps:cNvSpPr txBox="1"/>
                      <wps:spPr>
                        <a:xfrm>
                          <a:off x="0" y="0"/>
                          <a:ext cx="3038475" cy="123825"/>
                        </a:xfrm>
                        <a:prstGeom prst="rect">
                          <a:avLst/>
                        </a:prstGeom>
                        <a:solidFill>
                          <a:prstClr val="white"/>
                        </a:solidFill>
                        <a:ln>
                          <a:noFill/>
                        </a:ln>
                      </wps:spPr>
                      <wps:txbx>
                        <w:txbxContent>
                          <w:p w:rsidR="00D177D8" w:rsidRPr="00ED5269" w:rsidRDefault="00D177D8" w:rsidP="003673B3">
                            <w:pPr>
                              <w:pStyle w:val="Bijschrift"/>
                              <w:rPr>
                                <w:noProof/>
                                <w:sz w:val="20"/>
                                <w:szCs w:val="20"/>
                              </w:rPr>
                            </w:pPr>
                            <w:r>
                              <w:t>Figuur 5.2: Voorraadbeschikbaarheid promotieartikel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 o:spid="_x0000_s1031" type="#_x0000_t202" style="position:absolute;left:0;text-align:left;margin-left:206.45pt;margin-top:159.25pt;width:239.25pt;height:9.75pt;z-index:2517043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" stroked="f">
                <v:textbox inset="0,0,0,0">
                  <w:txbxContent>
                    <w:p w:rsidR="00D177D8" w:rsidRPr="00ED5269" w:rsidRDefault="00D177D8" w:rsidP="003673B3">
                      <w:pPr>
                        <w:pStyle w:val="Bijschrift"/>
                        <w:rPr>
                          <w:noProof/>
                          <w:sz w:val="20"/>
                          <w:szCs w:val="20"/>
                        </w:rPr>
                      </w:pPr>
                      <w:r>
                        <w:t>Figuur 5.2: Voorraadbeschikbaarheid promotieartikelen</w:t>
                      </w:r>
                    </w:p>
                  </w:txbxContent>
                </v:textbox>
                <w10:wrap type="square" anchorx="margin"/>
              </v:shape>
            </w:pict>
          </mc:Fallback>
        </mc:AlternateContent>
      </w:r>
      <w:r w:rsidR="003673B3">
        <w:t>De voorraadbeschikbaarheid in de huidige situatie is zichtbaar gemaakt in figuur 5.2. In 2016 bleek 81 proce</w:t>
      </w:r>
      <w:r>
        <w:t>nt van de artikelen volgens</w:t>
      </w:r>
      <w:r w:rsidR="003673B3">
        <w:t xml:space="preserve"> de benodigde aantallen beschikbaar te zijn. </w:t>
      </w:r>
      <w:r w:rsidR="0034066B">
        <w:t>Hoe ‘slecht’ de beschikbaarheid van de niet volledig beschikbare artikelen was</w:t>
      </w:r>
      <w:r w:rsidR="00263B3A">
        <w:t>, valt</w:t>
      </w:r>
      <w:r w:rsidR="0034066B">
        <w:t xml:space="preserve"> niet te her</w:t>
      </w:r>
      <w:r w:rsidR="00EF17A0">
        <w:t xml:space="preserve">leiden uit de historische data. Er is overigens sprake van een lichte spreiding in de resultaten per leverancier. </w:t>
      </w:r>
      <w:r w:rsidR="003673B3">
        <w:t>Tefal scoort een relatief hoge voorraadbeschikbaarheid, terwijl</w:t>
      </w:r>
      <w:r w:rsidR="00263B3A">
        <w:t xml:space="preserve"> de voorraad-beschikbaarheid van</w:t>
      </w:r>
      <w:r w:rsidR="003673B3">
        <w:t xml:space="preserve"> Curver</w:t>
      </w:r>
      <w:r w:rsidR="00976B70">
        <w:t xml:space="preserve"> </w:t>
      </w:r>
      <w:r w:rsidR="00263B3A">
        <w:t>artikelen</w:t>
      </w:r>
      <w:r w:rsidR="003673B3">
        <w:t xml:space="preserve"> net onder het gemiddelde ligt. </w:t>
      </w:r>
      <w:r w:rsidR="00E3220A">
        <w:t xml:space="preserve">In de </w:t>
      </w:r>
      <w:r w:rsidR="00236B61">
        <w:t>analyse</w:t>
      </w:r>
      <w:r w:rsidR="00E3220A">
        <w:t xml:space="preserve"> fase wordt </w:t>
      </w:r>
      <w:r w:rsidR="00EF17A0">
        <w:t xml:space="preserve">verder </w:t>
      </w:r>
      <w:r w:rsidR="00E3220A">
        <w:t>ingegaan op de oorzaken van dit probleem.</w:t>
      </w:r>
      <w:r w:rsidR="00407BC5">
        <w:t xml:space="preserve"> </w:t>
      </w:r>
      <w:r w:rsidR="00EF17A0">
        <w:t xml:space="preserve">De resultaten uit figuur 5.2 zijn ook zichtbaar gemaakt per productwereld binnen Blokker. </w:t>
      </w:r>
      <w:r w:rsidR="000333B7">
        <w:t>Deze resultaten staan beschreven in</w:t>
      </w:r>
      <w:r w:rsidR="00EF17A0">
        <w:t xml:space="preserve"> bijlage VII.</w:t>
      </w:r>
    </w:p>
    <w:p w:rsidR="00725881" w:rsidRDefault="00725881" w:rsidP="00BB4F57"/>
    <w:p w:rsidR="00BB4F57" w:rsidRDefault="00725881" w:rsidP="00BB4F57">
      <w:pPr>
        <w:pStyle w:val="Kop2"/>
      </w:pPr>
      <w:bookmarkStart w:id="40" w:name="_Toc484510728"/>
      <w:r>
        <w:t>CTQ 3: Voorraad</w:t>
      </w:r>
      <w:r w:rsidR="005B0CA8">
        <w:t>opbouw</w:t>
      </w:r>
      <w:r w:rsidR="00E3220A">
        <w:t xml:space="preserve"> </w:t>
      </w:r>
      <w:r>
        <w:t>als gevolg van promoties</w:t>
      </w:r>
      <w:bookmarkEnd w:id="40"/>
    </w:p>
    <w:p w:rsidR="00EF5598" w:rsidRDefault="00765288" w:rsidP="00F23965">
      <w:r>
        <w:t>Het vo</w:t>
      </w:r>
      <w:r w:rsidR="00EF17A0">
        <w:t xml:space="preserve">eren van </w:t>
      </w:r>
      <w:r w:rsidR="009226EA">
        <w:t>promoties</w:t>
      </w:r>
      <w:r w:rsidR="00EF17A0">
        <w:t xml:space="preserve"> resulteert </w:t>
      </w:r>
      <w:r>
        <w:t xml:space="preserve">in voorraadoverschotten. Dit </w:t>
      </w:r>
      <w:r w:rsidR="00EF17A0">
        <w:t xml:space="preserve">is een resultaat van </w:t>
      </w:r>
      <w:r>
        <w:t>een onnauwke</w:t>
      </w:r>
      <w:r w:rsidR="00976B70">
        <w:t>urige forecast maar ook door fouten in het bepalen van de</w:t>
      </w:r>
      <w:r>
        <w:t xml:space="preserve"> bestel</w:t>
      </w:r>
      <w:r w:rsidR="00976B70">
        <w:t>hoeveelheden</w:t>
      </w:r>
      <w:r>
        <w:t xml:space="preserve">. </w:t>
      </w:r>
      <w:r w:rsidR="00FF4D75">
        <w:t>D</w:t>
      </w:r>
      <w:r>
        <w:t>eze CTQ geeft de consequenties weer van de prestaties van de voorgaa</w:t>
      </w:r>
      <w:r w:rsidR="00B323B2">
        <w:t xml:space="preserve">nde twee </w:t>
      </w:r>
      <w:proofErr w:type="spellStart"/>
      <w:r w:rsidR="00B323B2">
        <w:t>CTQ’s</w:t>
      </w:r>
      <w:proofErr w:type="spellEnd"/>
      <w:r w:rsidR="00B323B2">
        <w:t xml:space="preserve">. De huidige norm </w:t>
      </w:r>
      <w:r>
        <w:t xml:space="preserve">is dat de voorraad van een bepaald artikel maximaal vier weken </w:t>
      </w:r>
      <w:r w:rsidR="00976B70">
        <w:t>baseline</w:t>
      </w:r>
      <w:r>
        <w:t>afzet mag coveren. Stel een artikel verkoop</w:t>
      </w:r>
      <w:r w:rsidR="00A76506">
        <w:t>t</w:t>
      </w:r>
      <w:r>
        <w:t xml:space="preserve"> gemiddeld </w:t>
      </w:r>
      <w:r w:rsidR="00FF4D75">
        <w:t>5</w:t>
      </w:r>
      <w:r>
        <w:t>00 stuks per week</w:t>
      </w:r>
      <w:r w:rsidR="00FF4D75">
        <w:t>, dan mag de voorraad maximaal 2</w:t>
      </w:r>
      <w:r w:rsidR="00976B70">
        <w:t>.</w:t>
      </w:r>
      <w:r w:rsidR="00FF4D75">
        <w:t>000 zijn na afloop van</w:t>
      </w:r>
      <w:r w:rsidR="00263B3A">
        <w:t xml:space="preserve"> </w:t>
      </w:r>
      <w:r w:rsidR="00FF4D75">
        <w:t>een promotie.</w:t>
      </w:r>
    </w:p>
    <w:p w:rsidR="00765288" w:rsidRDefault="00765288" w:rsidP="00F23965"/>
    <w:p w:rsidR="00EC3E5B" w:rsidRDefault="00FF4D75" w:rsidP="00F23965">
      <w:r>
        <w:t xml:space="preserve">Allereerst is berekend </w:t>
      </w:r>
      <w:r w:rsidR="00765288">
        <w:t xml:space="preserve">hoeveel voorraad </w:t>
      </w:r>
      <w:r w:rsidR="00263B3A">
        <w:t>is opgebouwd als het gevolg v</w:t>
      </w:r>
      <w:r w:rsidR="00976B70">
        <w:t xml:space="preserve">an een promotieperiode. Het is </w:t>
      </w:r>
      <w:r w:rsidR="004A51D6">
        <w:t>noodzakelijk</w:t>
      </w:r>
      <w:r w:rsidR="00263B3A">
        <w:t xml:space="preserve"> om hier een aanname voor te maken, welke is toegelicht in </w:t>
      </w:r>
      <w:r w:rsidR="00A76506">
        <w:t>b</w:t>
      </w:r>
      <w:r w:rsidR="00263B3A">
        <w:t xml:space="preserve">ijlage VIII. </w:t>
      </w:r>
      <w:r>
        <w:t>Als eerste stap is de restvoorraad en overvoorraad berekend. Onder restvoorraad wordt de voorraad verstaan die overblijft na afloop van een promotie. De</w:t>
      </w:r>
      <w:r w:rsidR="00CF5A1F">
        <w:t xml:space="preserve"> restvoorraad kan eenvoudig worden berekend door het aantal wat besteld is voor een promotie te vermin</w:t>
      </w:r>
      <w:r w:rsidR="00A76506">
        <w:t>deren met het aantal wat verkocht</w:t>
      </w:r>
      <w:r w:rsidR="00CF5A1F">
        <w:t xml:space="preserve"> is tijdens een promotieperiode. Overvoorraad vormt het gedeelte van de restvoorraad welke langer da</w:t>
      </w:r>
      <w:r w:rsidR="00A76506">
        <w:t xml:space="preserve">n vier weken baselinevoorraad </w:t>
      </w:r>
      <w:r w:rsidR="00CF5A1F">
        <w:t xml:space="preserve">covert. </w:t>
      </w:r>
      <w:r w:rsidR="00E73AB3">
        <w:t>D</w:t>
      </w:r>
      <w:r w:rsidR="004D0FF1">
        <w:t xml:space="preserve">e overvoorraad is </w:t>
      </w:r>
      <w:r w:rsidR="00263B3A">
        <w:t>als volgt berekend:</w:t>
      </w:r>
      <w:r w:rsidR="00E73AB3">
        <w:t xml:space="preserve"> (besteld – verkocht) – (4 x baselineafzet).</w:t>
      </w:r>
    </w:p>
    <w:p w:rsidR="004D0FF1" w:rsidRDefault="004D0FF1" w:rsidP="00F23965"/>
    <w:p w:rsidR="00EC3E5B" w:rsidRDefault="00EC3E5B" w:rsidP="00F23965">
      <w:r>
        <w:t xml:space="preserve">Vervolgens is deze restvoorraad en overvoorraad vertaald naar de </w:t>
      </w:r>
      <w:r w:rsidR="004D0FF1">
        <w:t>financiële</w:t>
      </w:r>
      <w:r>
        <w:t xml:space="preserve"> </w:t>
      </w:r>
      <w:r w:rsidR="004D0FF1">
        <w:t>consequenties</w:t>
      </w:r>
      <w:r>
        <w:t xml:space="preserve"> voor het houden van voorraad. </w:t>
      </w:r>
      <w:r w:rsidR="00B93E99">
        <w:t xml:space="preserve">De kosten van de </w:t>
      </w:r>
      <w:r w:rsidR="00B74007">
        <w:t>rest</w:t>
      </w:r>
      <w:r w:rsidR="000333B7">
        <w:t xml:space="preserve">voorraad is </w:t>
      </w:r>
      <w:r w:rsidR="00B74007">
        <w:t>berekend</w:t>
      </w:r>
      <w:r w:rsidR="00B93E99">
        <w:t xml:space="preserve"> door de form</w:t>
      </w:r>
      <w:r w:rsidR="000A3DF5">
        <w:t>ule: percentage voorraadkosten x (aantal weken voorraad/52) x aantal op voorraad x</w:t>
      </w:r>
      <w:r w:rsidR="00B93E99">
        <w:t xml:space="preserve"> inkoopprijs.</w:t>
      </w:r>
      <w:r w:rsidR="000A3DF5">
        <w:t xml:space="preserve"> Een onbekend</w:t>
      </w:r>
      <w:r>
        <w:t>e factor hierin was</w:t>
      </w:r>
      <w:r w:rsidR="000A3DF5">
        <w:t xml:space="preserve"> de voorraadkosten</w:t>
      </w:r>
      <w:r>
        <w:t xml:space="preserve"> omdat deze niet berekend zijn door het bedrijf</w:t>
      </w:r>
      <w:r w:rsidR="000A3DF5">
        <w:t xml:space="preserve">. </w:t>
      </w:r>
      <w:r w:rsidR="00B93E99">
        <w:t>Voorraadkosten bestaan uit rente</w:t>
      </w:r>
      <w:r w:rsidR="000A3DF5">
        <w:t>-</w:t>
      </w:r>
      <w:r w:rsidR="00B93E99">
        <w:t>, ruimte</w:t>
      </w:r>
      <w:r w:rsidR="000A3DF5">
        <w:t>- en risico</w:t>
      </w:r>
      <w:r w:rsidR="00B93E99">
        <w:t>kosten</w:t>
      </w:r>
      <w:r w:rsidR="000A3DF5">
        <w:t xml:space="preserve"> </w:t>
      </w:r>
      <w:sdt>
        <w:sdtPr>
          <w:id w:val="-1532647634"/>
          <w:citation/>
        </w:sdtPr>
        <w:sdtContent>
          <w:r w:rsidR="000A3DF5">
            <w:fldChar w:fldCharType="begin"/>
          </w:r>
          <w:r w:rsidR="000A3DF5">
            <w:instrText xml:space="preserve"> CITATION Vis10 \l 1043 </w:instrText>
          </w:r>
          <w:r w:rsidR="000A3DF5">
            <w:fldChar w:fldCharType="separate"/>
          </w:r>
          <w:r w:rsidR="00871FB9">
            <w:rPr>
              <w:noProof/>
            </w:rPr>
            <w:t>(Goor V. &amp;., 2010)</w:t>
          </w:r>
          <w:r w:rsidR="000A3DF5">
            <w:fldChar w:fldCharType="end"/>
          </w:r>
        </w:sdtContent>
      </w:sdt>
      <w:r w:rsidR="00B93E99">
        <w:t xml:space="preserve">. </w:t>
      </w:r>
      <w:r>
        <w:t xml:space="preserve">Blokker houdt </w:t>
      </w:r>
      <w:r w:rsidR="000A3DF5">
        <w:t xml:space="preserve">een percentage </w:t>
      </w:r>
      <w:r>
        <w:t xml:space="preserve">voorraadkosten aan </w:t>
      </w:r>
      <w:r w:rsidR="000A3DF5">
        <w:t>van 22 procent, welke afkomstig is uit een onderzoek van voorra</w:t>
      </w:r>
      <w:r>
        <w:t xml:space="preserve">adexpert Paul Durlinger. </w:t>
      </w:r>
      <w:r w:rsidR="00746ED0">
        <w:t xml:space="preserve">Durlinger stelt in zijn onderzoek dat </w:t>
      </w:r>
      <w:r w:rsidR="000A3DF5">
        <w:t xml:space="preserve">het percentage voorraadkosten voor </w:t>
      </w:r>
      <w:proofErr w:type="spellStart"/>
      <w:r w:rsidR="000A3DF5">
        <w:t>retail</w:t>
      </w:r>
      <w:proofErr w:type="spellEnd"/>
      <w:r w:rsidR="000A3DF5">
        <w:t xml:space="preserve"> groothandelaren gemiddeld 22 procent van de inkoopprijs is</w:t>
      </w:r>
      <w:r w:rsidR="00DE1CA9">
        <w:t xml:space="preserve"> </w:t>
      </w:r>
      <w:r w:rsidR="00DE1CA9">
        <w:fldChar w:fldCharType="begin" w:fldLock="1"/>
      </w:r>
      <w:r w:rsidR="00B7404B">
        <w:instrText>ADDIN CSL_CITATION { "citationItems" : [ { "id" : "ITEM-1", "itemData" : { "author" : [ { "dropping-particle" : "", "family" : "Durlinger", "given" : "Paul", "non-dropping-particle" : "", "parse-names" : false, "suffix" : "" } ], "id" : "ITEM-1", "issued" : { "date-parts" : [ [ "2013" ] ] }, "page" : "22", "title" : "Productie en Voorraadbeheer 1 - Voorraadbeheer", "type" : "article-journal" }, "uris" : [ "http://www.mendeley.com/documents/?uuid=311bc697-00b3-4750-a6ac-e48e3231bc1e" ] } ], "mendeley" : { "formattedCitation" : "(Durlinger, 2013)", "plainTextFormattedCitation" : "(Durlinger, 2013)", "previouslyFormattedCitation" : "(Durlinger, 2013)" }, "properties" : { "noteIndex" : 0 }, "schema" : "https://github.com/citation-style-language/schema/raw/master/csl-citation.json" }</w:instrText>
      </w:r>
      <w:r w:rsidR="00DE1CA9">
        <w:fldChar w:fldCharType="separate"/>
      </w:r>
      <w:r w:rsidR="00DE1CA9" w:rsidRPr="00DE1CA9">
        <w:rPr>
          <w:noProof/>
        </w:rPr>
        <w:t>(Durlinger, 2013)</w:t>
      </w:r>
      <w:r w:rsidR="00DE1CA9">
        <w:fldChar w:fldCharType="end"/>
      </w:r>
      <w:r w:rsidR="004D0FF1">
        <w:t xml:space="preserve">. </w:t>
      </w:r>
    </w:p>
    <w:p w:rsidR="004D0FF1" w:rsidRDefault="004D0FF1" w:rsidP="00F23965"/>
    <w:p w:rsidR="004D0FF1" w:rsidRDefault="00E236C0" w:rsidP="00F23965">
      <w:r>
        <w:rPr>
          <w:noProof/>
          <w:lang w:eastAsia="nl-NL"/>
        </w:rPr>
        <mc:AlternateContent>
          <mc:Choice Requires="wps">
            <w:drawing>
              <wp:anchor distT="0" distB="0" distL="114300" distR="114300" simplePos="0" relativeHeight="251708416" behindDoc="0" locked="0" layoutInCell="1" allowOverlap="1" wp14:anchorId="441E018F" wp14:editId="4E2EA10B">
                <wp:simplePos x="0" y="0"/>
                <wp:positionH relativeFrom="margin">
                  <wp:posOffset>2550160</wp:posOffset>
                </wp:positionH>
                <wp:positionV relativeFrom="paragraph">
                  <wp:posOffset>2011045</wp:posOffset>
                </wp:positionV>
                <wp:extent cx="3223895" cy="152400"/>
                <wp:effectExtent l="0" t="0" r="0" b="0"/>
                <wp:wrapSquare wrapText="bothSides"/>
                <wp:docPr id="9" name="Tekstvak 9"/>
                <wp:cNvGraphicFramePr/>
                <a:graphic xmlns:a="http://schemas.openxmlformats.org/drawingml/2006/main">
                  <a:graphicData uri="http://schemas.microsoft.com/office/word/2010/wordprocessingShape">
                    <wps:wsp>
                      <wps:cNvSpPr txBox="1"/>
                      <wps:spPr>
                        <a:xfrm>
                          <a:off x="0" y="0"/>
                          <a:ext cx="3223895" cy="152400"/>
                        </a:xfrm>
                        <a:prstGeom prst="rect">
                          <a:avLst/>
                        </a:prstGeom>
                        <a:solidFill>
                          <a:prstClr val="white"/>
                        </a:solidFill>
                        <a:ln>
                          <a:noFill/>
                        </a:ln>
                        <a:effectLst/>
                      </wps:spPr>
                      <wps:txbx>
                        <w:txbxContent>
                          <w:p w:rsidR="00D177D8" w:rsidRPr="000D49B5" w:rsidRDefault="00D177D8" w:rsidP="00FB083F">
                            <w:pPr>
                              <w:pStyle w:val="Bijschrift"/>
                              <w:rPr>
                                <w:noProof/>
                                <w:sz w:val="20"/>
                                <w:szCs w:val="20"/>
                              </w:rPr>
                            </w:pPr>
                            <w:r>
                              <w:t>Figuur 5.3: Voorraadkosten als gevolg van promoti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kstvak 9" o:spid="_x0000_s1032" type="#_x0000_t202" style="position:absolute;left:0;text-align:left;margin-left:200.8pt;margin-top:158.35pt;width:253.85pt;height:12pt;z-index:2517084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" stroked="f">
                <v:textbox inset="0,0,0,0">
                  <w:txbxContent>
                    <w:p w:rsidR="00D177D8" w:rsidRPr="000D49B5" w:rsidRDefault="00D177D8" w:rsidP="00FB083F">
                      <w:pPr>
                        <w:pStyle w:val="Bijschrift"/>
                        <w:rPr>
                          <w:noProof/>
                          <w:sz w:val="20"/>
                          <w:szCs w:val="20"/>
                        </w:rPr>
                      </w:pPr>
                      <w:r>
                        <w:t>Figuur 5.3: Voorraadkosten als gevolg van promoties</w:t>
                      </w:r>
                    </w:p>
                  </w:txbxContent>
                </v:textbox>
                <w10:wrap type="square" anchorx="margin"/>
              </v:shape>
            </w:pict>
          </mc:Fallback>
        </mc:AlternateContent>
      </w:r>
      <w:r>
        <w:rPr>
          <w:noProof/>
          <w:lang w:eastAsia="nl-NL"/>
        </w:rPr>
        <w:drawing>
          <wp:anchor distT="0" distB="0" distL="114300" distR="114300" simplePos="0" relativeHeight="251706368" behindDoc="0" locked="0" layoutInCell="1" allowOverlap="1" wp14:anchorId="6DE4F185" wp14:editId="031262F2">
            <wp:simplePos x="0" y="0"/>
            <wp:positionH relativeFrom="margin">
              <wp:posOffset>2526030</wp:posOffset>
            </wp:positionH>
            <wp:positionV relativeFrom="paragraph">
              <wp:posOffset>59690</wp:posOffset>
            </wp:positionV>
            <wp:extent cx="3223895" cy="1958975"/>
            <wp:effectExtent l="0" t="0" r="0" b="3175"/>
            <wp:wrapSquare wrapText="bothSides"/>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23895" cy="1958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C3E5B">
        <w:t>De totale restvoorraadkosten</w:t>
      </w:r>
      <w:r w:rsidR="00FB083F">
        <w:t xml:space="preserve"> over d</w:t>
      </w:r>
      <w:r w:rsidR="00A76506">
        <w:t>e onderzochte producten bedroeg 351.200 euro</w:t>
      </w:r>
      <w:r w:rsidR="00FB083F">
        <w:t xml:space="preserve"> in 2016. Hiervan was ruim </w:t>
      </w:r>
      <w:r w:rsidR="00A76506">
        <w:t>219.600 euro</w:t>
      </w:r>
      <w:r w:rsidR="001E08AA">
        <w:t xml:space="preserve"> </w:t>
      </w:r>
      <w:proofErr w:type="spellStart"/>
      <w:r w:rsidR="001E08AA">
        <w:t>overvoorraad</w:t>
      </w:r>
      <w:proofErr w:type="spellEnd"/>
      <w:r w:rsidR="001E08AA">
        <w:t>, kosten die gemaakt worden omdat voorraad langer dan vier weken in het distributiecentrum ligt.</w:t>
      </w:r>
      <w:r w:rsidR="00FB083F">
        <w:t xml:space="preserve"> In figuur 5.3 is de verdeling van de beide kostenposten per leverancier zichtbaar gemaakt. </w:t>
      </w:r>
      <w:r w:rsidR="004D0FF1">
        <w:t>Opvallend is dat de</w:t>
      </w:r>
      <w:r w:rsidR="00FB083F">
        <w:t xml:space="preserve"> artikelen v</w:t>
      </w:r>
      <w:r w:rsidR="004D0FF1">
        <w:t>an Procter &amp; Gamble bijna de helft van de kosten veroorzaakten.</w:t>
      </w:r>
      <w:r w:rsidR="00FB083F">
        <w:t xml:space="preserve"> </w:t>
      </w:r>
      <w:r w:rsidR="004D0FF1">
        <w:t xml:space="preserve">Als laatste </w:t>
      </w:r>
      <w:r>
        <w:t xml:space="preserve">stap </w:t>
      </w:r>
      <w:r w:rsidR="004D0FF1">
        <w:t xml:space="preserve">is berekend hoeveel </w:t>
      </w:r>
      <w:r w:rsidR="0067000C">
        <w:t>artikelen</w:t>
      </w:r>
      <w:r w:rsidR="004D0FF1">
        <w:t xml:space="preserve"> </w:t>
      </w:r>
      <w:proofErr w:type="spellStart"/>
      <w:r w:rsidR="004D0FF1">
        <w:t>overvoorraad</w:t>
      </w:r>
      <w:proofErr w:type="spellEnd"/>
      <w:r w:rsidR="004D0FF1">
        <w:t xml:space="preserve"> veroorzaakten en daarmee niet aan de CTQ voldeden. In totaal veroorzaakten 583 </w:t>
      </w:r>
      <w:r w:rsidR="0067000C">
        <w:t>artikelen</w:t>
      </w:r>
      <w:r>
        <w:t xml:space="preserve"> </w:t>
      </w:r>
      <w:r w:rsidR="004D0FF1">
        <w:t xml:space="preserve">- een percentage van 53 procent </w:t>
      </w:r>
      <w:r>
        <w:t xml:space="preserve">- </w:t>
      </w:r>
      <w:r w:rsidR="004D0FF1">
        <w:t xml:space="preserve">overvoorraad. </w:t>
      </w:r>
      <w:r w:rsidR="00FB083F">
        <w:t>In d</w:t>
      </w:r>
      <w:r w:rsidR="001E08AA">
        <w:t xml:space="preserve">e </w:t>
      </w:r>
      <w:r w:rsidR="00236B61">
        <w:t>analyse</w:t>
      </w:r>
      <w:r w:rsidR="001E08AA">
        <w:t xml:space="preserve"> fase </w:t>
      </w:r>
      <w:r w:rsidR="00742B11">
        <w:t>zijn</w:t>
      </w:r>
      <w:r w:rsidR="001E08AA">
        <w:t xml:space="preserve"> de oorzaken voor dit prob</w:t>
      </w:r>
      <w:r>
        <w:t>leem</w:t>
      </w:r>
      <w:r w:rsidR="001E08AA">
        <w:t xml:space="preserve"> </w:t>
      </w:r>
      <w:r w:rsidR="00FB083F">
        <w:t xml:space="preserve">geanalyseerd en zal moeten blijken waarom er zoveel (over)voorraad </w:t>
      </w:r>
      <w:r w:rsidR="00290075">
        <w:t>overblijft na promoties.</w:t>
      </w:r>
    </w:p>
    <w:p w:rsidR="00F23965" w:rsidRDefault="00EF5598" w:rsidP="000922F2">
      <w:pPr>
        <w:pStyle w:val="Kop1"/>
      </w:pPr>
      <w:r>
        <w:br w:type="column"/>
      </w:r>
      <w:bookmarkStart w:id="41" w:name="_Toc484510729"/>
      <w:r w:rsidR="00A76506">
        <w:lastRenderedPageBreak/>
        <w:t>Analys</w:t>
      </w:r>
      <w:r w:rsidR="00236B61">
        <w:t>e</w:t>
      </w:r>
      <w:bookmarkEnd w:id="41"/>
    </w:p>
    <w:p w:rsidR="00EF5598" w:rsidRDefault="00833540" w:rsidP="00EF5598">
      <w:r>
        <w:t xml:space="preserve">De </w:t>
      </w:r>
      <w:r w:rsidR="00236B61">
        <w:t>analyse</w:t>
      </w:r>
      <w:r>
        <w:t xml:space="preserve"> fase h</w:t>
      </w:r>
      <w:r w:rsidR="00FE7AC7">
        <w:t>eeft als doel om de oorzaken van</w:t>
      </w:r>
      <w:r>
        <w:t xml:space="preserve"> het probleem in kaart te brengen. </w:t>
      </w:r>
      <w:r w:rsidR="00FE7AC7">
        <w:t xml:space="preserve">Na de meting in vorige </w:t>
      </w:r>
      <w:r w:rsidR="00B74007">
        <w:t>fase, resteert de vraag waar</w:t>
      </w:r>
      <w:r w:rsidR="00FE7AC7">
        <w:t xml:space="preserve"> deze problemen </w:t>
      </w:r>
      <w:r w:rsidR="00B74007">
        <w:t xml:space="preserve">door </w:t>
      </w:r>
      <w:r w:rsidR="00405DDE">
        <w:t>veroorzaakt</w:t>
      </w:r>
      <w:r w:rsidR="00FE7AC7">
        <w:t xml:space="preserve"> worden</w:t>
      </w:r>
      <w:r>
        <w:t xml:space="preserve">. Om dit te analyseren </w:t>
      </w:r>
      <w:r w:rsidR="004418C2">
        <w:t>is</w:t>
      </w:r>
      <w:r>
        <w:t xml:space="preserve"> gebruik gemaakt van het </w:t>
      </w:r>
      <w:proofErr w:type="spellStart"/>
      <w:r>
        <w:t>Cause</w:t>
      </w:r>
      <w:proofErr w:type="spellEnd"/>
      <w:r>
        <w:t>-Ef</w:t>
      </w:r>
      <w:r w:rsidR="004418C2">
        <w:t>fect-Diagram. In dit hoofdstuk is elke CTQ achtereenvolgens</w:t>
      </w:r>
      <w:r>
        <w:t xml:space="preserve"> g</w:t>
      </w:r>
      <w:r w:rsidR="00405DDE">
        <w:t>eanalyseerd. Het hoofdstuk is</w:t>
      </w:r>
      <w:r>
        <w:t xml:space="preserve"> afgesloten </w:t>
      </w:r>
      <w:r w:rsidR="00B74007">
        <w:t xml:space="preserve">met </w:t>
      </w:r>
      <w:r>
        <w:t xml:space="preserve">een conclusie waarin de resultaten </w:t>
      </w:r>
      <w:r w:rsidR="00742B11">
        <w:t>zijn</w:t>
      </w:r>
      <w:r w:rsidR="00887DE3">
        <w:t xml:space="preserve"> samengevat </w:t>
      </w:r>
      <w:r>
        <w:t>en</w:t>
      </w:r>
      <w:r w:rsidR="00887DE3">
        <w:t xml:space="preserve"> wordt</w:t>
      </w:r>
      <w:r w:rsidR="00742B11">
        <w:t xml:space="preserve"> </w:t>
      </w:r>
      <w:r w:rsidR="00405DDE">
        <w:t>vooruit</w:t>
      </w:r>
      <w:r w:rsidR="00742B11">
        <w:t>ge</w:t>
      </w:r>
      <w:r w:rsidR="00405DDE">
        <w:t>blik</w:t>
      </w:r>
      <w:r w:rsidR="00742B11">
        <w:t>t</w:t>
      </w:r>
      <w:r w:rsidR="00405DDE">
        <w:t xml:space="preserve"> </w:t>
      </w:r>
      <w:r w:rsidR="00887DE3">
        <w:t>op de oplossingsrichtingen.</w:t>
      </w:r>
    </w:p>
    <w:p w:rsidR="000C7F12" w:rsidRDefault="000C7F12" w:rsidP="00EF5598"/>
    <w:p w:rsidR="002E1460" w:rsidRDefault="00482675" w:rsidP="00482675">
      <w:pPr>
        <w:pStyle w:val="Kop2"/>
      </w:pPr>
      <w:bookmarkStart w:id="42" w:name="_Toc484510730"/>
      <w:r>
        <w:t>Forecast Accuracy</w:t>
      </w:r>
      <w:bookmarkEnd w:id="42"/>
    </w:p>
    <w:p w:rsidR="00482675" w:rsidRDefault="001F1A14" w:rsidP="00482675">
      <w:r>
        <w:t xml:space="preserve">Uit de </w:t>
      </w:r>
      <w:proofErr w:type="spellStart"/>
      <w:r>
        <w:t>measure</w:t>
      </w:r>
      <w:proofErr w:type="spellEnd"/>
      <w:r>
        <w:t xml:space="preserve"> fase is gebleken dat de huidige forecast accuracy 57 procent was, wat ver onder de norm van 75 procent ligt. In </w:t>
      </w:r>
      <w:r w:rsidR="00405DDE">
        <w:t xml:space="preserve">deze fase is </w:t>
      </w:r>
      <w:r w:rsidR="00DE1CA9">
        <w:t>geanalyseerd waarom</w:t>
      </w:r>
      <w:r>
        <w:t xml:space="preserve"> deze nauwkeu</w:t>
      </w:r>
      <w:r w:rsidR="00405DDE">
        <w:t>righeid zo laag is. Allereerst is</w:t>
      </w:r>
      <w:r>
        <w:t xml:space="preserve"> ingegaan op de beïnvloeding</w:t>
      </w:r>
      <w:r w:rsidR="00887DE3">
        <w:t>sf</w:t>
      </w:r>
      <w:r>
        <w:t xml:space="preserve">actoren. Vervolgens </w:t>
      </w:r>
      <w:r w:rsidR="00405DDE">
        <w:t>zijn</w:t>
      </w:r>
      <w:r>
        <w:t xml:space="preserve"> de oorzaken in kaa</w:t>
      </w:r>
      <w:r w:rsidR="00405DDE">
        <w:t xml:space="preserve">rt gebracht met behulp van een </w:t>
      </w:r>
      <w:proofErr w:type="spellStart"/>
      <w:r w:rsidR="00405DDE">
        <w:t>Cause</w:t>
      </w:r>
      <w:proofErr w:type="spellEnd"/>
      <w:r w:rsidR="00405DDE">
        <w:t>-Effect-D</w:t>
      </w:r>
      <w:r>
        <w:t xml:space="preserve">iagram. </w:t>
      </w:r>
    </w:p>
    <w:p w:rsidR="001F1A14" w:rsidRDefault="001F1A14" w:rsidP="00482675"/>
    <w:p w:rsidR="00FE7AC7" w:rsidRPr="00FE7AC7" w:rsidRDefault="00FE7AC7" w:rsidP="00FE7AC7">
      <w:pPr>
        <w:pStyle w:val="Kop3"/>
      </w:pPr>
      <w:bookmarkStart w:id="43" w:name="_Toc484510731"/>
      <w:r>
        <w:t>Product/</w:t>
      </w:r>
      <w:r w:rsidRPr="00404DD3">
        <w:t>Promotiekarakteristieken</w:t>
      </w:r>
      <w:bookmarkEnd w:id="43"/>
    </w:p>
    <w:p w:rsidR="001F1A14" w:rsidRDefault="007D33C2" w:rsidP="001F1A14">
      <w:r>
        <w:t xml:space="preserve">De afzet gedurende een promotieperiode hangt sterk af van de omstandigheden hiervan. Deze omstandigheden </w:t>
      </w:r>
      <w:r w:rsidR="005B76AC">
        <w:t>zijn</w:t>
      </w:r>
      <w:r w:rsidR="00742B11">
        <w:t xml:space="preserve"> beschreven</w:t>
      </w:r>
      <w:r>
        <w:t xml:space="preserve"> aan de hand van product/promotiekarakteristieken.</w:t>
      </w:r>
      <w:r w:rsidR="001F1A14">
        <w:t xml:space="preserve"> </w:t>
      </w:r>
      <w:r w:rsidR="00887DE3">
        <w:t>Van Heerde stelt dat er</w:t>
      </w:r>
      <w:r w:rsidR="00ED679E">
        <w:t xml:space="preserve"> onderscheid gemaakt moet worden </w:t>
      </w:r>
      <w:r w:rsidR="00FE7AC7">
        <w:t>tussen voorziene</w:t>
      </w:r>
      <w:r w:rsidR="00A76506">
        <w:t>-</w:t>
      </w:r>
      <w:r w:rsidR="00FE7AC7">
        <w:t xml:space="preserve"> </w:t>
      </w:r>
      <w:r>
        <w:t>en onvoorziene karakteristieken</w:t>
      </w:r>
      <w:r w:rsidR="00887DE3">
        <w:t xml:space="preserve"> (Van Heerde, 2015).</w:t>
      </w:r>
    </w:p>
    <w:p w:rsidR="003C1DF5" w:rsidRDefault="003C1DF5" w:rsidP="001F1A14"/>
    <w:p w:rsidR="00ED679E" w:rsidRDefault="00ED679E" w:rsidP="003C1DF5">
      <w:r>
        <w:t>V</w:t>
      </w:r>
      <w:r w:rsidR="003C1DF5">
        <w:t>oorziene karakte</w:t>
      </w:r>
      <w:r w:rsidR="007D33C2">
        <w:t xml:space="preserve">ristieken van een promotie zijn vooraf duidelijk en </w:t>
      </w:r>
      <w:r w:rsidR="00A76506">
        <w:t>hiermee kan de retailer erop inspelen bij</w:t>
      </w:r>
      <w:r w:rsidR="007D33C2">
        <w:t xml:space="preserve"> het bepalen van de forecast aantallen.</w:t>
      </w:r>
      <w:r w:rsidR="003C1DF5">
        <w:t xml:space="preserve"> Op basis van onderzoeken van </w:t>
      </w:r>
      <w:r w:rsidR="003C1DF5">
        <w:fldChar w:fldCharType="begin" w:fldLock="1"/>
      </w:r>
      <w:r w:rsidR="003C1DF5">
        <w:instrText>ADDIN CSL_CITATION { "citationItems" : [ { "id" : "ITEM-1", "itemData" : { "author" : [ { "dropping-particle" : "", "family" : "Heerde", "given" : "H.", "non-dropping-particle" : "van", "parse-names" : false, "suffix" : "" } ], "container-title" : "Zicht op forecasting van promoties", "id" : "ITEM-1", "issued" : { "date-parts" : [ [ "2015" ] ] }, "title" : "Zicht op forecasting van promoties", "type" : "article-journal" }, "uris" : [ "http://www.mendeley.com/documents/?uuid=7a513f31-73d9-4cdf-b987-f125793795d0" ] } ], "mendeley" : { "formattedCitation" : "(van Heerde, 2015)", "plainTextFormattedCitation" : "(van Heerde, 2015)", "previouslyFormattedCitation" : "(van Heerde, 2015)" }, "properties" : { "noteIndex" : 0 }, "schema" : "https://github.com/citation-style-language/schema/raw/master/csl-citation.json" }</w:instrText>
      </w:r>
      <w:r w:rsidR="003C1DF5">
        <w:fldChar w:fldCharType="separate"/>
      </w:r>
      <w:r w:rsidR="003C1DF5" w:rsidRPr="003C1DF5">
        <w:rPr>
          <w:noProof/>
        </w:rPr>
        <w:t>(van Heerde, 2015)</w:t>
      </w:r>
      <w:r w:rsidR="003C1DF5">
        <w:fldChar w:fldCharType="end"/>
      </w:r>
      <w:r w:rsidR="003C1DF5">
        <w:t xml:space="preserve">, </w:t>
      </w:r>
      <w:r w:rsidR="003C1DF5">
        <w:fldChar w:fldCharType="begin" w:fldLock="1"/>
      </w:r>
      <w:r w:rsidR="003C1DF5">
        <w:instrText>ADDIN CSL_CITATION { "citationItems" : [ { "id" : "ITEM-1", "itemData" : { "DOI" : "10.1016/j.ijpe.2010.07.007", "ISBN" : "0925-5273", "ISSN" : "09255273", "abstract" : "In recent years, promotions have become a common practice in many retail outlets. Usually these promotions are planned collaboratively by manufacturers and retailers, who jointly agree on the products on promotion, the types of promotions, the price reduction and the timing of promotions. But, the sales can also be influenced by other factors such as weather, holiday periods and festivals, which are sometimes overlooked. In this research, we identify a set of demand factors influencing the sales of a leading soft drink company in the UK. We relate the demand factors with the company's actual sales to gain more insight into the underlying demand structure. We use structural equation modelling for this purpose. The results confirm the role of the promotional factors in the sales uplift for all products. However, the other demand factors are found influential only for some products. Our results suggest different demand structures for different product families, and our findings confirm the importance of collecting and exchanging the proper supply chain information. Our approach may also assist managers to better plan, forecast and promote different products in collaboration with other supply chain partners. ?? 2010 Elsevier B.V. All rights reserved.", "author" : [ { "dropping-particle" : "", "family" : "Ramanathan", "given" : "Usha", "non-dropping-particle" : "", "parse-names" : false, "suffix" : "" }, { "dropping-particle" : "", "family" : "Muyldermans", "given" : "Luc", "non-dropping-particle" : "", "parse-names" : false, "suffix" : "" } ], "container-title" : "International Journal of Production Economics", "id" : "ITEM-1", "issue" : "2", "issued" : { "date-parts" : [ [ "2010" ] ] }, "page" : "538-545", "publisher" : "Elsevier", "title" : "Identifying demand factors for promotional planning and forecasting: A case of a soft drink company in the UK", "type" : "article-journal", "volume" : "128" }, "uris" : [ "http://www.mendeley.com/documents/?uuid=69cb8f60-7775-424e-8ac3-39eb8fb6609e" ] } ], "mendeley" : { "formattedCitation" : "(Ramanathan &amp; Muyldermans, 2010)", "plainTextFormattedCitation" : "(Ramanathan &amp; Muyldermans, 2010)", "previouslyFormattedCitation" : "(Ramanathan &amp; Muyldermans, 2010)" }, "properties" : { "noteIndex" : 0 }, "schema" : "https://github.com/citation-style-language/schema/raw/master/csl-citation.json" }</w:instrText>
      </w:r>
      <w:r w:rsidR="003C1DF5">
        <w:fldChar w:fldCharType="separate"/>
      </w:r>
      <w:r w:rsidR="003C1DF5" w:rsidRPr="003C1DF5">
        <w:rPr>
          <w:noProof/>
        </w:rPr>
        <w:t>(Ramanathan &amp; Muyldermans, 2010)</w:t>
      </w:r>
      <w:r w:rsidR="003C1DF5">
        <w:fldChar w:fldCharType="end"/>
      </w:r>
      <w:r w:rsidR="003C1DF5">
        <w:t xml:space="preserve">, </w:t>
      </w:r>
      <w:r w:rsidR="003C1DF5">
        <w:fldChar w:fldCharType="begin" w:fldLock="1"/>
      </w:r>
      <w:r w:rsidR="002D47BB">
        <w:instrText>ADDIN CSL_CITATION { "citationItems" : [ { "id" : "ITEM-1", "itemData" : { "DOI" : "10.1016/j.ijpe.2010.09.006", "ISSN" : "09255273", "abstract" : "Several operations decisions are based on proper forecast of future demand. For this reason, manufacturing companies consider forecasting a crucial process for effectively guiding several activities and research has devoted particular attention to this issue. This paper investigates the impact of how forecasting is conducted on forecast accuracy and operational performances (i.e. cost and delivery performances). Attention is here paid on three factors that characterize the forecasting process: whether structured techniques are adopted, whether information from different sources is collected to elaborate forecasts, and the extent to which forecasting is used to support decision-making processes. Analyses are conducted by means of data provided by the fourth edition of the Global Manufacturing Research Group survey. Data was collected from 343 companies belonging to several manufacturing industries from six different countries. Results show that companies adopting a structured forecasting process can improve their operational performances not simply because forecast accuracy increases. This paper highlights the importance of a proper forecasting-process design, that should be coherent with how users intend to exploit forecast results and with the aim that should be achieved, that is not necessarily improving forecast accuracy. \u00a9 2010 Elsevier B.V. All rights reserved.", "author" : [ { "dropping-particle" : "", "family" : "Danese", "given" : "Pamela", "non-dropping-particle" : "", "parse-names" : false, "suffix" : "" }, { "dropping-particle" : "", "family" : "Kalchschmidt", "given" : "Matteo", "non-dropping-particle" : "", "parse-names" : false, "suffix" : "" } ], "container-title" : "International Journal of Production Economics", "id" : "ITEM-1", "issue" : "1", "issued" : { "date-parts" : [ [ "2011" ] ] }, "page" : "204-214", "publisher" : "Elsevier", "title" : "The role of the forecasting process in improving forecast accuracy and operational performance", "type" : "article-journal", "volume" : "131" }, "uris" : [ "http://www.mendeley.com/documents/?uuid=5212108d-ec89-4373-af7f-582c2b8b384c" ] } ], "mendeley" : { "formattedCitation" : "(Danese &amp; Kalchschmidt, 2011)", "plainTextFormattedCitation" : "(Danese &amp; Kalchschmidt, 2011)", "previouslyFormattedCitation" : "(Danese &amp; Kalchschmidt, 2011)" }, "properties" : { "noteIndex" : 0 }, "schema" : "https://github.com/citation-style-language/schema/raw/master/csl-citation.json" }</w:instrText>
      </w:r>
      <w:r w:rsidR="003C1DF5">
        <w:fldChar w:fldCharType="separate"/>
      </w:r>
      <w:r w:rsidR="003C1DF5" w:rsidRPr="003C1DF5">
        <w:rPr>
          <w:noProof/>
        </w:rPr>
        <w:t>(Danese &amp; Kalchschmidt, 2011)</w:t>
      </w:r>
      <w:r w:rsidR="003C1DF5">
        <w:fldChar w:fldCharType="end"/>
      </w:r>
      <w:r w:rsidR="003C1DF5">
        <w:t xml:space="preserve"> en interviews binnen Blokker zijn d</w:t>
      </w:r>
      <w:r w:rsidR="005A26F6">
        <w:t>e volgende voorziene</w:t>
      </w:r>
      <w:r w:rsidR="003C1DF5">
        <w:t xml:space="preserve"> </w:t>
      </w:r>
      <w:r w:rsidR="005A26F6">
        <w:t>karakteristieken</w:t>
      </w:r>
      <w:r w:rsidR="003C1DF5">
        <w:t xml:space="preserve"> gedefinieerd: </w:t>
      </w:r>
    </w:p>
    <w:p w:rsidR="00B74007" w:rsidRDefault="003C1DF5" w:rsidP="002A0A40">
      <w:pPr>
        <w:pStyle w:val="Lijstalinea"/>
        <w:numPr>
          <w:ilvl w:val="0"/>
          <w:numId w:val="15"/>
        </w:numPr>
      </w:pPr>
      <w:r>
        <w:t xml:space="preserve">Korting aan de consument. </w:t>
      </w:r>
      <w:r w:rsidR="00DE1CA9">
        <w:t xml:space="preserve">De procentuele korting is een meebepalende factor </w:t>
      </w:r>
      <w:r w:rsidR="005B76AC">
        <w:t>hoeveel er uiteindelijk verkocht wordt</w:t>
      </w:r>
      <w:r w:rsidR="000C7F12">
        <w:t>. Op het moment dat de procentuele prijsdaling laag is, zal de consument minder</w:t>
      </w:r>
      <w:r w:rsidR="00B74007">
        <w:t xml:space="preserve"> snel</w:t>
      </w:r>
      <w:r w:rsidR="000C7F12">
        <w:t xml:space="preserve"> geneigd zijn </w:t>
      </w:r>
      <w:r w:rsidR="00B74007">
        <w:t xml:space="preserve">om </w:t>
      </w:r>
      <w:r w:rsidR="000C7F12">
        <w:t xml:space="preserve">het product te kopen dan </w:t>
      </w:r>
      <w:r w:rsidR="00B74007">
        <w:t>wanneer het product met 40 procent afgeprijsd is.</w:t>
      </w:r>
    </w:p>
    <w:p w:rsidR="003C1DF5" w:rsidRPr="00754127" w:rsidRDefault="003C1DF5" w:rsidP="002A0A40">
      <w:pPr>
        <w:pStyle w:val="Lijstalinea"/>
        <w:numPr>
          <w:ilvl w:val="0"/>
          <w:numId w:val="15"/>
        </w:numPr>
      </w:pPr>
      <w:r>
        <w:t>Interval tussen promoties.</w:t>
      </w:r>
      <w:r w:rsidR="000C7F12">
        <w:t xml:space="preserve"> Interval tussen promoties i</w:t>
      </w:r>
      <w:r w:rsidR="00754127">
        <w:t xml:space="preserve">s een belangrijke beïnvloedingsfactor </w:t>
      </w:r>
      <w:r w:rsidR="00DE1CA9">
        <w:t>in de verwachte verkopen</w:t>
      </w:r>
      <w:r w:rsidR="00754127">
        <w:t>. Op het moment dat een product recent in de aanbieding is</w:t>
      </w:r>
      <w:r w:rsidR="00B74007">
        <w:t xml:space="preserve"> geweest, zal de consument tijdelijk </w:t>
      </w:r>
      <w:r w:rsidR="00754127">
        <w:t>verzadigd</w:t>
      </w:r>
      <w:r w:rsidR="00B74007">
        <w:t xml:space="preserve"> zijn, en zodoende minder snel in staat zijn om het product wederom te kopen</w:t>
      </w:r>
      <w:r w:rsidR="00754127">
        <w:t xml:space="preserve"> </w:t>
      </w:r>
      <w:r w:rsidR="00754127">
        <w:fldChar w:fldCharType="begin" w:fldLock="1"/>
      </w:r>
      <w:r w:rsidR="00DE1CA9">
        <w:instrText>ADDIN CSL_CITATION { "citationItems" : [ { "id" : "ITEM-1", "itemData" : { "author" : [ { "dropping-particle" : "", "family" : "Heerde", "given" : "H.", "non-dropping-particle" : "van", "parse-names" : false, "suffix" : "" } ], "container-title" : "Zicht op forecasting van promoties", "id" : "ITEM-1", "issued" : { "date-parts" : [ [ "2015" ] ] }, "title" : "Zicht op forecasting van promoties", "type" : "article-journal" }, "uris" : [ "http://www.mendeley.com/documents/?uuid=7a513f31-73d9-4cdf-b987-f125793795d0" ] } ], "mendeley" : { "formattedCitation" : "(van Heerde, 2015)", "plainTextFormattedCitation" : "(van Heerde, 2015)", "previouslyFormattedCitation" : "(van Heerde, 2015)" }, "properties" : { "noteIndex" : 0 }, "schema" : "https://github.com/citation-style-language/schema/raw/master/csl-citation.json" }</w:instrText>
      </w:r>
      <w:r w:rsidR="00754127">
        <w:fldChar w:fldCharType="separate"/>
      </w:r>
      <w:r w:rsidR="00754127" w:rsidRPr="00754127">
        <w:rPr>
          <w:noProof/>
        </w:rPr>
        <w:t>(van Heerde, 2015)</w:t>
      </w:r>
      <w:r w:rsidR="00754127">
        <w:fldChar w:fldCharType="end"/>
      </w:r>
      <w:r w:rsidR="00754127">
        <w:t>.</w:t>
      </w:r>
    </w:p>
    <w:p w:rsidR="003C1DF5" w:rsidRDefault="003C1DF5" w:rsidP="002A0A40">
      <w:pPr>
        <w:pStyle w:val="Lijstalinea"/>
        <w:numPr>
          <w:ilvl w:val="0"/>
          <w:numId w:val="15"/>
        </w:numPr>
      </w:pPr>
      <w:r w:rsidRPr="00754127">
        <w:t>Marketinginspanning.</w:t>
      </w:r>
      <w:r w:rsidR="00754127">
        <w:t xml:space="preserve"> Met marketinginspanning wordt de extra nadruk die een artikel krijgt door gebruik van marketinginstrumenten</w:t>
      </w:r>
      <w:r w:rsidR="00B74007">
        <w:t xml:space="preserve"> bedoeld</w:t>
      </w:r>
      <w:r w:rsidR="00754127">
        <w:t xml:space="preserve">. </w:t>
      </w:r>
      <w:r w:rsidR="00B74007">
        <w:t xml:space="preserve">Voorbeelden hiervan zijn </w:t>
      </w:r>
      <w:r w:rsidR="00754127">
        <w:t xml:space="preserve">een TV-campagne of extra benadrukking door gebruik van </w:t>
      </w:r>
      <w:proofErr w:type="spellStart"/>
      <w:r w:rsidR="00754127">
        <w:t>social</w:t>
      </w:r>
      <w:proofErr w:type="spellEnd"/>
      <w:r w:rsidR="00754127">
        <w:t xml:space="preserve"> media.</w:t>
      </w:r>
    </w:p>
    <w:p w:rsidR="005A26F6" w:rsidRPr="00754127" w:rsidRDefault="005A26F6" w:rsidP="002A0A40">
      <w:pPr>
        <w:pStyle w:val="Lijstalinea"/>
        <w:numPr>
          <w:ilvl w:val="0"/>
          <w:numId w:val="15"/>
        </w:numPr>
      </w:pPr>
      <w:r>
        <w:t>Produc</w:t>
      </w:r>
      <w:r w:rsidR="001A3DAC">
        <w:t>tpresentatie. Onder productpresentatie wo</w:t>
      </w:r>
      <w:r w:rsidR="00B74007">
        <w:t>rden extra hulpmiddelen</w:t>
      </w:r>
      <w:r w:rsidR="001A3DAC">
        <w:t xml:space="preserve"> ter versterking van het verkoopeffect in de winkel</w:t>
      </w:r>
      <w:r w:rsidR="00B74007">
        <w:t xml:space="preserve"> verstaan</w:t>
      </w:r>
      <w:r w:rsidR="001A3DAC">
        <w:t>. Een goed voorbeeld hiervan is een productdisplay in de winkel. Een display trekt extra aandacht van de consument wat normaal gesproken</w:t>
      </w:r>
      <w:r w:rsidR="00B74007">
        <w:t xml:space="preserve"> terug te zien is in de verkoopaantallen</w:t>
      </w:r>
      <w:r w:rsidR="008C0C8D">
        <w:t xml:space="preserve"> van een product.</w:t>
      </w:r>
    </w:p>
    <w:p w:rsidR="003C1DF5" w:rsidRDefault="001D2B7F" w:rsidP="002A0A40">
      <w:pPr>
        <w:pStyle w:val="Lijstalinea"/>
        <w:numPr>
          <w:ilvl w:val="0"/>
          <w:numId w:val="15"/>
        </w:numPr>
      </w:pPr>
      <w:r>
        <w:t xml:space="preserve">Plaats in de folder. </w:t>
      </w:r>
      <w:r w:rsidR="004C7521">
        <w:t>De plaats in de fo</w:t>
      </w:r>
      <w:r w:rsidR="001A3DAC">
        <w:t xml:space="preserve">lder is een belangrijke factor en wordt benadrukt </w:t>
      </w:r>
      <w:r w:rsidR="004C7521">
        <w:t xml:space="preserve">binnen Blokker. </w:t>
      </w:r>
      <w:r w:rsidR="00C137F1">
        <w:t xml:space="preserve">Een artikel kan op de voorpagina, middenin of op de achterpagina staan. Op het moment dat een artikel op de voor- of achterpagina </w:t>
      </w:r>
      <w:r w:rsidR="000F10B3">
        <w:t xml:space="preserve">staat, heeft deze </w:t>
      </w:r>
      <w:r w:rsidR="008C0C8D">
        <w:t>extra nadruk voor de consument.</w:t>
      </w:r>
    </w:p>
    <w:p w:rsidR="002D47BB" w:rsidRDefault="002D47BB" w:rsidP="002A0A40">
      <w:pPr>
        <w:pStyle w:val="Lijstalinea"/>
        <w:numPr>
          <w:ilvl w:val="0"/>
          <w:numId w:val="15"/>
        </w:numPr>
      </w:pPr>
      <w:r>
        <w:t xml:space="preserve">Seizoensinvloeden. </w:t>
      </w:r>
      <w:r w:rsidR="000F10B3">
        <w:t>Enkele categorieën/producten bevatten seizoensinvloeden. Dit betekent dat de afzet structureel hoger ligt in bepaalde weken of maanden. Een voorbeeld hiervan zijn huishoudelijk artikelen, di</w:t>
      </w:r>
      <w:r w:rsidR="00887DE3">
        <w:t>e meer verkopen tijdens de</w:t>
      </w:r>
      <w:r w:rsidR="00B74007">
        <w:t xml:space="preserve"> zogenaamde voorjaarsschoonmaak.</w:t>
      </w:r>
    </w:p>
    <w:p w:rsidR="002D47BB" w:rsidRDefault="002D47BB" w:rsidP="002A0A40">
      <w:pPr>
        <w:pStyle w:val="Lijstalinea"/>
        <w:numPr>
          <w:ilvl w:val="0"/>
          <w:numId w:val="15"/>
        </w:numPr>
      </w:pPr>
      <w:r>
        <w:t>Lengte van de promotie.</w:t>
      </w:r>
      <w:r w:rsidR="000F10B3">
        <w:t xml:space="preserve"> De lengte van de promotie is een laatste factor die invloed uitoefent op de </w:t>
      </w:r>
      <w:r w:rsidR="00B74007">
        <w:t xml:space="preserve">hoogte van de </w:t>
      </w:r>
      <w:r w:rsidR="000F10B3">
        <w:t>verkoopaantall</w:t>
      </w:r>
      <w:r w:rsidR="00610147">
        <w:t>en. Op het moment dat een promotie</w:t>
      </w:r>
      <w:r w:rsidR="000F10B3">
        <w:t xml:space="preserve"> één in plaats van twee weken </w:t>
      </w:r>
      <w:r w:rsidR="00B74007">
        <w:t>duurt</w:t>
      </w:r>
      <w:r w:rsidR="000F10B3">
        <w:t xml:space="preserve">, zal dit de verkoopaantallen beïnvloeden. </w:t>
      </w:r>
    </w:p>
    <w:p w:rsidR="002D47BB" w:rsidRDefault="002D47BB" w:rsidP="002D47BB"/>
    <w:p w:rsidR="00437DE5" w:rsidRDefault="002D47BB" w:rsidP="002D47BB">
      <w:r>
        <w:t>Daarnaast zijn er onvoorziene factoren waar</w:t>
      </w:r>
      <w:r w:rsidR="005B76AC">
        <w:t xml:space="preserve"> de retailer geen invloed op uitgeoefend</w:t>
      </w:r>
      <w:r>
        <w:t xml:space="preserve">. Deze factoren zijn op het moment dat de forecast wordt opgesteld (15 weken vooraf) niet inzichtelijk </w:t>
      </w:r>
      <w:r w:rsidR="00B74007">
        <w:t xml:space="preserve">en kunnen dus </w:t>
      </w:r>
      <w:r w:rsidR="008C0C8D">
        <w:t xml:space="preserve">niet </w:t>
      </w:r>
      <w:r>
        <w:t xml:space="preserve">op </w:t>
      </w:r>
      <w:r w:rsidR="00B74007">
        <w:t>een verklarende wijze worden op</w:t>
      </w:r>
      <w:r>
        <w:t>genomen in het bepalen van de foreca</w:t>
      </w:r>
      <w:r w:rsidR="001A3DAC">
        <w:t>st. Op basis van het rapport van</w:t>
      </w:r>
      <w:r>
        <w:t xml:space="preserve"> </w:t>
      </w:r>
      <w:r>
        <w:fldChar w:fldCharType="begin" w:fldLock="1"/>
      </w:r>
      <w:r w:rsidR="00754127">
        <w:instrText>ADDIN CSL_CITATION { "citationItems" : [ { "id" : "ITEM-1", "itemData" : { "author" : [ { "dropping-particle" : "", "family" : "Heerde", "given" : "H.", "non-dropping-particle" : "van", "parse-names" : false, "suffix" : "" } ], "container-title" : "Zicht op forecasting van promoties", "id" : "ITEM-1", "issued" : { "date-parts" : [ [ "2015" ] ] }, "title" : "Zicht op forecasting van promoties", "type" : "article-journal" }, "uris" : [ "http://www.mendeley.com/documents/?uuid=7a513f31-73d9-4cdf-b987-f125793795d0" ] } ], "mendeley" : { "formattedCitation" : "(van Heerde, 2015)", "plainTextFormattedCitation" : "(van Heerde, 2015)", "previouslyFormattedCitation" : "(van Heerde, 2015)" }, "properties" : { "noteIndex" : 0 }, "schema" : "https://github.com/citation-style-language/schema/raw/master/csl-citation.json" }</w:instrText>
      </w:r>
      <w:r>
        <w:fldChar w:fldCharType="separate"/>
      </w:r>
      <w:r w:rsidRPr="002D47BB">
        <w:rPr>
          <w:noProof/>
        </w:rPr>
        <w:t>(van Heerde, 2015)</w:t>
      </w:r>
      <w:r>
        <w:fldChar w:fldCharType="end"/>
      </w:r>
      <w:r>
        <w:t xml:space="preserve"> </w:t>
      </w:r>
      <w:r w:rsidR="00FE7AC7">
        <w:t xml:space="preserve">zijn de volgende </w:t>
      </w:r>
      <w:r w:rsidR="00437DE5">
        <w:t xml:space="preserve">(onvoorziene) </w:t>
      </w:r>
      <w:r w:rsidR="00FE7AC7">
        <w:t>karakteristieken gedefinieerd</w:t>
      </w:r>
      <w:r w:rsidR="007D33C2">
        <w:t>:</w:t>
      </w:r>
    </w:p>
    <w:p w:rsidR="00437DE5" w:rsidRDefault="00437DE5" w:rsidP="002A0A40">
      <w:pPr>
        <w:pStyle w:val="Lijstalinea"/>
        <w:numPr>
          <w:ilvl w:val="0"/>
          <w:numId w:val="15"/>
        </w:numPr>
      </w:pPr>
      <w:r>
        <w:t>Weersinvloeden.</w:t>
      </w:r>
      <w:r w:rsidR="000F10B3">
        <w:t xml:space="preserve"> Het weer is altijd een onzekere factor. 15 weken voor start folder, als de forecast wordt bepaald, valt er weinig te voorspellen over het weer. </w:t>
      </w:r>
    </w:p>
    <w:p w:rsidR="001A3DAC" w:rsidRDefault="000F10B3" w:rsidP="001A3DAC">
      <w:pPr>
        <w:pStyle w:val="Lijstalinea"/>
        <w:numPr>
          <w:ilvl w:val="0"/>
          <w:numId w:val="15"/>
        </w:numPr>
      </w:pPr>
      <w:r>
        <w:t xml:space="preserve">Promoties van concurrenten. </w:t>
      </w:r>
      <w:r w:rsidR="00F45DD8">
        <w:t>Artikelen die de consument bij Blokker kan kopen</w:t>
      </w:r>
      <w:r w:rsidR="00A76506">
        <w:t>,</w:t>
      </w:r>
      <w:r w:rsidR="00F45DD8">
        <w:t xml:space="preserve"> worden ook aangeboden</w:t>
      </w:r>
      <w:r>
        <w:t xml:space="preserve"> door concurrenten zoals Action, Kruidvat of Ikea. Op het moment dat een concur</w:t>
      </w:r>
      <w:r w:rsidR="00F45DD8">
        <w:t>rent hetzelfde of een vergelijkbaar</w:t>
      </w:r>
      <w:r>
        <w:t xml:space="preserve"> product in dezelfde periode in de aanbieding heeft, zal dit de afzet bij Blokker </w:t>
      </w:r>
      <w:r w:rsidR="00F45DD8">
        <w:t>op een negatieve manier kunnen</w:t>
      </w:r>
      <w:r w:rsidR="0059611B">
        <w:t xml:space="preserve"> </w:t>
      </w:r>
      <w:r w:rsidR="001A3DAC">
        <w:t>beïnvloeden.</w:t>
      </w:r>
    </w:p>
    <w:p w:rsidR="00482675" w:rsidRDefault="000C7F12" w:rsidP="00482675">
      <w:pPr>
        <w:pStyle w:val="Kop3"/>
      </w:pPr>
      <w:r>
        <w:br w:type="column"/>
      </w:r>
      <w:bookmarkStart w:id="44" w:name="_Toc484510732"/>
      <w:proofErr w:type="spellStart"/>
      <w:r w:rsidR="00610147">
        <w:lastRenderedPageBreak/>
        <w:t>Cause</w:t>
      </w:r>
      <w:proofErr w:type="spellEnd"/>
      <w:r w:rsidR="00610147">
        <w:t>-Effect-</w:t>
      </w:r>
      <w:r w:rsidR="00482675">
        <w:t>Diagram</w:t>
      </w:r>
      <w:bookmarkEnd w:id="44"/>
    </w:p>
    <w:p w:rsidR="00296154" w:rsidRDefault="00550B08" w:rsidP="00DD5420">
      <w:r>
        <w:t xml:space="preserve">Het </w:t>
      </w:r>
      <w:proofErr w:type="spellStart"/>
      <w:r>
        <w:t>Cause</w:t>
      </w:r>
      <w:proofErr w:type="spellEnd"/>
      <w:r>
        <w:t>-Effect-</w:t>
      </w:r>
      <w:r w:rsidR="00DD5420">
        <w:t xml:space="preserve">Diagram (ook wel bekent als het visgraatdiagram of </w:t>
      </w:r>
      <w:proofErr w:type="spellStart"/>
      <w:r w:rsidR="00DD5420">
        <w:t>Ishikawadiagram</w:t>
      </w:r>
      <w:proofErr w:type="spellEnd"/>
      <w:r w:rsidR="00DD5420">
        <w:t xml:space="preserve">) is een tool die gebruikt wordt om problemen in kaart te brengen. </w:t>
      </w:r>
      <w:r w:rsidR="00296154">
        <w:t xml:space="preserve">Op een visuele wijze </w:t>
      </w:r>
      <w:r w:rsidR="000333B7">
        <w:t>is</w:t>
      </w:r>
      <w:r w:rsidR="00296154">
        <w:t xml:space="preserve"> de relatie gelegd tussen een uitkomst (probleem) en alle factoren (oorzaken) die dit probleem veroorzaken</w:t>
      </w:r>
      <w:r w:rsidR="00C71DB8">
        <w:t xml:space="preserve"> </w:t>
      </w:r>
      <w:sdt>
        <w:sdtPr>
          <w:id w:val="-447163117"/>
          <w:citation/>
        </w:sdtPr>
        <w:sdtContent>
          <w:r w:rsidR="00C71DB8">
            <w:fldChar w:fldCharType="begin"/>
          </w:r>
          <w:r w:rsidR="00C71DB8">
            <w:instrText xml:space="preserve"> CITATION WFo02 \l 1043 </w:instrText>
          </w:r>
          <w:r w:rsidR="00C71DB8">
            <w:fldChar w:fldCharType="separate"/>
          </w:r>
          <w:r w:rsidR="00871FB9">
            <w:rPr>
              <w:noProof/>
            </w:rPr>
            <w:t>(Forrest, 2002)</w:t>
          </w:r>
          <w:r w:rsidR="00C71DB8">
            <w:fldChar w:fldCharType="end"/>
          </w:r>
        </w:sdtContent>
      </w:sdt>
      <w:r w:rsidR="00296154">
        <w:t>. Input voor deze analyse is verkregen uit de verschillende interviews die zijn gehouden met managers en operationele werknemers. De resultaten van deze interviews (die allen gevalideerd zijn)</w:t>
      </w:r>
      <w:r w:rsidR="00E76D76">
        <w:t xml:space="preserve">, zijn weergegeven in </w:t>
      </w:r>
      <w:r w:rsidR="007D33C2">
        <w:t>bijlage IV en V.</w:t>
      </w:r>
      <w:r w:rsidR="00296154">
        <w:t xml:space="preserve"> </w:t>
      </w:r>
    </w:p>
    <w:p w:rsidR="00296154" w:rsidRDefault="00D07F3B" w:rsidP="00946F22">
      <w:r>
        <w:rPr>
          <w:noProof/>
          <w:lang w:eastAsia="nl-NL"/>
        </w:rPr>
        <w:drawing>
          <wp:anchor distT="0" distB="0" distL="114300" distR="114300" simplePos="0" relativeHeight="251719680" behindDoc="0" locked="0" layoutInCell="1" allowOverlap="1" wp14:anchorId="53F583D1" wp14:editId="0CCED5E0">
            <wp:simplePos x="0" y="0"/>
            <wp:positionH relativeFrom="column">
              <wp:posOffset>1949450</wp:posOffset>
            </wp:positionH>
            <wp:positionV relativeFrom="paragraph">
              <wp:posOffset>312420</wp:posOffset>
            </wp:positionV>
            <wp:extent cx="3838575" cy="2174875"/>
            <wp:effectExtent l="0" t="0" r="9525" b="0"/>
            <wp:wrapSquare wrapText="bothSides"/>
            <wp:docPr id="49" name="Afbeelding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38575" cy="2174875"/>
                    </a:xfrm>
                    <a:prstGeom prst="rect">
                      <a:avLst/>
                    </a:prstGeom>
                    <a:noFill/>
                    <a:ln>
                      <a:noFill/>
                    </a:ln>
                  </pic:spPr>
                </pic:pic>
              </a:graphicData>
            </a:graphic>
            <wp14:sizeRelH relativeFrom="page">
              <wp14:pctWidth>0</wp14:pctWidth>
            </wp14:sizeRelH>
            <wp14:sizeRelV relativeFrom="page">
              <wp14:pctHeight>0</wp14:pctHeight>
            </wp14:sizeRelV>
          </wp:anchor>
        </w:drawing>
      </w:r>
      <w:r w:rsidR="00296154">
        <w:br/>
        <w:t>Als eerste zijn de vier cat</w:t>
      </w:r>
      <w:r w:rsidR="009101A7">
        <w:t xml:space="preserve">egorieën bepaald, waarbinnen de uitkomsten van de analyse </w:t>
      </w:r>
      <w:r w:rsidR="005B76AC">
        <w:t xml:space="preserve">zijn </w:t>
      </w:r>
      <w:r w:rsidR="009101A7">
        <w:t xml:space="preserve">beschreven. </w:t>
      </w:r>
      <w:r w:rsidR="00296154">
        <w:t xml:space="preserve">Er is gekozen voor de vier punten: informatie, proces, mens en systeem. De gevonden oorzaken van de </w:t>
      </w:r>
      <w:r w:rsidR="008D759F">
        <w:t xml:space="preserve">lage </w:t>
      </w:r>
      <w:r w:rsidR="00296154">
        <w:t xml:space="preserve">forecast accuracy zijn </w:t>
      </w:r>
      <w:r w:rsidR="009101A7">
        <w:t>visueel weergegeven in figuur 6</w:t>
      </w:r>
      <w:r w:rsidR="00E76D76">
        <w:t>.1</w:t>
      </w:r>
      <w:r w:rsidR="00296154">
        <w:t xml:space="preserve">. </w:t>
      </w:r>
      <w:r w:rsidR="00681DD9">
        <w:t>De resul</w:t>
      </w:r>
      <w:r w:rsidR="009101A7">
        <w:t xml:space="preserve">taten </w:t>
      </w:r>
      <w:r w:rsidR="005B76AC">
        <w:t>zijn</w:t>
      </w:r>
      <w:r w:rsidR="009101A7">
        <w:t xml:space="preserve"> hieronder</w:t>
      </w:r>
      <w:r w:rsidR="00681DD9">
        <w:t xml:space="preserve"> toegelicht.</w:t>
      </w:r>
    </w:p>
    <w:p w:rsidR="00F833A6" w:rsidRDefault="00F833A6" w:rsidP="00681DD9"/>
    <w:p w:rsidR="00A274E9" w:rsidRDefault="00D07F3B" w:rsidP="00681DD9">
      <w:r>
        <w:rPr>
          <w:noProof/>
          <w:lang w:eastAsia="nl-NL"/>
        </w:rPr>
        <mc:AlternateContent>
          <mc:Choice Requires="wps">
            <w:drawing>
              <wp:anchor distT="0" distB="0" distL="114300" distR="114300" simplePos="0" relativeHeight="251661312" behindDoc="0" locked="0" layoutInCell="1" allowOverlap="1" wp14:anchorId="75EFA9E5" wp14:editId="0655A6E3">
                <wp:simplePos x="0" y="0"/>
                <wp:positionH relativeFrom="column">
                  <wp:posOffset>1985645</wp:posOffset>
                </wp:positionH>
                <wp:positionV relativeFrom="paragraph">
                  <wp:posOffset>927100</wp:posOffset>
                </wp:positionV>
                <wp:extent cx="3638550" cy="133350"/>
                <wp:effectExtent l="0" t="0" r="0" b="0"/>
                <wp:wrapSquare wrapText="bothSides"/>
                <wp:docPr id="25" name="Tekstvak 25"/>
                <wp:cNvGraphicFramePr/>
                <a:graphic xmlns:a="http://schemas.openxmlformats.org/drawingml/2006/main">
                  <a:graphicData uri="http://schemas.microsoft.com/office/word/2010/wordprocessingShape">
                    <wps:wsp>
                      <wps:cNvSpPr txBox="1"/>
                      <wps:spPr>
                        <a:xfrm>
                          <a:off x="0" y="0"/>
                          <a:ext cx="3638550" cy="133350"/>
                        </a:xfrm>
                        <a:prstGeom prst="rect">
                          <a:avLst/>
                        </a:prstGeom>
                        <a:solidFill>
                          <a:prstClr val="white"/>
                        </a:solidFill>
                        <a:ln>
                          <a:noFill/>
                        </a:ln>
                        <a:effectLst/>
                      </wps:spPr>
                      <wps:txbx>
                        <w:txbxContent>
                          <w:p w:rsidR="00D177D8" w:rsidRPr="00E21AB3" w:rsidRDefault="00D177D8" w:rsidP="00681DD9">
                            <w:pPr>
                              <w:pStyle w:val="Bijschrift"/>
                              <w:rPr>
                                <w:noProof/>
                                <w:sz w:val="20"/>
                                <w:szCs w:val="20"/>
                                <w:lang w:val="en-GB"/>
                              </w:rPr>
                            </w:pPr>
                            <w:proofErr w:type="spellStart"/>
                            <w:r>
                              <w:rPr>
                                <w:lang w:val="en-GB"/>
                              </w:rPr>
                              <w:t>Figuur</w:t>
                            </w:r>
                            <w:proofErr w:type="spellEnd"/>
                            <w:r>
                              <w:rPr>
                                <w:lang w:val="en-GB"/>
                              </w:rPr>
                              <w:t xml:space="preserve"> 6.1: Cause-Effect-Diagram Forecas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kstvak 25" o:spid="_x0000_s1033" type="#_x0000_t202" style="position:absolute;left:0;text-align:left;margin-left:156.35pt;margin-top:73pt;width:286.5pt;height:1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" stroked="f">
                <v:textbox inset="0,0,0,0">
                  <w:txbxContent>
                    <w:p w:rsidR="00D177D8" w:rsidRPr="00E21AB3" w:rsidRDefault="00D177D8" w:rsidP="00681DD9">
                      <w:pPr>
                        <w:pStyle w:val="Bijschrift"/>
                        <w:rPr>
                          <w:noProof/>
                          <w:sz w:val="20"/>
                          <w:szCs w:val="20"/>
                          <w:lang w:val="en-GB"/>
                        </w:rPr>
                      </w:pPr>
                      <w:proofErr w:type="spellStart"/>
                      <w:r>
                        <w:rPr>
                          <w:lang w:val="en-GB"/>
                        </w:rPr>
                        <w:t>Figuur</w:t>
                      </w:r>
                      <w:proofErr w:type="spellEnd"/>
                      <w:r>
                        <w:rPr>
                          <w:lang w:val="en-GB"/>
                        </w:rPr>
                        <w:t xml:space="preserve"> 6.1: Cause-Effect-Diagram Forecast</w:t>
                      </w:r>
                    </w:p>
                  </w:txbxContent>
                </v:textbox>
                <w10:wrap type="square"/>
              </v:shape>
            </w:pict>
          </mc:Fallback>
        </mc:AlternateContent>
      </w:r>
      <w:r w:rsidR="00A76506">
        <w:t>Uit de analyse blijkt</w:t>
      </w:r>
      <w:r w:rsidR="00625C98">
        <w:t xml:space="preserve"> dat de slechte forecast </w:t>
      </w:r>
      <w:proofErr w:type="spellStart"/>
      <w:r w:rsidR="00625C98">
        <w:t>accuracy</w:t>
      </w:r>
      <w:proofErr w:type="spellEnd"/>
      <w:r w:rsidR="00625C98">
        <w:t xml:space="preserve"> </w:t>
      </w:r>
      <w:r w:rsidR="00E21AB3">
        <w:t>hoofdzakelijk</w:t>
      </w:r>
      <w:r w:rsidR="000333B7">
        <w:t xml:space="preserve"> veroorzaakt wordt</w:t>
      </w:r>
      <w:r w:rsidR="00625C98">
        <w:t xml:space="preserve"> </w:t>
      </w:r>
      <w:r w:rsidR="00A077E8">
        <w:t xml:space="preserve">binnen </w:t>
      </w:r>
      <w:r w:rsidR="00625C98">
        <w:t>de aspecten proces en mens.</w:t>
      </w:r>
      <w:r w:rsidR="00A077E8">
        <w:t xml:space="preserve"> De forecast wordt bepaald door categorie management. De focus van deze afdeling ligt op het maximaliseren van omzet en winst door een zo hoog mogelijke verkoop. Door deze </w:t>
      </w:r>
      <w:proofErr w:type="spellStart"/>
      <w:r w:rsidR="00A077E8">
        <w:t>mindset</w:t>
      </w:r>
      <w:proofErr w:type="spellEnd"/>
      <w:r w:rsidR="00A077E8">
        <w:t xml:space="preserve"> wordt de forecast vaak hoger ingezet, om voldoende voorraad in de filiaal te realiseren. Niet </w:t>
      </w:r>
      <w:proofErr w:type="spellStart"/>
      <w:r w:rsidR="00A077E8">
        <w:t>Category</w:t>
      </w:r>
      <w:proofErr w:type="spellEnd"/>
      <w:r w:rsidR="00A077E8">
        <w:t xml:space="preserve"> Management, maar Supply Chain Management is verantwoordelijk voor de voorraadhoogtes, waardoor </w:t>
      </w:r>
      <w:proofErr w:type="spellStart"/>
      <w:r w:rsidR="00610147">
        <w:t>CatMan</w:t>
      </w:r>
      <w:proofErr w:type="spellEnd"/>
      <w:r w:rsidR="00610147">
        <w:t xml:space="preserve"> </w:t>
      </w:r>
      <w:r w:rsidR="00693F27">
        <w:t xml:space="preserve">niet direct de gevolgen van een niet-accurate forecast ondervindt. </w:t>
      </w:r>
      <w:r w:rsidR="008D759F">
        <w:t>Ook is de werk</w:t>
      </w:r>
      <w:r w:rsidR="00610147">
        <w:t xml:space="preserve">druk hoog bij de afdeling </w:t>
      </w:r>
      <w:proofErr w:type="spellStart"/>
      <w:r w:rsidR="00610147">
        <w:t>CatMan</w:t>
      </w:r>
      <w:proofErr w:type="spellEnd"/>
      <w:r w:rsidR="008D759F">
        <w:t xml:space="preserve"> waardoor beslis</w:t>
      </w:r>
      <w:r w:rsidR="009101A7">
        <w:t>singen overhaast gemaakt worden.</w:t>
      </w:r>
    </w:p>
    <w:p w:rsidR="00A077E8" w:rsidRDefault="00A077E8" w:rsidP="00681DD9"/>
    <w:p w:rsidR="005B0CA8" w:rsidRDefault="008D759F" w:rsidP="00681DD9">
      <w:r>
        <w:t>De</w:t>
      </w:r>
      <w:r w:rsidR="00693F27">
        <w:t xml:space="preserve"> forecast </w:t>
      </w:r>
      <w:r>
        <w:t xml:space="preserve">wordt </w:t>
      </w:r>
      <w:r w:rsidR="00693F27">
        <w:t>bepaald op basis van productkennis, m</w:t>
      </w:r>
      <w:r w:rsidR="00A76506">
        <w:t xml:space="preserve">arktkennis en gevoel. Data worden </w:t>
      </w:r>
      <w:r w:rsidR="00693F27">
        <w:t>niet of na</w:t>
      </w:r>
      <w:r>
        <w:t>uwelijks ingezet</w:t>
      </w:r>
      <w:r w:rsidR="00693F27">
        <w:t xml:space="preserve"> om tot deze beslissing te komen. Er wordt naar promoties uit het verleden gekeken, </w:t>
      </w:r>
      <w:r w:rsidR="00610147">
        <w:t>terwijl de</w:t>
      </w:r>
      <w:r w:rsidR="00693F27">
        <w:t xml:space="preserve"> omstandigheden in het verleden vaak verschillend</w:t>
      </w:r>
      <w:r w:rsidR="00610147">
        <w:t xml:space="preserve"> waren</w:t>
      </w:r>
      <w:r w:rsidR="00693F27">
        <w:t xml:space="preserve">. Een artikel kon begin van een jaar op de voorpagina staan met 30 procent korting, terwijl het artikel in een latere folder middenin de folder stond </w:t>
      </w:r>
      <w:r>
        <w:t xml:space="preserve">afgebeeld </w:t>
      </w:r>
      <w:r w:rsidR="00693F27">
        <w:t>met 10 procent korting. De afzet zal naar alle waarschijnlijkheid hoger liggen in het eerste voorbeeld, waardoor deze data niet representatief</w:t>
      </w:r>
      <w:r w:rsidR="00A76506">
        <w:t xml:space="preserve"> zijn</w:t>
      </w:r>
      <w:r w:rsidR="00610147">
        <w:t xml:space="preserve"> voor de latere folder. Product- </w:t>
      </w:r>
      <w:r w:rsidR="00693F27">
        <w:t>en marktkennis zijn belangrijke aspecten, en moeten absoluu</w:t>
      </w:r>
      <w:r w:rsidR="00610147">
        <w:t>t worden</w:t>
      </w:r>
      <w:r w:rsidR="00693F27">
        <w:t xml:space="preserve"> meegenomen </w:t>
      </w:r>
      <w:r w:rsidR="00610147">
        <w:t>i</w:t>
      </w:r>
      <w:r w:rsidR="00693F27">
        <w:t>n het bepalen van de forecast voor promotieartikelen</w:t>
      </w:r>
      <w:r w:rsidR="00494763">
        <w:t xml:space="preserve">. </w:t>
      </w:r>
      <w:r w:rsidR="008C0C8D">
        <w:t>I</w:t>
      </w:r>
      <w:r w:rsidR="005B76AC">
        <w:t xml:space="preserve">n de </w:t>
      </w:r>
      <w:proofErr w:type="spellStart"/>
      <w:r w:rsidR="005B76AC">
        <w:t>improve</w:t>
      </w:r>
      <w:proofErr w:type="spellEnd"/>
      <w:r w:rsidR="005B76AC">
        <w:t xml:space="preserve"> fase is </w:t>
      </w:r>
      <w:r w:rsidR="00693F27">
        <w:t>onderzocht hoe historische data als inp</w:t>
      </w:r>
      <w:r w:rsidR="00A76506">
        <w:t>ut kunnen</w:t>
      </w:r>
      <w:r w:rsidR="00E21AB3">
        <w:t xml:space="preserve"> dienen voor een nauwkeurigere forecast.</w:t>
      </w:r>
    </w:p>
    <w:p w:rsidR="00972E77" w:rsidRDefault="00972E77" w:rsidP="00482675"/>
    <w:p w:rsidR="00482675" w:rsidRPr="00482675" w:rsidRDefault="00482675" w:rsidP="00482675">
      <w:pPr>
        <w:pStyle w:val="Kop2"/>
      </w:pPr>
      <w:bookmarkStart w:id="45" w:name="_Toc484510733"/>
      <w:r>
        <w:t>Voorraadbeschikbaarheid</w:t>
      </w:r>
      <w:bookmarkEnd w:id="45"/>
    </w:p>
    <w:p w:rsidR="00972E77" w:rsidRDefault="00D07F3B" w:rsidP="00EF5598">
      <w:r>
        <w:rPr>
          <w:noProof/>
          <w:lang w:eastAsia="nl-NL"/>
        </w:rPr>
        <w:drawing>
          <wp:anchor distT="0" distB="0" distL="114300" distR="114300" simplePos="0" relativeHeight="251720704" behindDoc="0" locked="0" layoutInCell="1" allowOverlap="1" wp14:anchorId="1EF00D23" wp14:editId="7A34B3CE">
            <wp:simplePos x="0" y="0"/>
            <wp:positionH relativeFrom="column">
              <wp:posOffset>1937385</wp:posOffset>
            </wp:positionH>
            <wp:positionV relativeFrom="paragraph">
              <wp:posOffset>173355</wp:posOffset>
            </wp:positionV>
            <wp:extent cx="3838575" cy="2181225"/>
            <wp:effectExtent l="0" t="0" r="9525" b="9525"/>
            <wp:wrapSquare wrapText="bothSides"/>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38575" cy="2181225"/>
                    </a:xfrm>
                    <a:prstGeom prst="rect">
                      <a:avLst/>
                    </a:prstGeom>
                    <a:noFill/>
                    <a:ln>
                      <a:noFill/>
                    </a:ln>
                  </pic:spPr>
                </pic:pic>
              </a:graphicData>
            </a:graphic>
            <wp14:sizeRelH relativeFrom="page">
              <wp14:pctWidth>0</wp14:pctWidth>
            </wp14:sizeRelH>
            <wp14:sizeRelV relativeFrom="page">
              <wp14:pctHeight>0</wp14:pctHeight>
            </wp14:sizeRelV>
          </wp:anchor>
        </w:drawing>
      </w:r>
      <w:r w:rsidR="00494763">
        <w:t>De tweede CTQ</w:t>
      </w:r>
      <w:r w:rsidR="00E21AB3">
        <w:t xml:space="preserve"> is de voorraadbeschikbaarheid van de </w:t>
      </w:r>
      <w:r w:rsidR="009226EA">
        <w:t>promotieartikelen</w:t>
      </w:r>
      <w:r w:rsidR="00E21AB3">
        <w:t xml:space="preserve">. In de </w:t>
      </w:r>
      <w:proofErr w:type="spellStart"/>
      <w:r w:rsidR="00E21AB3">
        <w:t>measure</w:t>
      </w:r>
      <w:proofErr w:type="spellEnd"/>
      <w:r w:rsidR="00E21AB3">
        <w:t xml:space="preserve"> fase is </w:t>
      </w:r>
      <w:r w:rsidR="008D759F">
        <w:t xml:space="preserve">geconstateerd </w:t>
      </w:r>
      <w:r w:rsidR="00E21AB3">
        <w:t xml:space="preserve">dat 81 procent van de </w:t>
      </w:r>
      <w:r w:rsidR="008D759F">
        <w:t>promotie</w:t>
      </w:r>
      <w:r w:rsidR="00E21AB3">
        <w:t>artikelen in de jui</w:t>
      </w:r>
      <w:r w:rsidR="009101A7">
        <w:t xml:space="preserve">ste hoeveelheid beschikbaar was </w:t>
      </w:r>
      <w:r w:rsidR="00E21AB3">
        <w:t xml:space="preserve">in het distributiecentrum. Dit is </w:t>
      </w:r>
      <w:r w:rsidR="00972E77">
        <w:t xml:space="preserve">ruim </w:t>
      </w:r>
      <w:r w:rsidR="008D759F">
        <w:t>onder</w:t>
      </w:r>
      <w:r w:rsidR="00972E77">
        <w:t xml:space="preserve"> de norm van 99 procent. Om de oorzaken van dit probleem in k</w:t>
      </w:r>
      <w:r w:rsidR="009101A7">
        <w:t xml:space="preserve">aart te brengen is een </w:t>
      </w:r>
      <w:proofErr w:type="spellStart"/>
      <w:r w:rsidR="009101A7">
        <w:t>Cause</w:t>
      </w:r>
      <w:proofErr w:type="spellEnd"/>
      <w:r w:rsidR="009101A7">
        <w:t>-Effect-</w:t>
      </w:r>
      <w:r w:rsidR="00972E77">
        <w:t>Diagram opgesteld</w:t>
      </w:r>
      <w:r w:rsidR="009101A7">
        <w:t xml:space="preserve"> welke zichtbaar is in figuur 6</w:t>
      </w:r>
      <w:r w:rsidR="00E76D76">
        <w:t>.2</w:t>
      </w:r>
      <w:r w:rsidR="00972E77">
        <w:t>.</w:t>
      </w:r>
      <w:r w:rsidR="003F5D55">
        <w:t xml:space="preserve"> De resultaten uit de interview</w:t>
      </w:r>
      <w:r w:rsidR="007D33C2">
        <w:t>s (bijlage IV en V)</w:t>
      </w:r>
      <w:r w:rsidR="003F5D55">
        <w:t xml:space="preserve"> zijn onder</w:t>
      </w:r>
      <w:r w:rsidR="00494763">
        <w:t>ge</w:t>
      </w:r>
      <w:r w:rsidR="003F5D55">
        <w:t xml:space="preserve">bracht in de categorieën informatie, proces, mens en systeem. </w:t>
      </w:r>
    </w:p>
    <w:p w:rsidR="007D33C2" w:rsidRDefault="007D33C2" w:rsidP="00EF5598"/>
    <w:p w:rsidR="00972E77" w:rsidRDefault="00D07F3B" w:rsidP="007D33C2">
      <w:r>
        <w:rPr>
          <w:noProof/>
          <w:lang w:eastAsia="nl-NL"/>
        </w:rPr>
        <mc:AlternateContent>
          <mc:Choice Requires="wps">
            <w:drawing>
              <wp:anchor distT="0" distB="0" distL="114300" distR="114300" simplePos="0" relativeHeight="251663360" behindDoc="0" locked="0" layoutInCell="1" allowOverlap="1" wp14:anchorId="52E2D999" wp14:editId="63C2B4D9">
                <wp:simplePos x="0" y="0"/>
                <wp:positionH relativeFrom="column">
                  <wp:posOffset>1938020</wp:posOffset>
                </wp:positionH>
                <wp:positionV relativeFrom="paragraph">
                  <wp:posOffset>31750</wp:posOffset>
                </wp:positionV>
                <wp:extent cx="3952875" cy="114300"/>
                <wp:effectExtent l="0" t="0" r="9525" b="0"/>
                <wp:wrapSquare wrapText="bothSides"/>
                <wp:docPr id="26" name="Tekstvak 26"/>
                <wp:cNvGraphicFramePr/>
                <a:graphic xmlns:a="http://schemas.openxmlformats.org/drawingml/2006/main">
                  <a:graphicData uri="http://schemas.microsoft.com/office/word/2010/wordprocessingShape">
                    <wps:wsp>
                      <wps:cNvSpPr txBox="1"/>
                      <wps:spPr>
                        <a:xfrm>
                          <a:off x="0" y="0"/>
                          <a:ext cx="3952875" cy="114300"/>
                        </a:xfrm>
                        <a:prstGeom prst="rect">
                          <a:avLst/>
                        </a:prstGeom>
                        <a:solidFill>
                          <a:prstClr val="white"/>
                        </a:solidFill>
                        <a:ln>
                          <a:noFill/>
                        </a:ln>
                        <a:effectLst/>
                      </wps:spPr>
                      <wps:txbx>
                        <w:txbxContent>
                          <w:p w:rsidR="00D177D8" w:rsidRPr="00D63B60" w:rsidRDefault="00D177D8" w:rsidP="00972E77">
                            <w:pPr>
                              <w:pStyle w:val="Bijschrift"/>
                              <w:rPr>
                                <w:noProof/>
                                <w:sz w:val="20"/>
                                <w:szCs w:val="20"/>
                              </w:rPr>
                            </w:pPr>
                            <w:r>
                              <w:t xml:space="preserve">Figuur 6.2: </w:t>
                            </w:r>
                            <w:proofErr w:type="spellStart"/>
                            <w:r>
                              <w:t>Cause</w:t>
                            </w:r>
                            <w:proofErr w:type="spellEnd"/>
                            <w:r>
                              <w:t>-Effect-Diagram Voorraadbeschikbaarhei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kstvak 26" o:spid="_x0000_s1034" type="#_x0000_t202" style="position:absolute;left:0;text-align:left;margin-left:152.6pt;margin-top:2.5pt;width:311.25pt;height:9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" stroked="f">
                <v:textbox inset="0,0,0,0">
                  <w:txbxContent>
                    <w:p w:rsidR="00D177D8" w:rsidRPr="00D63B60" w:rsidRDefault="00D177D8" w:rsidP="00972E77">
                      <w:pPr>
                        <w:pStyle w:val="Bijschrift"/>
                        <w:rPr>
                          <w:noProof/>
                          <w:sz w:val="20"/>
                          <w:szCs w:val="20"/>
                        </w:rPr>
                      </w:pPr>
                      <w:r>
                        <w:t xml:space="preserve">Figuur 6.2: </w:t>
                      </w:r>
                      <w:proofErr w:type="spellStart"/>
                      <w:r>
                        <w:t>Cause</w:t>
                      </w:r>
                      <w:proofErr w:type="spellEnd"/>
                      <w:r>
                        <w:t>-Effect-Diagram Voorraadbeschikbaarheid</w:t>
                      </w:r>
                    </w:p>
                  </w:txbxContent>
                </v:textbox>
                <w10:wrap type="square"/>
              </v:shape>
            </w:pict>
          </mc:Fallback>
        </mc:AlternateContent>
      </w:r>
      <w:r w:rsidR="00006670">
        <w:t>Uit de</w:t>
      </w:r>
      <w:r w:rsidR="007D33C2">
        <w:t xml:space="preserve"> analyse blijkt dat de relatief </w:t>
      </w:r>
      <w:r w:rsidR="00006670">
        <w:t>lage voorraadbes</w:t>
      </w:r>
      <w:r w:rsidR="00FA09FB">
        <w:t xml:space="preserve">chikbaarheid </w:t>
      </w:r>
      <w:r w:rsidR="000333B7">
        <w:t>is</w:t>
      </w:r>
      <w:r w:rsidR="00494763">
        <w:t xml:space="preserve"> veroorzaakt door een aantal oorzake</w:t>
      </w:r>
      <w:r w:rsidR="00FA09FB">
        <w:t>n binnen elk van de vier aspecten. Hieron</w:t>
      </w:r>
      <w:r w:rsidR="009101A7">
        <w:t xml:space="preserve">der </w:t>
      </w:r>
      <w:r w:rsidR="005B76AC">
        <w:t xml:space="preserve">zijn </w:t>
      </w:r>
      <w:r w:rsidR="009101A7">
        <w:t xml:space="preserve">de belangrijkste </w:t>
      </w:r>
      <w:r w:rsidR="005B76AC">
        <w:t>problemen verder</w:t>
      </w:r>
      <w:r w:rsidR="00FA09FB">
        <w:t xml:space="preserve"> toegelicht. Er wordt echter verder</w:t>
      </w:r>
      <w:r w:rsidR="005B76AC">
        <w:t xml:space="preserve"> niet</w:t>
      </w:r>
      <w:r w:rsidR="00FA09FB">
        <w:t xml:space="preserve"> inge</w:t>
      </w:r>
      <w:r w:rsidR="008D759F">
        <w:t xml:space="preserve">gaan op de </w:t>
      </w:r>
      <w:r w:rsidR="008D759F">
        <w:lastRenderedPageBreak/>
        <w:t xml:space="preserve">problemen met </w:t>
      </w:r>
      <w:r w:rsidR="009101A7">
        <w:t>betrekking tot het systeem</w:t>
      </w:r>
      <w:r w:rsidR="00F661FC">
        <w:t>. Hier wordt momenteel aan gewerkt met de</w:t>
      </w:r>
      <w:r w:rsidR="008D759F">
        <w:t xml:space="preserve"> softwareleverancier Slimstock.</w:t>
      </w:r>
    </w:p>
    <w:p w:rsidR="00F661FC" w:rsidRDefault="00F661FC" w:rsidP="00EF5598"/>
    <w:p w:rsidR="00F661FC" w:rsidRDefault="00F661FC" w:rsidP="00EF5598">
      <w:r>
        <w:t xml:space="preserve">Eén van de punten die door iedere geïnterviewde werd benoemd is dat de informatie uit de </w:t>
      </w:r>
      <w:r w:rsidR="00A46FFE">
        <w:t>100-procent</w:t>
      </w:r>
      <w:r>
        <w:t xml:space="preserve"> aan</w:t>
      </w:r>
      <w:r w:rsidR="008D759F">
        <w:t>tallen pas laat beschikbaar komt</w:t>
      </w:r>
      <w:r w:rsidR="009101A7">
        <w:t>, waardoor vaak pas</w:t>
      </w:r>
      <w:r>
        <w:t xml:space="preserve"> </w:t>
      </w:r>
      <w:r w:rsidR="009101A7">
        <w:t xml:space="preserve">op het allerlaatste moment </w:t>
      </w:r>
      <w:r>
        <w:t xml:space="preserve">wordt besteld. De </w:t>
      </w:r>
      <w:r w:rsidR="00A46FFE">
        <w:t>100-procent</w:t>
      </w:r>
      <w:r>
        <w:t xml:space="preserve"> aantallen zijn de definitieve aantallen die benodigd zijn om de uitstroom naar de </w:t>
      </w:r>
      <w:r w:rsidR="00777E1D">
        <w:t>filialen</w:t>
      </w:r>
      <w:r>
        <w:t xml:space="preserve"> te kunnen realiseren</w:t>
      </w:r>
      <w:r w:rsidR="00FF5B90">
        <w:t>. Als de levertijd</w:t>
      </w:r>
      <w:r w:rsidR="00641EA8">
        <w:t xml:space="preserve"> één week is, wordt de order momenteel </w:t>
      </w:r>
      <w:r w:rsidR="00FF5B90">
        <w:t xml:space="preserve">ook </w:t>
      </w:r>
      <w:r w:rsidR="00641EA8">
        <w:t xml:space="preserve">één week vooraf ingeschoten. </w:t>
      </w:r>
      <w:r>
        <w:t xml:space="preserve">Op het moment dat de leverancier, door welke omstandigheid dan ook, deze </w:t>
      </w:r>
      <w:r w:rsidR="004339EB">
        <w:t>hoge promotie</w:t>
      </w:r>
      <w:r>
        <w:t>aantallen niet kan waarmaken</w:t>
      </w:r>
      <w:r w:rsidR="00A76506">
        <w:t>,</w:t>
      </w:r>
      <w:r w:rsidR="00641EA8">
        <w:t xml:space="preserve"> is er geen ruimte meer</w:t>
      </w:r>
      <w:r>
        <w:t xml:space="preserve"> om hierop te reageren. Met dit laatste wordt bedoeld, dat er </w:t>
      </w:r>
      <w:r w:rsidR="008D759F">
        <w:t>ook g</w:t>
      </w:r>
      <w:r>
        <w:t>een vervangend artike</w:t>
      </w:r>
      <w:r w:rsidR="00641EA8">
        <w:t>l</w:t>
      </w:r>
      <w:r w:rsidR="00777E1D">
        <w:t xml:space="preserve"> meer</w:t>
      </w:r>
      <w:r w:rsidR="00641EA8">
        <w:t xml:space="preserve"> in de folder kan worden geplaatst. Op het moment dat de leverancier </w:t>
      </w:r>
      <w:r w:rsidR="008D759F">
        <w:t>zijn lever</w:t>
      </w:r>
      <w:r w:rsidR="00A76506">
        <w:t xml:space="preserve">aantallen niet kan waarmaken, </w:t>
      </w:r>
      <w:r w:rsidR="00641EA8">
        <w:t xml:space="preserve">kan de juiste voorraadbeschikbaarheid </w:t>
      </w:r>
      <w:r w:rsidR="00494763">
        <w:t xml:space="preserve">ook </w:t>
      </w:r>
      <w:r w:rsidR="00641EA8">
        <w:t>niet worden gerealiseerd.</w:t>
      </w:r>
    </w:p>
    <w:p w:rsidR="00641EA8" w:rsidRDefault="00641EA8" w:rsidP="00EF5598"/>
    <w:p w:rsidR="00F7731E" w:rsidRDefault="00641EA8" w:rsidP="00EF5598">
      <w:r>
        <w:t>Een ander probleem, wat blijkt uit de interviews, is dat er geen uniforme werkwijze</w:t>
      </w:r>
      <w:r w:rsidR="00777E1D">
        <w:t xml:space="preserve"> beschikbaar</w:t>
      </w:r>
      <w:r>
        <w:t xml:space="preserve"> is om te bepalen </w:t>
      </w:r>
      <w:r w:rsidR="00F7731E">
        <w:t>hoeveel er besteld moet worden. Ve</w:t>
      </w:r>
      <w:r w:rsidR="008D759F">
        <w:t>rschillen</w:t>
      </w:r>
      <w:r w:rsidR="00494763">
        <w:t>de interpretaties leiden tot</w:t>
      </w:r>
      <w:r w:rsidR="008D759F">
        <w:t xml:space="preserve"> variaties</w:t>
      </w:r>
      <w:r w:rsidR="00F7731E">
        <w:t xml:space="preserve"> en </w:t>
      </w:r>
      <w:r w:rsidR="008D759F">
        <w:t>onzekerheden</w:t>
      </w:r>
      <w:r w:rsidR="00777E1D">
        <w:t xml:space="preserve"> in de uitkomst van een proces, hetgeen juist door </w:t>
      </w:r>
      <w:r w:rsidR="00F7731E">
        <w:t xml:space="preserve">middel </w:t>
      </w:r>
      <w:r w:rsidR="001A3DAC">
        <w:t>van Six Sigma gereduceerd</w:t>
      </w:r>
      <w:r w:rsidR="00F7731E">
        <w:t xml:space="preserve"> moet worden om een constante kwaliteit (voorraadbeschikbaarheid) te kunnen waarborg</w:t>
      </w:r>
      <w:r w:rsidR="00C71DB8">
        <w:t xml:space="preserve">en </w:t>
      </w:r>
      <w:sdt>
        <w:sdtPr>
          <w:id w:val="359407023"/>
          <w:citation/>
        </w:sdtPr>
        <w:sdtContent>
          <w:r w:rsidR="00C71DB8">
            <w:fldChar w:fldCharType="begin"/>
          </w:r>
          <w:r w:rsidR="00C71DB8">
            <w:instrText xml:space="preserve"> CITATION WFo02 \l 1043 </w:instrText>
          </w:r>
          <w:r w:rsidR="00C71DB8">
            <w:fldChar w:fldCharType="separate"/>
          </w:r>
          <w:r w:rsidR="00871FB9">
            <w:rPr>
              <w:noProof/>
            </w:rPr>
            <w:t>(Forrest, 2002)</w:t>
          </w:r>
          <w:r w:rsidR="00C71DB8">
            <w:fldChar w:fldCharType="end"/>
          </w:r>
        </w:sdtContent>
      </w:sdt>
      <w:r w:rsidR="00C71DB8">
        <w:t>.</w:t>
      </w:r>
    </w:p>
    <w:p w:rsidR="00F7731E" w:rsidRDefault="00F7731E" w:rsidP="00EF5598"/>
    <w:p w:rsidR="00F7731E" w:rsidRDefault="00F7731E" w:rsidP="00EF5598">
      <w:r>
        <w:t>Onder de categorie informatie zijn de factoren weergegeven die meegenomen moeten worden</w:t>
      </w:r>
      <w:r w:rsidR="00F93A2E">
        <w:t xml:space="preserve"> in het bepalen van de bestelhoeveelheid. Omdat er geen standaard werkwijze voor dit proces is, houdt niet elke </w:t>
      </w:r>
      <w:proofErr w:type="spellStart"/>
      <w:r w:rsidR="00F93A2E">
        <w:t>supply</w:t>
      </w:r>
      <w:proofErr w:type="spellEnd"/>
      <w:r w:rsidR="00F93A2E">
        <w:t xml:space="preserve"> chain planner per definitie rekening met deze factoren. Hieronder </w:t>
      </w:r>
      <w:r w:rsidR="007E4212">
        <w:t>is</w:t>
      </w:r>
      <w:r w:rsidR="00F93A2E">
        <w:t xml:space="preserve"> elke factor kort toegelicht:</w:t>
      </w:r>
    </w:p>
    <w:p w:rsidR="00F93A2E" w:rsidRDefault="00F93A2E" w:rsidP="002A0A40">
      <w:pPr>
        <w:pStyle w:val="Lijstalinea"/>
        <w:numPr>
          <w:ilvl w:val="0"/>
          <w:numId w:val="16"/>
        </w:numPr>
      </w:pPr>
      <w:r>
        <w:t xml:space="preserve">De </w:t>
      </w:r>
      <w:r w:rsidRPr="00A76506">
        <w:rPr>
          <w:b/>
        </w:rPr>
        <w:t>le</w:t>
      </w:r>
      <w:r w:rsidRPr="00F93A2E">
        <w:rPr>
          <w:b/>
        </w:rPr>
        <w:t>vertijd</w:t>
      </w:r>
      <w:r>
        <w:t xml:space="preserve"> bepaald op welk moment de inkooporder geplaatst moet worden. Op het moment dat de levertijd acht weken is, moet de inkooporder uiterlijk acht weken voor start uitlevering geplaatst zijn. </w:t>
      </w:r>
    </w:p>
    <w:p w:rsidR="00F93A2E" w:rsidRDefault="00F93A2E" w:rsidP="002A0A40">
      <w:pPr>
        <w:pStyle w:val="Lijstalinea"/>
        <w:numPr>
          <w:ilvl w:val="0"/>
          <w:numId w:val="16"/>
        </w:numPr>
      </w:pPr>
      <w:r>
        <w:t xml:space="preserve">De </w:t>
      </w:r>
      <w:r>
        <w:rPr>
          <w:b/>
        </w:rPr>
        <w:t xml:space="preserve">ketenvoorraad </w:t>
      </w:r>
      <w:r>
        <w:t>bepaald hoeveel stuks er nodig is om de forecast te kunnen realiseren. De ketenvoorraad bestaat uit voorraad op het distributiecentrum en in de filialen. Op het moment dat de forecast 3</w:t>
      </w:r>
      <w:r w:rsidR="00494763">
        <w:t>.</w:t>
      </w:r>
      <w:r>
        <w:t>000 is en er nog 5</w:t>
      </w:r>
      <w:r w:rsidR="00494763">
        <w:t>.</w:t>
      </w:r>
      <w:r>
        <w:t xml:space="preserve">000 in het distributiecentrum en de filialen beschikbaar is, </w:t>
      </w:r>
      <w:r w:rsidR="00494763">
        <w:t>is het niet noodzakelijk om bij te bestellen aangezien de voorraad to</w:t>
      </w:r>
      <w:r w:rsidR="00D07F3B">
        <w:t>ereikend</w:t>
      </w:r>
      <w:r>
        <w:t xml:space="preserve"> is </w:t>
      </w:r>
      <w:r w:rsidR="00494763">
        <w:t>om de promotieafzet</w:t>
      </w:r>
      <w:r>
        <w:t xml:space="preserve"> te kunnen realiseren.</w:t>
      </w:r>
    </w:p>
    <w:p w:rsidR="00F93A2E" w:rsidRDefault="00F93A2E" w:rsidP="002A0A40">
      <w:pPr>
        <w:pStyle w:val="Lijstalinea"/>
        <w:numPr>
          <w:ilvl w:val="0"/>
          <w:numId w:val="16"/>
        </w:numPr>
      </w:pPr>
      <w:r>
        <w:t xml:space="preserve">De </w:t>
      </w:r>
      <w:r w:rsidRPr="00A76506">
        <w:rPr>
          <w:b/>
        </w:rPr>
        <w:t>ve</w:t>
      </w:r>
      <w:r w:rsidRPr="003803D0">
        <w:rPr>
          <w:b/>
        </w:rPr>
        <w:t xml:space="preserve">rpakkingseenheid (BE) </w:t>
      </w:r>
      <w:r>
        <w:t>geeft aan per hoeveel consumenteneenheden een product verpakt zit. Stel product X heeft een verwachte verkoop (forecast) van 1</w:t>
      </w:r>
      <w:r w:rsidR="0000115B">
        <w:t>.</w:t>
      </w:r>
      <w:r>
        <w:t>100 stuks en zit</w:t>
      </w:r>
      <w:r w:rsidR="00777E1D">
        <w:t xml:space="preserve"> verpakt per drie stuks. Om elk filiaal te belevering is er al 511 (filialen) x</w:t>
      </w:r>
      <w:r w:rsidR="00E3615E">
        <w:t xml:space="preserve"> drie = 1</w:t>
      </w:r>
      <w:r w:rsidR="0000115B">
        <w:t>.</w:t>
      </w:r>
      <w:r w:rsidR="00E3615E">
        <w:t>533</w:t>
      </w:r>
      <w:r>
        <w:t xml:space="preserve"> stuks nodig om de forecast te realiseren.</w:t>
      </w:r>
    </w:p>
    <w:p w:rsidR="003803D0" w:rsidRDefault="003803D0" w:rsidP="002A0A40">
      <w:pPr>
        <w:pStyle w:val="Lijstalinea"/>
        <w:numPr>
          <w:ilvl w:val="0"/>
          <w:numId w:val="16"/>
        </w:numPr>
      </w:pPr>
      <w:r>
        <w:t xml:space="preserve">De </w:t>
      </w:r>
      <w:r>
        <w:rPr>
          <w:b/>
        </w:rPr>
        <w:t xml:space="preserve">minimale bestelhoeveelheid (MOQ) </w:t>
      </w:r>
      <w:r w:rsidR="00777E1D">
        <w:t>geeft aan per hoeveel consumenteneenheden een artikel bij de leverancier besteld moet worden.</w:t>
      </w:r>
    </w:p>
    <w:p w:rsidR="00972E77" w:rsidRDefault="00972E77" w:rsidP="00EF5598"/>
    <w:p w:rsidR="00DC00BC" w:rsidRDefault="005B0CA8" w:rsidP="00DC00BC">
      <w:pPr>
        <w:pStyle w:val="Kop2"/>
      </w:pPr>
      <w:bookmarkStart w:id="46" w:name="_Toc484510734"/>
      <w:r>
        <w:t>Voorraadopbouw als gevolg van promoties</w:t>
      </w:r>
      <w:bookmarkEnd w:id="46"/>
    </w:p>
    <w:p w:rsidR="00416F5F" w:rsidRDefault="00FF5B90" w:rsidP="00DC00BC">
      <w:r>
        <w:t xml:space="preserve">In de </w:t>
      </w:r>
      <w:proofErr w:type="spellStart"/>
      <w:r>
        <w:t>measure</w:t>
      </w:r>
      <w:proofErr w:type="spellEnd"/>
      <w:r>
        <w:t xml:space="preserve"> fase zijn de </w:t>
      </w:r>
      <w:r w:rsidR="00777E1D">
        <w:t>restvoorraadkosten</w:t>
      </w:r>
      <w:r w:rsidR="00494763">
        <w:t>, als gevolg van de overbleven voorraad na afloop van een promotie, berekend</w:t>
      </w:r>
      <w:r w:rsidR="00777E1D">
        <w:t>.</w:t>
      </w:r>
      <w:r w:rsidR="0050102F">
        <w:t xml:space="preserve"> Vervolgens is over deze restvoorraadkosten</w:t>
      </w:r>
      <w:r w:rsidR="00A109A2">
        <w:t xml:space="preserve"> het totaal </w:t>
      </w:r>
      <w:proofErr w:type="spellStart"/>
      <w:r w:rsidR="00A109A2">
        <w:t>overvoorraadkosten</w:t>
      </w:r>
      <w:proofErr w:type="spellEnd"/>
      <w:r w:rsidR="00A109A2">
        <w:t xml:space="preserve"> berekend. De</w:t>
      </w:r>
      <w:r w:rsidR="00494763">
        <w:t xml:space="preserve">ze overvoorraad vormt het deel van de restvoorraad, </w:t>
      </w:r>
      <w:r w:rsidR="00A109A2">
        <w:t>welke langer dan vier weken baselineafzet cov</w:t>
      </w:r>
      <w:r w:rsidR="00494763">
        <w:t xml:space="preserve">ert, en daarmee niet aan de norm </w:t>
      </w:r>
      <w:r w:rsidR="00A109A2">
        <w:t xml:space="preserve">voldoet. </w:t>
      </w:r>
      <w:r w:rsidR="00777E1D">
        <w:t xml:space="preserve">Voor deze CTQ is geen </w:t>
      </w:r>
      <w:proofErr w:type="spellStart"/>
      <w:r w:rsidR="00777E1D">
        <w:t>Cause</w:t>
      </w:r>
      <w:proofErr w:type="spellEnd"/>
      <w:r w:rsidR="00777E1D">
        <w:t>-Effect-</w:t>
      </w:r>
      <w:r w:rsidR="00A109A2">
        <w:t>Diagram opgesteld</w:t>
      </w:r>
      <w:r w:rsidR="00A76506">
        <w:t>,</w:t>
      </w:r>
      <w:r w:rsidR="00A109A2">
        <w:t xml:space="preserve"> omdat deze rest- en overvoorraad wordt veroorzaakt door CTQ één en</w:t>
      </w:r>
      <w:r w:rsidR="007E4212">
        <w:t xml:space="preserve"> twee. Enerzijds wordt</w:t>
      </w:r>
      <w:r w:rsidR="00A109A2">
        <w:t xml:space="preserve"> rest- en </w:t>
      </w:r>
      <w:proofErr w:type="spellStart"/>
      <w:r w:rsidR="00A109A2">
        <w:t>overvoorraad</w:t>
      </w:r>
      <w:proofErr w:type="spellEnd"/>
      <w:r w:rsidR="00A109A2">
        <w:t xml:space="preserve"> gecreëerd doordat de forecast accuracy laag is. Aantallen worden te hoog voorspeld, </w:t>
      </w:r>
      <w:r w:rsidR="00D14085">
        <w:t>vervolgens worden deze aantallen ingekocht, waardoor er uiteindelijk voorraad overblijft. E</w:t>
      </w:r>
      <w:r w:rsidR="00777E1D">
        <w:t>en logisch</w:t>
      </w:r>
      <w:r w:rsidR="00A109A2">
        <w:t xml:space="preserve"> gevolg van restvoorraad</w:t>
      </w:r>
      <w:r w:rsidR="00777E1D">
        <w:t>opbouw</w:t>
      </w:r>
      <w:r w:rsidR="00D14085">
        <w:t>. Daarnaast is</w:t>
      </w:r>
      <w:r w:rsidR="002B4A06">
        <w:t xml:space="preserve"> het huidige bestelproces een oorzaak voor rest- en overvoorraden. D</w:t>
      </w:r>
      <w:r w:rsidR="00D14085">
        <w:t>o</w:t>
      </w:r>
      <w:r w:rsidR="002B4A06">
        <w:t xml:space="preserve">or het missen van </w:t>
      </w:r>
      <w:r w:rsidR="00D14085">
        <w:t xml:space="preserve">een </w:t>
      </w:r>
      <w:r w:rsidR="002B4A06">
        <w:t xml:space="preserve">uniforme werkwijze en </w:t>
      </w:r>
      <w:r w:rsidR="00D14085">
        <w:t>het te laat bestellen, worden promotieaantallen vaak te laag of te hoog besteld.</w:t>
      </w:r>
    </w:p>
    <w:p w:rsidR="002B4A06" w:rsidRDefault="002B4A06" w:rsidP="00DC00BC"/>
    <w:p w:rsidR="002B4A06" w:rsidRPr="002B4A06" w:rsidRDefault="00A33C68" w:rsidP="00DC00BC">
      <w:r>
        <w:t xml:space="preserve">In de </w:t>
      </w:r>
      <w:proofErr w:type="spellStart"/>
      <w:r>
        <w:t>improve</w:t>
      </w:r>
      <w:proofErr w:type="spellEnd"/>
      <w:r>
        <w:t xml:space="preserve"> fase zijn</w:t>
      </w:r>
      <w:r w:rsidR="002B4A06">
        <w:t xml:space="preserve"> </w:t>
      </w:r>
      <w:r w:rsidR="002B4A06">
        <w:rPr>
          <w:b/>
        </w:rPr>
        <w:t xml:space="preserve">geen </w:t>
      </w:r>
      <w:r>
        <w:t xml:space="preserve">verbetervoorstellen </w:t>
      </w:r>
      <w:r w:rsidR="005C46FE">
        <w:t xml:space="preserve">uitgewerkt voor deze CTQ. Een verbetering </w:t>
      </w:r>
      <w:r>
        <w:t xml:space="preserve">van CTQ één en twee resulteert in een reductie van de rest- en </w:t>
      </w:r>
      <w:proofErr w:type="spellStart"/>
      <w:r>
        <w:t>overvoorraden</w:t>
      </w:r>
      <w:proofErr w:type="spellEnd"/>
      <w:r w:rsidR="005C46FE">
        <w:t xml:space="preserve">. De verbetering van deze CTQ </w:t>
      </w:r>
      <w:r w:rsidR="00D14085">
        <w:t>is aangetoond door middel van</w:t>
      </w:r>
      <w:r w:rsidR="005C46FE">
        <w:t xml:space="preserve"> de kosten-batenanalyse.</w:t>
      </w:r>
    </w:p>
    <w:p w:rsidR="00D07F3B" w:rsidRDefault="00D07F3B" w:rsidP="00DC00BC"/>
    <w:p w:rsidR="00DC00BC" w:rsidRPr="00DC00BC" w:rsidRDefault="00DC00BC" w:rsidP="00616CE5">
      <w:pPr>
        <w:pStyle w:val="Kop2"/>
      </w:pPr>
      <w:bookmarkStart w:id="47" w:name="_Toc484510735"/>
      <w:r>
        <w:t>Conclusie</w:t>
      </w:r>
      <w:bookmarkEnd w:id="47"/>
    </w:p>
    <w:p w:rsidR="003C1707" w:rsidRDefault="003C1707" w:rsidP="003C1707">
      <w:r>
        <w:t xml:space="preserve">In de </w:t>
      </w:r>
      <w:proofErr w:type="spellStart"/>
      <w:r>
        <w:t>improve</w:t>
      </w:r>
      <w:proofErr w:type="spellEnd"/>
      <w:r>
        <w:t xml:space="preserve"> fase z</w:t>
      </w:r>
      <w:r w:rsidR="00A33C68">
        <w:t>ijn geen</w:t>
      </w:r>
      <w:r>
        <w:t xml:space="preserve"> verbetervoorstellen aangedragen ter verb</w:t>
      </w:r>
      <w:r w:rsidR="00777E1D">
        <w:t xml:space="preserve">etering van het forecast en </w:t>
      </w:r>
      <w:r>
        <w:t xml:space="preserve">bestelproces. Op het gebied van </w:t>
      </w:r>
      <w:proofErr w:type="spellStart"/>
      <w:r>
        <w:t>forecasting</w:t>
      </w:r>
      <w:proofErr w:type="spellEnd"/>
      <w:r>
        <w:t xml:space="preserve"> </w:t>
      </w:r>
      <w:r w:rsidR="00A33C68">
        <w:t>wordt</w:t>
      </w:r>
      <w:r w:rsidR="00CD3DEE" w:rsidRPr="003222E7">
        <w:t xml:space="preserve"> onderzocht hoe </w:t>
      </w:r>
      <w:r w:rsidR="007D33C2">
        <w:t xml:space="preserve">historische </w:t>
      </w:r>
      <w:r w:rsidR="00CD3DEE" w:rsidRPr="003222E7">
        <w:t>data</w:t>
      </w:r>
      <w:r>
        <w:t xml:space="preserve"> </w:t>
      </w:r>
      <w:r w:rsidR="00CD3DEE" w:rsidRPr="003222E7">
        <w:t>als input kan dienen voor</w:t>
      </w:r>
      <w:r w:rsidR="003222E7" w:rsidRPr="003222E7">
        <w:t xml:space="preserve"> een nauwkeurigere forecast.</w:t>
      </w:r>
      <w:r w:rsidR="00FF5B90">
        <w:t xml:space="preserve"> In de </w:t>
      </w:r>
      <w:proofErr w:type="spellStart"/>
      <w:r w:rsidR="00FF5B90">
        <w:t>improve</w:t>
      </w:r>
      <w:proofErr w:type="spellEnd"/>
      <w:r w:rsidR="00FF5B90">
        <w:t xml:space="preserve"> fase </w:t>
      </w:r>
      <w:r w:rsidR="00A33C68">
        <w:t>wordt</w:t>
      </w:r>
      <w:r w:rsidR="00FF5B90">
        <w:t xml:space="preserve"> onderzocht op welk moment </w:t>
      </w:r>
      <w:r w:rsidR="00A76506">
        <w:t xml:space="preserve">en hoeveel er besteld moet worden, </w:t>
      </w:r>
      <w:r w:rsidR="00D14085">
        <w:t xml:space="preserve">met als doel </w:t>
      </w:r>
      <w:r>
        <w:t>de voorraadbeschikbaarheid te verhogen. Een verbetering van beide processen zal moeten resulteren in een verlaging v</w:t>
      </w:r>
      <w:r w:rsidR="00D14085">
        <w:t>an rest- en overvoorraden (CTQ drie</w:t>
      </w:r>
      <w:r>
        <w:t>) welke in de kosten-</w:t>
      </w:r>
      <w:r w:rsidR="00777E1D">
        <w:t xml:space="preserve">batenanalyse </w:t>
      </w:r>
      <w:r w:rsidR="007E4212">
        <w:t xml:space="preserve">is </w:t>
      </w:r>
      <w:r w:rsidR="00D14085">
        <w:t>uitgewerkt.</w:t>
      </w:r>
    </w:p>
    <w:p w:rsidR="00497C75" w:rsidRDefault="00D91310" w:rsidP="003C1707">
      <w:pPr>
        <w:pStyle w:val="Kop1"/>
      </w:pPr>
      <w:r>
        <w:br w:type="column"/>
      </w:r>
      <w:bookmarkStart w:id="48" w:name="_Toc484510736"/>
      <w:proofErr w:type="spellStart"/>
      <w:r>
        <w:lastRenderedPageBreak/>
        <w:t>Improve</w:t>
      </w:r>
      <w:proofErr w:type="spellEnd"/>
      <w:r>
        <w:t xml:space="preserve"> </w:t>
      </w:r>
      <w:r w:rsidR="00191E59">
        <w:t xml:space="preserve">CTQ 1: </w:t>
      </w:r>
      <w:r>
        <w:t>Forecast Accuracy</w:t>
      </w:r>
      <w:bookmarkEnd w:id="48"/>
    </w:p>
    <w:p w:rsidR="00191E59" w:rsidRDefault="000666C8" w:rsidP="00CD2B8D">
      <w:r>
        <w:t xml:space="preserve">De </w:t>
      </w:r>
      <w:proofErr w:type="spellStart"/>
      <w:r>
        <w:t>improve</w:t>
      </w:r>
      <w:proofErr w:type="spellEnd"/>
      <w:r>
        <w:t xml:space="preserve"> fase heeft als doel om de gevonden knelpunten uit de </w:t>
      </w:r>
      <w:r w:rsidR="00772BF8">
        <w:t xml:space="preserve">huidige situatie te elimineren. Dit vereist een creatie, evaluatie en selectie van mogelijke oplossingen. </w:t>
      </w:r>
      <w:r w:rsidR="00D14085">
        <w:t>In dit onderzoek staan twee onderwerpen centraal:</w:t>
      </w:r>
      <w:r w:rsidR="00772BF8">
        <w:t xml:space="preserve"> </w:t>
      </w:r>
      <w:r w:rsidR="00D14085">
        <w:t xml:space="preserve">het verbeteren van de forecast </w:t>
      </w:r>
      <w:proofErr w:type="spellStart"/>
      <w:r w:rsidR="00D14085">
        <w:t>accuracy</w:t>
      </w:r>
      <w:proofErr w:type="spellEnd"/>
      <w:r w:rsidR="00D14085">
        <w:t xml:space="preserve"> en het bestelproces voor promoties. Om deze reden worden beide onderwerpen in ee</w:t>
      </w:r>
      <w:r w:rsidR="00772BF8">
        <w:t xml:space="preserve">n afzonderlijk hoofdstuk toegelicht. </w:t>
      </w:r>
      <w:r w:rsidR="00F2665D">
        <w:t>In dit hoofd</w:t>
      </w:r>
      <w:r w:rsidR="00191E59">
        <w:t xml:space="preserve">stuk </w:t>
      </w:r>
      <w:r w:rsidR="00405DDE">
        <w:t>is</w:t>
      </w:r>
      <w:r w:rsidR="00191E59">
        <w:t xml:space="preserve"> de oplossing </w:t>
      </w:r>
      <w:r w:rsidR="00FA0FA5">
        <w:t>voor de forecast accur</w:t>
      </w:r>
      <w:r w:rsidR="00A76506">
        <w:t>acy beschreven. Achtereenvolgens</w:t>
      </w:r>
      <w:r w:rsidR="00FA0FA5">
        <w:t xml:space="preserve"> </w:t>
      </w:r>
      <w:r w:rsidR="00405DDE">
        <w:t xml:space="preserve">is </w:t>
      </w:r>
      <w:r w:rsidR="00FA0FA5">
        <w:t>ingegaan op het doel van de verbetering, promotie karakteristieken, onderzochte scenario’s, keuze en toepass</w:t>
      </w:r>
      <w:r w:rsidR="00D14085">
        <w:t>ing van het beste scenario en het</w:t>
      </w:r>
      <w:r w:rsidR="00FA0FA5">
        <w:t xml:space="preserve"> implementatieplan.</w:t>
      </w:r>
    </w:p>
    <w:p w:rsidR="00F2665D" w:rsidRDefault="00F2665D" w:rsidP="00CD2B8D"/>
    <w:p w:rsidR="00F2665D" w:rsidRDefault="00F2665D" w:rsidP="00CD2B8D">
      <w:pPr>
        <w:pStyle w:val="Kop2"/>
      </w:pPr>
      <w:bookmarkStart w:id="49" w:name="_Toc484510737"/>
      <w:r>
        <w:t>Doel verbetering</w:t>
      </w:r>
      <w:bookmarkEnd w:id="49"/>
    </w:p>
    <w:p w:rsidR="00F2665D" w:rsidRDefault="00191E59" w:rsidP="00CD2B8D">
      <w:r>
        <w:t>Uit de huidige situatie</w:t>
      </w:r>
      <w:r w:rsidR="00BA55DE">
        <w:t xml:space="preserve"> analyse is gebleken dat de </w:t>
      </w:r>
      <w:r>
        <w:t>forecast accura</w:t>
      </w:r>
      <w:r w:rsidR="00777E1D">
        <w:t>cy over de geselecteerde promotie</w:t>
      </w:r>
      <w:r>
        <w:t xml:space="preserve">artikelen slechts 57 procent was. De huidige KPI van 75 procent nauwkeurigheid </w:t>
      </w:r>
      <w:r w:rsidR="007E4212">
        <w:t>is</w:t>
      </w:r>
      <w:r>
        <w:t xml:space="preserve"> </w:t>
      </w:r>
      <w:r w:rsidR="00974FAA">
        <w:t>bij lange na</w:t>
      </w:r>
      <w:r>
        <w:t xml:space="preserve"> niet behaald. Uit de analyse fase werden de </w:t>
      </w:r>
      <w:r w:rsidR="003C1707">
        <w:t>volgende onderliggende oorzaken voor het probleem geconstateerd:</w:t>
      </w:r>
    </w:p>
    <w:p w:rsidR="00191E59" w:rsidRDefault="00191E59" w:rsidP="002A0A40">
      <w:pPr>
        <w:pStyle w:val="Lijstalinea"/>
        <w:numPr>
          <w:ilvl w:val="0"/>
          <w:numId w:val="18"/>
        </w:numPr>
      </w:pPr>
      <w:r>
        <w:t xml:space="preserve">Forecast </w:t>
      </w:r>
      <w:r w:rsidR="00777E1D">
        <w:t xml:space="preserve">wordt </w:t>
      </w:r>
      <w:r>
        <w:t xml:space="preserve">bepaald op basis van gevoel </w:t>
      </w:r>
      <w:r w:rsidR="00FA0FA5">
        <w:t xml:space="preserve">bepaald </w:t>
      </w:r>
      <w:r w:rsidR="00777E1D">
        <w:t xml:space="preserve">en slechts beperkt </w:t>
      </w:r>
      <w:r>
        <w:t>op basis van historische data.</w:t>
      </w:r>
    </w:p>
    <w:p w:rsidR="00191E59" w:rsidRDefault="00C8724E" w:rsidP="002A0A40">
      <w:pPr>
        <w:pStyle w:val="Lijstalinea"/>
        <w:numPr>
          <w:ilvl w:val="0"/>
          <w:numId w:val="18"/>
        </w:numPr>
      </w:pPr>
      <w:r>
        <w:t>Daarnaast is de werkdruk hoog bij de</w:t>
      </w:r>
      <w:r w:rsidR="00D14085">
        <w:t xml:space="preserve"> afdeling Categorie Management, </w:t>
      </w:r>
      <w:r>
        <w:t xml:space="preserve">waardoor </w:t>
      </w:r>
      <w:r w:rsidR="00974FAA">
        <w:t>beslissingen vaak overhaast gemaakt worden.</w:t>
      </w:r>
    </w:p>
    <w:p w:rsidR="00C8724E" w:rsidRDefault="003C1707" w:rsidP="002A0A40">
      <w:pPr>
        <w:pStyle w:val="Lijstalinea"/>
        <w:numPr>
          <w:ilvl w:val="0"/>
          <w:numId w:val="18"/>
        </w:numPr>
      </w:pPr>
      <w:proofErr w:type="spellStart"/>
      <w:r>
        <w:t>CatMan</w:t>
      </w:r>
      <w:proofErr w:type="spellEnd"/>
      <w:r>
        <w:t xml:space="preserve"> denkt vanuit de sales gedachte. </w:t>
      </w:r>
      <w:r w:rsidR="00D14085">
        <w:t>Promotie</w:t>
      </w:r>
      <w:r w:rsidR="00C8724E">
        <w:t xml:space="preserve">aantallen worden daardoor in de meeste gevallen hoger ingeschat dan te laag. Een te hoog ingeschatte forecast resulteert in overvoorraden. </w:t>
      </w:r>
    </w:p>
    <w:p w:rsidR="00C35266" w:rsidRDefault="003C1707" w:rsidP="00C35266">
      <w:pPr>
        <w:pStyle w:val="Lijstalinea"/>
        <w:numPr>
          <w:ilvl w:val="0"/>
          <w:numId w:val="18"/>
        </w:numPr>
      </w:pPr>
      <w:r>
        <w:t>Als la</w:t>
      </w:r>
      <w:r w:rsidR="00C35266">
        <w:t>a</w:t>
      </w:r>
      <w:r w:rsidR="00822FD8">
        <w:t>tste wordt een promotieartikel vaak</w:t>
      </w:r>
      <w:r w:rsidR="00634CC5">
        <w:t xml:space="preserve"> vergeleken met zijn resultaten uit voorgaande promoties. </w:t>
      </w:r>
      <w:r w:rsidR="00C35266">
        <w:t>Dit terwijl de promotieomstandigheden in het verleden totaal anders konden zijn.</w:t>
      </w:r>
    </w:p>
    <w:p w:rsidR="00F2665D" w:rsidRDefault="00F2665D" w:rsidP="00CD2B8D"/>
    <w:p w:rsidR="00C469B6" w:rsidRDefault="004E189E" w:rsidP="00CD2B8D">
      <w:r>
        <w:t>Het doel van de oplossin</w:t>
      </w:r>
      <w:r w:rsidR="009428EF">
        <w:t>g voor de forecast accuracy is om tot een</w:t>
      </w:r>
      <w:r w:rsidR="00F44A44">
        <w:t xml:space="preserve"> kwantitatief</w:t>
      </w:r>
      <w:r w:rsidR="009428EF">
        <w:t xml:space="preserve"> </w:t>
      </w:r>
      <w:proofErr w:type="spellStart"/>
      <w:r w:rsidR="009428EF">
        <w:t>forecasting</w:t>
      </w:r>
      <w:proofErr w:type="spellEnd"/>
      <w:r w:rsidR="009428EF">
        <w:t xml:space="preserve"> </w:t>
      </w:r>
      <w:r w:rsidR="00F44A44">
        <w:t>model</w:t>
      </w:r>
      <w:r w:rsidR="009428EF">
        <w:t xml:space="preserve"> t</w:t>
      </w:r>
      <w:r w:rsidR="00C469B6">
        <w:t>e komen</w:t>
      </w:r>
      <w:r w:rsidR="00F44A44">
        <w:t xml:space="preserve"> voor de </w:t>
      </w:r>
      <w:r w:rsidR="00634CC5">
        <w:t>promotieartikelen. Hier staan drie zaken in centraal</w:t>
      </w:r>
      <w:r w:rsidR="00C469B6">
        <w:t>:</w:t>
      </w:r>
    </w:p>
    <w:p w:rsidR="00C469B6" w:rsidRDefault="00C66D56" w:rsidP="002A0A40">
      <w:pPr>
        <w:pStyle w:val="Lijstalinea"/>
        <w:numPr>
          <w:ilvl w:val="0"/>
          <w:numId w:val="19"/>
        </w:numPr>
      </w:pPr>
      <w:r>
        <w:t>Historische</w:t>
      </w:r>
      <w:r w:rsidR="00730520">
        <w:t xml:space="preserve"> data</w:t>
      </w:r>
      <w:r w:rsidR="00634CC5">
        <w:t>. Onderzoeken of een forecast,</w:t>
      </w:r>
      <w:r w:rsidR="00730520">
        <w:t xml:space="preserve"> op basis van historische data</w:t>
      </w:r>
      <w:r w:rsidR="00634CC5">
        <w:t>,</w:t>
      </w:r>
      <w:r w:rsidR="00730520">
        <w:t xml:space="preserve"> in een meer ac</w:t>
      </w:r>
      <w:r w:rsidR="00822FD8">
        <w:t>curate forecast resulteert dan de huidige forecast methode.</w:t>
      </w:r>
    </w:p>
    <w:p w:rsidR="00C469B6" w:rsidRDefault="00730520" w:rsidP="002A0A40">
      <w:pPr>
        <w:pStyle w:val="Lijstalinea"/>
        <w:numPr>
          <w:ilvl w:val="0"/>
          <w:numId w:val="19"/>
        </w:numPr>
      </w:pPr>
      <w:r>
        <w:t>Vastgestelde</w:t>
      </w:r>
      <w:r w:rsidR="00D177D8">
        <w:t xml:space="preserve"> karakteristieken van een promotie</w:t>
      </w:r>
      <w:r w:rsidR="00974FAA">
        <w:t>. Onder karakteristieken</w:t>
      </w:r>
      <w:r>
        <w:t xml:space="preserve"> worden de verschillende</w:t>
      </w:r>
      <w:r w:rsidR="00FA0FA5">
        <w:t xml:space="preserve"> factoren</w:t>
      </w:r>
      <w:r>
        <w:t xml:space="preserve"> verstaan dat het aantal verkocht</w:t>
      </w:r>
      <w:r w:rsidR="00822FD8">
        <w:t>e artikelen in een promotie</w:t>
      </w:r>
      <w:r>
        <w:t xml:space="preserve">periode beïnvloed. </w:t>
      </w:r>
      <w:r w:rsidR="00974FAA">
        <w:t xml:space="preserve">Dit </w:t>
      </w:r>
      <w:r w:rsidR="007E4212">
        <w:t xml:space="preserve">staat </w:t>
      </w:r>
      <w:r w:rsidR="00974FAA">
        <w:t>verder toegelicht in de volgende paragraaf.</w:t>
      </w:r>
    </w:p>
    <w:p w:rsidR="00C469B6" w:rsidRDefault="00C469B6" w:rsidP="002A0A40">
      <w:pPr>
        <w:pStyle w:val="Lijstalinea"/>
        <w:numPr>
          <w:ilvl w:val="0"/>
          <w:numId w:val="19"/>
        </w:numPr>
      </w:pPr>
      <w:r>
        <w:t>Promotionele uplift.</w:t>
      </w:r>
      <w:r w:rsidR="008D5BBC">
        <w:t xml:space="preserve"> Het doel van d</w:t>
      </w:r>
      <w:r w:rsidR="00FA0FA5">
        <w:t xml:space="preserve">e </w:t>
      </w:r>
      <w:r w:rsidR="00C35266">
        <w:t>promotie</w:t>
      </w:r>
      <w:r w:rsidR="00FA0FA5">
        <w:t>forecast is om een liftfactor over</w:t>
      </w:r>
      <w:r w:rsidR="00C35266">
        <w:t xml:space="preserve"> de baselineafzet te berekenen</w:t>
      </w:r>
      <w:r w:rsidR="00FA0FA5">
        <w:t xml:space="preserve"> </w:t>
      </w:r>
      <w:r w:rsidR="00C35266">
        <w:t>als verwachte verkopen tijdens een promotie</w:t>
      </w:r>
      <w:r w:rsidR="00FA0FA5">
        <w:t>.</w:t>
      </w:r>
      <w:r w:rsidR="008D5BBC">
        <w:t xml:space="preserve"> </w:t>
      </w:r>
      <w:r w:rsidR="00C35266">
        <w:t xml:space="preserve">Stel </w:t>
      </w:r>
      <w:r w:rsidR="00DC2DF7">
        <w:t>product</w:t>
      </w:r>
      <w:r w:rsidR="00C35266">
        <w:t xml:space="preserve"> X</w:t>
      </w:r>
      <w:r w:rsidR="00DC2DF7">
        <w:t xml:space="preserve"> verkoop</w:t>
      </w:r>
      <w:r w:rsidR="00974FAA">
        <w:t>t</w:t>
      </w:r>
      <w:r w:rsidR="00DC2DF7">
        <w:t xml:space="preserve"> </w:t>
      </w:r>
      <w:r w:rsidR="00CD7BFA">
        <w:t>in de baseline</w:t>
      </w:r>
      <w:r w:rsidR="00DC2DF7">
        <w:t xml:space="preserve"> 100 </w:t>
      </w:r>
      <w:r w:rsidR="00C35266">
        <w:t>stuks</w:t>
      </w:r>
      <w:r w:rsidR="00974FAA">
        <w:t xml:space="preserve"> </w:t>
      </w:r>
      <w:r w:rsidR="00FD28C1">
        <w:t xml:space="preserve">per week en voorspeld </w:t>
      </w:r>
      <w:r w:rsidR="00DC2DF7">
        <w:t>wordt in e</w:t>
      </w:r>
      <w:r w:rsidR="00CD7BFA">
        <w:t xml:space="preserve">en promotie </w:t>
      </w:r>
      <w:r w:rsidR="00974FAA">
        <w:t>300 te verkopen</w:t>
      </w:r>
      <w:r w:rsidR="00FA0FA5">
        <w:t>,</w:t>
      </w:r>
      <w:r w:rsidR="00974FAA">
        <w:t xml:space="preserve"> d</w:t>
      </w:r>
      <w:r w:rsidR="00822FD8">
        <w:t>an is de uplift</w:t>
      </w:r>
      <w:r w:rsidR="00DC2DF7">
        <w:t xml:space="preserve">factor in de promotie drie. </w:t>
      </w:r>
    </w:p>
    <w:p w:rsidR="00C8724E" w:rsidRDefault="00C8724E" w:rsidP="00CD2B8D"/>
    <w:p w:rsidR="00F2665D" w:rsidRDefault="00F44A44" w:rsidP="00CD2B8D">
      <w:pPr>
        <w:pStyle w:val="Kop2"/>
      </w:pPr>
      <w:bookmarkStart w:id="50" w:name="_Toc484510738"/>
      <w:r>
        <w:t>Promotie karakteristieken</w:t>
      </w:r>
      <w:bookmarkEnd w:id="50"/>
    </w:p>
    <w:p w:rsidR="00F44A44" w:rsidRDefault="001A430A" w:rsidP="00CD2B8D">
      <w:r>
        <w:t xml:space="preserve">Voorafgaand aan </w:t>
      </w:r>
      <w:r w:rsidR="00B7030C">
        <w:t xml:space="preserve">de bepaling van de forecast methodiek </w:t>
      </w:r>
      <w:r w:rsidR="00FA0FA5">
        <w:t xml:space="preserve">zijn de karakteristieken van een promotie bepaald. </w:t>
      </w:r>
      <w:r w:rsidR="00B7404B">
        <w:t>I</w:t>
      </w:r>
      <w:r w:rsidR="00DB1050">
        <w:t>n de analys</w:t>
      </w:r>
      <w:r w:rsidR="00B7404B">
        <w:t>e fase zijn een aantal karakteristieken ged</w:t>
      </w:r>
      <w:r w:rsidR="00FA0FA5">
        <w:t>efinieerd die de hoogte van de afzet</w:t>
      </w:r>
      <w:r w:rsidR="00B7404B">
        <w:t xml:space="preserve"> beïnvloeden. Deze aanpak is gebaseerd op basis van het rapport </w:t>
      </w:r>
      <w:r w:rsidR="00634CC5">
        <w:t>van Heerde</w:t>
      </w:r>
      <w:r w:rsidR="00BA55DE">
        <w:t xml:space="preserve">. </w:t>
      </w:r>
      <w:r w:rsidR="00634CC5">
        <w:t xml:space="preserve">Heerde toont in dit </w:t>
      </w:r>
      <w:r w:rsidR="00746ED0">
        <w:t>onderzoek aan</w:t>
      </w:r>
      <w:r w:rsidR="00BA55DE">
        <w:t xml:space="preserve"> dat een promotieforecast</w:t>
      </w:r>
      <w:r w:rsidR="00B7404B">
        <w:t>model op basis van vastgelegde k</w:t>
      </w:r>
      <w:r w:rsidR="00634CC5">
        <w:t>arakteristieken van een promotie</w:t>
      </w:r>
      <w:r w:rsidR="00BA55DE">
        <w:t xml:space="preserve"> - </w:t>
      </w:r>
      <w:r w:rsidR="00B7404B">
        <w:t>bijvoorbeeld marketingondersteuning of pr</w:t>
      </w:r>
      <w:r w:rsidR="00BA55DE">
        <w:t>ocentuele korting - e</w:t>
      </w:r>
      <w:r w:rsidR="00FA0FA5">
        <w:t xml:space="preserve">en </w:t>
      </w:r>
      <w:r w:rsidR="00634CC5">
        <w:t>nauwkeurigere forecast realiseert.</w:t>
      </w:r>
    </w:p>
    <w:p w:rsidR="00B7404B" w:rsidRDefault="00B7404B" w:rsidP="00CD2B8D"/>
    <w:p w:rsidR="00DB1050" w:rsidRPr="00F44A44" w:rsidRDefault="00DB1050" w:rsidP="00CD2B8D">
      <w:r>
        <w:t>N</w:t>
      </w:r>
      <w:r w:rsidR="00FA0FA5">
        <w:t>iet elk</w:t>
      </w:r>
      <w:r>
        <w:t xml:space="preserve"> van deze karakteristieken kon</w:t>
      </w:r>
      <w:r w:rsidR="00B7030C">
        <w:t xml:space="preserve"> </w:t>
      </w:r>
      <w:r w:rsidR="00BA55DE">
        <w:t>een plek krijgen in het</w:t>
      </w:r>
      <w:r w:rsidR="00B7030C">
        <w:t xml:space="preserve"> promotie</w:t>
      </w:r>
      <w:r w:rsidR="00BA55DE">
        <w:t>forecast</w:t>
      </w:r>
      <w:r w:rsidR="00C35266">
        <w:t>model. In totaal zijn er twee</w:t>
      </w:r>
      <w:r>
        <w:t xml:space="preserve"> karakteristieken buiten beschouwing gelaten: marketinginspann</w:t>
      </w:r>
      <w:r w:rsidR="00C35266">
        <w:t xml:space="preserve">ing (tv, radio of </w:t>
      </w:r>
      <w:proofErr w:type="spellStart"/>
      <w:r w:rsidR="00C35266">
        <w:t>social</w:t>
      </w:r>
      <w:proofErr w:type="spellEnd"/>
      <w:r w:rsidR="00C35266">
        <w:t xml:space="preserve"> media)</w:t>
      </w:r>
      <w:r>
        <w:t xml:space="preserve"> en de presentatie in de winkel (display of in het schap). Deze karakteristieken </w:t>
      </w:r>
      <w:r w:rsidR="00974FAA">
        <w:t xml:space="preserve">konden niet </w:t>
      </w:r>
      <w:r w:rsidR="00C35266">
        <w:t>uit het verleden worden herleid</w:t>
      </w:r>
      <w:r w:rsidR="00FD28C1">
        <w:t>,</w:t>
      </w:r>
      <w:r>
        <w:t xml:space="preserve"> omdat deze data niet opgen</w:t>
      </w:r>
      <w:r w:rsidR="00B7030C">
        <w:t xml:space="preserve">omen is in </w:t>
      </w:r>
      <w:r w:rsidR="00BA55DE">
        <w:t xml:space="preserve">een systeem of werkwijze. </w:t>
      </w:r>
      <w:r>
        <w:t xml:space="preserve">De </w:t>
      </w:r>
      <w:r w:rsidR="00634CC5">
        <w:t>promotie</w:t>
      </w:r>
      <w:r w:rsidR="00B7030C">
        <w:t xml:space="preserve">karakteristieken waar </w:t>
      </w:r>
      <w:r>
        <w:t>de data</w:t>
      </w:r>
      <w:r w:rsidR="00B7030C">
        <w:t xml:space="preserve"> wel</w:t>
      </w:r>
      <w:r w:rsidR="00FD28C1">
        <w:t xml:space="preserve"> van beschikbaar </w:t>
      </w:r>
      <w:r w:rsidR="00A33C68">
        <w:t>zijn, zijn</w:t>
      </w:r>
      <w:r>
        <w:t xml:space="preserve"> in de onderstaande paragrafen toegelicht.</w:t>
      </w:r>
      <w:r w:rsidR="00A80A9A">
        <w:t xml:space="preserve"> </w:t>
      </w:r>
    </w:p>
    <w:p w:rsidR="00F44A44" w:rsidRDefault="00F44A44" w:rsidP="00CD2B8D"/>
    <w:p w:rsidR="00F2665D" w:rsidRDefault="00F2665D" w:rsidP="00CD2B8D">
      <w:pPr>
        <w:pStyle w:val="Kop3"/>
      </w:pPr>
      <w:bookmarkStart w:id="51" w:name="_Toc484510739"/>
      <w:r>
        <w:t>Prijsklasse</w:t>
      </w:r>
      <w:bookmarkEnd w:id="51"/>
    </w:p>
    <w:p w:rsidR="00F2665D" w:rsidRDefault="00581B90" w:rsidP="00CD2B8D">
      <w:r>
        <w:t>De eerste karakteristiek is</w:t>
      </w:r>
      <w:r w:rsidR="00BA55DE">
        <w:t xml:space="preserve"> de prijs van een promotie</w:t>
      </w:r>
      <w:r w:rsidR="00A80A9A">
        <w:t xml:space="preserve">artikel. Prijzen van </w:t>
      </w:r>
      <w:r w:rsidR="00B74007">
        <w:t>promotieartikelen</w:t>
      </w:r>
      <w:r w:rsidR="00A80A9A">
        <w:t xml:space="preserve"> variëren van een euro tot soms wel 200 euro. </w:t>
      </w:r>
      <w:r w:rsidR="00634CC5">
        <w:t xml:space="preserve">Naar verwachting reageert een consument sterker op een promotie van een </w:t>
      </w:r>
      <w:r w:rsidR="00CD7BFA">
        <w:t>oorspronkelijk</w:t>
      </w:r>
      <w:r w:rsidR="00A80A9A">
        <w:t xml:space="preserve"> hoog geprijsd product </w:t>
      </w:r>
      <w:r w:rsidR="00634CC5">
        <w:t>dan bij een</w:t>
      </w:r>
      <w:r w:rsidR="00CD7BFA">
        <w:t xml:space="preserve"> oorspronkelijk</w:t>
      </w:r>
      <w:r w:rsidR="00A80A9A">
        <w:t xml:space="preserve"> laaggeprijsd product. </w:t>
      </w:r>
      <w:r w:rsidR="00BA55DE">
        <w:t>Om dit onderscheid</w:t>
      </w:r>
      <w:r w:rsidR="00516010">
        <w:t xml:space="preserve"> te maken zijn vier prijsklassen vastgesteld:</w:t>
      </w:r>
    </w:p>
    <w:p w:rsidR="00516010" w:rsidRDefault="00FD28C1" w:rsidP="002A0A40">
      <w:pPr>
        <w:pStyle w:val="Lijstalinea"/>
        <w:numPr>
          <w:ilvl w:val="0"/>
          <w:numId w:val="20"/>
        </w:numPr>
      </w:pPr>
      <w:r>
        <w:t>0 tot 15 euro</w:t>
      </w:r>
    </w:p>
    <w:p w:rsidR="00516010" w:rsidRDefault="00FD28C1" w:rsidP="002A0A40">
      <w:pPr>
        <w:pStyle w:val="Lijstalinea"/>
        <w:numPr>
          <w:ilvl w:val="0"/>
          <w:numId w:val="20"/>
        </w:numPr>
      </w:pPr>
      <w:r>
        <w:t>15</w:t>
      </w:r>
      <w:r w:rsidR="00516010">
        <w:t xml:space="preserve"> tot </w:t>
      </w:r>
      <w:r>
        <w:t>50 euro</w:t>
      </w:r>
    </w:p>
    <w:p w:rsidR="00516010" w:rsidRDefault="008C0C8D" w:rsidP="002A0A40">
      <w:pPr>
        <w:pStyle w:val="Lijstalinea"/>
        <w:numPr>
          <w:ilvl w:val="0"/>
          <w:numId w:val="20"/>
        </w:numPr>
      </w:pPr>
      <w:r>
        <w:t xml:space="preserve">50 </w:t>
      </w:r>
      <w:r w:rsidR="00FD28C1">
        <w:t xml:space="preserve">tot </w:t>
      </w:r>
      <w:r w:rsidR="00516010">
        <w:t>100</w:t>
      </w:r>
      <w:r w:rsidR="00FD28C1">
        <w:t xml:space="preserve"> euro</w:t>
      </w:r>
    </w:p>
    <w:p w:rsidR="00D257C9" w:rsidRDefault="00FD28C1" w:rsidP="002A0A40">
      <w:pPr>
        <w:pStyle w:val="Lijstalinea"/>
        <w:numPr>
          <w:ilvl w:val="0"/>
          <w:numId w:val="20"/>
        </w:numPr>
      </w:pPr>
      <w:r>
        <w:t>100 tot 500 euro</w:t>
      </w:r>
    </w:p>
    <w:p w:rsidR="00D257C9" w:rsidRDefault="00D257C9" w:rsidP="00CD2B8D"/>
    <w:p w:rsidR="00191E59" w:rsidRDefault="00D257C9" w:rsidP="00CD2B8D">
      <w:r>
        <w:t>Uit de analyse, bleek het verschil in uplift per categ</w:t>
      </w:r>
      <w:r w:rsidR="0005266B">
        <w:t xml:space="preserve">orie nauwelijks te verschillen. De </w:t>
      </w:r>
      <w:r w:rsidR="00974FAA">
        <w:t xml:space="preserve">gemiddelde </w:t>
      </w:r>
      <w:proofErr w:type="spellStart"/>
      <w:r w:rsidR="00974FAA">
        <w:t>uplift</w:t>
      </w:r>
      <w:proofErr w:type="spellEnd"/>
      <w:r w:rsidR="00974FAA">
        <w:t xml:space="preserve"> in prijsklasse één</w:t>
      </w:r>
      <w:r w:rsidR="0005266B">
        <w:t xml:space="preserve"> was</w:t>
      </w:r>
      <w:r>
        <w:t xml:space="preserve"> 7,77</w:t>
      </w:r>
      <w:r w:rsidR="0005266B">
        <w:t>,</w:t>
      </w:r>
      <w:r>
        <w:t xml:space="preserve"> terwijl </w:t>
      </w:r>
      <w:r w:rsidR="0005266B">
        <w:t>deze in</w:t>
      </w:r>
      <w:r w:rsidR="00BA55DE">
        <w:t xml:space="preserve"> vierde prijsklasse 6,67</w:t>
      </w:r>
      <w:r>
        <w:t xml:space="preserve"> was. </w:t>
      </w:r>
      <w:r w:rsidR="000716E6">
        <w:t xml:space="preserve">De resultaten hiervan zijn zichtbaar in het </w:t>
      </w:r>
      <w:r w:rsidR="000716E6">
        <w:lastRenderedPageBreak/>
        <w:t>Exc</w:t>
      </w:r>
      <w:r w:rsidR="00FA0FA5">
        <w:t>e</w:t>
      </w:r>
      <w:r w:rsidR="00FD28C1">
        <w:t>l model, maar ook in b</w:t>
      </w:r>
      <w:r w:rsidR="00C35266">
        <w:t>ijlage IX</w:t>
      </w:r>
      <w:r w:rsidR="000716E6">
        <w:t xml:space="preserve">. </w:t>
      </w:r>
      <w:r w:rsidR="00974FAA">
        <w:t>Omdat er geen</w:t>
      </w:r>
      <w:r w:rsidR="00BA55DE">
        <w:t xml:space="preserve"> zichtbaar</w:t>
      </w:r>
      <w:r w:rsidR="00974FAA">
        <w:t xml:space="preserve"> oorzaak-gevolgrelatie tussen </w:t>
      </w:r>
      <w:r w:rsidR="0005266B">
        <w:t xml:space="preserve">prijsklasse en de </w:t>
      </w:r>
      <w:proofErr w:type="spellStart"/>
      <w:r w:rsidR="0005266B">
        <w:t>uplift</w:t>
      </w:r>
      <w:proofErr w:type="spellEnd"/>
      <w:r w:rsidR="0005266B">
        <w:t xml:space="preserve"> is</w:t>
      </w:r>
      <w:r w:rsidR="00FD28C1">
        <w:t>,</w:t>
      </w:r>
      <w:r w:rsidR="00BA55DE">
        <w:t xml:space="preserve"> heef</w:t>
      </w:r>
      <w:r>
        <w:t>t de prijsklasse geen plaats in dit model gekregen</w:t>
      </w:r>
      <w:r w:rsidR="00974FAA">
        <w:t>.</w:t>
      </w:r>
    </w:p>
    <w:p w:rsidR="00D257C9" w:rsidRDefault="00D257C9" w:rsidP="00CD2B8D"/>
    <w:p w:rsidR="00F2665D" w:rsidRDefault="00F2665D" w:rsidP="00CD2B8D">
      <w:pPr>
        <w:pStyle w:val="Kop3"/>
      </w:pPr>
      <w:bookmarkStart w:id="52" w:name="_Toc484510740"/>
      <w:r>
        <w:t>Kortingsklasse</w:t>
      </w:r>
      <w:bookmarkEnd w:id="52"/>
    </w:p>
    <w:p w:rsidR="00F2665D" w:rsidRDefault="00A54FD4" w:rsidP="00CD2B8D">
      <w:r>
        <w:t>De tweede karakteristiek</w:t>
      </w:r>
      <w:r w:rsidR="00FA0FA5">
        <w:t xml:space="preserve"> is </w:t>
      </w:r>
      <w:r>
        <w:t>de korting aan de consument. Naar verwachting is dit het belangrijkste element bi</w:t>
      </w:r>
      <w:r w:rsidR="00FA0FA5">
        <w:t>nnen promoties</w:t>
      </w:r>
      <w:r w:rsidR="00FD28C1">
        <w:t>,</w:t>
      </w:r>
      <w:r w:rsidR="00FA0FA5">
        <w:t xml:space="preserve"> omdat het kortingsbedrag </w:t>
      </w:r>
      <w:r>
        <w:t xml:space="preserve">de trigger vormt voor de consument om het product eerder te doen kopen dan normaal. Naar verwachting zal de upliftfactor </w:t>
      </w:r>
      <w:r w:rsidR="0005266B">
        <w:t>hoger zijn naarmate de korting ten opzichte van de</w:t>
      </w:r>
      <w:r w:rsidR="00CD7BFA">
        <w:t xml:space="preserve"> oorspronkelijke </w:t>
      </w:r>
      <w:r>
        <w:t>prijs toeneemt. Om met dit effect rekening te houden zijn vijf kortingsklassen gedefinieerd:</w:t>
      </w:r>
    </w:p>
    <w:p w:rsidR="00A54FD4" w:rsidRDefault="00634CC5" w:rsidP="002A0A40">
      <w:pPr>
        <w:pStyle w:val="Lijstalinea"/>
        <w:numPr>
          <w:ilvl w:val="0"/>
          <w:numId w:val="21"/>
        </w:numPr>
      </w:pPr>
      <w:r>
        <w:t>0 tot 10 procent</w:t>
      </w:r>
    </w:p>
    <w:p w:rsidR="00A54FD4" w:rsidRDefault="008C0C8D" w:rsidP="002A0A40">
      <w:pPr>
        <w:pStyle w:val="Lijstalinea"/>
        <w:numPr>
          <w:ilvl w:val="0"/>
          <w:numId w:val="21"/>
        </w:numPr>
      </w:pPr>
      <w:r>
        <w:t xml:space="preserve">10 </w:t>
      </w:r>
      <w:r w:rsidR="00634CC5">
        <w:t>tot 20 procent</w:t>
      </w:r>
    </w:p>
    <w:p w:rsidR="00A54FD4" w:rsidRDefault="00634CC5" w:rsidP="002A0A40">
      <w:pPr>
        <w:pStyle w:val="Lijstalinea"/>
        <w:numPr>
          <w:ilvl w:val="0"/>
          <w:numId w:val="21"/>
        </w:numPr>
      </w:pPr>
      <w:r>
        <w:t>20 tot 30 procent</w:t>
      </w:r>
    </w:p>
    <w:p w:rsidR="00A54FD4" w:rsidRDefault="00634CC5" w:rsidP="002A0A40">
      <w:pPr>
        <w:pStyle w:val="Lijstalinea"/>
        <w:numPr>
          <w:ilvl w:val="0"/>
          <w:numId w:val="21"/>
        </w:numPr>
      </w:pPr>
      <w:r>
        <w:t>30 tot 40 procent</w:t>
      </w:r>
    </w:p>
    <w:p w:rsidR="00A54FD4" w:rsidRDefault="00634CC5" w:rsidP="002A0A40">
      <w:pPr>
        <w:pStyle w:val="Lijstalinea"/>
        <w:numPr>
          <w:ilvl w:val="0"/>
          <w:numId w:val="21"/>
        </w:numPr>
      </w:pPr>
      <w:r>
        <w:t>40 procent en hoger</w:t>
      </w:r>
    </w:p>
    <w:p w:rsidR="00191E59" w:rsidRDefault="00191E59" w:rsidP="00CD2B8D"/>
    <w:p w:rsidR="000716E6" w:rsidRDefault="000716E6" w:rsidP="00CD2B8D">
      <w:r>
        <w:t>De verwachting dat de uplift hoger is naarmate de korting to</w:t>
      </w:r>
      <w:r w:rsidR="00FD28C1">
        <w:t xml:space="preserve">eneemt, is </w:t>
      </w:r>
      <w:r w:rsidR="00BA55DE">
        <w:t>duidelijk terug te zie</w:t>
      </w:r>
      <w:r w:rsidR="00960AF5">
        <w:t>n in</w:t>
      </w:r>
      <w:r w:rsidR="0005266B">
        <w:t xml:space="preserve"> de resultaten. Hiermee</w:t>
      </w:r>
      <w:r>
        <w:t xml:space="preserve"> </w:t>
      </w:r>
      <w:r w:rsidR="007E4212">
        <w:t>is</w:t>
      </w:r>
      <w:r>
        <w:t xml:space="preserve"> het belang om verschille</w:t>
      </w:r>
      <w:r w:rsidR="00FA0FA5">
        <w:t xml:space="preserve">nde kortingsklassen te definiëren ook </w:t>
      </w:r>
      <w:r>
        <w:t xml:space="preserve">aangetoond. De uplift resultaten zijn zichtbaar </w:t>
      </w:r>
      <w:r w:rsidR="00FA0FA5">
        <w:t>i</w:t>
      </w:r>
      <w:r w:rsidR="00FD28C1">
        <w:t xml:space="preserve">n het Excel model of </w:t>
      </w:r>
      <w:r w:rsidR="00960AF5">
        <w:t xml:space="preserve">in </w:t>
      </w:r>
      <w:r w:rsidR="00FD28C1">
        <w:t>b</w:t>
      </w:r>
      <w:r w:rsidR="00C35266">
        <w:t>ijlage IX</w:t>
      </w:r>
      <w:r>
        <w:t xml:space="preserve">. </w:t>
      </w:r>
    </w:p>
    <w:p w:rsidR="000716E6" w:rsidRDefault="000716E6" w:rsidP="00CD2B8D"/>
    <w:p w:rsidR="00F2665D" w:rsidRDefault="00F2665D" w:rsidP="00CD2B8D">
      <w:pPr>
        <w:pStyle w:val="Kop3"/>
      </w:pPr>
      <w:bookmarkStart w:id="53" w:name="_Toc484510741"/>
      <w:r>
        <w:t>Productwereld</w:t>
      </w:r>
      <w:bookmarkEnd w:id="53"/>
    </w:p>
    <w:p w:rsidR="00F2665D" w:rsidRDefault="000716E6" w:rsidP="00CD2B8D">
      <w:r>
        <w:t>De derde karakteristiek is de productwereld binnen Blokker. In het bed</w:t>
      </w:r>
      <w:r w:rsidR="00FA0FA5">
        <w:t>rijf zijn verschillende product</w:t>
      </w:r>
      <w:r>
        <w:t>werelden vastgesteld, voorbeelden hiervan zijn ‘Koken en Bakken’ of ‘Wonen en Sfeer</w:t>
      </w:r>
      <w:r w:rsidR="00FD28C1">
        <w:t xml:space="preserve"> </w:t>
      </w:r>
      <w:r>
        <w:t>maken’. Per productwere</w:t>
      </w:r>
      <w:r w:rsidR="00BA55DE">
        <w:t>ld is een Categorie Manager</w:t>
      </w:r>
      <w:r>
        <w:t xml:space="preserve"> en een Supply Chain Planner</w:t>
      </w:r>
      <w:r w:rsidR="00974FAA">
        <w:t xml:space="preserve"> toegewezen</w:t>
      </w:r>
      <w:r>
        <w:t>. Deze karakteristiek is opgenomen</w:t>
      </w:r>
      <w:r w:rsidR="00FD28C1">
        <w:t>,</w:t>
      </w:r>
      <w:r>
        <w:t xml:space="preserve"> omdat naar verwachting </w:t>
      </w:r>
      <w:r w:rsidR="00C35266">
        <w:t xml:space="preserve">sommige </w:t>
      </w:r>
      <w:r w:rsidR="00C272C9">
        <w:t xml:space="preserve">artikelgroepen promotiegevoeliger zijn dan andere. </w:t>
      </w:r>
    </w:p>
    <w:p w:rsidR="00C272C9" w:rsidRDefault="00C272C9" w:rsidP="00CD2B8D"/>
    <w:p w:rsidR="00C272C9" w:rsidRDefault="00FA0FA5" w:rsidP="00CD2B8D">
      <w:r>
        <w:t xml:space="preserve">Uit de analyse </w:t>
      </w:r>
      <w:r w:rsidR="00960AF5">
        <w:t xml:space="preserve"> van </w:t>
      </w:r>
      <w:r>
        <w:t>de resultaten in</w:t>
      </w:r>
      <w:r w:rsidR="00FD28C1">
        <w:t xml:space="preserve"> het Excel model (of b</w:t>
      </w:r>
      <w:r w:rsidR="00C35266">
        <w:t>ijlage IX</w:t>
      </w:r>
      <w:r>
        <w:t>)</w:t>
      </w:r>
      <w:r w:rsidR="00C272C9">
        <w:t xml:space="preserve"> blijkt dat deze verwachting ook klopt. De gemiddelde uplift binnen de </w:t>
      </w:r>
      <w:r>
        <w:t>groe</w:t>
      </w:r>
      <w:r w:rsidR="00960AF5">
        <w:t xml:space="preserve">p ‘Wassen en Strijken’ was 6,22, </w:t>
      </w:r>
      <w:r>
        <w:t>t</w:t>
      </w:r>
      <w:r w:rsidR="00C272C9">
        <w:t>erwijl de gemiddelde</w:t>
      </w:r>
      <w:r w:rsidR="00960AF5">
        <w:t xml:space="preserve"> </w:t>
      </w:r>
      <w:proofErr w:type="spellStart"/>
      <w:r w:rsidR="00960AF5">
        <w:t>uplift</w:t>
      </w:r>
      <w:proofErr w:type="spellEnd"/>
      <w:r w:rsidR="00960AF5">
        <w:t xml:space="preserve"> in de groep ‘Wonen en sf</w:t>
      </w:r>
      <w:r w:rsidR="007F6AE3">
        <w:t>eer</w:t>
      </w:r>
      <w:r w:rsidR="00960AF5">
        <w:t xml:space="preserve"> </w:t>
      </w:r>
      <w:r w:rsidR="007F6AE3">
        <w:t>maken’ 3,45 was. Er kan dus geconcludeerd worden dat er duidel</w:t>
      </w:r>
      <w:r w:rsidR="006561D4">
        <w:t xml:space="preserve">ijke verschillen zichtbaar zijn in de </w:t>
      </w:r>
      <w:proofErr w:type="spellStart"/>
      <w:r w:rsidR="006561D4">
        <w:t>uplifts</w:t>
      </w:r>
      <w:proofErr w:type="spellEnd"/>
      <w:r w:rsidR="006561D4">
        <w:t xml:space="preserve"> per productwereld.</w:t>
      </w:r>
      <w:r w:rsidR="007F6AE3">
        <w:t xml:space="preserve"> </w:t>
      </w:r>
    </w:p>
    <w:p w:rsidR="00191E59" w:rsidRDefault="00191E59" w:rsidP="00CD2B8D"/>
    <w:p w:rsidR="002719E9" w:rsidRDefault="00F2665D" w:rsidP="00CD2B8D">
      <w:pPr>
        <w:pStyle w:val="Kop3"/>
      </w:pPr>
      <w:bookmarkStart w:id="54" w:name="_Toc484510742"/>
      <w:r>
        <w:t>Seizoensinvloed</w:t>
      </w:r>
      <w:bookmarkEnd w:id="54"/>
    </w:p>
    <w:p w:rsidR="006561D4" w:rsidRDefault="006561D4" w:rsidP="00CD2B8D">
      <w:r>
        <w:t>De vierde karakteristiek is de invloed van seizoenen. Hiervoor is onderscheid gemaakt tussen de vier jaargetijden winter, lente, zomer en herfst. Per karakteristiek is geanalyseerd of er een seizoensinvloed te herkennen was b</w:t>
      </w:r>
      <w:r w:rsidR="005134C2">
        <w:t>innen een bepaalde productwereld.</w:t>
      </w:r>
      <w:r>
        <w:t xml:space="preserve"> De resultaten hiervan</w:t>
      </w:r>
      <w:r w:rsidR="00C35266">
        <w:t xml:space="preserve"> zijn weergegeven in bijlage IX</w:t>
      </w:r>
      <w:r>
        <w:t xml:space="preserve">. </w:t>
      </w:r>
      <w:r w:rsidR="00960AF5">
        <w:t>Een seizoensinvloed is</w:t>
      </w:r>
      <w:r w:rsidR="00FD28C1">
        <w:t xml:space="preserve"> herkend</w:t>
      </w:r>
      <w:r>
        <w:t xml:space="preserve"> in de groepen ‘</w:t>
      </w:r>
      <w:r w:rsidR="00960AF5">
        <w:t>Wassen en Strijken’, ‘Wonen en s</w:t>
      </w:r>
      <w:r>
        <w:t>feer</w:t>
      </w:r>
      <w:r w:rsidR="00960AF5">
        <w:t xml:space="preserve"> </w:t>
      </w:r>
      <w:r>
        <w:t>maken’ en ‘Opbergen en Organiseren’.</w:t>
      </w:r>
    </w:p>
    <w:p w:rsidR="00191E59" w:rsidRDefault="00191E59" w:rsidP="00CD2B8D"/>
    <w:p w:rsidR="00F2665D" w:rsidRDefault="00F4255A" w:rsidP="00CD2B8D">
      <w:pPr>
        <w:pStyle w:val="Kop3"/>
      </w:pPr>
      <w:bookmarkStart w:id="55" w:name="_Toc484510743"/>
      <w:r>
        <w:t>Pagina folder</w:t>
      </w:r>
      <w:bookmarkEnd w:id="55"/>
    </w:p>
    <w:p w:rsidR="007F6AE3" w:rsidRDefault="007F6AE3" w:rsidP="00CD2B8D">
      <w:r>
        <w:t>De vijfde ka</w:t>
      </w:r>
      <w:r w:rsidR="00960AF5">
        <w:t>rakteristiek is de pagina waar</w:t>
      </w:r>
      <w:r>
        <w:t xml:space="preserve"> een product staat afgebeeld</w:t>
      </w:r>
      <w:r w:rsidR="00960AF5">
        <w:t xml:space="preserve"> in de folder</w:t>
      </w:r>
      <w:r>
        <w:t>. Op het moment dat een artikel op de voor- of achterpagina</w:t>
      </w:r>
      <w:r w:rsidR="00BA55DE">
        <w:t xml:space="preserve"> staat, trekt dit de aandacht van de consument.</w:t>
      </w:r>
      <w:r w:rsidR="00FF7812">
        <w:t xml:space="preserve"> Het is lastig om deze artikelen te missen bij het doorbladeren van een </w:t>
      </w:r>
      <w:r w:rsidR="006561D4">
        <w:t>folder. Zodoende is in</w:t>
      </w:r>
      <w:r w:rsidR="00FF7812">
        <w:t xml:space="preserve"> dit onderzoek meegenomen of een artikel in</w:t>
      </w:r>
      <w:r w:rsidR="00960AF5">
        <w:t xml:space="preserve"> het verleden op de voor- of </w:t>
      </w:r>
      <w:r w:rsidR="002765B0">
        <w:t>achterpagina</w:t>
      </w:r>
      <w:r w:rsidR="00960AF5">
        <w:t xml:space="preserve"> stond</w:t>
      </w:r>
      <w:r w:rsidR="002765B0">
        <w:t xml:space="preserve"> of op de overige pagina’s. Het resultaat is duidelijk: op het moment dat een artikel op de voor- of achterpagina stond was de gemiddelde uplift 10,11, terwijl deze voor de overige pagina’s gemiddeld 6,34</w:t>
      </w:r>
      <w:r w:rsidR="00960AF5">
        <w:t xml:space="preserve"> was in 2016.</w:t>
      </w:r>
    </w:p>
    <w:p w:rsidR="002765B0" w:rsidRDefault="002765B0" w:rsidP="00CD2B8D"/>
    <w:p w:rsidR="00F4255A" w:rsidRDefault="00F4255A" w:rsidP="00CD2B8D">
      <w:pPr>
        <w:pStyle w:val="Kop3"/>
      </w:pPr>
      <w:bookmarkStart w:id="56" w:name="_Toc484510744"/>
      <w:r>
        <w:t>Feature</w:t>
      </w:r>
      <w:bookmarkEnd w:id="56"/>
    </w:p>
    <w:p w:rsidR="00406DB0" w:rsidRDefault="002765B0" w:rsidP="00CD2B8D">
      <w:r>
        <w:t>De zesde karakteristiek is een extra feature bij een product (ja/nee</w:t>
      </w:r>
      <w:r w:rsidR="00BA55DE">
        <w:t xml:space="preserve">). Een feature houdt in dat de </w:t>
      </w:r>
      <w:r>
        <w:t>consument een gratis extra artikel bij een product krijgt. Een voorbeeld hiervan is een gratis heupwasmand bij aankoop van een wasmand. Oo</w:t>
      </w:r>
      <w:r w:rsidR="00BA55DE">
        <w:t xml:space="preserve">k dit effect werd zichtbaar </w:t>
      </w:r>
      <w:r w:rsidR="000C37B0">
        <w:t>door</w:t>
      </w:r>
      <w:r>
        <w:t xml:space="preserve"> de analyse: de gemiddelde uplift was 8,10 op het moment dat de consument er een gratis artikel bij kreeg.</w:t>
      </w:r>
    </w:p>
    <w:p w:rsidR="002719E9" w:rsidRDefault="002719E9" w:rsidP="00CD2B8D"/>
    <w:p w:rsidR="00406DB0" w:rsidRPr="00406DB0" w:rsidRDefault="00406DB0" w:rsidP="00CD2B8D">
      <w:pPr>
        <w:pStyle w:val="Kop3"/>
      </w:pPr>
      <w:bookmarkStart w:id="57" w:name="_Toc484510745"/>
      <w:r>
        <w:t>Interval tussen promoties</w:t>
      </w:r>
      <w:bookmarkEnd w:id="57"/>
    </w:p>
    <w:p w:rsidR="00822FD8" w:rsidRDefault="00A624A6" w:rsidP="00CD2B8D">
      <w:r>
        <w:t>De zevende, en de daarmee laatste karakteristiek is de interval tussen promoties. Hoe lang is</w:t>
      </w:r>
      <w:r w:rsidR="00FD28C1">
        <w:t xml:space="preserve"> het</w:t>
      </w:r>
      <w:r>
        <w:t xml:space="preserve"> geleden dat hetzelfde product in de promotie was? </w:t>
      </w:r>
      <w:r w:rsidR="002719E9">
        <w:t xml:space="preserve">Naar verwachting zou een artikel minder verkopen als het de weken daarvoor in de promotie is geweest. Echter bleek uit de data analyse, welke in het Excel </w:t>
      </w:r>
      <w:r w:rsidR="00960AF5">
        <w:t>model is opgenomen</w:t>
      </w:r>
      <w:r w:rsidR="002719E9">
        <w:t>, dat het effect niet zichtbaar was. Er bleek zelfs een zeer licht positief verband (+0,</w:t>
      </w:r>
      <w:r w:rsidR="006561D4">
        <w:t>1 procent) zichtbaar. Omdat er geen zichtb</w:t>
      </w:r>
      <w:r w:rsidR="00FD28C1">
        <w:t>aar effect was tijdens een kort</w:t>
      </w:r>
      <w:r w:rsidR="006561D4">
        <w:t xml:space="preserve"> interval van eenzel</w:t>
      </w:r>
      <w:r w:rsidR="00FD28C1">
        <w:t>fde product tussen twee promoties</w:t>
      </w:r>
      <w:r w:rsidR="002719E9">
        <w:t xml:space="preserve">, is </w:t>
      </w:r>
      <w:r w:rsidR="006561D4">
        <w:t>de productinterval buiten beschouwing gelaten.</w:t>
      </w:r>
    </w:p>
    <w:p w:rsidR="00F2665D" w:rsidRDefault="00F2665D" w:rsidP="00CD2B8D">
      <w:pPr>
        <w:pStyle w:val="Kop2"/>
      </w:pPr>
      <w:bookmarkStart w:id="58" w:name="_Toc484510746"/>
      <w:r>
        <w:lastRenderedPageBreak/>
        <w:t>Scenario’s</w:t>
      </w:r>
      <w:bookmarkEnd w:id="58"/>
    </w:p>
    <w:p w:rsidR="00D91310" w:rsidRDefault="00C35266" w:rsidP="00CD2B8D">
      <w:r>
        <w:t xml:space="preserve">Na het definiëren van </w:t>
      </w:r>
      <w:r w:rsidR="00960AF5">
        <w:t xml:space="preserve">de </w:t>
      </w:r>
      <w:r>
        <w:t>product/promotiekarakteristieken</w:t>
      </w:r>
      <w:r w:rsidR="006561D4">
        <w:t xml:space="preserve"> resteert de vraag</w:t>
      </w:r>
      <w:r>
        <w:t xml:space="preserve"> welke forecast</w:t>
      </w:r>
      <w:r w:rsidR="001A430A">
        <w:t>method</w:t>
      </w:r>
      <w:r w:rsidR="004339EB">
        <w:t>iek de afzet</w:t>
      </w:r>
      <w:r w:rsidR="006B658D">
        <w:t xml:space="preserve"> van een promotie</w:t>
      </w:r>
      <w:r>
        <w:t>artikel nauwkeuriger kan voorspellen</w:t>
      </w:r>
      <w:r w:rsidR="006B06E2">
        <w:t xml:space="preserve">. In deze paragraaf </w:t>
      </w:r>
      <w:r w:rsidR="00405DDE">
        <w:t xml:space="preserve">zijn </w:t>
      </w:r>
      <w:r w:rsidR="006B06E2">
        <w:t>de uitgangs</w:t>
      </w:r>
      <w:r w:rsidR="006B658D">
        <w:t>scenario</w:t>
      </w:r>
      <w:r w:rsidR="006B06E2">
        <w:t>’s</w:t>
      </w:r>
      <w:r w:rsidR="009072BE">
        <w:t xml:space="preserve"> toegelicht.</w:t>
      </w:r>
    </w:p>
    <w:p w:rsidR="00191E59" w:rsidRPr="00F2665D" w:rsidRDefault="00191E59" w:rsidP="00CD2B8D"/>
    <w:p w:rsidR="00F2665D" w:rsidRDefault="00F2665D" w:rsidP="00CD2B8D">
      <w:pPr>
        <w:pStyle w:val="Kop3"/>
      </w:pPr>
      <w:bookmarkStart w:id="59" w:name="_Toc484510747"/>
      <w:r>
        <w:t xml:space="preserve">Product </w:t>
      </w:r>
      <w:r w:rsidR="009E5ABA">
        <w:t>Totaal Benadering versus Productwereld B</w:t>
      </w:r>
      <w:r>
        <w:t>enadering</w:t>
      </w:r>
      <w:bookmarkEnd w:id="59"/>
    </w:p>
    <w:p w:rsidR="00F2665D" w:rsidRDefault="001E23B3" w:rsidP="00CD2B8D">
      <w:r>
        <w:t xml:space="preserve">Het eerste </w:t>
      </w:r>
      <w:r w:rsidR="00960AF5">
        <w:t>onderscheid</w:t>
      </w:r>
      <w:r>
        <w:t xml:space="preserve"> is een product totaal benadering versus </w:t>
      </w:r>
      <w:r w:rsidR="009E5ABA">
        <w:t xml:space="preserve">een </w:t>
      </w:r>
      <w:r>
        <w:t xml:space="preserve">productwereld benadering. In de analyse van de karakteristieken is gebleken dat de gemiddelde </w:t>
      </w:r>
      <w:proofErr w:type="spellStart"/>
      <w:r>
        <w:t>uplift</w:t>
      </w:r>
      <w:proofErr w:type="spellEnd"/>
      <w:r>
        <w:t xml:space="preserve"> tijdens een folder sterk verschilde per productwereld. </w:t>
      </w:r>
      <w:r w:rsidR="009E5ABA">
        <w:t>Daarom is gekozen om de vijf karakteristieken enerzijds als totaal te bekijken, maar ook per pro</w:t>
      </w:r>
      <w:r w:rsidR="000C37B0">
        <w:t>ductwereld. Om dit meer te doen</w:t>
      </w:r>
      <w:r w:rsidR="009E5ABA">
        <w:t xml:space="preserve"> spreken </w:t>
      </w:r>
      <w:r w:rsidR="007E4212">
        <w:t>is</w:t>
      </w:r>
      <w:r w:rsidR="009E5ABA">
        <w:t xml:space="preserve"> dit met een </w:t>
      </w:r>
      <w:r w:rsidR="000C37B0">
        <w:t>voorbeeld toegelicht. Eé</w:t>
      </w:r>
      <w:r w:rsidR="006B06E2">
        <w:t xml:space="preserve">n van de </w:t>
      </w:r>
      <w:r w:rsidR="009E5ABA">
        <w:t>karakteristiek</w:t>
      </w:r>
      <w:r w:rsidR="006B06E2">
        <w:t>en</w:t>
      </w:r>
      <w:r w:rsidR="000C37B0">
        <w:t xml:space="preserve"> van een </w:t>
      </w:r>
      <w:r w:rsidR="004A51D6">
        <w:t>promotieartikel</w:t>
      </w:r>
      <w:r w:rsidR="009E5ABA">
        <w:t xml:space="preserve"> is de kortingsklasse. Vanuit de product totaal benadering </w:t>
      </w:r>
      <w:r w:rsidR="007E4212">
        <w:t>is</w:t>
      </w:r>
      <w:r w:rsidR="009E5ABA">
        <w:t xml:space="preserve"> de gemiddelde </w:t>
      </w:r>
      <w:proofErr w:type="spellStart"/>
      <w:r w:rsidR="009E5ABA">
        <w:t>uplift</w:t>
      </w:r>
      <w:proofErr w:type="spellEnd"/>
      <w:r w:rsidR="009E5ABA">
        <w:t xml:space="preserve"> per kortin</w:t>
      </w:r>
      <w:r w:rsidR="000C37B0">
        <w:t>gsklasse (A tot en met E) over alle</w:t>
      </w:r>
      <w:r w:rsidR="0067000C">
        <w:t xml:space="preserve"> artikelen</w:t>
      </w:r>
      <w:r w:rsidR="000C37B0">
        <w:t xml:space="preserve"> berekend</w:t>
      </w:r>
      <w:r w:rsidR="009E5ABA">
        <w:t xml:space="preserve">. De productwereld benadering houdt in dat er per productwereld, bijvoorbeeld de groep elektra, </w:t>
      </w:r>
      <w:r w:rsidR="007E4212">
        <w:t xml:space="preserve">is </w:t>
      </w:r>
      <w:r w:rsidR="009E5ABA">
        <w:t>berekend wat</w:t>
      </w:r>
      <w:r w:rsidR="000C37B0">
        <w:t xml:space="preserve"> de gemiddelde uplift was binnen </w:t>
      </w:r>
      <w:r w:rsidR="009E5ABA">
        <w:t xml:space="preserve">ieder afzonderlijke kortingsklasse (A tot en met E). </w:t>
      </w:r>
    </w:p>
    <w:p w:rsidR="00191E59" w:rsidRDefault="00191E59" w:rsidP="00CD2B8D"/>
    <w:p w:rsidR="00F2665D" w:rsidRDefault="00F2665D" w:rsidP="00CD2B8D">
      <w:pPr>
        <w:pStyle w:val="Kop3"/>
      </w:pPr>
      <w:bookmarkStart w:id="60" w:name="_Toc484510748"/>
      <w:r>
        <w:t>Z-waarde</w:t>
      </w:r>
      <w:bookmarkEnd w:id="60"/>
    </w:p>
    <w:p w:rsidR="00211984" w:rsidRDefault="009226EA" w:rsidP="00CD2B8D">
      <w:r>
        <w:t>Promotieartikelen</w:t>
      </w:r>
      <w:r w:rsidR="009E5ABA">
        <w:t xml:space="preserve"> worden gekenmerkt door een grote variatie </w:t>
      </w:r>
      <w:r w:rsidR="00CD2B8D">
        <w:t xml:space="preserve">in de afzet. </w:t>
      </w:r>
      <w:r w:rsidR="00FA7AF0">
        <w:t xml:space="preserve">In één dezelfde </w:t>
      </w:r>
      <w:r w:rsidR="00CD2B8D">
        <w:t xml:space="preserve">folder kan artikel X een uplift van 1,20 realiseren, terwijl artikel Y 26 keer zoveel verkoopt als </w:t>
      </w:r>
      <w:r w:rsidR="00CD7BFA">
        <w:t>tijdens de baseline</w:t>
      </w:r>
      <w:r w:rsidR="00CD2B8D">
        <w:t>. Grote variaties in de</w:t>
      </w:r>
      <w:r w:rsidR="00960AF5">
        <w:t xml:space="preserve"> uitkomst van een proces zorgt </w:t>
      </w:r>
      <w:r w:rsidR="00CD2B8D">
        <w:t xml:space="preserve">ervoor dat het gemiddelde sterk aangetast </w:t>
      </w:r>
      <w:r w:rsidR="000C37B0">
        <w:t>wordt</w:t>
      </w:r>
      <w:r w:rsidR="00CD2B8D">
        <w:t xml:space="preserve">. </w:t>
      </w:r>
      <w:r w:rsidR="00A30F20">
        <w:t xml:space="preserve">De uitkomst van een proces kan in basis normaal verdeeld zijn, maar grote (eenmalige) uitschieters zorgen ervoor dat het gemiddelde sterk </w:t>
      </w:r>
      <w:r w:rsidR="006A062A">
        <w:t>wordt aangetas</w:t>
      </w:r>
      <w:r w:rsidR="004658FD">
        <w:t>t</w:t>
      </w:r>
      <w:r w:rsidR="00A30F20">
        <w:t xml:space="preserve"> </w:t>
      </w:r>
      <w:sdt>
        <w:sdtPr>
          <w:id w:val="-455406278"/>
          <w:citation/>
        </w:sdtPr>
        <w:sdtContent>
          <w:r w:rsidR="006B71A9">
            <w:fldChar w:fldCharType="begin"/>
          </w:r>
          <w:r w:rsidR="006B71A9">
            <w:instrText xml:space="preserve"> CITATION Wal10 \l 1043 </w:instrText>
          </w:r>
          <w:r w:rsidR="006B71A9">
            <w:fldChar w:fldCharType="separate"/>
          </w:r>
          <w:r w:rsidR="00871FB9">
            <w:rPr>
              <w:noProof/>
            </w:rPr>
            <w:t>(Amstel, 2010)</w:t>
          </w:r>
          <w:r w:rsidR="006B71A9">
            <w:fldChar w:fldCharType="end"/>
          </w:r>
        </w:sdtContent>
      </w:sdt>
      <w:r w:rsidR="006B71A9">
        <w:t xml:space="preserve">. </w:t>
      </w:r>
      <w:r w:rsidR="004658FD">
        <w:t>Stel de gemiddel</w:t>
      </w:r>
      <w:r w:rsidR="00777E1D">
        <w:t>de uplift van één artikel was tijdens</w:t>
      </w:r>
      <w:r w:rsidR="004658FD">
        <w:t xml:space="preserve"> vijf verschillend</w:t>
      </w:r>
      <w:r w:rsidR="00777E1D">
        <w:t xml:space="preserve">e promoties: </w:t>
      </w:r>
      <w:r w:rsidR="004658FD">
        <w:t xml:space="preserve">6, 8, 5, 7 en 23. Het gemiddelde van deze vijf metingen is 9,80. Dit terwijl de </w:t>
      </w:r>
      <w:r w:rsidR="00783A1D">
        <w:t>uitkomsten (zonder</w:t>
      </w:r>
      <w:r w:rsidR="004658FD">
        <w:t xml:space="preserve"> de uplift van 23) relatief normaal verdeeld was</w:t>
      </w:r>
      <w:r w:rsidR="00AD6343">
        <w:t xml:space="preserve"> met een gemiddelde uplift van 6,</w:t>
      </w:r>
      <w:r w:rsidR="00783A1D">
        <w:t xml:space="preserve">5. </w:t>
      </w:r>
      <w:r w:rsidR="00386AEE">
        <w:t xml:space="preserve">Door het gemiddelde te berekenen over de resultaten die representatief zijn voor de </w:t>
      </w:r>
      <w:r w:rsidR="00211984">
        <w:t>meeste uitkomsten in een proces, en daarmee de uitzonderingen buite</w:t>
      </w:r>
      <w:r w:rsidR="00783A1D">
        <w:t>n beschouwing te laten, ontstaat</w:t>
      </w:r>
      <w:r w:rsidR="006B06E2">
        <w:t xml:space="preserve"> een nauwkeuriger proces (Lokkerbol, 2012).</w:t>
      </w:r>
    </w:p>
    <w:p w:rsidR="00027D5C" w:rsidRDefault="00027D5C" w:rsidP="00CD2B8D">
      <w:r>
        <w:rPr>
          <w:noProof/>
          <w:lang w:eastAsia="nl-NL"/>
        </w:rPr>
        <w:drawing>
          <wp:anchor distT="0" distB="0" distL="114300" distR="114300" simplePos="0" relativeHeight="251721728" behindDoc="0" locked="0" layoutInCell="1" allowOverlap="1" wp14:anchorId="7607BA4F" wp14:editId="21836F7F">
            <wp:simplePos x="0" y="0"/>
            <wp:positionH relativeFrom="column">
              <wp:posOffset>2919095</wp:posOffset>
            </wp:positionH>
            <wp:positionV relativeFrom="paragraph">
              <wp:posOffset>86360</wp:posOffset>
            </wp:positionV>
            <wp:extent cx="2867025" cy="1758950"/>
            <wp:effectExtent l="0" t="0" r="9525" b="0"/>
            <wp:wrapSquare wrapText="bothSides"/>
            <wp:docPr id="50" name="Afbeelding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9">
                      <a:extLst>
                        <a:ext uri="{28A0092B-C50C-407E-A947-70E740481C1C}">
                          <a14:useLocalDpi xmlns:a14="http://schemas.microsoft.com/office/drawing/2010/main" val="0"/>
                        </a:ext>
                      </a:extLst>
                    </a:blip>
                    <a:srcRect/>
                    <a:stretch/>
                  </pic:blipFill>
                  <pic:spPr bwMode="auto">
                    <a:xfrm>
                      <a:off x="0" y="0"/>
                      <a:ext cx="2867025" cy="17589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A635B" w:rsidRDefault="00027D5C" w:rsidP="00CD2B8D">
      <w:r>
        <w:rPr>
          <w:noProof/>
          <w:lang w:eastAsia="nl-NL"/>
        </w:rPr>
        <mc:AlternateContent>
          <mc:Choice Requires="wps">
            <w:drawing>
              <wp:anchor distT="0" distB="0" distL="114300" distR="114300" simplePos="0" relativeHeight="251667456" behindDoc="0" locked="0" layoutInCell="1" allowOverlap="1" wp14:anchorId="40FF0D3D" wp14:editId="13ABC397">
                <wp:simplePos x="0" y="0"/>
                <wp:positionH relativeFrom="column">
                  <wp:posOffset>2934970</wp:posOffset>
                </wp:positionH>
                <wp:positionV relativeFrom="paragraph">
                  <wp:posOffset>1673860</wp:posOffset>
                </wp:positionV>
                <wp:extent cx="3117850" cy="133350"/>
                <wp:effectExtent l="0" t="0" r="6350" b="0"/>
                <wp:wrapSquare wrapText="bothSides"/>
                <wp:docPr id="17" name="Tekstvak 17"/>
                <wp:cNvGraphicFramePr/>
                <a:graphic xmlns:a="http://schemas.openxmlformats.org/drawingml/2006/main">
                  <a:graphicData uri="http://schemas.microsoft.com/office/word/2010/wordprocessingShape">
                    <wps:wsp>
                      <wps:cNvSpPr txBox="1"/>
                      <wps:spPr>
                        <a:xfrm>
                          <a:off x="0" y="0"/>
                          <a:ext cx="3117850" cy="133350"/>
                        </a:xfrm>
                        <a:prstGeom prst="rect">
                          <a:avLst/>
                        </a:prstGeom>
                        <a:solidFill>
                          <a:prstClr val="white"/>
                        </a:solidFill>
                        <a:ln>
                          <a:noFill/>
                        </a:ln>
                        <a:effectLst/>
                      </wps:spPr>
                      <wps:txbx>
                        <w:txbxContent>
                          <w:p w:rsidR="00D177D8" w:rsidRPr="00015BBC" w:rsidRDefault="00D177D8" w:rsidP="004658FD">
                            <w:pPr>
                              <w:pStyle w:val="Bijschrift"/>
                              <w:rPr>
                                <w:noProof/>
                                <w:sz w:val="20"/>
                                <w:szCs w:val="20"/>
                              </w:rPr>
                            </w:pPr>
                            <w:r>
                              <w:t>Figuur 7.1: Normale verdeling en de z-waar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kstvak 17" o:spid="_x0000_s1035" type="#_x0000_t202" style="position:absolute;left:0;text-align:left;margin-left:231.1pt;margin-top:131.8pt;width:245.5pt;height:1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" stroked="f">
                <v:textbox inset="0,0,0,0">
                  <w:txbxContent>
                    <w:p w:rsidR="00D177D8" w:rsidRPr="00015BBC" w:rsidRDefault="00D177D8" w:rsidP="004658FD">
                      <w:pPr>
                        <w:pStyle w:val="Bijschrift"/>
                        <w:rPr>
                          <w:noProof/>
                          <w:sz w:val="20"/>
                          <w:szCs w:val="20"/>
                        </w:rPr>
                      </w:pPr>
                      <w:r>
                        <w:t>Figuur 7.1: Normale verdeling en de z-waarde</w:t>
                      </w:r>
                    </w:p>
                  </w:txbxContent>
                </v:textbox>
                <w10:wrap type="square"/>
              </v:shape>
            </w:pict>
          </mc:Fallback>
        </mc:AlternateContent>
      </w:r>
      <w:r w:rsidR="00352835">
        <w:t>Een methode om de</w:t>
      </w:r>
      <w:r w:rsidR="00211984">
        <w:t xml:space="preserve"> uit</w:t>
      </w:r>
      <w:r w:rsidR="00352835">
        <w:t>zondering niet mee te berekenen in de uitkomsten</w:t>
      </w:r>
      <w:r w:rsidR="00211984">
        <w:t xml:space="preserve"> is de z-waarde. De z-waarde is de afwijking van het gemiddelde, uit</w:t>
      </w:r>
      <w:r w:rsidR="00FD28C1">
        <w:t>ge</w:t>
      </w:r>
      <w:r w:rsidR="00211984">
        <w:t>drukt in eenheden van de standaarddeviatie</w:t>
      </w:r>
      <w:r w:rsidR="006B06E2">
        <w:t xml:space="preserve"> </w:t>
      </w:r>
      <w:sdt>
        <w:sdtPr>
          <w:id w:val="101077864"/>
          <w:citation/>
        </w:sdtPr>
        <w:sdtContent>
          <w:r w:rsidR="006B06E2">
            <w:fldChar w:fldCharType="begin"/>
          </w:r>
          <w:r w:rsidR="006B06E2">
            <w:instrText xml:space="preserve"> CITATION Her09 \l 1043 </w:instrText>
          </w:r>
          <w:r w:rsidR="006B06E2">
            <w:fldChar w:fldCharType="separate"/>
          </w:r>
          <w:r w:rsidR="00871FB9">
            <w:rPr>
              <w:noProof/>
            </w:rPr>
            <w:t>(Quaadgras, 2009)</w:t>
          </w:r>
          <w:r w:rsidR="006B06E2">
            <w:fldChar w:fldCharType="end"/>
          </w:r>
        </w:sdtContent>
      </w:sdt>
      <w:r w:rsidR="006B06E2">
        <w:t>.</w:t>
      </w:r>
      <w:r w:rsidR="00211984">
        <w:t xml:space="preserve"> Dit i</w:t>
      </w:r>
      <w:r w:rsidR="006B06E2">
        <w:t>s zichtbaar gemaakt in figuur 7.1</w:t>
      </w:r>
      <w:r w:rsidR="00211984">
        <w:t>.</w:t>
      </w:r>
      <w:r w:rsidR="009171A0">
        <w:t xml:space="preserve"> </w:t>
      </w:r>
      <w:r w:rsidR="005A635B">
        <w:t xml:space="preserve">In een normaal verdeeld proces zou een z-waarde van één, 68 procent van de waarnemingen bevatten. Een z-waarde van twee omvat </w:t>
      </w:r>
      <w:r w:rsidR="00492135">
        <w:t>95 procent van de waarnemingen. Deze regel gaat echter niet altijd op. Op het moment dat resultaten niet normaal verdeeld zijn</w:t>
      </w:r>
      <w:r w:rsidR="00FD28C1">
        <w:t>,</w:t>
      </w:r>
      <w:r w:rsidR="00492135">
        <w:t xml:space="preserve"> kunnen deze resultaten sterk verschillen.</w:t>
      </w:r>
    </w:p>
    <w:p w:rsidR="005A635B" w:rsidRDefault="005A635B" w:rsidP="00CD2B8D"/>
    <w:p w:rsidR="00F2665D" w:rsidRDefault="00F2665D" w:rsidP="00F2665D">
      <w:pPr>
        <w:pStyle w:val="Kop3"/>
      </w:pPr>
      <w:bookmarkStart w:id="61" w:name="_Toc484510749"/>
      <w:proofErr w:type="spellStart"/>
      <w:r>
        <w:t>Forecasting</w:t>
      </w:r>
      <w:proofErr w:type="spellEnd"/>
      <w:r>
        <w:t xml:space="preserve"> techniek: Gewogen-Factor-Score</w:t>
      </w:r>
      <w:bookmarkEnd w:id="61"/>
    </w:p>
    <w:p w:rsidR="00FA7AF0" w:rsidRDefault="00492135" w:rsidP="00F2665D">
      <w:r>
        <w:t xml:space="preserve">Ten slotte </w:t>
      </w:r>
      <w:r w:rsidR="009904E8">
        <w:t>is de toepasbaarheid van traditionele forecast technieken</w:t>
      </w:r>
      <w:r w:rsidR="00411F74">
        <w:t xml:space="preserve"> onderzocht. Hiervoor zijn de vijf</w:t>
      </w:r>
      <w:r>
        <w:t xml:space="preserve"> forecast methodieken uit de literatuur van</w:t>
      </w:r>
      <w:r w:rsidR="00EE3635" w:rsidRPr="006B06E2">
        <w:t xml:space="preserve"> </w:t>
      </w:r>
      <w:sdt>
        <w:sdtPr>
          <w:id w:val="904490795"/>
          <w:citation/>
        </w:sdtPr>
        <w:sdtContent>
          <w:r w:rsidR="006B06E2" w:rsidRPr="006B06E2">
            <w:fldChar w:fldCharType="begin"/>
          </w:r>
          <w:r w:rsidR="006B06E2" w:rsidRPr="006B06E2">
            <w:instrText xml:space="preserve"> CITATION Ste15 \l 1043 </w:instrText>
          </w:r>
          <w:r w:rsidR="006B06E2" w:rsidRPr="006B06E2">
            <w:fldChar w:fldCharType="separate"/>
          </w:r>
          <w:r w:rsidR="00871FB9">
            <w:rPr>
              <w:noProof/>
            </w:rPr>
            <w:t>(Stephen Chapman, 2015)</w:t>
          </w:r>
          <w:r w:rsidR="006B06E2" w:rsidRPr="006B06E2">
            <w:fldChar w:fldCharType="end"/>
          </w:r>
        </w:sdtContent>
      </w:sdt>
      <w:r w:rsidR="006B06E2" w:rsidRPr="006B06E2">
        <w:t xml:space="preserve"> </w:t>
      </w:r>
      <w:r w:rsidR="00EE3635" w:rsidRPr="006B06E2">
        <w:t>tegen</w:t>
      </w:r>
      <w:r w:rsidR="00EE3635">
        <w:t xml:space="preserve"> elkaar afgewogen. </w:t>
      </w:r>
      <w:r w:rsidR="00FA7AF0">
        <w:t>Al snel werd duidelijk dat deze forecast technieke</w:t>
      </w:r>
      <w:r w:rsidR="004339EB">
        <w:t>n niet geschikt zijn om de afzet</w:t>
      </w:r>
      <w:r w:rsidR="00FA7AF0">
        <w:t xml:space="preserve"> voor </w:t>
      </w:r>
      <w:r w:rsidR="004339EB">
        <w:t>een promoti</w:t>
      </w:r>
      <w:r w:rsidR="0067000C">
        <w:t xml:space="preserve">e </w:t>
      </w:r>
      <w:r w:rsidR="00FA7AF0">
        <w:t>te voorspellen. Forecast technieken reken</w:t>
      </w:r>
      <w:r w:rsidR="006A062A">
        <w:t>en</w:t>
      </w:r>
      <w:r w:rsidR="00FA7AF0">
        <w:t xml:space="preserve"> met </w:t>
      </w:r>
      <w:r w:rsidR="00960AF5">
        <w:t>de afzethistorie</w:t>
      </w:r>
      <w:r w:rsidR="00FA7AF0">
        <w:t xml:space="preserve"> van één product en komen zo, op basis het geselecteerde forecastmodel, tot een voorspelling. Dit is juist hetgeen wat niet werkt bij </w:t>
      </w:r>
      <w:r w:rsidR="009226EA">
        <w:t>promotieartikelen</w:t>
      </w:r>
      <w:r w:rsidR="00FA7AF0">
        <w:t xml:space="preserve">. Een artikel kan niet één </w:t>
      </w:r>
      <w:r w:rsidR="00960AF5">
        <w:t xml:space="preserve">op één worden vergeleken met zijn historie in voorgaande promoties. </w:t>
      </w:r>
      <w:r w:rsidR="006B06E2">
        <w:t>De condities waarin een artikel werd gepresenteerd en gebracht naar de consument</w:t>
      </w:r>
      <w:r w:rsidR="00FD28C1">
        <w:t>,</w:t>
      </w:r>
      <w:r w:rsidR="006B06E2">
        <w:t xml:space="preserve"> kunnen totaal verschillend zijn in de historie </w:t>
      </w:r>
      <w:r w:rsidR="00FA7AF0">
        <w:fldChar w:fldCharType="begin" w:fldLock="1"/>
      </w:r>
      <w:r w:rsidR="00D8460F">
        <w:instrText>ADDIN CSL_CITATION { "citationItems" : [ { "id" : "ITEM-1", "itemData" : { "author" : [ { "dropping-particle" : "", "family" : "Heerde", "given" : "H.", "non-dropping-particle" : "van", "parse-names" : false, "suffix" : "" } ], "container-title" : "Zicht op forecasting van promoties", "id" : "ITEM-1", "issued" : { "date-parts" : [ [ "2015" ] ] }, "title" : "Zicht op forecasting van promoties", "type" : "article-journal" }, "uris" : [ "http://www.mendeley.com/documents/?uuid=7a513f31-73d9-4cdf-b987-f125793795d0" ] } ], "mendeley" : { "formattedCitation" : "(van Heerde, 2015)", "plainTextFormattedCitation" : "(van Heerde, 2015)", "previouslyFormattedCitation" : "(van Heerde, 2015)" }, "properties" : { "noteIndex" : 0 }, "schema" : "https://github.com/citation-style-language/schema/raw/master/csl-citation.json" }</w:instrText>
      </w:r>
      <w:r w:rsidR="00FA7AF0">
        <w:fldChar w:fldCharType="separate"/>
      </w:r>
      <w:r w:rsidR="00FA7AF0" w:rsidRPr="00FA7AF0">
        <w:rPr>
          <w:noProof/>
        </w:rPr>
        <w:t>(van Heerde, 2015)</w:t>
      </w:r>
      <w:r w:rsidR="00FA7AF0">
        <w:fldChar w:fldCharType="end"/>
      </w:r>
      <w:r w:rsidR="006B06E2">
        <w:t>.</w:t>
      </w:r>
    </w:p>
    <w:p w:rsidR="00CD730A" w:rsidRDefault="00CD730A" w:rsidP="00F2665D"/>
    <w:p w:rsidR="00B449F8" w:rsidRDefault="00FA7AF0" w:rsidP="00F2665D">
      <w:r>
        <w:t xml:space="preserve">Echter kan de essentie van de forecast methodiek ‘Gewogen Factor’ wél </w:t>
      </w:r>
      <w:r w:rsidR="006B06E2">
        <w:t>worden toegepast in dit onderzoek</w:t>
      </w:r>
      <w:r>
        <w:t>. Van oorsprong is deze methodiek erop gericht</w:t>
      </w:r>
      <w:r w:rsidR="00352835">
        <w:t xml:space="preserve"> om een forecast te berekenen op basis van gewogen </w:t>
      </w:r>
      <w:r w:rsidR="004A51D6">
        <w:t>factoren</w:t>
      </w:r>
      <w:r w:rsidR="00352835">
        <w:t xml:space="preserve"> over de afzethistorie van een bepaald artikel. Deze methodiek kan echter </w:t>
      </w:r>
      <w:r w:rsidR="00783A1D">
        <w:t xml:space="preserve">uitstekend worden toegepast voor </w:t>
      </w:r>
      <w:r w:rsidR="009226EA">
        <w:t>promotieartikelen</w:t>
      </w:r>
      <w:r w:rsidR="00783A1D">
        <w:t xml:space="preserve">. Zoals in paragraaf </w:t>
      </w:r>
      <w:r w:rsidR="00352835">
        <w:t>7</w:t>
      </w:r>
      <w:r w:rsidR="00960AF5">
        <w:t>.2 staat</w:t>
      </w:r>
      <w:r w:rsidR="00783A1D">
        <w:t xml:space="preserve"> </w:t>
      </w:r>
      <w:r w:rsidR="00B155F6">
        <w:t xml:space="preserve">beschreven, </w:t>
      </w:r>
      <w:r w:rsidR="007E4212">
        <w:t>is</w:t>
      </w:r>
      <w:r w:rsidR="00783A1D">
        <w:t xml:space="preserve"> de </w:t>
      </w:r>
      <w:proofErr w:type="spellStart"/>
      <w:r w:rsidR="00783A1D">
        <w:t>uplift</w:t>
      </w:r>
      <w:proofErr w:type="spellEnd"/>
      <w:r w:rsidR="00783A1D">
        <w:t xml:space="preserve"> over vijf p</w:t>
      </w:r>
      <w:r w:rsidR="00B155F6">
        <w:t>romotie/</w:t>
      </w:r>
      <w:r w:rsidR="00783A1D">
        <w:t xml:space="preserve"> productkarakteristieken</w:t>
      </w:r>
      <w:r w:rsidR="00B155F6">
        <w:t xml:space="preserve"> berekend. Door gewogen factoren toe te ke</w:t>
      </w:r>
      <w:r w:rsidR="006B06E2">
        <w:t xml:space="preserve">nnen aan een karakteristiek, kan de </w:t>
      </w:r>
      <w:r w:rsidR="00960AF5">
        <w:t xml:space="preserve">ene karakteristiek zwaarder meegewogen worden </w:t>
      </w:r>
      <w:r w:rsidR="006B06E2">
        <w:t>dan de ander</w:t>
      </w:r>
      <w:r w:rsidR="00A10CC2">
        <w:t>. De formule voor de</w:t>
      </w:r>
      <w:r w:rsidR="006B06E2">
        <w:t xml:space="preserve"> gewogen-factor-score </w:t>
      </w:r>
      <w:r w:rsidR="00A10CC2">
        <w:t xml:space="preserve">methode </w:t>
      </w:r>
      <w:r w:rsidR="00960AF5">
        <w:t xml:space="preserve">is als volgt </w:t>
      </w:r>
      <w:sdt>
        <w:sdtPr>
          <w:id w:val="-1383408913"/>
          <w:citation/>
        </w:sdtPr>
        <w:sdtContent>
          <w:r w:rsidR="006B06E2">
            <w:fldChar w:fldCharType="begin"/>
          </w:r>
          <w:r w:rsidR="006B06E2">
            <w:instrText xml:space="preserve"> CITATION Ste15 \l 1043 </w:instrText>
          </w:r>
          <w:r w:rsidR="006B06E2">
            <w:fldChar w:fldCharType="separate"/>
          </w:r>
          <w:r w:rsidR="00871FB9">
            <w:rPr>
              <w:noProof/>
            </w:rPr>
            <w:t>(Stephen Chapman, 2015)</w:t>
          </w:r>
          <w:r w:rsidR="006B06E2">
            <w:fldChar w:fldCharType="end"/>
          </w:r>
        </w:sdtContent>
      </w:sdt>
      <w:r w:rsidR="00960AF5">
        <w:t>:</w:t>
      </w:r>
    </w:p>
    <w:p w:rsidR="00741B76" w:rsidRPr="00CD730A" w:rsidRDefault="00B449F8" w:rsidP="00F2665D">
      <m:oMathPara>
        <m:oMathParaPr>
          <m:jc m:val="left"/>
        </m:oMathParaPr>
        <m:oMath>
          <m:r>
            <w:rPr>
              <w:rFonts w:ascii="Cambria Math" w:hAnsi="Cambria Math" w:cs="Cambria Math"/>
            </w:rPr>
            <m:t>Forecast</m:t>
          </m:r>
          <m:r>
            <m:rPr>
              <m:sty m:val="p"/>
            </m:rPr>
            <w:rPr>
              <w:rFonts w:ascii="Cambria Math" w:hAnsi="Cambria Math" w:cs="Cambria Math"/>
            </w:rPr>
            <m:t>=</m:t>
          </m:r>
          <m:f>
            <m:fPr>
              <m:ctrlPr>
                <w:rPr>
                  <w:rFonts w:ascii="Cambria Math" w:hAnsi="Cambria Math"/>
                </w:rPr>
              </m:ctrlPr>
            </m:fPr>
            <m:num>
              <m:nary>
                <m:naryPr>
                  <m:chr m:val="∑"/>
                  <m:limLoc m:val="undOvr"/>
                  <m:subHide m:val="1"/>
                  <m:supHide m:val="1"/>
                  <m:ctrlPr>
                    <w:rPr>
                      <w:rFonts w:ascii="Cambria Math" w:hAnsi="Cambria Math" w:cs="Cambria Math"/>
                    </w:rPr>
                  </m:ctrlPr>
                </m:naryPr>
                <m:sub/>
                <m:sup/>
                <m:e>
                  <m:r>
                    <m:rPr>
                      <m:sty m:val="p"/>
                    </m:rPr>
                    <w:rPr>
                      <w:rFonts w:ascii="Cambria Math" w:hAnsi="Cambria Math" w:cs="Cambria Math"/>
                    </w:rPr>
                    <m:t>karakteristiek x gewicht</m:t>
                  </m:r>
                </m:e>
              </m:nary>
            </m:num>
            <m:den>
              <m:nary>
                <m:naryPr>
                  <m:chr m:val="∑"/>
                  <m:limLoc m:val="undOvr"/>
                  <m:subHide m:val="1"/>
                  <m:supHide m:val="1"/>
                  <m:ctrlPr>
                    <w:rPr>
                      <w:rFonts w:ascii="Cambria Math" w:hAnsi="Cambria Math" w:cs="Cambria Math"/>
                    </w:rPr>
                  </m:ctrlPr>
                </m:naryPr>
                <m:sub/>
                <m:sup/>
                <m:e>
                  <m:r>
                    <m:rPr>
                      <m:sty m:val="p"/>
                    </m:rPr>
                    <w:rPr>
                      <w:rFonts w:ascii="Cambria Math" w:hAnsi="Cambria Math" w:cs="Cambria Math"/>
                    </w:rPr>
                    <m:t>gewichten</m:t>
                  </m:r>
                </m:e>
              </m:nary>
            </m:den>
          </m:f>
        </m:oMath>
      </m:oMathPara>
    </w:p>
    <w:p w:rsidR="006A062A" w:rsidRDefault="006A062A" w:rsidP="00F2665D"/>
    <w:p w:rsidR="009F098B" w:rsidRDefault="00BC456C" w:rsidP="00211984">
      <w:pPr>
        <w:pStyle w:val="Kop3"/>
      </w:pPr>
      <w:bookmarkStart w:id="62" w:name="_Toc484510750"/>
      <w:r>
        <w:t>Uitwerking en Resultaten Scenario’s</w:t>
      </w:r>
      <w:bookmarkEnd w:id="62"/>
    </w:p>
    <w:p w:rsidR="00BC456C" w:rsidRDefault="00B34506" w:rsidP="00211984">
      <w:r>
        <w:t>Op basis van de analyse in vorige paragrafen</w:t>
      </w:r>
      <w:r w:rsidR="002A6B6A">
        <w:t xml:space="preserve"> zijn drie mogelijke elementen in</w:t>
      </w:r>
      <w:r>
        <w:t xml:space="preserve"> </w:t>
      </w:r>
      <w:r w:rsidR="00A60953">
        <w:t xml:space="preserve">het </w:t>
      </w:r>
      <w:r>
        <w:t xml:space="preserve">promotieforecastmodel </w:t>
      </w:r>
      <w:r w:rsidR="00A60953">
        <w:t>vastgesteld</w:t>
      </w:r>
      <w:r>
        <w:t xml:space="preserve">: product totaal/productwereld, </w:t>
      </w:r>
      <w:proofErr w:type="spellStart"/>
      <w:r>
        <w:t>z</w:t>
      </w:r>
      <w:proofErr w:type="spellEnd"/>
      <w:r>
        <w:t>-</w:t>
      </w:r>
      <w:r w:rsidR="00496983">
        <w:t>waarde en gewogen-factor-score. Het doel van dit</w:t>
      </w:r>
      <w:r w:rsidR="00EF3489">
        <w:t xml:space="preserve"> promotieforecastmodel is om een upliftfactor te berekenen over</w:t>
      </w:r>
      <w:r w:rsidR="00496983">
        <w:t xml:space="preserve"> de vijf product/promotiekarakteristiek</w:t>
      </w:r>
      <w:r w:rsidR="00181A9D">
        <w:t>en</w:t>
      </w:r>
      <w:r w:rsidR="00496983">
        <w:t xml:space="preserve">. </w:t>
      </w:r>
      <w:r w:rsidR="00181A9D">
        <w:t>Om de relevantie van de z-waarde en/</w:t>
      </w:r>
      <w:r w:rsidR="002A6B6A">
        <w:t>of gewogen-factor-score aan te tonen</w:t>
      </w:r>
      <w:r w:rsidR="00181A9D">
        <w:t xml:space="preserve">, </w:t>
      </w:r>
      <w:r w:rsidR="005229C4">
        <w:t xml:space="preserve">zijn alle mogelijke combinaties onderzocht. Deze combinaties </w:t>
      </w:r>
      <w:r w:rsidR="00181A9D">
        <w:t xml:space="preserve">vormen de acht verschillende scenario’s en </w:t>
      </w:r>
      <w:r w:rsidR="002A6B6A">
        <w:t>zijn weergegeven in tabel 7.1.</w:t>
      </w:r>
    </w:p>
    <w:tbl>
      <w:tblPr>
        <w:tblStyle w:val="Gemiddeldearcering1-accent3"/>
        <w:tblW w:w="0" w:type="auto"/>
        <w:tblInd w:w="108" w:type="dxa"/>
        <w:tblLook w:val="04A0" w:firstRow="1" w:lastRow="0" w:firstColumn="1" w:lastColumn="0" w:noHBand="0" w:noVBand="1"/>
      </w:tblPr>
      <w:tblGrid>
        <w:gridCol w:w="929"/>
        <w:gridCol w:w="2864"/>
        <w:gridCol w:w="1097"/>
        <w:gridCol w:w="2240"/>
        <w:gridCol w:w="1942"/>
      </w:tblGrid>
      <w:tr w:rsidR="00381DD5" w:rsidTr="00663B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9" w:type="dxa"/>
          </w:tcPr>
          <w:p w:rsidR="00381DD5" w:rsidRDefault="00381DD5" w:rsidP="00381DD5">
            <w:pPr>
              <w:jc w:val="center"/>
            </w:pPr>
            <w:r>
              <w:t>Scenario</w:t>
            </w:r>
          </w:p>
        </w:tc>
        <w:tc>
          <w:tcPr>
            <w:tcW w:w="2864" w:type="dxa"/>
          </w:tcPr>
          <w:p w:rsidR="00381DD5" w:rsidRDefault="00381DD5" w:rsidP="00381DD5">
            <w:pPr>
              <w:jc w:val="center"/>
              <w:cnfStyle w:val="100000000000" w:firstRow="1" w:lastRow="0" w:firstColumn="0" w:lastColumn="0" w:oddVBand="0" w:evenVBand="0" w:oddHBand="0" w:evenHBand="0" w:firstRowFirstColumn="0" w:firstRowLastColumn="0" w:lastRowFirstColumn="0" w:lastRowLastColumn="0"/>
            </w:pPr>
            <w:r>
              <w:t>Product totaal / Productwereld</w:t>
            </w:r>
          </w:p>
        </w:tc>
        <w:tc>
          <w:tcPr>
            <w:tcW w:w="1097" w:type="dxa"/>
          </w:tcPr>
          <w:p w:rsidR="00381DD5" w:rsidRDefault="00381DD5" w:rsidP="00381DD5">
            <w:pPr>
              <w:jc w:val="center"/>
              <w:cnfStyle w:val="100000000000" w:firstRow="1" w:lastRow="0" w:firstColumn="0" w:lastColumn="0" w:oddVBand="0" w:evenVBand="0" w:oddHBand="0" w:evenHBand="0" w:firstRowFirstColumn="0" w:firstRowLastColumn="0" w:lastRowFirstColumn="0" w:lastRowLastColumn="0"/>
            </w:pPr>
            <w:r>
              <w:t>Z-waarde</w:t>
            </w:r>
          </w:p>
        </w:tc>
        <w:tc>
          <w:tcPr>
            <w:tcW w:w="2240" w:type="dxa"/>
          </w:tcPr>
          <w:p w:rsidR="00381DD5" w:rsidRDefault="00381DD5" w:rsidP="00381DD5">
            <w:pPr>
              <w:jc w:val="center"/>
              <w:cnfStyle w:val="100000000000" w:firstRow="1" w:lastRow="0" w:firstColumn="0" w:lastColumn="0" w:oddVBand="0" w:evenVBand="0" w:oddHBand="0" w:evenHBand="0" w:firstRowFirstColumn="0" w:firstRowLastColumn="0" w:lastRowFirstColumn="0" w:lastRowLastColumn="0"/>
            </w:pPr>
            <w:r>
              <w:t>Gewogen-Factor-Score</w:t>
            </w:r>
          </w:p>
        </w:tc>
        <w:tc>
          <w:tcPr>
            <w:tcW w:w="1942" w:type="dxa"/>
          </w:tcPr>
          <w:p w:rsidR="00381DD5" w:rsidRDefault="00381DD5" w:rsidP="00381DD5">
            <w:pPr>
              <w:jc w:val="center"/>
              <w:cnfStyle w:val="100000000000" w:firstRow="1" w:lastRow="0" w:firstColumn="0" w:lastColumn="0" w:oddVBand="0" w:evenVBand="0" w:oddHBand="0" w:evenHBand="0" w:firstRowFirstColumn="0" w:firstRowLastColumn="0" w:lastRowFirstColumn="0" w:lastRowLastColumn="0"/>
            </w:pPr>
            <w:r>
              <w:t>Forecast Accuracy</w:t>
            </w:r>
          </w:p>
        </w:tc>
      </w:tr>
      <w:tr w:rsidR="00381DD5" w:rsidTr="00663B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9" w:type="dxa"/>
          </w:tcPr>
          <w:p w:rsidR="00381DD5" w:rsidRDefault="00381DD5" w:rsidP="00381DD5">
            <w:pPr>
              <w:jc w:val="center"/>
            </w:pPr>
            <w:r>
              <w:t>1.</w:t>
            </w:r>
          </w:p>
        </w:tc>
        <w:tc>
          <w:tcPr>
            <w:tcW w:w="2864" w:type="dxa"/>
          </w:tcPr>
          <w:p w:rsidR="00381DD5" w:rsidRDefault="00381DD5" w:rsidP="00381DD5">
            <w:pPr>
              <w:jc w:val="center"/>
              <w:cnfStyle w:val="000000100000" w:firstRow="0" w:lastRow="0" w:firstColumn="0" w:lastColumn="0" w:oddVBand="0" w:evenVBand="0" w:oddHBand="1" w:evenHBand="0" w:firstRowFirstColumn="0" w:firstRowLastColumn="0" w:lastRowFirstColumn="0" w:lastRowLastColumn="0"/>
            </w:pPr>
            <w:r>
              <w:t>Product totaal</w:t>
            </w:r>
          </w:p>
        </w:tc>
        <w:tc>
          <w:tcPr>
            <w:tcW w:w="1097" w:type="dxa"/>
          </w:tcPr>
          <w:p w:rsidR="00381DD5" w:rsidRDefault="00381DD5" w:rsidP="00381DD5">
            <w:pPr>
              <w:jc w:val="center"/>
              <w:cnfStyle w:val="000000100000" w:firstRow="0" w:lastRow="0" w:firstColumn="0" w:lastColumn="0" w:oddVBand="0" w:evenVBand="0" w:oddHBand="1" w:evenHBand="0" w:firstRowFirstColumn="0" w:firstRowLastColumn="0" w:lastRowFirstColumn="0" w:lastRowLastColumn="0"/>
            </w:pPr>
            <w:r>
              <w:t>Ja</w:t>
            </w:r>
          </w:p>
        </w:tc>
        <w:tc>
          <w:tcPr>
            <w:tcW w:w="2240" w:type="dxa"/>
          </w:tcPr>
          <w:p w:rsidR="00381DD5" w:rsidRDefault="00381DD5" w:rsidP="00381DD5">
            <w:pPr>
              <w:jc w:val="center"/>
              <w:cnfStyle w:val="000000100000" w:firstRow="0" w:lastRow="0" w:firstColumn="0" w:lastColumn="0" w:oddVBand="0" w:evenVBand="0" w:oddHBand="1" w:evenHBand="0" w:firstRowFirstColumn="0" w:firstRowLastColumn="0" w:lastRowFirstColumn="0" w:lastRowLastColumn="0"/>
            </w:pPr>
            <w:r>
              <w:t>Ja</w:t>
            </w:r>
          </w:p>
        </w:tc>
        <w:tc>
          <w:tcPr>
            <w:tcW w:w="1942" w:type="dxa"/>
          </w:tcPr>
          <w:p w:rsidR="00381DD5" w:rsidRDefault="00381DD5" w:rsidP="00381DD5">
            <w:pPr>
              <w:jc w:val="center"/>
              <w:cnfStyle w:val="000000100000" w:firstRow="0" w:lastRow="0" w:firstColumn="0" w:lastColumn="0" w:oddVBand="0" w:evenVBand="0" w:oddHBand="1" w:evenHBand="0" w:firstRowFirstColumn="0" w:firstRowLastColumn="0" w:lastRowFirstColumn="0" w:lastRowLastColumn="0"/>
            </w:pPr>
            <w:r>
              <w:t>67,54 %</w:t>
            </w:r>
          </w:p>
        </w:tc>
      </w:tr>
      <w:tr w:rsidR="00381DD5" w:rsidTr="00663BF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9" w:type="dxa"/>
          </w:tcPr>
          <w:p w:rsidR="00381DD5" w:rsidRDefault="00381DD5" w:rsidP="00381DD5">
            <w:pPr>
              <w:jc w:val="center"/>
            </w:pPr>
            <w:r>
              <w:t>2.</w:t>
            </w:r>
          </w:p>
        </w:tc>
        <w:tc>
          <w:tcPr>
            <w:tcW w:w="2864" w:type="dxa"/>
          </w:tcPr>
          <w:p w:rsidR="00381DD5" w:rsidRDefault="00381DD5" w:rsidP="00381DD5">
            <w:pPr>
              <w:jc w:val="center"/>
              <w:cnfStyle w:val="000000010000" w:firstRow="0" w:lastRow="0" w:firstColumn="0" w:lastColumn="0" w:oddVBand="0" w:evenVBand="0" w:oddHBand="0" w:evenHBand="1" w:firstRowFirstColumn="0" w:firstRowLastColumn="0" w:lastRowFirstColumn="0" w:lastRowLastColumn="0"/>
            </w:pPr>
            <w:r>
              <w:t>Product totaal</w:t>
            </w:r>
          </w:p>
        </w:tc>
        <w:tc>
          <w:tcPr>
            <w:tcW w:w="1097" w:type="dxa"/>
          </w:tcPr>
          <w:p w:rsidR="00381DD5" w:rsidRDefault="00381DD5" w:rsidP="00381DD5">
            <w:pPr>
              <w:jc w:val="center"/>
              <w:cnfStyle w:val="000000010000" w:firstRow="0" w:lastRow="0" w:firstColumn="0" w:lastColumn="0" w:oddVBand="0" w:evenVBand="0" w:oddHBand="0" w:evenHBand="1" w:firstRowFirstColumn="0" w:firstRowLastColumn="0" w:lastRowFirstColumn="0" w:lastRowLastColumn="0"/>
            </w:pPr>
            <w:r>
              <w:t>Ja</w:t>
            </w:r>
          </w:p>
        </w:tc>
        <w:tc>
          <w:tcPr>
            <w:tcW w:w="2240" w:type="dxa"/>
          </w:tcPr>
          <w:p w:rsidR="00381DD5" w:rsidRDefault="00381DD5" w:rsidP="00381DD5">
            <w:pPr>
              <w:jc w:val="center"/>
              <w:cnfStyle w:val="000000010000" w:firstRow="0" w:lastRow="0" w:firstColumn="0" w:lastColumn="0" w:oddVBand="0" w:evenVBand="0" w:oddHBand="0" w:evenHBand="1" w:firstRowFirstColumn="0" w:firstRowLastColumn="0" w:lastRowFirstColumn="0" w:lastRowLastColumn="0"/>
            </w:pPr>
            <w:r>
              <w:t>Nee</w:t>
            </w:r>
          </w:p>
        </w:tc>
        <w:tc>
          <w:tcPr>
            <w:tcW w:w="1942" w:type="dxa"/>
          </w:tcPr>
          <w:p w:rsidR="00381DD5" w:rsidRDefault="00381DD5" w:rsidP="00381DD5">
            <w:pPr>
              <w:jc w:val="center"/>
              <w:cnfStyle w:val="000000010000" w:firstRow="0" w:lastRow="0" w:firstColumn="0" w:lastColumn="0" w:oddVBand="0" w:evenVBand="0" w:oddHBand="0" w:evenHBand="1" w:firstRowFirstColumn="0" w:firstRowLastColumn="0" w:lastRowFirstColumn="0" w:lastRowLastColumn="0"/>
            </w:pPr>
            <w:r>
              <w:t>66,80 %</w:t>
            </w:r>
          </w:p>
        </w:tc>
      </w:tr>
      <w:tr w:rsidR="00381DD5" w:rsidTr="00663B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9" w:type="dxa"/>
          </w:tcPr>
          <w:p w:rsidR="00381DD5" w:rsidRDefault="00381DD5" w:rsidP="00381DD5">
            <w:pPr>
              <w:jc w:val="center"/>
            </w:pPr>
            <w:r>
              <w:t>3.</w:t>
            </w:r>
          </w:p>
        </w:tc>
        <w:tc>
          <w:tcPr>
            <w:tcW w:w="2864" w:type="dxa"/>
          </w:tcPr>
          <w:p w:rsidR="00381DD5" w:rsidRDefault="00381DD5" w:rsidP="00381DD5">
            <w:pPr>
              <w:jc w:val="center"/>
              <w:cnfStyle w:val="000000100000" w:firstRow="0" w:lastRow="0" w:firstColumn="0" w:lastColumn="0" w:oddVBand="0" w:evenVBand="0" w:oddHBand="1" w:evenHBand="0" w:firstRowFirstColumn="0" w:firstRowLastColumn="0" w:lastRowFirstColumn="0" w:lastRowLastColumn="0"/>
            </w:pPr>
            <w:r>
              <w:t>Product totaal</w:t>
            </w:r>
          </w:p>
        </w:tc>
        <w:tc>
          <w:tcPr>
            <w:tcW w:w="1097" w:type="dxa"/>
          </w:tcPr>
          <w:p w:rsidR="00381DD5" w:rsidRDefault="00381DD5" w:rsidP="00381DD5">
            <w:pPr>
              <w:jc w:val="center"/>
              <w:cnfStyle w:val="000000100000" w:firstRow="0" w:lastRow="0" w:firstColumn="0" w:lastColumn="0" w:oddVBand="0" w:evenVBand="0" w:oddHBand="1" w:evenHBand="0" w:firstRowFirstColumn="0" w:firstRowLastColumn="0" w:lastRowFirstColumn="0" w:lastRowLastColumn="0"/>
            </w:pPr>
            <w:r>
              <w:t>Nee</w:t>
            </w:r>
          </w:p>
        </w:tc>
        <w:tc>
          <w:tcPr>
            <w:tcW w:w="2240" w:type="dxa"/>
          </w:tcPr>
          <w:p w:rsidR="00381DD5" w:rsidRDefault="00381DD5" w:rsidP="00381DD5">
            <w:pPr>
              <w:jc w:val="center"/>
              <w:cnfStyle w:val="000000100000" w:firstRow="0" w:lastRow="0" w:firstColumn="0" w:lastColumn="0" w:oddVBand="0" w:evenVBand="0" w:oddHBand="1" w:evenHBand="0" w:firstRowFirstColumn="0" w:firstRowLastColumn="0" w:lastRowFirstColumn="0" w:lastRowLastColumn="0"/>
            </w:pPr>
            <w:r>
              <w:t>Ja</w:t>
            </w:r>
          </w:p>
        </w:tc>
        <w:tc>
          <w:tcPr>
            <w:tcW w:w="1942" w:type="dxa"/>
          </w:tcPr>
          <w:p w:rsidR="00381DD5" w:rsidRDefault="00BC456C" w:rsidP="00381DD5">
            <w:pPr>
              <w:jc w:val="center"/>
              <w:cnfStyle w:val="000000100000" w:firstRow="0" w:lastRow="0" w:firstColumn="0" w:lastColumn="0" w:oddVBand="0" w:evenVBand="0" w:oddHBand="1" w:evenHBand="0" w:firstRowFirstColumn="0" w:firstRowLastColumn="0" w:lastRowFirstColumn="0" w:lastRowLastColumn="0"/>
            </w:pPr>
            <w:r>
              <w:t>63,97 %</w:t>
            </w:r>
          </w:p>
        </w:tc>
      </w:tr>
      <w:tr w:rsidR="00381DD5" w:rsidTr="00663BF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9" w:type="dxa"/>
          </w:tcPr>
          <w:p w:rsidR="00381DD5" w:rsidRDefault="00381DD5" w:rsidP="00381DD5">
            <w:pPr>
              <w:jc w:val="center"/>
            </w:pPr>
            <w:r>
              <w:t>4.</w:t>
            </w:r>
          </w:p>
        </w:tc>
        <w:tc>
          <w:tcPr>
            <w:tcW w:w="2864" w:type="dxa"/>
          </w:tcPr>
          <w:p w:rsidR="00381DD5" w:rsidRDefault="00381DD5" w:rsidP="00381DD5">
            <w:pPr>
              <w:jc w:val="center"/>
              <w:cnfStyle w:val="000000010000" w:firstRow="0" w:lastRow="0" w:firstColumn="0" w:lastColumn="0" w:oddVBand="0" w:evenVBand="0" w:oddHBand="0" w:evenHBand="1" w:firstRowFirstColumn="0" w:firstRowLastColumn="0" w:lastRowFirstColumn="0" w:lastRowLastColumn="0"/>
            </w:pPr>
            <w:r>
              <w:t>Product totaal</w:t>
            </w:r>
          </w:p>
        </w:tc>
        <w:tc>
          <w:tcPr>
            <w:tcW w:w="1097" w:type="dxa"/>
          </w:tcPr>
          <w:p w:rsidR="00381DD5" w:rsidRDefault="00381DD5" w:rsidP="00381DD5">
            <w:pPr>
              <w:jc w:val="center"/>
              <w:cnfStyle w:val="000000010000" w:firstRow="0" w:lastRow="0" w:firstColumn="0" w:lastColumn="0" w:oddVBand="0" w:evenVBand="0" w:oddHBand="0" w:evenHBand="1" w:firstRowFirstColumn="0" w:firstRowLastColumn="0" w:lastRowFirstColumn="0" w:lastRowLastColumn="0"/>
            </w:pPr>
            <w:r>
              <w:t>Nee</w:t>
            </w:r>
          </w:p>
        </w:tc>
        <w:tc>
          <w:tcPr>
            <w:tcW w:w="2240" w:type="dxa"/>
          </w:tcPr>
          <w:p w:rsidR="00381DD5" w:rsidRDefault="00381DD5" w:rsidP="00381DD5">
            <w:pPr>
              <w:jc w:val="center"/>
              <w:cnfStyle w:val="000000010000" w:firstRow="0" w:lastRow="0" w:firstColumn="0" w:lastColumn="0" w:oddVBand="0" w:evenVBand="0" w:oddHBand="0" w:evenHBand="1" w:firstRowFirstColumn="0" w:firstRowLastColumn="0" w:lastRowFirstColumn="0" w:lastRowLastColumn="0"/>
            </w:pPr>
            <w:r>
              <w:t>Nee</w:t>
            </w:r>
          </w:p>
        </w:tc>
        <w:tc>
          <w:tcPr>
            <w:tcW w:w="1942" w:type="dxa"/>
          </w:tcPr>
          <w:p w:rsidR="00381DD5" w:rsidRDefault="00BC456C" w:rsidP="00381DD5">
            <w:pPr>
              <w:jc w:val="center"/>
              <w:cnfStyle w:val="000000010000" w:firstRow="0" w:lastRow="0" w:firstColumn="0" w:lastColumn="0" w:oddVBand="0" w:evenVBand="0" w:oddHBand="0" w:evenHBand="1" w:firstRowFirstColumn="0" w:firstRowLastColumn="0" w:lastRowFirstColumn="0" w:lastRowLastColumn="0"/>
            </w:pPr>
            <w:r>
              <w:t>60,32 %</w:t>
            </w:r>
          </w:p>
        </w:tc>
      </w:tr>
      <w:tr w:rsidR="00381DD5" w:rsidTr="00663B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9" w:type="dxa"/>
          </w:tcPr>
          <w:p w:rsidR="00381DD5" w:rsidRPr="007D16A2" w:rsidRDefault="00381DD5" w:rsidP="00381DD5">
            <w:pPr>
              <w:jc w:val="center"/>
            </w:pPr>
            <w:r w:rsidRPr="007D16A2">
              <w:t>5.</w:t>
            </w:r>
          </w:p>
        </w:tc>
        <w:tc>
          <w:tcPr>
            <w:tcW w:w="2864" w:type="dxa"/>
          </w:tcPr>
          <w:p w:rsidR="00381DD5" w:rsidRPr="007D16A2" w:rsidRDefault="00381DD5" w:rsidP="00381DD5">
            <w:pPr>
              <w:jc w:val="center"/>
              <w:cnfStyle w:val="000000100000" w:firstRow="0" w:lastRow="0" w:firstColumn="0" w:lastColumn="0" w:oddVBand="0" w:evenVBand="0" w:oddHBand="1" w:evenHBand="0" w:firstRowFirstColumn="0" w:firstRowLastColumn="0" w:lastRowFirstColumn="0" w:lastRowLastColumn="0"/>
              <w:rPr>
                <w:b/>
              </w:rPr>
            </w:pPr>
            <w:r w:rsidRPr="007D16A2">
              <w:rPr>
                <w:b/>
              </w:rPr>
              <w:t>Productwereld</w:t>
            </w:r>
          </w:p>
        </w:tc>
        <w:tc>
          <w:tcPr>
            <w:tcW w:w="1097" w:type="dxa"/>
          </w:tcPr>
          <w:p w:rsidR="00381DD5" w:rsidRPr="007D16A2" w:rsidRDefault="00381DD5" w:rsidP="00381DD5">
            <w:pPr>
              <w:jc w:val="center"/>
              <w:cnfStyle w:val="000000100000" w:firstRow="0" w:lastRow="0" w:firstColumn="0" w:lastColumn="0" w:oddVBand="0" w:evenVBand="0" w:oddHBand="1" w:evenHBand="0" w:firstRowFirstColumn="0" w:firstRowLastColumn="0" w:lastRowFirstColumn="0" w:lastRowLastColumn="0"/>
              <w:rPr>
                <w:b/>
              </w:rPr>
            </w:pPr>
            <w:r w:rsidRPr="007D16A2">
              <w:rPr>
                <w:b/>
              </w:rPr>
              <w:t>Ja</w:t>
            </w:r>
          </w:p>
        </w:tc>
        <w:tc>
          <w:tcPr>
            <w:tcW w:w="2240" w:type="dxa"/>
          </w:tcPr>
          <w:p w:rsidR="00381DD5" w:rsidRPr="007D16A2" w:rsidRDefault="00381DD5" w:rsidP="00381DD5">
            <w:pPr>
              <w:jc w:val="center"/>
              <w:cnfStyle w:val="000000100000" w:firstRow="0" w:lastRow="0" w:firstColumn="0" w:lastColumn="0" w:oddVBand="0" w:evenVBand="0" w:oddHBand="1" w:evenHBand="0" w:firstRowFirstColumn="0" w:firstRowLastColumn="0" w:lastRowFirstColumn="0" w:lastRowLastColumn="0"/>
              <w:rPr>
                <w:b/>
              </w:rPr>
            </w:pPr>
            <w:r w:rsidRPr="007D16A2">
              <w:rPr>
                <w:b/>
              </w:rPr>
              <w:t>Ja</w:t>
            </w:r>
          </w:p>
        </w:tc>
        <w:tc>
          <w:tcPr>
            <w:tcW w:w="1942" w:type="dxa"/>
          </w:tcPr>
          <w:p w:rsidR="00381DD5" w:rsidRPr="007D16A2" w:rsidRDefault="00BC456C" w:rsidP="00381DD5">
            <w:pPr>
              <w:jc w:val="center"/>
              <w:cnfStyle w:val="000000100000" w:firstRow="0" w:lastRow="0" w:firstColumn="0" w:lastColumn="0" w:oddVBand="0" w:evenVBand="0" w:oddHBand="1" w:evenHBand="0" w:firstRowFirstColumn="0" w:firstRowLastColumn="0" w:lastRowFirstColumn="0" w:lastRowLastColumn="0"/>
              <w:rPr>
                <w:b/>
              </w:rPr>
            </w:pPr>
            <w:r w:rsidRPr="007D16A2">
              <w:rPr>
                <w:b/>
                <w:noProof/>
                <w:lang w:eastAsia="nl-NL"/>
              </w:rPr>
              <mc:AlternateContent>
                <mc:Choice Requires="wps">
                  <w:drawing>
                    <wp:anchor distT="0" distB="0" distL="114300" distR="114300" simplePos="0" relativeHeight="251669504" behindDoc="0" locked="0" layoutInCell="1" allowOverlap="1" wp14:anchorId="12E95ECD" wp14:editId="1DE68F2E">
                      <wp:simplePos x="0" y="0"/>
                      <wp:positionH relativeFrom="column">
                        <wp:posOffset>1202690</wp:posOffset>
                      </wp:positionH>
                      <wp:positionV relativeFrom="paragraph">
                        <wp:posOffset>67945</wp:posOffset>
                      </wp:positionV>
                      <wp:extent cx="304166" cy="0"/>
                      <wp:effectExtent l="57150" t="76200" r="0" b="152400"/>
                      <wp:wrapNone/>
                      <wp:docPr id="28" name="Rechte verbindingslijn met pijl 28"/>
                      <wp:cNvGraphicFramePr/>
                      <a:graphic xmlns:a="http://schemas.openxmlformats.org/drawingml/2006/main">
                        <a:graphicData uri="http://schemas.microsoft.com/office/word/2010/wordprocessingShape">
                          <wps:wsp>
                            <wps:cNvCnPr/>
                            <wps:spPr>
                              <a:xfrm flipH="1">
                                <a:off x="0" y="0"/>
                                <a:ext cx="304166"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Rechte verbindingslijn met pijl 28" o:spid="_x0000_s1026" type="#_x0000_t32" style="position:absolute;margin-left:94.7pt;margin-top:5.35pt;width:23.95pt;height:0;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" strokecolor="black [3200]" strokeweight="2pt">
                      <v:stroke endarrow="open"/>
                      <v:shadow on="t" color="black" opacity="24903f" origin=",.5" offset="0,.55556mm"/>
                    </v:shape>
                  </w:pict>
                </mc:Fallback>
              </mc:AlternateContent>
            </w:r>
            <w:r w:rsidRPr="007D16A2">
              <w:rPr>
                <w:b/>
              </w:rPr>
              <w:t>69,05 %</w:t>
            </w:r>
          </w:p>
        </w:tc>
      </w:tr>
      <w:tr w:rsidR="00381DD5" w:rsidTr="00663BF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9" w:type="dxa"/>
          </w:tcPr>
          <w:p w:rsidR="00381DD5" w:rsidRDefault="00381DD5" w:rsidP="00381DD5">
            <w:pPr>
              <w:jc w:val="center"/>
            </w:pPr>
            <w:r>
              <w:t>6.</w:t>
            </w:r>
          </w:p>
        </w:tc>
        <w:tc>
          <w:tcPr>
            <w:tcW w:w="2864" w:type="dxa"/>
          </w:tcPr>
          <w:p w:rsidR="00381DD5" w:rsidRDefault="00381DD5" w:rsidP="00381DD5">
            <w:pPr>
              <w:jc w:val="center"/>
              <w:cnfStyle w:val="000000010000" w:firstRow="0" w:lastRow="0" w:firstColumn="0" w:lastColumn="0" w:oddVBand="0" w:evenVBand="0" w:oddHBand="0" w:evenHBand="1" w:firstRowFirstColumn="0" w:firstRowLastColumn="0" w:lastRowFirstColumn="0" w:lastRowLastColumn="0"/>
            </w:pPr>
            <w:r>
              <w:t>Productwereld</w:t>
            </w:r>
          </w:p>
        </w:tc>
        <w:tc>
          <w:tcPr>
            <w:tcW w:w="1097" w:type="dxa"/>
          </w:tcPr>
          <w:p w:rsidR="00381DD5" w:rsidRDefault="00381DD5" w:rsidP="00381DD5">
            <w:pPr>
              <w:jc w:val="center"/>
              <w:cnfStyle w:val="000000010000" w:firstRow="0" w:lastRow="0" w:firstColumn="0" w:lastColumn="0" w:oddVBand="0" w:evenVBand="0" w:oddHBand="0" w:evenHBand="1" w:firstRowFirstColumn="0" w:firstRowLastColumn="0" w:lastRowFirstColumn="0" w:lastRowLastColumn="0"/>
            </w:pPr>
            <w:r>
              <w:t>Ja</w:t>
            </w:r>
          </w:p>
        </w:tc>
        <w:tc>
          <w:tcPr>
            <w:tcW w:w="2240" w:type="dxa"/>
          </w:tcPr>
          <w:p w:rsidR="00381DD5" w:rsidRDefault="00381DD5" w:rsidP="00381DD5">
            <w:pPr>
              <w:jc w:val="center"/>
              <w:cnfStyle w:val="000000010000" w:firstRow="0" w:lastRow="0" w:firstColumn="0" w:lastColumn="0" w:oddVBand="0" w:evenVBand="0" w:oddHBand="0" w:evenHBand="1" w:firstRowFirstColumn="0" w:firstRowLastColumn="0" w:lastRowFirstColumn="0" w:lastRowLastColumn="0"/>
            </w:pPr>
            <w:r>
              <w:t>Nee</w:t>
            </w:r>
          </w:p>
        </w:tc>
        <w:tc>
          <w:tcPr>
            <w:tcW w:w="1942" w:type="dxa"/>
          </w:tcPr>
          <w:p w:rsidR="00381DD5" w:rsidRDefault="00BC456C" w:rsidP="00381DD5">
            <w:pPr>
              <w:jc w:val="center"/>
              <w:cnfStyle w:val="000000010000" w:firstRow="0" w:lastRow="0" w:firstColumn="0" w:lastColumn="0" w:oddVBand="0" w:evenVBand="0" w:oddHBand="0" w:evenHBand="1" w:firstRowFirstColumn="0" w:firstRowLastColumn="0" w:lastRowFirstColumn="0" w:lastRowLastColumn="0"/>
            </w:pPr>
            <w:r>
              <w:t>66,95 %</w:t>
            </w:r>
          </w:p>
        </w:tc>
      </w:tr>
      <w:tr w:rsidR="00381DD5" w:rsidTr="00663BF5">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929" w:type="dxa"/>
          </w:tcPr>
          <w:p w:rsidR="00381DD5" w:rsidRDefault="00381DD5" w:rsidP="00381DD5">
            <w:pPr>
              <w:jc w:val="center"/>
            </w:pPr>
            <w:r>
              <w:t>7.</w:t>
            </w:r>
          </w:p>
        </w:tc>
        <w:tc>
          <w:tcPr>
            <w:tcW w:w="2864" w:type="dxa"/>
          </w:tcPr>
          <w:p w:rsidR="00381DD5" w:rsidRDefault="00381DD5" w:rsidP="00381DD5">
            <w:pPr>
              <w:jc w:val="center"/>
              <w:cnfStyle w:val="000000100000" w:firstRow="0" w:lastRow="0" w:firstColumn="0" w:lastColumn="0" w:oddVBand="0" w:evenVBand="0" w:oddHBand="1" w:evenHBand="0" w:firstRowFirstColumn="0" w:firstRowLastColumn="0" w:lastRowFirstColumn="0" w:lastRowLastColumn="0"/>
            </w:pPr>
            <w:r>
              <w:t>Productwereld</w:t>
            </w:r>
          </w:p>
        </w:tc>
        <w:tc>
          <w:tcPr>
            <w:tcW w:w="1097" w:type="dxa"/>
          </w:tcPr>
          <w:p w:rsidR="00381DD5" w:rsidRDefault="00381DD5" w:rsidP="00381DD5">
            <w:pPr>
              <w:jc w:val="center"/>
              <w:cnfStyle w:val="000000100000" w:firstRow="0" w:lastRow="0" w:firstColumn="0" w:lastColumn="0" w:oddVBand="0" w:evenVBand="0" w:oddHBand="1" w:evenHBand="0" w:firstRowFirstColumn="0" w:firstRowLastColumn="0" w:lastRowFirstColumn="0" w:lastRowLastColumn="0"/>
            </w:pPr>
            <w:r>
              <w:t>Nee</w:t>
            </w:r>
          </w:p>
        </w:tc>
        <w:tc>
          <w:tcPr>
            <w:tcW w:w="2240" w:type="dxa"/>
          </w:tcPr>
          <w:p w:rsidR="00381DD5" w:rsidRDefault="00381DD5" w:rsidP="00381DD5">
            <w:pPr>
              <w:jc w:val="center"/>
              <w:cnfStyle w:val="000000100000" w:firstRow="0" w:lastRow="0" w:firstColumn="0" w:lastColumn="0" w:oddVBand="0" w:evenVBand="0" w:oddHBand="1" w:evenHBand="0" w:firstRowFirstColumn="0" w:firstRowLastColumn="0" w:lastRowFirstColumn="0" w:lastRowLastColumn="0"/>
            </w:pPr>
            <w:r>
              <w:t>Ja</w:t>
            </w:r>
          </w:p>
        </w:tc>
        <w:tc>
          <w:tcPr>
            <w:tcW w:w="1942" w:type="dxa"/>
          </w:tcPr>
          <w:p w:rsidR="00381DD5" w:rsidRDefault="00BC456C" w:rsidP="00381DD5">
            <w:pPr>
              <w:jc w:val="center"/>
              <w:cnfStyle w:val="000000100000" w:firstRow="0" w:lastRow="0" w:firstColumn="0" w:lastColumn="0" w:oddVBand="0" w:evenVBand="0" w:oddHBand="1" w:evenHBand="0" w:firstRowFirstColumn="0" w:firstRowLastColumn="0" w:lastRowFirstColumn="0" w:lastRowLastColumn="0"/>
            </w:pPr>
            <w:r>
              <w:t>64,32 %</w:t>
            </w:r>
          </w:p>
        </w:tc>
      </w:tr>
      <w:tr w:rsidR="00381DD5" w:rsidTr="00663BF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9" w:type="dxa"/>
          </w:tcPr>
          <w:p w:rsidR="00381DD5" w:rsidRDefault="00381DD5" w:rsidP="00381DD5">
            <w:pPr>
              <w:jc w:val="center"/>
            </w:pPr>
            <w:r>
              <w:t>8.</w:t>
            </w:r>
          </w:p>
        </w:tc>
        <w:tc>
          <w:tcPr>
            <w:tcW w:w="2864" w:type="dxa"/>
          </w:tcPr>
          <w:p w:rsidR="00381DD5" w:rsidRDefault="00381DD5" w:rsidP="00381DD5">
            <w:pPr>
              <w:jc w:val="center"/>
              <w:cnfStyle w:val="000000010000" w:firstRow="0" w:lastRow="0" w:firstColumn="0" w:lastColumn="0" w:oddVBand="0" w:evenVBand="0" w:oddHBand="0" w:evenHBand="1" w:firstRowFirstColumn="0" w:firstRowLastColumn="0" w:lastRowFirstColumn="0" w:lastRowLastColumn="0"/>
            </w:pPr>
            <w:r>
              <w:t>Productwereld</w:t>
            </w:r>
          </w:p>
        </w:tc>
        <w:tc>
          <w:tcPr>
            <w:tcW w:w="1097" w:type="dxa"/>
          </w:tcPr>
          <w:p w:rsidR="00381DD5" w:rsidRDefault="00381DD5" w:rsidP="00381DD5">
            <w:pPr>
              <w:jc w:val="center"/>
              <w:cnfStyle w:val="000000010000" w:firstRow="0" w:lastRow="0" w:firstColumn="0" w:lastColumn="0" w:oddVBand="0" w:evenVBand="0" w:oddHBand="0" w:evenHBand="1" w:firstRowFirstColumn="0" w:firstRowLastColumn="0" w:lastRowFirstColumn="0" w:lastRowLastColumn="0"/>
            </w:pPr>
            <w:r>
              <w:t>Nee</w:t>
            </w:r>
          </w:p>
        </w:tc>
        <w:tc>
          <w:tcPr>
            <w:tcW w:w="2240" w:type="dxa"/>
          </w:tcPr>
          <w:p w:rsidR="00381DD5" w:rsidRDefault="00381DD5" w:rsidP="00381DD5">
            <w:pPr>
              <w:jc w:val="center"/>
              <w:cnfStyle w:val="000000010000" w:firstRow="0" w:lastRow="0" w:firstColumn="0" w:lastColumn="0" w:oddVBand="0" w:evenVBand="0" w:oddHBand="0" w:evenHBand="1" w:firstRowFirstColumn="0" w:firstRowLastColumn="0" w:lastRowFirstColumn="0" w:lastRowLastColumn="0"/>
            </w:pPr>
            <w:r>
              <w:t>Nee</w:t>
            </w:r>
          </w:p>
        </w:tc>
        <w:tc>
          <w:tcPr>
            <w:tcW w:w="1942" w:type="dxa"/>
          </w:tcPr>
          <w:p w:rsidR="00381DD5" w:rsidRDefault="00BC456C" w:rsidP="005229C4">
            <w:pPr>
              <w:keepNext/>
              <w:jc w:val="center"/>
              <w:cnfStyle w:val="000000010000" w:firstRow="0" w:lastRow="0" w:firstColumn="0" w:lastColumn="0" w:oddVBand="0" w:evenVBand="0" w:oddHBand="0" w:evenHBand="1" w:firstRowFirstColumn="0" w:firstRowLastColumn="0" w:lastRowFirstColumn="0" w:lastRowLastColumn="0"/>
            </w:pPr>
            <w:r>
              <w:t>61,54 %</w:t>
            </w:r>
          </w:p>
        </w:tc>
      </w:tr>
    </w:tbl>
    <w:p w:rsidR="00381DD5" w:rsidRDefault="005229C4" w:rsidP="005229C4">
      <w:pPr>
        <w:pStyle w:val="Bijschrift"/>
      </w:pPr>
      <w:r>
        <w:t xml:space="preserve">Tabel </w:t>
      </w:r>
      <w:r w:rsidR="002A6B6A">
        <w:t>7.1: Scenario’s promotieforecastmodel welke een samenstelling vormt van drie elementen.</w:t>
      </w:r>
    </w:p>
    <w:p w:rsidR="005229C4" w:rsidRDefault="00496983" w:rsidP="005229C4">
      <w:r>
        <w:t>De gemiddelde uplift per product/promotiekar</w:t>
      </w:r>
      <w:r w:rsidR="00EF3489">
        <w:t>akteristiek is berekend over</w:t>
      </w:r>
      <w:r>
        <w:t xml:space="preserve"> meer dan duizend datarecords van promoties over heel 2016. Om na te gaan of ieder van deze scenario’s een verbetering van de hu</w:t>
      </w:r>
      <w:r w:rsidR="00F66DB0">
        <w:t>idige forecast accuracy oplevert,</w:t>
      </w:r>
      <w:r w:rsidR="00EF3489">
        <w:t xml:space="preserve"> zal deze</w:t>
      </w:r>
      <w:r>
        <w:t xml:space="preserve"> op nieuwe data </w:t>
      </w:r>
      <w:r w:rsidR="00FD28C1">
        <w:t>getest moeten worden. Hiervoor zijn</w:t>
      </w:r>
      <w:r w:rsidR="00A60953">
        <w:t xml:space="preserve"> de data uit de promoties</w:t>
      </w:r>
      <w:r w:rsidR="00492135">
        <w:t xml:space="preserve"> van 2017, die</w:t>
      </w:r>
      <w:r w:rsidR="00A60953">
        <w:t xml:space="preserve"> tijdens </w:t>
      </w:r>
      <w:r w:rsidR="00492135">
        <w:t>het moment van analyseren</w:t>
      </w:r>
      <w:r w:rsidR="002A6B6A" w:rsidRPr="00497C25">
        <w:rPr>
          <w:rStyle w:val="Voetnootmarkering"/>
        </w:rPr>
        <w:footnoteReference w:id="1"/>
      </w:r>
      <w:r w:rsidR="002A6B6A">
        <w:t xml:space="preserve"> </w:t>
      </w:r>
      <w:r w:rsidR="00492135">
        <w:t>beschikbaar waren, genomen</w:t>
      </w:r>
      <w:r>
        <w:t xml:space="preserve">. </w:t>
      </w:r>
      <w:r w:rsidR="00492135">
        <w:t xml:space="preserve">In totaal leverde dit </w:t>
      </w:r>
      <w:r>
        <w:t xml:space="preserve">350 </w:t>
      </w:r>
      <w:r w:rsidR="00492135">
        <w:t>datarecords aan promo</w:t>
      </w:r>
      <w:r w:rsidR="00A60953">
        <w:t>tie</w:t>
      </w:r>
      <w:r>
        <w:t xml:space="preserve">historie </w:t>
      </w:r>
      <w:r w:rsidR="00492135">
        <w:t xml:space="preserve">op. </w:t>
      </w:r>
      <w:r>
        <w:t xml:space="preserve">De analyse is uitgevoerd in </w:t>
      </w:r>
      <w:r w:rsidR="002A6B6A">
        <w:t>een werkend Excel model</w:t>
      </w:r>
      <w:r w:rsidR="007454A4">
        <w:t xml:space="preserve">. </w:t>
      </w:r>
      <w:r>
        <w:t>Dit laatste betekent dat één (handmatige) aanpas</w:t>
      </w:r>
      <w:r w:rsidR="00492135">
        <w:t>sing in de parameters resulteert</w:t>
      </w:r>
      <w:r>
        <w:t xml:space="preserve"> in een doorberekening van de resultaten.</w:t>
      </w:r>
    </w:p>
    <w:p w:rsidR="00496983" w:rsidRDefault="00496983" w:rsidP="005229C4"/>
    <w:tbl>
      <w:tblPr>
        <w:tblStyle w:val="Gemiddeldearcering1-accent3"/>
        <w:tblpPr w:leftFromText="141" w:rightFromText="141" w:vertAnchor="text" w:horzAnchor="margin" w:tblpXSpec="right" w:tblpY="34"/>
        <w:tblW w:w="0" w:type="auto"/>
        <w:tblLook w:val="04A0" w:firstRow="1" w:lastRow="0" w:firstColumn="1" w:lastColumn="0" w:noHBand="0" w:noVBand="1"/>
      </w:tblPr>
      <w:tblGrid>
        <w:gridCol w:w="1547"/>
        <w:gridCol w:w="1671"/>
        <w:gridCol w:w="1001"/>
      </w:tblGrid>
      <w:tr w:rsidR="00A85504" w:rsidTr="00A85504">
        <w:trPr>
          <w:cnfStyle w:val="100000000000" w:firstRow="1" w:lastRow="0" w:firstColumn="0" w:lastColumn="0" w:oddVBand="0" w:evenVBand="0" w:oddHBand="0"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547" w:type="dxa"/>
          </w:tcPr>
          <w:p w:rsidR="00A85504" w:rsidRDefault="00A85504" w:rsidP="00A85504">
            <w:r>
              <w:t>Karakteristiek</w:t>
            </w:r>
          </w:p>
        </w:tc>
        <w:tc>
          <w:tcPr>
            <w:tcW w:w="1671" w:type="dxa"/>
          </w:tcPr>
          <w:p w:rsidR="00A85504" w:rsidRDefault="00A85504" w:rsidP="00A85504">
            <w:pPr>
              <w:cnfStyle w:val="100000000000" w:firstRow="1" w:lastRow="0" w:firstColumn="0" w:lastColumn="0" w:oddVBand="0" w:evenVBand="0" w:oddHBand="0" w:evenHBand="0" w:firstRowFirstColumn="0" w:firstRowLastColumn="0" w:lastRowFirstColumn="0" w:lastRowLastColumn="0"/>
            </w:pPr>
            <w:r>
              <w:t>Gewogen Factor</w:t>
            </w:r>
          </w:p>
        </w:tc>
        <w:tc>
          <w:tcPr>
            <w:tcW w:w="1001" w:type="dxa"/>
          </w:tcPr>
          <w:p w:rsidR="00A85504" w:rsidRDefault="00A85504" w:rsidP="00A85504">
            <w:pPr>
              <w:cnfStyle w:val="100000000000" w:firstRow="1" w:lastRow="0" w:firstColumn="0" w:lastColumn="0" w:oddVBand="0" w:evenVBand="0" w:oddHBand="0" w:evenHBand="0" w:firstRowFirstColumn="0" w:firstRowLastColumn="0" w:lastRowFirstColumn="0" w:lastRowLastColumn="0"/>
            </w:pPr>
            <w:r>
              <w:t>Z-waarde</w:t>
            </w:r>
          </w:p>
        </w:tc>
      </w:tr>
      <w:tr w:rsidR="00A85504" w:rsidTr="00A85504">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547" w:type="dxa"/>
          </w:tcPr>
          <w:p w:rsidR="00A85504" w:rsidRDefault="00A85504" w:rsidP="00A85504">
            <w:r>
              <w:t>Prijsklasse</w:t>
            </w:r>
          </w:p>
        </w:tc>
        <w:tc>
          <w:tcPr>
            <w:tcW w:w="1671" w:type="dxa"/>
          </w:tcPr>
          <w:p w:rsidR="00A85504" w:rsidRDefault="00A85504" w:rsidP="00A85504">
            <w:pPr>
              <w:cnfStyle w:val="000000100000" w:firstRow="0" w:lastRow="0" w:firstColumn="0" w:lastColumn="0" w:oddVBand="0" w:evenVBand="0" w:oddHBand="1" w:evenHBand="0" w:firstRowFirstColumn="0" w:firstRowLastColumn="0" w:lastRowFirstColumn="0" w:lastRowLastColumn="0"/>
            </w:pPr>
            <w:r>
              <w:t>n.v.t.</w:t>
            </w:r>
          </w:p>
        </w:tc>
        <w:tc>
          <w:tcPr>
            <w:tcW w:w="1001" w:type="dxa"/>
          </w:tcPr>
          <w:p w:rsidR="00A85504" w:rsidRDefault="00A85504" w:rsidP="00A85504">
            <w:pPr>
              <w:cnfStyle w:val="000000100000" w:firstRow="0" w:lastRow="0" w:firstColumn="0" w:lastColumn="0" w:oddVBand="0" w:evenVBand="0" w:oddHBand="1" w:evenHBand="0" w:firstRowFirstColumn="0" w:firstRowLastColumn="0" w:lastRowFirstColumn="0" w:lastRowLastColumn="0"/>
            </w:pPr>
            <w:r>
              <w:t>0,85</w:t>
            </w:r>
          </w:p>
        </w:tc>
      </w:tr>
      <w:tr w:rsidR="00A85504" w:rsidTr="00A85504">
        <w:trPr>
          <w:cnfStyle w:val="000000010000" w:firstRow="0" w:lastRow="0" w:firstColumn="0" w:lastColumn="0" w:oddVBand="0" w:evenVBand="0" w:oddHBand="0" w:evenHBand="1"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547" w:type="dxa"/>
          </w:tcPr>
          <w:p w:rsidR="00A85504" w:rsidRDefault="00A85504" w:rsidP="00A85504">
            <w:r>
              <w:t>Kortingsklasse</w:t>
            </w:r>
          </w:p>
        </w:tc>
        <w:tc>
          <w:tcPr>
            <w:tcW w:w="1671" w:type="dxa"/>
          </w:tcPr>
          <w:p w:rsidR="00A85504" w:rsidRDefault="00A85504" w:rsidP="00A85504">
            <w:pPr>
              <w:cnfStyle w:val="000000010000" w:firstRow="0" w:lastRow="0" w:firstColumn="0" w:lastColumn="0" w:oddVBand="0" w:evenVBand="0" w:oddHBand="0" w:evenHBand="1" w:firstRowFirstColumn="0" w:firstRowLastColumn="0" w:lastRowFirstColumn="0" w:lastRowLastColumn="0"/>
            </w:pPr>
            <w:r>
              <w:t>15</w:t>
            </w:r>
          </w:p>
        </w:tc>
        <w:tc>
          <w:tcPr>
            <w:tcW w:w="1001" w:type="dxa"/>
          </w:tcPr>
          <w:p w:rsidR="00A85504" w:rsidRDefault="00A85504" w:rsidP="00A85504">
            <w:pPr>
              <w:cnfStyle w:val="000000010000" w:firstRow="0" w:lastRow="0" w:firstColumn="0" w:lastColumn="0" w:oddVBand="0" w:evenVBand="0" w:oddHBand="0" w:evenHBand="1" w:firstRowFirstColumn="0" w:firstRowLastColumn="0" w:lastRowFirstColumn="0" w:lastRowLastColumn="0"/>
            </w:pPr>
          </w:p>
        </w:tc>
      </w:tr>
      <w:tr w:rsidR="00A85504" w:rsidTr="00A85504">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547" w:type="dxa"/>
          </w:tcPr>
          <w:p w:rsidR="00A85504" w:rsidRDefault="00A85504" w:rsidP="00A85504">
            <w:r>
              <w:t>Productwereld</w:t>
            </w:r>
          </w:p>
        </w:tc>
        <w:tc>
          <w:tcPr>
            <w:tcW w:w="1671" w:type="dxa"/>
          </w:tcPr>
          <w:p w:rsidR="00A85504" w:rsidRDefault="00A85504" w:rsidP="00A85504">
            <w:pPr>
              <w:cnfStyle w:val="000000100000" w:firstRow="0" w:lastRow="0" w:firstColumn="0" w:lastColumn="0" w:oddVBand="0" w:evenVBand="0" w:oddHBand="1" w:evenHBand="0" w:firstRowFirstColumn="0" w:firstRowLastColumn="0" w:lastRowFirstColumn="0" w:lastRowLastColumn="0"/>
            </w:pPr>
            <w:r>
              <w:t>3</w:t>
            </w:r>
          </w:p>
        </w:tc>
        <w:tc>
          <w:tcPr>
            <w:tcW w:w="1001" w:type="dxa"/>
          </w:tcPr>
          <w:p w:rsidR="00A85504" w:rsidRDefault="00A85504" w:rsidP="00A85504">
            <w:pPr>
              <w:cnfStyle w:val="000000100000" w:firstRow="0" w:lastRow="0" w:firstColumn="0" w:lastColumn="0" w:oddVBand="0" w:evenVBand="0" w:oddHBand="1" w:evenHBand="0" w:firstRowFirstColumn="0" w:firstRowLastColumn="0" w:lastRowFirstColumn="0" w:lastRowLastColumn="0"/>
            </w:pPr>
          </w:p>
        </w:tc>
      </w:tr>
      <w:tr w:rsidR="00A85504" w:rsidTr="00A85504">
        <w:trPr>
          <w:cnfStyle w:val="000000010000" w:firstRow="0" w:lastRow="0" w:firstColumn="0" w:lastColumn="0" w:oddVBand="0" w:evenVBand="0" w:oddHBand="0" w:evenHBand="1"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547" w:type="dxa"/>
          </w:tcPr>
          <w:p w:rsidR="00A85504" w:rsidRDefault="00A85504" w:rsidP="00A85504">
            <w:r>
              <w:t>Seizoen</w:t>
            </w:r>
          </w:p>
        </w:tc>
        <w:tc>
          <w:tcPr>
            <w:tcW w:w="1671" w:type="dxa"/>
          </w:tcPr>
          <w:p w:rsidR="00A85504" w:rsidRDefault="00A85504" w:rsidP="00A85504">
            <w:pPr>
              <w:cnfStyle w:val="000000010000" w:firstRow="0" w:lastRow="0" w:firstColumn="0" w:lastColumn="0" w:oddVBand="0" w:evenVBand="0" w:oddHBand="0" w:evenHBand="1" w:firstRowFirstColumn="0" w:firstRowLastColumn="0" w:lastRowFirstColumn="0" w:lastRowLastColumn="0"/>
            </w:pPr>
            <w:r>
              <w:t>1</w:t>
            </w:r>
          </w:p>
        </w:tc>
        <w:tc>
          <w:tcPr>
            <w:tcW w:w="1001" w:type="dxa"/>
          </w:tcPr>
          <w:p w:rsidR="00A85504" w:rsidRDefault="00A85504" w:rsidP="00A85504">
            <w:pPr>
              <w:cnfStyle w:val="000000010000" w:firstRow="0" w:lastRow="0" w:firstColumn="0" w:lastColumn="0" w:oddVBand="0" w:evenVBand="0" w:oddHBand="0" w:evenHBand="1" w:firstRowFirstColumn="0" w:firstRowLastColumn="0" w:lastRowFirstColumn="0" w:lastRowLastColumn="0"/>
            </w:pPr>
          </w:p>
        </w:tc>
      </w:tr>
      <w:tr w:rsidR="00A85504" w:rsidTr="00A85504">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547" w:type="dxa"/>
          </w:tcPr>
          <w:p w:rsidR="00A85504" w:rsidRDefault="00A85504" w:rsidP="00A85504">
            <w:r>
              <w:t>Pagina</w:t>
            </w:r>
          </w:p>
        </w:tc>
        <w:tc>
          <w:tcPr>
            <w:tcW w:w="1671" w:type="dxa"/>
          </w:tcPr>
          <w:p w:rsidR="00A85504" w:rsidRDefault="00A85504" w:rsidP="00A85504">
            <w:pPr>
              <w:cnfStyle w:val="000000100000" w:firstRow="0" w:lastRow="0" w:firstColumn="0" w:lastColumn="0" w:oddVBand="0" w:evenVBand="0" w:oddHBand="1" w:evenHBand="0" w:firstRowFirstColumn="0" w:firstRowLastColumn="0" w:lastRowFirstColumn="0" w:lastRowLastColumn="0"/>
            </w:pPr>
            <w:r>
              <w:t>4</w:t>
            </w:r>
          </w:p>
        </w:tc>
        <w:tc>
          <w:tcPr>
            <w:tcW w:w="1001" w:type="dxa"/>
          </w:tcPr>
          <w:p w:rsidR="00A85504" w:rsidRDefault="00A85504" w:rsidP="00A85504">
            <w:pPr>
              <w:cnfStyle w:val="000000100000" w:firstRow="0" w:lastRow="0" w:firstColumn="0" w:lastColumn="0" w:oddVBand="0" w:evenVBand="0" w:oddHBand="1" w:evenHBand="0" w:firstRowFirstColumn="0" w:firstRowLastColumn="0" w:lastRowFirstColumn="0" w:lastRowLastColumn="0"/>
            </w:pPr>
          </w:p>
        </w:tc>
      </w:tr>
      <w:tr w:rsidR="00A85504" w:rsidTr="00A85504">
        <w:trPr>
          <w:cnfStyle w:val="000000010000" w:firstRow="0" w:lastRow="0" w:firstColumn="0" w:lastColumn="0" w:oddVBand="0" w:evenVBand="0" w:oddHBand="0" w:evenHBand="1"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547" w:type="dxa"/>
          </w:tcPr>
          <w:p w:rsidR="00A85504" w:rsidRDefault="00A85504" w:rsidP="00A85504">
            <w:r>
              <w:t>Gratis Artikel</w:t>
            </w:r>
          </w:p>
        </w:tc>
        <w:tc>
          <w:tcPr>
            <w:tcW w:w="1671" w:type="dxa"/>
          </w:tcPr>
          <w:p w:rsidR="00A85504" w:rsidRDefault="00A85504" w:rsidP="00A85504">
            <w:pPr>
              <w:cnfStyle w:val="000000010000" w:firstRow="0" w:lastRow="0" w:firstColumn="0" w:lastColumn="0" w:oddVBand="0" w:evenVBand="0" w:oddHBand="0" w:evenHBand="1" w:firstRowFirstColumn="0" w:firstRowLastColumn="0" w:lastRowFirstColumn="0" w:lastRowLastColumn="0"/>
            </w:pPr>
            <w:r>
              <w:t>1</w:t>
            </w:r>
          </w:p>
        </w:tc>
        <w:tc>
          <w:tcPr>
            <w:tcW w:w="1001" w:type="dxa"/>
          </w:tcPr>
          <w:p w:rsidR="00A85504" w:rsidRDefault="00A85504" w:rsidP="00A85504">
            <w:pPr>
              <w:keepNext/>
              <w:cnfStyle w:val="000000010000" w:firstRow="0" w:lastRow="0" w:firstColumn="0" w:lastColumn="0" w:oddVBand="0" w:evenVBand="0" w:oddHBand="0" w:evenHBand="1" w:firstRowFirstColumn="0" w:firstRowLastColumn="0" w:lastRowFirstColumn="0" w:lastRowLastColumn="0"/>
            </w:pPr>
          </w:p>
        </w:tc>
      </w:tr>
    </w:tbl>
    <w:p w:rsidR="00A85504" w:rsidRDefault="00A85504" w:rsidP="007454A4">
      <w:pPr>
        <w:pStyle w:val="Bijschrift"/>
        <w:framePr w:w="4213" w:h="226" w:hRule="exact" w:hSpace="141" w:wrap="around" w:vAnchor="text" w:hAnchor="page" w:x="6370" w:y="2047"/>
      </w:pPr>
      <w:r>
        <w:t xml:space="preserve">Tabel </w:t>
      </w:r>
      <w:r w:rsidR="002A6B6A">
        <w:t>7.2: Uitwerking Scenario 5</w:t>
      </w:r>
    </w:p>
    <w:p w:rsidR="00A85504" w:rsidRDefault="00A60953" w:rsidP="005229C4">
      <w:r>
        <w:t xml:space="preserve">In tabel 7.1 is zichtbaar gemaakt dat scenario vijf de hoogste forecast </w:t>
      </w:r>
      <w:proofErr w:type="spellStart"/>
      <w:r>
        <w:t>accuracy</w:t>
      </w:r>
      <w:proofErr w:type="spellEnd"/>
      <w:r>
        <w:t xml:space="preserve"> heeft</w:t>
      </w:r>
      <w:r w:rsidR="00A85504">
        <w:t>. Dit scenario bevat een productwereld-benadering, gewogen factoren</w:t>
      </w:r>
      <w:r>
        <w:t xml:space="preserve"> en een z-waarde. De waarden in dit scenario zijn wee</w:t>
      </w:r>
      <w:r w:rsidR="002A6B6A">
        <w:t>rgegeven in tabel 7.2</w:t>
      </w:r>
      <w:r>
        <w:t xml:space="preserve"> en zijn</w:t>
      </w:r>
      <w:r w:rsidR="00A85504">
        <w:t xml:space="preserve"> bepaald </w:t>
      </w:r>
      <w:r>
        <w:t xml:space="preserve">door middel van de </w:t>
      </w:r>
      <w:proofErr w:type="spellStart"/>
      <w:r>
        <w:t>Solver</w:t>
      </w:r>
      <w:proofErr w:type="spellEnd"/>
      <w:r>
        <w:t xml:space="preserve"> toepassing</w:t>
      </w:r>
      <w:r w:rsidR="00A85504">
        <w:t xml:space="preserve"> in Excel. De Solver </w:t>
      </w:r>
      <w:r w:rsidR="00652BEF">
        <w:t>maximaliseert</w:t>
      </w:r>
      <w:r w:rsidR="00F66DB0">
        <w:t xml:space="preserve"> de forecast accuracy</w:t>
      </w:r>
      <w:r w:rsidR="00A85504">
        <w:t xml:space="preserve"> door de parameters (gewogen factor en z-waarde) aan te passen. </w:t>
      </w:r>
      <w:r w:rsidR="00F66DB0">
        <w:t>Voor een toelichting van de Solver-functie wordt verwezen naar</w:t>
      </w:r>
      <w:r w:rsidR="00FD28C1">
        <w:t xml:space="preserve"> b</w:t>
      </w:r>
      <w:r w:rsidR="002A6B6A">
        <w:t>ijlage X</w:t>
      </w:r>
      <w:r w:rsidR="00F66DB0">
        <w:t>I</w:t>
      </w:r>
      <w:r w:rsidR="00A85504">
        <w:t>.</w:t>
      </w:r>
    </w:p>
    <w:p w:rsidR="00492135" w:rsidRDefault="00492135" w:rsidP="005229C4"/>
    <w:p w:rsidR="00A85504" w:rsidRDefault="00A60953" w:rsidP="00F4255A">
      <w:r>
        <w:t xml:space="preserve">Het resultaat uit figuur 7.2 toont aan dat een </w:t>
      </w:r>
      <w:r w:rsidR="002A6B6A">
        <w:t>ondersc</w:t>
      </w:r>
      <w:r w:rsidR="00EF3489">
        <w:t>heid in de zwaarte van</w:t>
      </w:r>
      <w:r>
        <w:t xml:space="preserve"> elke</w:t>
      </w:r>
      <w:r w:rsidR="00EF3489">
        <w:t xml:space="preserve"> promotie</w:t>
      </w:r>
      <w:r w:rsidR="002A6B6A">
        <w:t>karakteris</w:t>
      </w:r>
      <w:r>
        <w:t xml:space="preserve">tiek een hogere forecast </w:t>
      </w:r>
      <w:proofErr w:type="spellStart"/>
      <w:r>
        <w:t>accuracy</w:t>
      </w:r>
      <w:proofErr w:type="spellEnd"/>
      <w:r>
        <w:t xml:space="preserve"> genereerd, dan wanneer dit niet wordt toegepast</w:t>
      </w:r>
      <w:r w:rsidR="002A6B6A">
        <w:t>.</w:t>
      </w:r>
      <w:r w:rsidR="00A85504">
        <w:t xml:space="preserve"> </w:t>
      </w:r>
      <w:r w:rsidR="00F7585A">
        <w:t xml:space="preserve">De gemiddelde </w:t>
      </w:r>
      <w:proofErr w:type="spellStart"/>
      <w:r w:rsidR="00F7585A">
        <w:t>u</w:t>
      </w:r>
      <w:r>
        <w:t>plift</w:t>
      </w:r>
      <w:proofErr w:type="spellEnd"/>
      <w:r>
        <w:t xml:space="preserve"> per kortingsklasse weegt </w:t>
      </w:r>
      <w:r w:rsidR="00F7585A">
        <w:t xml:space="preserve">15 keer mee </w:t>
      </w:r>
      <w:r>
        <w:t>o</w:t>
      </w:r>
      <w:r w:rsidR="00F7585A">
        <w:t>m de hoogste forecast accuracy te realiseren. Seizoen</w:t>
      </w:r>
      <w:r w:rsidR="00EF3489">
        <w:t>s</w:t>
      </w:r>
      <w:r w:rsidR="00F7585A">
        <w:t>invloed blijkt daarentegen minder belangrijk en weegt één keer</w:t>
      </w:r>
      <w:r w:rsidR="002A6B6A">
        <w:t xml:space="preserve"> mee. Daarnaast </w:t>
      </w:r>
      <w:r w:rsidR="007E4212">
        <w:t>is</w:t>
      </w:r>
      <w:r w:rsidR="002A6B6A">
        <w:t xml:space="preserve"> aangetoond dat het toepassen </w:t>
      </w:r>
      <w:r w:rsidR="00F7585A">
        <w:t>van een z-waarde tot betere result</w:t>
      </w:r>
      <w:r w:rsidR="002A6B6A">
        <w:t>a</w:t>
      </w:r>
      <w:r w:rsidR="00F66DB0">
        <w:t>ten leidt. In dit scenario resulteert</w:t>
      </w:r>
      <w:r w:rsidR="008C0C8D">
        <w:t xml:space="preserve"> </w:t>
      </w:r>
      <w:r w:rsidR="002A6B6A">
        <w:t xml:space="preserve">een </w:t>
      </w:r>
      <w:proofErr w:type="spellStart"/>
      <w:r w:rsidR="00F7585A">
        <w:t>z</w:t>
      </w:r>
      <w:proofErr w:type="spellEnd"/>
      <w:r w:rsidR="00F7585A">
        <w:t xml:space="preserve">-waarde </w:t>
      </w:r>
      <w:r w:rsidR="002A6B6A">
        <w:t xml:space="preserve">van </w:t>
      </w:r>
      <w:r w:rsidR="00F7585A">
        <w:t>0,85</w:t>
      </w:r>
      <w:r w:rsidR="002A6B6A">
        <w:t xml:space="preserve"> </w:t>
      </w:r>
      <w:r w:rsidR="00F66DB0">
        <w:t xml:space="preserve">in </w:t>
      </w:r>
      <w:r w:rsidR="002A6B6A">
        <w:t>de hoogste forecast accuracy</w:t>
      </w:r>
      <w:r w:rsidR="00F7585A">
        <w:t>. Stel de gemiddelde uplift binnen een groep was acht met e</w:t>
      </w:r>
      <w:r>
        <w:t>en standaarddeviatie van zes. Di</w:t>
      </w:r>
      <w:r w:rsidR="00F7585A">
        <w:t xml:space="preserve">t betekent dat alle resultaten tussen een </w:t>
      </w:r>
      <w:proofErr w:type="spellStart"/>
      <w:r w:rsidR="00BB4872">
        <w:t>uplift</w:t>
      </w:r>
      <w:r w:rsidR="00F66DB0">
        <w:t>range</w:t>
      </w:r>
      <w:proofErr w:type="spellEnd"/>
      <w:r w:rsidR="00F66DB0">
        <w:t xml:space="preserve"> van 8 - (0,85 (z-waarde) x</w:t>
      </w:r>
      <w:r w:rsidR="00F7585A">
        <w:t xml:space="preserve"> 6 (standaarddeviatie)) = </w:t>
      </w:r>
      <w:r w:rsidR="00F66DB0">
        <w:t>2,9 en 8 + (0,85 x 6)</w:t>
      </w:r>
      <w:r w:rsidR="00BB4872">
        <w:t xml:space="preserve"> = 13,1 zijn meegenomen in het ber</w:t>
      </w:r>
      <w:r w:rsidR="00F66DB0">
        <w:t>ekenen van de gemiddelde upliftfactor. Op basis van een norm</w:t>
      </w:r>
      <w:r>
        <w:t>ale verdeling (figuur 7.1) bevat</w:t>
      </w:r>
      <w:r w:rsidR="00F66DB0">
        <w:t xml:space="preserve"> een z-waarde van 0,85 slechts 60 procent van de w</w:t>
      </w:r>
      <w:r>
        <w:t>aarnemingen</w:t>
      </w:r>
      <w:r w:rsidR="00F66DB0">
        <w:t xml:space="preserve">. Uit de analyse </w:t>
      </w:r>
      <w:r>
        <w:t xml:space="preserve">is gebleken dat een </w:t>
      </w:r>
      <w:proofErr w:type="spellStart"/>
      <w:r>
        <w:t>z</w:t>
      </w:r>
      <w:proofErr w:type="spellEnd"/>
      <w:r>
        <w:t xml:space="preserve">-waarde van 0,85, </w:t>
      </w:r>
      <w:r w:rsidR="00F66DB0">
        <w:t>912 van de 1</w:t>
      </w:r>
      <w:r w:rsidR="0000115B">
        <w:t>.</w:t>
      </w:r>
      <w:r w:rsidR="00F66DB0">
        <w:t xml:space="preserve">079 waarneming </w:t>
      </w:r>
      <w:r>
        <w:t>bevat</w:t>
      </w:r>
      <w:r w:rsidR="00F66DB0">
        <w:t xml:space="preserve">. Dit is een percentage van 84,52 procent. Hieruit blijkt dat de </w:t>
      </w:r>
      <w:r w:rsidR="007454A4">
        <w:t>resultaten niet normaal verdeeld zijn.</w:t>
      </w:r>
    </w:p>
    <w:p w:rsidR="007454A4" w:rsidRDefault="007454A4" w:rsidP="00F4255A"/>
    <w:p w:rsidR="00F4255A" w:rsidRPr="00F4255A" w:rsidRDefault="00F4255A" w:rsidP="00F4255A">
      <w:pPr>
        <w:pStyle w:val="Kop2"/>
      </w:pPr>
      <w:bookmarkStart w:id="63" w:name="_Toc484510751"/>
      <w:r>
        <w:t>Keuze en toepassing</w:t>
      </w:r>
      <w:bookmarkEnd w:id="63"/>
    </w:p>
    <w:p w:rsidR="00AD7F22" w:rsidRDefault="00CD5CAD" w:rsidP="00381DD5">
      <w:r>
        <w:t>In het eerste hoofds</w:t>
      </w:r>
      <w:r w:rsidR="00405DDE">
        <w:t>tuk van dit rapport is</w:t>
      </w:r>
      <w:r w:rsidR="001659C2">
        <w:t xml:space="preserve"> op basis van onderbouwde literatuur gesteld</w:t>
      </w:r>
      <w:r>
        <w:t xml:space="preserve"> dat de traditionele</w:t>
      </w:r>
      <w:r w:rsidR="00EF3489">
        <w:t xml:space="preserve"> forecast en voorraadmanagementtechnieken</w:t>
      </w:r>
      <w:r>
        <w:t xml:space="preserve"> niet toepasbaar </w:t>
      </w:r>
      <w:r w:rsidR="007454A4">
        <w:t>zijn v</w:t>
      </w:r>
      <w:r w:rsidR="001659C2">
        <w:t>oor het managen van promoties. Uiteindelijk is tot een promotieforecastmodel gekomen</w:t>
      </w:r>
      <w:r w:rsidR="007454A4">
        <w:t xml:space="preserve"> dat op basis van </w:t>
      </w:r>
      <w:r w:rsidR="002B0FE3">
        <w:t>de omstandigheden van een promotieartikel</w:t>
      </w:r>
      <w:r w:rsidR="001659C2">
        <w:t xml:space="preserve"> een automat</w:t>
      </w:r>
      <w:r w:rsidR="007454A4">
        <w:t>ische forecast gegenereerd</w:t>
      </w:r>
      <w:r w:rsidR="001659C2">
        <w:t xml:space="preserve">. Dit model, rekening houdend met gewogen factoren en een z-waarde, is geen kant en klaar model uit de literatuur maar </w:t>
      </w:r>
      <w:r w:rsidR="002B0FE3">
        <w:t>gecreëerd</w:t>
      </w:r>
      <w:r w:rsidR="001659C2">
        <w:t xml:space="preserve"> door verschillende literatuur te </w:t>
      </w:r>
      <w:r w:rsidR="007454A4">
        <w:lastRenderedPageBreak/>
        <w:t>c</w:t>
      </w:r>
      <w:r w:rsidR="001659C2">
        <w:t>ombineren tot één aanpak. Het succes van dit model blijk</w:t>
      </w:r>
      <w:r w:rsidR="00AD7F22">
        <w:t>t: een forecast accuracy van 69</w:t>
      </w:r>
      <w:r w:rsidR="001659C2">
        <w:t xml:space="preserve"> procent. </w:t>
      </w:r>
      <w:r w:rsidR="002A6B6A">
        <w:t>Dit</w:t>
      </w:r>
      <w:r w:rsidR="007454A4">
        <w:t xml:space="preserve"> is een</w:t>
      </w:r>
      <w:r w:rsidR="002A6B6A">
        <w:t xml:space="preserve"> verbetering van bijna dertien procent ten opzichte van de huidige forecast </w:t>
      </w:r>
      <w:proofErr w:type="spellStart"/>
      <w:r w:rsidR="002A6B6A">
        <w:t>accuracy</w:t>
      </w:r>
      <w:proofErr w:type="spellEnd"/>
      <w:r w:rsidR="002A6B6A">
        <w:t>.</w:t>
      </w:r>
    </w:p>
    <w:p w:rsidR="002B0FE3" w:rsidRDefault="002B0FE3" w:rsidP="00381DD5"/>
    <w:p w:rsidR="00AD7F22" w:rsidRDefault="00AD7F22" w:rsidP="00381DD5">
      <w:r>
        <w:t>Op het moment d</w:t>
      </w:r>
      <w:r w:rsidR="00EF3489">
        <w:t>at de gemiddelde baselineafzet bekend is, ber</w:t>
      </w:r>
      <w:r>
        <w:t>ekent dit model automatisch (op basis van de vijf karakteristieken) de</w:t>
      </w:r>
      <w:r w:rsidR="00C01DDF">
        <w:t xml:space="preserve"> promotie</w:t>
      </w:r>
      <w:r>
        <w:t xml:space="preserve">forecast. Deze 69 procent is weliswaar een verbetering, maar ligt nog onder de KPI van 75 procent. Echter moet een </w:t>
      </w:r>
      <w:proofErr w:type="spellStart"/>
      <w:r w:rsidR="00C01DDF">
        <w:t>CatMan</w:t>
      </w:r>
      <w:proofErr w:type="spellEnd"/>
      <w:r>
        <w:t xml:space="preserve"> met zijn product</w:t>
      </w:r>
      <w:r w:rsidR="00C01DDF">
        <w:t>-</w:t>
      </w:r>
      <w:r>
        <w:t xml:space="preserve"> en marktkennis in</w:t>
      </w:r>
      <w:r w:rsidR="00FD28C1">
        <w:t xml:space="preserve"> </w:t>
      </w:r>
      <w:r>
        <w:t xml:space="preserve">staat zijn om de forecast te beoordelen, en </w:t>
      </w:r>
      <w:r w:rsidR="00C01DDF">
        <w:t>deze</w:t>
      </w:r>
      <w:r w:rsidR="00095D79">
        <w:t xml:space="preserve"> voor bepaa</w:t>
      </w:r>
      <w:r w:rsidR="00C01DDF">
        <w:t xml:space="preserve">lde </w:t>
      </w:r>
      <w:r w:rsidR="0067000C">
        <w:t>artikelen</w:t>
      </w:r>
      <w:r w:rsidR="00C01DDF">
        <w:t xml:space="preserve"> omhoog of omlaag bij t</w:t>
      </w:r>
      <w:r w:rsidR="00095D79">
        <w:t>e stelle</w:t>
      </w:r>
      <w:r>
        <w:t>n. Stel de automatisch berekende uplift over een bepaald product is ‘acht’</w:t>
      </w:r>
      <w:r w:rsidR="00C01DDF">
        <w:t>,</w:t>
      </w:r>
      <w:r>
        <w:t xml:space="preserve"> maar krijgt het artikel een display in de winkel en staat het</w:t>
      </w:r>
      <w:r w:rsidR="007454A4">
        <w:t xml:space="preserve"> daarnaast ook </w:t>
      </w:r>
      <w:r>
        <w:t>op de voorpagina. Een Categorie Manager weet dit, verwacht extra veel verkopen, en stelt de uplift bij naar ‘15’. Tegenovergesteld kan het zijn dat een Categorie Manager met zijn kennis weet dat een product het slecht doet in de maand februari, t</w:t>
      </w:r>
      <w:r w:rsidR="00EF3489">
        <w:t xml:space="preserve">erwijl op basis van het </w:t>
      </w:r>
      <w:r>
        <w:t>promotie</w:t>
      </w:r>
      <w:r w:rsidR="00EF3489">
        <w:t>forecast</w:t>
      </w:r>
      <w:r>
        <w:t>model ee</w:t>
      </w:r>
      <w:r w:rsidR="007454A4">
        <w:t>n uplift van ‘zes’ werd berekend</w:t>
      </w:r>
      <w:r>
        <w:t xml:space="preserve">. </w:t>
      </w:r>
      <w:r w:rsidR="007639BB">
        <w:t>Met deze kennis stelt de Categorie Manager de uplift bij naar ‘twee’.</w:t>
      </w:r>
    </w:p>
    <w:p w:rsidR="007639BB" w:rsidRDefault="007639BB" w:rsidP="00381DD5"/>
    <w:p w:rsidR="00381DD5" w:rsidRDefault="00C01DDF" w:rsidP="00381DD5">
      <w:r>
        <w:t xml:space="preserve">Kort samengevat wordt </w:t>
      </w:r>
      <w:r w:rsidR="007639BB">
        <w:t>gest</w:t>
      </w:r>
      <w:r w:rsidR="00EF3489">
        <w:t>reefd naar een promotieforecast</w:t>
      </w:r>
      <w:r w:rsidR="007639BB">
        <w:t>proces gemanaged door de uitzonderingen. Slimstock,</w:t>
      </w:r>
      <w:r w:rsidR="00381DD5">
        <w:t xml:space="preserve"> marktleider in forecast en voorraadm</w:t>
      </w:r>
      <w:r w:rsidR="004B3035">
        <w:t xml:space="preserve">anagement software, realiseert eenzelfde aanpak en noemt dit proces ‘management </w:t>
      </w:r>
      <w:proofErr w:type="spellStart"/>
      <w:r w:rsidR="004B3035">
        <w:t>by</w:t>
      </w:r>
      <w:proofErr w:type="spellEnd"/>
      <w:r w:rsidR="004B3035">
        <w:t xml:space="preserve"> </w:t>
      </w:r>
      <w:proofErr w:type="spellStart"/>
      <w:r w:rsidR="004B3035">
        <w:t>exceptions</w:t>
      </w:r>
      <w:proofErr w:type="spellEnd"/>
      <w:r w:rsidR="004B3035">
        <w:t xml:space="preserve">’ </w:t>
      </w:r>
      <w:sdt>
        <w:sdtPr>
          <w:id w:val="637379916"/>
          <w:citation/>
        </w:sdtPr>
        <w:sdtContent>
          <w:r w:rsidR="004B3035">
            <w:fldChar w:fldCharType="begin"/>
          </w:r>
          <w:r w:rsidR="004B3035">
            <w:instrText xml:space="preserve"> CITATION Jan17 \l 1043 </w:instrText>
          </w:r>
          <w:r w:rsidR="004B3035">
            <w:fldChar w:fldCharType="separate"/>
          </w:r>
          <w:r w:rsidR="00871FB9">
            <w:rPr>
              <w:noProof/>
            </w:rPr>
            <w:t>(Kraaijeveld, 2017)</w:t>
          </w:r>
          <w:r w:rsidR="004B3035">
            <w:fldChar w:fldCharType="end"/>
          </w:r>
        </w:sdtContent>
      </w:sdt>
      <w:r w:rsidR="004B3035">
        <w:t>. De promotieforecast wordt automatisch gegenereerd, maar de gebruiker (Categorie Manager)</w:t>
      </w:r>
      <w:r w:rsidR="00EF3489">
        <w:t xml:space="preserve"> herziet resultaten waarvan met</w:t>
      </w:r>
      <w:r w:rsidR="004B3035">
        <w:t xml:space="preserve"> product- en marktkennis gezegd kan worden dat de gegenereerde forecast niet </w:t>
      </w:r>
      <w:r w:rsidR="00EF3489">
        <w:t>de we</w:t>
      </w:r>
      <w:r w:rsidR="00FD28C1">
        <w:t>r</w:t>
      </w:r>
      <w:r w:rsidR="00EF3489">
        <w:t>kelijkheid zal weerspiegelen.</w:t>
      </w:r>
      <w:r w:rsidR="004B3035">
        <w:t xml:space="preserve"> Om enige sturing h</w:t>
      </w:r>
      <w:r>
        <w:t>ierbij te geven, is</w:t>
      </w:r>
      <w:r w:rsidR="00FD28C1">
        <w:t xml:space="preserve"> de minimale- </w:t>
      </w:r>
      <w:r w:rsidR="004B3035">
        <w:t>e</w:t>
      </w:r>
      <w:r>
        <w:t xml:space="preserve">n maximale </w:t>
      </w:r>
      <w:proofErr w:type="spellStart"/>
      <w:r>
        <w:t>uplift</w:t>
      </w:r>
      <w:proofErr w:type="spellEnd"/>
      <w:r>
        <w:t xml:space="preserve"> uit voorgaande promoties </w:t>
      </w:r>
      <w:r w:rsidR="00FA2FA2">
        <w:t>weergegeven in het forecastmodel.</w:t>
      </w:r>
    </w:p>
    <w:p w:rsidR="00FA2FA2" w:rsidRDefault="00FA2FA2" w:rsidP="00381DD5"/>
    <w:p w:rsidR="00095D79" w:rsidRDefault="00FA2FA2" w:rsidP="00095D79">
      <w:pPr>
        <w:pStyle w:val="Kop2"/>
      </w:pPr>
      <w:bookmarkStart w:id="64" w:name="_Toc484510752"/>
      <w:r>
        <w:t>Implementatie</w:t>
      </w:r>
      <w:r w:rsidR="00095D79">
        <w:t>plan</w:t>
      </w:r>
      <w:bookmarkEnd w:id="64"/>
    </w:p>
    <w:p w:rsidR="00D52143" w:rsidRDefault="00550B08" w:rsidP="007639BB">
      <w:r>
        <w:rPr>
          <w:noProof/>
          <w:lang w:eastAsia="nl-NL"/>
        </w:rPr>
        <w:drawing>
          <wp:anchor distT="0" distB="0" distL="114300" distR="114300" simplePos="0" relativeHeight="251696128" behindDoc="0" locked="0" layoutInCell="1" allowOverlap="1" wp14:anchorId="1977597B" wp14:editId="12B07690">
            <wp:simplePos x="0" y="0"/>
            <wp:positionH relativeFrom="column">
              <wp:posOffset>13970</wp:posOffset>
            </wp:positionH>
            <wp:positionV relativeFrom="paragraph">
              <wp:posOffset>822960</wp:posOffset>
            </wp:positionV>
            <wp:extent cx="5759450" cy="1978025"/>
            <wp:effectExtent l="0" t="0" r="0" b="3175"/>
            <wp:wrapSquare wrapText="bothSides"/>
            <wp:docPr id="35" name="Afbeelding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9450" cy="1978025"/>
                    </a:xfrm>
                    <a:prstGeom prst="rect">
                      <a:avLst/>
                    </a:prstGeom>
                    <a:noFill/>
                  </pic:spPr>
                </pic:pic>
              </a:graphicData>
            </a:graphic>
            <wp14:sizeRelH relativeFrom="page">
              <wp14:pctWidth>0</wp14:pctWidth>
            </wp14:sizeRelH>
            <wp14:sizeRelV relativeFrom="page">
              <wp14:pctHeight>0</wp14:pctHeight>
            </wp14:sizeRelV>
          </wp:anchor>
        </w:drawing>
      </w:r>
      <w:r w:rsidR="001421A4">
        <w:rPr>
          <w:noProof/>
          <w:lang w:eastAsia="nl-NL"/>
        </w:rPr>
        <mc:AlternateContent>
          <mc:Choice Requires="wps">
            <w:drawing>
              <wp:anchor distT="0" distB="0" distL="114300" distR="114300" simplePos="0" relativeHeight="251710464" behindDoc="0" locked="0" layoutInCell="1" allowOverlap="1" wp14:anchorId="2DBB3D28" wp14:editId="0325E6C6">
                <wp:simplePos x="0" y="0"/>
                <wp:positionH relativeFrom="margin">
                  <wp:align>left</wp:align>
                </wp:positionH>
                <wp:positionV relativeFrom="paragraph">
                  <wp:posOffset>2821940</wp:posOffset>
                </wp:positionV>
                <wp:extent cx="5759450" cy="123825"/>
                <wp:effectExtent l="0" t="0" r="0" b="9525"/>
                <wp:wrapSquare wrapText="bothSides"/>
                <wp:docPr id="14" name="Tekstvak 14"/>
                <wp:cNvGraphicFramePr/>
                <a:graphic xmlns:a="http://schemas.openxmlformats.org/drawingml/2006/main">
                  <a:graphicData uri="http://schemas.microsoft.com/office/word/2010/wordprocessingShape">
                    <wps:wsp>
                      <wps:cNvSpPr txBox="1"/>
                      <wps:spPr>
                        <a:xfrm>
                          <a:off x="0" y="0"/>
                          <a:ext cx="5759450" cy="123825"/>
                        </a:xfrm>
                        <a:prstGeom prst="rect">
                          <a:avLst/>
                        </a:prstGeom>
                        <a:solidFill>
                          <a:prstClr val="white"/>
                        </a:solidFill>
                        <a:ln>
                          <a:noFill/>
                        </a:ln>
                        <a:effectLst/>
                      </wps:spPr>
                      <wps:txbx>
                        <w:txbxContent>
                          <w:p w:rsidR="00D177D8" w:rsidRPr="00A11BD0" w:rsidRDefault="00D177D8" w:rsidP="001421A4">
                            <w:pPr>
                              <w:pStyle w:val="Bijschrift"/>
                              <w:rPr>
                                <w:noProof/>
                                <w:sz w:val="20"/>
                                <w:szCs w:val="20"/>
                              </w:rPr>
                            </w:pPr>
                            <w:r>
                              <w:t>Figuur 7.2: Implementatieplan forecastmethodiek promotieartikel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kstvak 14" o:spid="_x0000_s1036" type="#_x0000_t202" style="position:absolute;left:0;text-align:left;margin-left:0;margin-top:222.2pt;width:453.5pt;height:9.75pt;z-index:25171046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" stroked="f">
                <v:textbox inset="0,0,0,0">
                  <w:txbxContent>
                    <w:p w:rsidR="00D177D8" w:rsidRPr="00A11BD0" w:rsidRDefault="00D177D8" w:rsidP="001421A4">
                      <w:pPr>
                        <w:pStyle w:val="Bijschrift"/>
                        <w:rPr>
                          <w:noProof/>
                          <w:sz w:val="20"/>
                          <w:szCs w:val="20"/>
                        </w:rPr>
                      </w:pPr>
                      <w:r>
                        <w:t>Figuur 7.2: Implementatieplan forecastmethodiek promotieartikelen.</w:t>
                      </w:r>
                    </w:p>
                  </w:txbxContent>
                </v:textbox>
                <w10:wrap type="square" anchorx="margin"/>
              </v:shape>
            </w:pict>
          </mc:Fallback>
        </mc:AlternateContent>
      </w:r>
      <w:r w:rsidR="00095D79">
        <w:t xml:space="preserve">De verbeterde forecastmethodiek, gebaseerd op een liftfactor, is in staat om de huidige forecast accuracy met </w:t>
      </w:r>
      <w:r w:rsidR="000972F0">
        <w:t>13 procent te verbeteren. Om dit te kunnen realiseren is een implementatieplan opgesteld. Een implementatie is een planmatige invoer van een verandering in het huidige proces</w:t>
      </w:r>
      <w:r w:rsidR="001421A4">
        <w:t xml:space="preserve"> </w:t>
      </w:r>
      <w:sdt>
        <w:sdtPr>
          <w:id w:val="-1242554153"/>
          <w:citation/>
        </w:sdtPr>
        <w:sdtContent>
          <w:r w:rsidR="001421A4">
            <w:fldChar w:fldCharType="begin"/>
          </w:r>
          <w:r w:rsidR="001421A4">
            <w:instrText xml:space="preserve"> CITATION Ste10 \l 1043 </w:instrText>
          </w:r>
          <w:r w:rsidR="001421A4">
            <w:fldChar w:fldCharType="separate"/>
          </w:r>
          <w:r w:rsidR="00871FB9">
            <w:rPr>
              <w:noProof/>
            </w:rPr>
            <w:t>(Lanau, 2010)</w:t>
          </w:r>
          <w:r w:rsidR="001421A4">
            <w:fldChar w:fldCharType="end"/>
          </w:r>
        </w:sdtContent>
      </w:sdt>
      <w:r w:rsidR="001421A4">
        <w:t>. In figuur 7.2</w:t>
      </w:r>
      <w:r w:rsidR="000972F0">
        <w:t xml:space="preserve"> is het implementatieplan weergegeven, met als doel om de vernieuwing op een gestructureerde wijze in het huidige proces te integreren.</w:t>
      </w:r>
    </w:p>
    <w:p w:rsidR="000972F0" w:rsidRDefault="000972F0" w:rsidP="007639BB">
      <w:r>
        <w:br/>
      </w:r>
      <w:r w:rsidR="001421A4">
        <w:t>Als eerste stap</w:t>
      </w:r>
      <w:r>
        <w:t xml:space="preserve"> is het noo</w:t>
      </w:r>
      <w:r w:rsidR="00FD28C1">
        <w:t xml:space="preserve">dzakelijk om een query te maken, </w:t>
      </w:r>
      <w:r>
        <w:t>welke de gemiddelde baseli</w:t>
      </w:r>
      <w:r w:rsidR="00FD28C1">
        <w:t>neafzet van een artikel berekent</w:t>
      </w:r>
      <w:r>
        <w:t xml:space="preserve">. </w:t>
      </w:r>
      <w:r w:rsidR="00541D66">
        <w:t>De forecast wordt berekend aan de hand van een liftfactor over de baselineafzet.</w:t>
      </w:r>
      <w:r w:rsidR="001421A4">
        <w:t xml:space="preserve"> Het toevoegen van een accurate baselineafzet is daarom ook een vereiste.</w:t>
      </w:r>
    </w:p>
    <w:p w:rsidR="000972F0" w:rsidRDefault="000972F0" w:rsidP="007639BB"/>
    <w:p w:rsidR="000972F0" w:rsidRDefault="001421A4" w:rsidP="007639BB">
      <w:r>
        <w:t>Na afronding van deze query</w:t>
      </w:r>
      <w:r w:rsidR="000972F0">
        <w:t xml:space="preserve"> is het model werkend en comp</w:t>
      </w:r>
      <w:r w:rsidR="00A33C68">
        <w:t xml:space="preserve">leet en wordt deze geïntroduceerd </w:t>
      </w:r>
      <w:r w:rsidR="000972F0">
        <w:t>bij de werknemers. Een periode van twee weken is ingepland om de werking van dit mode</w:t>
      </w:r>
      <w:r w:rsidR="00FD28C1">
        <w:t>l uit te leggen, de werknemers ermee a</w:t>
      </w:r>
      <w:r w:rsidR="000972F0">
        <w:t>an</w:t>
      </w:r>
      <w:r w:rsidR="00FD28C1">
        <w:t xml:space="preserve"> de slag laten gaan </w:t>
      </w:r>
      <w:r w:rsidR="000972F0">
        <w:t xml:space="preserve">en eventuele feedback te verwerken in het model. Op het moment dat dit gereed is, </w:t>
      </w:r>
      <w:r w:rsidR="00A33C68">
        <w:t>wordt het model in gebruik</w:t>
      </w:r>
      <w:r w:rsidR="000972F0">
        <w:t xml:space="preserve"> genomen. Het nieuwe forecast proces wordt niet over het hele assortiment direct toegepast. Er is gekozen om een pilot van een half jaar te draaien op de top vier leveranciers. </w:t>
      </w:r>
      <w:r w:rsidR="00D52143">
        <w:t xml:space="preserve">Mocht </w:t>
      </w:r>
      <w:r w:rsidR="00EF3489">
        <w:t xml:space="preserve">het </w:t>
      </w:r>
      <w:r w:rsidR="00D52143">
        <w:t>beoogde resultaat worden aangetoond in deze periode, kan dit pro</w:t>
      </w:r>
      <w:r w:rsidR="00A33C68">
        <w:t xml:space="preserve">ces ook op de overige leveranciers </w:t>
      </w:r>
      <w:r w:rsidR="00D52143">
        <w:t>worden toegepast.</w:t>
      </w:r>
    </w:p>
    <w:p w:rsidR="000972F0" w:rsidRDefault="000972F0" w:rsidP="007639BB"/>
    <w:p w:rsidR="003C1707" w:rsidRDefault="00D52143" w:rsidP="007639BB">
      <w:r>
        <w:t xml:space="preserve">De forecast wordt veertien weken voor de start van de folder opgesteld. </w:t>
      </w:r>
      <w:r w:rsidR="004D50C3">
        <w:t xml:space="preserve">De </w:t>
      </w:r>
      <w:r w:rsidR="007454A4">
        <w:t>eerste resultaten zullen dus veertien</w:t>
      </w:r>
      <w:r w:rsidR="00541D66">
        <w:t xml:space="preserve"> weken na de invoering van het model </w:t>
      </w:r>
      <w:r w:rsidR="001421A4">
        <w:t>zichtbaar zijn</w:t>
      </w:r>
      <w:r w:rsidR="004D50C3">
        <w:t xml:space="preserve">. Deze resultaten worden gemonitord door de manager van de </w:t>
      </w:r>
      <w:proofErr w:type="spellStart"/>
      <w:r w:rsidR="004D50C3">
        <w:t>category</w:t>
      </w:r>
      <w:proofErr w:type="spellEnd"/>
      <w:r w:rsidR="004D50C3">
        <w:t xml:space="preserve"> management afdeling. Verdere toelichting over verantwoordelijkheden en hoe gereageerd kan worden op bepaalde situaties,</w:t>
      </w:r>
      <w:r w:rsidR="00A33C68">
        <w:t xml:space="preserve"> staat</w:t>
      </w:r>
      <w:r w:rsidR="00EF3489">
        <w:t xml:space="preserve"> beschreven in de control fase</w:t>
      </w:r>
      <w:r w:rsidR="001421A4">
        <w:t>(hoofdstuk negen</w:t>
      </w:r>
      <w:r w:rsidR="003C1707">
        <w:t>).</w:t>
      </w:r>
    </w:p>
    <w:p w:rsidR="007D2E7B" w:rsidRDefault="007D2E7B" w:rsidP="00EF3489">
      <w:pPr>
        <w:pStyle w:val="Kop1"/>
      </w:pPr>
      <w:r>
        <w:br w:type="column"/>
      </w:r>
      <w:bookmarkStart w:id="65" w:name="_Toc484510753"/>
      <w:proofErr w:type="spellStart"/>
      <w:r>
        <w:lastRenderedPageBreak/>
        <w:t>Improve</w:t>
      </w:r>
      <w:proofErr w:type="spellEnd"/>
      <w:r>
        <w:t xml:space="preserve"> CTQ 2: Voorraadbeschikbaarheid</w:t>
      </w:r>
      <w:bookmarkEnd w:id="65"/>
      <w:r w:rsidR="00CC74C0">
        <w:t xml:space="preserve"> </w:t>
      </w:r>
    </w:p>
    <w:p w:rsidR="00966586" w:rsidRDefault="00BF574F" w:rsidP="007D2E7B">
      <w:r>
        <w:t>In het tweede</w:t>
      </w:r>
      <w:r w:rsidR="004D65BC">
        <w:t xml:space="preserve"> hoofdstuk van de </w:t>
      </w:r>
      <w:proofErr w:type="spellStart"/>
      <w:r w:rsidR="004D65BC">
        <w:t>improve</w:t>
      </w:r>
      <w:proofErr w:type="spellEnd"/>
      <w:r w:rsidR="004D65BC">
        <w:t xml:space="preserve"> fase zijn</w:t>
      </w:r>
      <w:r w:rsidR="00B56CE7">
        <w:t xml:space="preserve"> de oplossingen</w:t>
      </w:r>
      <w:r>
        <w:t xml:space="preserve"> </w:t>
      </w:r>
      <w:r w:rsidR="00966586">
        <w:t xml:space="preserve">ter verbetering van het bestelproces aangedragen. In dit hoofdstuk </w:t>
      </w:r>
      <w:r w:rsidR="004D65BC">
        <w:t>is</w:t>
      </w:r>
      <w:r w:rsidR="00FD28C1">
        <w:t xml:space="preserve"> achtereenvolgens</w:t>
      </w:r>
      <w:r w:rsidR="00966586">
        <w:t xml:space="preserve"> ingegaan op de huidige uitgangspositie, het vernieuwde proces, </w:t>
      </w:r>
      <w:proofErr w:type="spellStart"/>
      <w:r w:rsidR="00966586">
        <w:t>overvoorraad</w:t>
      </w:r>
      <w:proofErr w:type="spellEnd"/>
      <w:r w:rsidR="00966586">
        <w:t>, vrije</w:t>
      </w:r>
      <w:r w:rsidR="00CD7BFA">
        <w:t xml:space="preserve"> baseline</w:t>
      </w:r>
      <w:r w:rsidR="00966586">
        <w:t>voorraad</w:t>
      </w:r>
      <w:r w:rsidR="00EF3489">
        <w:t xml:space="preserve">, risico analyse en het </w:t>
      </w:r>
      <w:r w:rsidR="00966586">
        <w:t>implementatieplan.</w:t>
      </w:r>
    </w:p>
    <w:p w:rsidR="00BF574F" w:rsidRDefault="00BF574F" w:rsidP="007D2E7B"/>
    <w:p w:rsidR="00BF574F" w:rsidRDefault="009157B8" w:rsidP="00BF574F">
      <w:pPr>
        <w:pStyle w:val="Kop2"/>
      </w:pPr>
      <w:bookmarkStart w:id="66" w:name="_Toc484510754"/>
      <w:r>
        <w:t>Huidige Uitgangspositie</w:t>
      </w:r>
      <w:bookmarkEnd w:id="66"/>
    </w:p>
    <w:p w:rsidR="009157B8" w:rsidRPr="00151049" w:rsidRDefault="00BF574F" w:rsidP="009157B8">
      <w:r>
        <w:t>Uit de huidige situatie an</w:t>
      </w:r>
      <w:r w:rsidR="009111CA">
        <w:t>alyse is gebleken dat de</w:t>
      </w:r>
      <w:r>
        <w:t xml:space="preserve"> </w:t>
      </w:r>
      <w:r w:rsidR="009157B8">
        <w:t>voorraadbeschikbaarhei</w:t>
      </w:r>
      <w:r w:rsidR="009111CA">
        <w:t xml:space="preserve">d </w:t>
      </w:r>
      <w:r>
        <w:t xml:space="preserve">81 procent was. </w:t>
      </w:r>
      <w:r w:rsidR="009157B8">
        <w:t>In de huidige situati</w:t>
      </w:r>
      <w:r w:rsidR="007E4212">
        <w:t>e worden</w:t>
      </w:r>
      <w:r w:rsidR="009111CA">
        <w:t xml:space="preserve"> de order</w:t>
      </w:r>
      <w:r w:rsidR="007E4212">
        <w:t>s</w:t>
      </w:r>
      <w:r w:rsidR="009111CA">
        <w:t xml:space="preserve"> voor een promotie</w:t>
      </w:r>
      <w:r w:rsidR="009157B8">
        <w:t xml:space="preserve"> plusminus anderhalf week voor start uitlevering geplaatst bij de leverancier</w:t>
      </w:r>
      <w:r w:rsidR="00AD2021">
        <w:t xml:space="preserve"> omdat de </w:t>
      </w:r>
      <w:r w:rsidR="00A46FFE">
        <w:t>100-procent</w:t>
      </w:r>
      <w:r w:rsidR="00AD2021">
        <w:t xml:space="preserve"> aantallen pas op dit moment bekend zijn</w:t>
      </w:r>
      <w:r w:rsidR="009157B8">
        <w:t>. De conclusie uit de situatie was helder: het huidige bestelmoment is te laat. Er is geen ruimte om op problemen te reag</w:t>
      </w:r>
      <w:r w:rsidR="00B56CE7">
        <w:t>eren en leveranciers kunnen de</w:t>
      </w:r>
      <w:r w:rsidR="009157B8">
        <w:t xml:space="preserve"> </w:t>
      </w:r>
      <w:r w:rsidR="00966586">
        <w:t>promotie</w:t>
      </w:r>
      <w:r w:rsidR="009157B8">
        <w:t>aantallen niet altijd waarmaken. Daarnaast willen de leveranciers de</w:t>
      </w:r>
      <w:r w:rsidR="00B56CE7">
        <w:t xml:space="preserve"> aantallen per promotie</w:t>
      </w:r>
      <w:r w:rsidR="009157B8">
        <w:t xml:space="preserve"> eerder inzichtelijk hebben zodat de leveranciers zijn</w:t>
      </w:r>
      <w:r w:rsidR="009111CA">
        <w:t xml:space="preserve"> productiecapaciteiten hierop</w:t>
      </w:r>
      <w:r w:rsidR="009157B8">
        <w:t xml:space="preserve"> kan </w:t>
      </w:r>
      <w:r w:rsidR="009111CA">
        <w:t>af</w:t>
      </w:r>
      <w:r w:rsidR="009157B8">
        <w:t>stemmen.</w:t>
      </w:r>
    </w:p>
    <w:p w:rsidR="009157B8" w:rsidRDefault="009157B8" w:rsidP="007639BB"/>
    <w:p w:rsidR="00982571" w:rsidRDefault="00982571" w:rsidP="00982571">
      <w:pPr>
        <w:pStyle w:val="Kop2"/>
      </w:pPr>
      <w:bookmarkStart w:id="67" w:name="_Toc484510755"/>
      <w:proofErr w:type="spellStart"/>
      <w:r>
        <w:t>Should</w:t>
      </w:r>
      <w:proofErr w:type="spellEnd"/>
      <w:r>
        <w:t xml:space="preserve"> Be </w:t>
      </w:r>
      <w:proofErr w:type="spellStart"/>
      <w:r>
        <w:t>Process</w:t>
      </w:r>
      <w:proofErr w:type="spellEnd"/>
      <w:r>
        <w:t xml:space="preserve"> Ma</w:t>
      </w:r>
      <w:r w:rsidR="009157B8">
        <w:t>p</w:t>
      </w:r>
      <w:bookmarkEnd w:id="67"/>
    </w:p>
    <w:p w:rsidR="009157B8" w:rsidRDefault="00651796" w:rsidP="009157B8">
      <w:r>
        <w:t xml:space="preserve">Om de voorraadbeschikbaarheid tijdens promoties te verhogen moet de order eerder worden geplaatst bij de leverancier. </w:t>
      </w:r>
      <w:r w:rsidR="00AD2021">
        <w:t xml:space="preserve">De inrichting van </w:t>
      </w:r>
      <w:r w:rsidR="007454A4">
        <w:t xml:space="preserve">het huidige bestelproces is </w:t>
      </w:r>
      <w:r w:rsidR="00AD2021">
        <w:t>o</w:t>
      </w:r>
      <w:r w:rsidR="008E6F38">
        <w:t>n</w:t>
      </w:r>
      <w:r w:rsidR="00AD2021">
        <w:t xml:space="preserve">geschikt om de order in een eerder stadium </w:t>
      </w:r>
      <w:r w:rsidR="00B56CE7">
        <w:t xml:space="preserve">te bepalen. </w:t>
      </w:r>
      <w:r w:rsidR="00AD2021">
        <w:t>Er is geen proces/werkwij</w:t>
      </w:r>
      <w:r w:rsidR="009111CA">
        <w:t xml:space="preserve">ze welke </w:t>
      </w:r>
      <w:r w:rsidR="00AD2021">
        <w:t>de besteller op basis v</w:t>
      </w:r>
      <w:r w:rsidR="007454A4">
        <w:t>an de juiste informatie helpt bij</w:t>
      </w:r>
      <w:r w:rsidR="00B56CE7">
        <w:t xml:space="preserve"> het bepalen van de promotie</w:t>
      </w:r>
      <w:r w:rsidR="00AD2021">
        <w:t xml:space="preserve">aantallen. Deze conclusies </w:t>
      </w:r>
      <w:r w:rsidR="00A33C68">
        <w:t>zijn</w:t>
      </w:r>
      <w:r w:rsidR="00AD2021">
        <w:t xml:space="preserve"> getrokken op basis</w:t>
      </w:r>
      <w:r w:rsidR="00966586">
        <w:t xml:space="preserve"> van de interviews uit bijlage IV en V</w:t>
      </w:r>
      <w:r w:rsidR="00AD2021">
        <w:t>, waarin e</w:t>
      </w:r>
      <w:r w:rsidR="00206BE2">
        <w:t>lke geïnterviewde dit aankaart.</w:t>
      </w:r>
    </w:p>
    <w:p w:rsidR="00AD2021" w:rsidRDefault="00AD2021" w:rsidP="009157B8"/>
    <w:p w:rsidR="00AD2021" w:rsidRPr="009157B8" w:rsidRDefault="00E049F2" w:rsidP="009157B8">
      <w:r>
        <w:rPr>
          <w:noProof/>
          <w:lang w:eastAsia="nl-NL"/>
        </w:rPr>
        <w:drawing>
          <wp:anchor distT="0" distB="0" distL="114300" distR="114300" simplePos="0" relativeHeight="251674624" behindDoc="0" locked="0" layoutInCell="1" allowOverlap="1" wp14:anchorId="00202530" wp14:editId="6C3F5FBA">
            <wp:simplePos x="0" y="0"/>
            <wp:positionH relativeFrom="column">
              <wp:posOffset>13970</wp:posOffset>
            </wp:positionH>
            <wp:positionV relativeFrom="paragraph">
              <wp:posOffset>525145</wp:posOffset>
            </wp:positionV>
            <wp:extent cx="5753100" cy="1428750"/>
            <wp:effectExtent l="0" t="0" r="0" b="0"/>
            <wp:wrapSquare wrapText="bothSides"/>
            <wp:docPr id="29" name="Afbeelding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3100" cy="1428750"/>
                    </a:xfrm>
                    <a:prstGeom prst="rect">
                      <a:avLst/>
                    </a:prstGeom>
                    <a:noFill/>
                    <a:ln>
                      <a:noFill/>
                    </a:ln>
                  </pic:spPr>
                </pic:pic>
              </a:graphicData>
            </a:graphic>
            <wp14:sizeRelH relativeFrom="page">
              <wp14:pctWidth>0</wp14:pctWidth>
            </wp14:sizeRelH>
            <wp14:sizeRelV relativeFrom="page">
              <wp14:pctHeight>0</wp14:pctHeight>
            </wp14:sizeRelV>
          </wp:anchor>
        </w:drawing>
      </w:r>
      <w:r w:rsidR="00AD2021">
        <w:t>De ver</w:t>
      </w:r>
      <w:r w:rsidR="007E4212">
        <w:t>schuiving van het bestelmoment is</w:t>
      </w:r>
      <w:r w:rsidR="00B56CE7">
        <w:t xml:space="preserve"> weergegeven in figuur 8.1. </w:t>
      </w:r>
      <w:r w:rsidR="00AD2021">
        <w:t xml:space="preserve">Een </w:t>
      </w:r>
      <w:proofErr w:type="spellStart"/>
      <w:r w:rsidR="00AD2021">
        <w:t>Should</w:t>
      </w:r>
      <w:proofErr w:type="spellEnd"/>
      <w:r w:rsidR="00AD2021">
        <w:t xml:space="preserve"> Be </w:t>
      </w:r>
      <w:proofErr w:type="spellStart"/>
      <w:r w:rsidR="00AD2021">
        <w:t>Process</w:t>
      </w:r>
      <w:proofErr w:type="spellEnd"/>
      <w:r w:rsidR="00AD2021">
        <w:t xml:space="preserve"> Map is een tool </w:t>
      </w:r>
      <w:r>
        <w:t xml:space="preserve">uit </w:t>
      </w:r>
      <w:proofErr w:type="spellStart"/>
      <w:r>
        <w:t>Lean</w:t>
      </w:r>
      <w:proofErr w:type="spellEnd"/>
      <w:r>
        <w:t xml:space="preserve"> Six Sig</w:t>
      </w:r>
      <w:r w:rsidR="009111CA">
        <w:t xml:space="preserve">ma, dat het verbeterde proces - </w:t>
      </w:r>
      <w:r>
        <w:t xml:space="preserve">welke </w:t>
      </w:r>
      <w:r w:rsidR="009111CA">
        <w:t>in lijn ligt met de oplossing -</w:t>
      </w:r>
      <w:r>
        <w:t xml:space="preserve"> visueel weergeeft </w:t>
      </w:r>
      <w:r>
        <w:fldChar w:fldCharType="begin" w:fldLock="1"/>
      </w:r>
      <w:r w:rsidR="00871FB9">
        <w:instrText>ADDIN CSL_CITATION { "citationItems" : [ { "id" : "ITEM-1", "itemData" : { "author" : [ { "dropping-particle" : "", "family" : "Lunau, Stephan, Meran", "given" : "R.", "non-dropping-particle" : "", "parse-names" : false, "suffix" : "" } ], "edition" : "2nd Editio", "id" : "ITEM-1", "issued" : { "date-parts" : [ [ "2014" ] ] }, "publisher" : "Springler", "title" : "Lean Six Sigma Toolset", "type" : "book" }, "uris" : [ "http://www.mendeley.com/documents/?uuid=196af833-4f76-4a63-868c-c6182d63fca2" ] } ], "mendeley" : { "formattedCitation" : "(Lunau, Stephan, Meran, 2014)", "plainTextFormattedCitation" : "(Lunau, Stephan, Meran, 2014)", "previouslyFormattedCitation" : "(Lunau, Stephan, Meran, 2014)" }, "properties" : { "noteIndex" : 0 }, "schema" : "https://github.com/citation-style-language/schema/raw/master/csl-citation.json" }</w:instrText>
      </w:r>
      <w:r>
        <w:fldChar w:fldCharType="separate"/>
      </w:r>
      <w:r w:rsidRPr="00E049F2">
        <w:rPr>
          <w:noProof/>
        </w:rPr>
        <w:t>(Lunau, Stephan, Meran, 2014)</w:t>
      </w:r>
      <w:r>
        <w:fldChar w:fldCharType="end"/>
      </w:r>
      <w:r>
        <w:t xml:space="preserve">. </w:t>
      </w:r>
    </w:p>
    <w:p w:rsidR="00E049F2" w:rsidRDefault="00151049" w:rsidP="00151049">
      <w:pPr>
        <w:rPr>
          <w:bCs/>
        </w:rPr>
      </w:pPr>
      <w:r>
        <w:rPr>
          <w:noProof/>
          <w:lang w:eastAsia="nl-NL"/>
        </w:rPr>
        <mc:AlternateContent>
          <mc:Choice Requires="wps">
            <w:drawing>
              <wp:anchor distT="0" distB="0" distL="114300" distR="114300" simplePos="0" relativeHeight="251676672" behindDoc="0" locked="0" layoutInCell="1" allowOverlap="1" wp14:anchorId="18D7662E" wp14:editId="1A77BF24">
                <wp:simplePos x="0" y="0"/>
                <wp:positionH relativeFrom="column">
                  <wp:posOffset>13970</wp:posOffset>
                </wp:positionH>
                <wp:positionV relativeFrom="paragraph">
                  <wp:posOffset>1517015</wp:posOffset>
                </wp:positionV>
                <wp:extent cx="5753100" cy="123825"/>
                <wp:effectExtent l="0" t="0" r="0" b="9525"/>
                <wp:wrapSquare wrapText="bothSides"/>
                <wp:docPr id="30" name="Tekstvak 30"/>
                <wp:cNvGraphicFramePr/>
                <a:graphic xmlns:a="http://schemas.openxmlformats.org/drawingml/2006/main">
                  <a:graphicData uri="http://schemas.microsoft.com/office/word/2010/wordprocessingShape">
                    <wps:wsp>
                      <wps:cNvSpPr txBox="1"/>
                      <wps:spPr>
                        <a:xfrm>
                          <a:off x="0" y="0"/>
                          <a:ext cx="5753100" cy="123825"/>
                        </a:xfrm>
                        <a:prstGeom prst="rect">
                          <a:avLst/>
                        </a:prstGeom>
                        <a:solidFill>
                          <a:prstClr val="white"/>
                        </a:solidFill>
                        <a:ln>
                          <a:noFill/>
                        </a:ln>
                        <a:effectLst/>
                      </wps:spPr>
                      <wps:txbx>
                        <w:txbxContent>
                          <w:p w:rsidR="00D177D8" w:rsidRPr="00DE0DB9" w:rsidRDefault="00D177D8" w:rsidP="00151049">
                            <w:pPr>
                              <w:pStyle w:val="Bijschrift"/>
                              <w:rPr>
                                <w:noProof/>
                                <w:sz w:val="20"/>
                                <w:szCs w:val="20"/>
                              </w:rPr>
                            </w:pPr>
                            <w:r>
                              <w:t>Figuur 8.1: Verschuiving van het bestelmoment in de nieuwe situati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kstvak 30" o:spid="_x0000_s1037" type="#_x0000_t202" style="position:absolute;left:0;text-align:left;margin-left:1.1pt;margin-top:119.45pt;width:453pt;height:9.75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" stroked="f">
                <v:textbox inset="0,0,0,0">
                  <w:txbxContent>
                    <w:p w:rsidR="00D177D8" w:rsidRPr="00DE0DB9" w:rsidRDefault="00D177D8" w:rsidP="00151049">
                      <w:pPr>
                        <w:pStyle w:val="Bijschrift"/>
                        <w:rPr>
                          <w:noProof/>
                          <w:sz w:val="20"/>
                          <w:szCs w:val="20"/>
                        </w:rPr>
                      </w:pPr>
                      <w:r>
                        <w:t>Figuur 8.1: Verschuiving van het bestelmoment in de nieuwe situatie</w:t>
                      </w:r>
                    </w:p>
                  </w:txbxContent>
                </v:textbox>
                <w10:wrap type="square"/>
              </v:shape>
            </w:pict>
          </mc:Fallback>
        </mc:AlternateContent>
      </w:r>
      <w:r w:rsidR="00206BE2">
        <w:rPr>
          <w:bCs/>
        </w:rPr>
        <w:t>In afstemming</w:t>
      </w:r>
      <w:r w:rsidR="00E049F2">
        <w:rPr>
          <w:bCs/>
        </w:rPr>
        <w:t xml:space="preserve"> met de Man</w:t>
      </w:r>
      <w:r w:rsidR="00966586">
        <w:rPr>
          <w:bCs/>
        </w:rPr>
        <w:t>ager Supply &amp; Demand (bijlage V</w:t>
      </w:r>
      <w:r w:rsidR="00E049F2">
        <w:rPr>
          <w:bCs/>
        </w:rPr>
        <w:t>) is gekozen om het bestelmoment te</w:t>
      </w:r>
      <w:r w:rsidR="00966586">
        <w:rPr>
          <w:bCs/>
        </w:rPr>
        <w:t xml:space="preserve"> verschuiven</w:t>
      </w:r>
      <w:r w:rsidR="00E049F2">
        <w:rPr>
          <w:bCs/>
        </w:rPr>
        <w:t xml:space="preserve"> van drie weken voor de start van de folder, naar tien weken voo</w:t>
      </w:r>
      <w:r w:rsidR="009111CA">
        <w:rPr>
          <w:bCs/>
        </w:rPr>
        <w:t>r start</w:t>
      </w:r>
      <w:r w:rsidR="003927E6">
        <w:rPr>
          <w:bCs/>
        </w:rPr>
        <w:t xml:space="preserve"> van de</w:t>
      </w:r>
      <w:r w:rsidR="009111CA">
        <w:rPr>
          <w:bCs/>
        </w:rPr>
        <w:t xml:space="preserve"> folder. Een </w:t>
      </w:r>
      <w:proofErr w:type="spellStart"/>
      <w:r w:rsidR="003927E6">
        <w:rPr>
          <w:bCs/>
        </w:rPr>
        <w:t>voorwaard</w:t>
      </w:r>
      <w:r w:rsidR="004A51D6">
        <w:rPr>
          <w:bCs/>
        </w:rPr>
        <w:t>se</w:t>
      </w:r>
      <w:proofErr w:type="spellEnd"/>
      <w:r w:rsidR="00BE4AEE">
        <w:rPr>
          <w:bCs/>
        </w:rPr>
        <w:t xml:space="preserve"> </w:t>
      </w:r>
      <w:r w:rsidR="00952C07">
        <w:rPr>
          <w:bCs/>
        </w:rPr>
        <w:t>verschuiving van zeven we</w:t>
      </w:r>
      <w:r w:rsidR="009111CA">
        <w:rPr>
          <w:bCs/>
        </w:rPr>
        <w:t>ken brengt de volgende voordelen</w:t>
      </w:r>
      <w:r w:rsidR="00952C07">
        <w:rPr>
          <w:bCs/>
        </w:rPr>
        <w:t xml:space="preserve"> met zich mee:</w:t>
      </w:r>
    </w:p>
    <w:p w:rsidR="00952C07" w:rsidRDefault="00BE4AEE" w:rsidP="002A0A40">
      <w:pPr>
        <w:pStyle w:val="Lijstalinea"/>
        <w:numPr>
          <w:ilvl w:val="0"/>
          <w:numId w:val="25"/>
        </w:numPr>
        <w:rPr>
          <w:bCs/>
        </w:rPr>
      </w:pPr>
      <w:r>
        <w:rPr>
          <w:bCs/>
        </w:rPr>
        <w:t>Leverancier w</w:t>
      </w:r>
      <w:r w:rsidR="00966586">
        <w:rPr>
          <w:bCs/>
        </w:rPr>
        <w:t>eet hoeveel hij moet produceren, aantallen zijn in een eerder stadium bekend.</w:t>
      </w:r>
    </w:p>
    <w:p w:rsidR="00BE4AEE" w:rsidRDefault="00966586" w:rsidP="002A0A40">
      <w:pPr>
        <w:pStyle w:val="Lijstalinea"/>
        <w:numPr>
          <w:ilvl w:val="0"/>
          <w:numId w:val="25"/>
        </w:numPr>
        <w:rPr>
          <w:bCs/>
        </w:rPr>
      </w:pPr>
      <w:r>
        <w:rPr>
          <w:bCs/>
        </w:rPr>
        <w:t xml:space="preserve">Meer </w:t>
      </w:r>
      <w:proofErr w:type="spellStart"/>
      <w:r>
        <w:rPr>
          <w:bCs/>
        </w:rPr>
        <w:t>responsive</w:t>
      </w:r>
      <w:proofErr w:type="spellEnd"/>
      <w:r>
        <w:rPr>
          <w:bCs/>
        </w:rPr>
        <w:t>: er is ru</w:t>
      </w:r>
      <w:r w:rsidR="009111CA">
        <w:rPr>
          <w:bCs/>
        </w:rPr>
        <w:t xml:space="preserve">imte en tijd om te reageren op </w:t>
      </w:r>
      <w:r>
        <w:rPr>
          <w:bCs/>
        </w:rPr>
        <w:t>problemen.</w:t>
      </w:r>
    </w:p>
    <w:p w:rsidR="00BE4AEE" w:rsidRDefault="00966586" w:rsidP="002A0A40">
      <w:pPr>
        <w:pStyle w:val="Lijstalinea"/>
        <w:numPr>
          <w:ilvl w:val="0"/>
          <w:numId w:val="25"/>
        </w:numPr>
        <w:rPr>
          <w:bCs/>
        </w:rPr>
      </w:pPr>
      <w:r>
        <w:rPr>
          <w:bCs/>
        </w:rPr>
        <w:t>Het distributiecentrum heeft in een eerder stadium inzichtelijk hoeveel aantallen er binnen komen.</w:t>
      </w:r>
    </w:p>
    <w:p w:rsidR="006E2FC3" w:rsidRPr="006E2FC3" w:rsidRDefault="006E2FC3" w:rsidP="006E2FC3">
      <w:pPr>
        <w:pStyle w:val="Lijstalinea"/>
        <w:numPr>
          <w:ilvl w:val="0"/>
          <w:numId w:val="25"/>
        </w:numPr>
        <w:rPr>
          <w:bCs/>
        </w:rPr>
      </w:pPr>
      <w:r>
        <w:rPr>
          <w:bCs/>
        </w:rPr>
        <w:t xml:space="preserve">Inkoopaantallen worden eerder besteld bij de leverancier waardoor Blokker meer zekerheid van deze aantallen </w:t>
      </w:r>
      <w:r w:rsidR="00B56CE7">
        <w:rPr>
          <w:bCs/>
        </w:rPr>
        <w:t>heeft</w:t>
      </w:r>
      <w:r>
        <w:rPr>
          <w:bCs/>
        </w:rPr>
        <w:t>. De leverancier weet in een eerder stadi</w:t>
      </w:r>
      <w:r w:rsidR="003927E6">
        <w:rPr>
          <w:bCs/>
        </w:rPr>
        <w:t>um hoeveel Blokker geleverd wil</w:t>
      </w:r>
      <w:r>
        <w:rPr>
          <w:bCs/>
        </w:rPr>
        <w:t xml:space="preserve"> krijgen en kan zijn pro</w:t>
      </w:r>
      <w:r w:rsidR="00A33C68">
        <w:rPr>
          <w:bCs/>
        </w:rPr>
        <w:t xml:space="preserve">ductiecapaciteiten zo afstemmen </w:t>
      </w:r>
      <w:r>
        <w:rPr>
          <w:bCs/>
        </w:rPr>
        <w:t>dat deze aantallen gerealiseerd worden.</w:t>
      </w:r>
    </w:p>
    <w:p w:rsidR="00BE4AEE" w:rsidRDefault="00BE4AEE" w:rsidP="00BE4AEE">
      <w:pPr>
        <w:rPr>
          <w:bCs/>
        </w:rPr>
      </w:pPr>
    </w:p>
    <w:p w:rsidR="00661A39" w:rsidRDefault="00BE4AEE" w:rsidP="00151049">
      <w:pPr>
        <w:rPr>
          <w:bCs/>
        </w:rPr>
      </w:pPr>
      <w:r>
        <w:rPr>
          <w:bCs/>
        </w:rPr>
        <w:t xml:space="preserve">Op </w:t>
      </w:r>
      <w:r w:rsidRPr="00F74020">
        <w:rPr>
          <w:bCs/>
        </w:rPr>
        <w:t xml:space="preserve">het huidige bestelmoment (T-3), anderhalf week voor start uitlevering, </w:t>
      </w:r>
      <w:r w:rsidR="004D57DD" w:rsidRPr="00F74020">
        <w:rPr>
          <w:bCs/>
        </w:rPr>
        <w:t>is</w:t>
      </w:r>
      <w:r w:rsidRPr="00F74020">
        <w:rPr>
          <w:bCs/>
        </w:rPr>
        <w:t xml:space="preserve"> de noodzakelijke informatie (</w:t>
      </w:r>
      <w:r w:rsidR="00A46FFE">
        <w:rPr>
          <w:bCs/>
        </w:rPr>
        <w:t>100-procent</w:t>
      </w:r>
      <w:r w:rsidRPr="00F74020">
        <w:rPr>
          <w:bCs/>
        </w:rPr>
        <w:t xml:space="preserve"> aantallen) bekend om te bepalen hoeveel er</w:t>
      </w:r>
      <w:r w:rsidR="009111CA">
        <w:rPr>
          <w:bCs/>
        </w:rPr>
        <w:t xml:space="preserve"> ingekocht moet worden.</w:t>
      </w:r>
      <w:r w:rsidRPr="00F74020">
        <w:rPr>
          <w:bCs/>
        </w:rPr>
        <w:t xml:space="preserve"> Op het nieuwe bestelmoment (T-10) is deze informatie niet be</w:t>
      </w:r>
      <w:r w:rsidR="009111CA">
        <w:rPr>
          <w:bCs/>
        </w:rPr>
        <w:t>schikbaar. Informatie welk</w:t>
      </w:r>
      <w:r w:rsidR="004D57DD" w:rsidRPr="00F74020">
        <w:rPr>
          <w:bCs/>
        </w:rPr>
        <w:t xml:space="preserve">e noodzakelijk is om op basis van de forecast te bepalen hoeveel er </w:t>
      </w:r>
      <w:r w:rsidR="005703C6" w:rsidRPr="00F74020">
        <w:rPr>
          <w:bCs/>
        </w:rPr>
        <w:t xml:space="preserve">in gekocht moet worden. </w:t>
      </w:r>
      <w:r w:rsidR="00170739" w:rsidRPr="00F74020">
        <w:rPr>
          <w:bCs/>
        </w:rPr>
        <w:t>Een inkoper moet in één oogopslag beschikken over de toekomstige voorraadstanden</w:t>
      </w:r>
      <w:sdt>
        <w:sdtPr>
          <w:rPr>
            <w:bCs/>
          </w:rPr>
          <w:id w:val="-1032654880"/>
          <w:citation/>
        </w:sdtPr>
        <w:sdtContent>
          <w:r w:rsidR="00AE7F52">
            <w:rPr>
              <w:bCs/>
            </w:rPr>
            <w:fldChar w:fldCharType="begin"/>
          </w:r>
          <w:r w:rsidR="00AE7F52">
            <w:rPr>
              <w:bCs/>
            </w:rPr>
            <w:instrText xml:space="preserve"> CITATION Eri13 \l 1043 </w:instrText>
          </w:r>
          <w:r w:rsidR="00AE7F52">
            <w:rPr>
              <w:bCs/>
            </w:rPr>
            <w:fldChar w:fldCharType="separate"/>
          </w:r>
          <w:r w:rsidR="00871FB9">
            <w:rPr>
              <w:bCs/>
              <w:noProof/>
            </w:rPr>
            <w:t xml:space="preserve"> </w:t>
          </w:r>
          <w:r w:rsidR="00871FB9">
            <w:rPr>
              <w:noProof/>
            </w:rPr>
            <w:t>(Dielissen, 2013)</w:t>
          </w:r>
          <w:r w:rsidR="00AE7F52">
            <w:rPr>
              <w:bCs/>
            </w:rPr>
            <w:fldChar w:fldCharType="end"/>
          </w:r>
        </w:sdtContent>
      </w:sdt>
      <w:r w:rsidR="009111CA">
        <w:rPr>
          <w:bCs/>
        </w:rPr>
        <w:t xml:space="preserve">. Op basis hiervan </w:t>
      </w:r>
      <w:r w:rsidR="00B56CE7">
        <w:rPr>
          <w:bCs/>
        </w:rPr>
        <w:t>moeten de juiste keuzes worden gemaakt</w:t>
      </w:r>
      <w:r w:rsidR="00A33C68">
        <w:rPr>
          <w:bCs/>
        </w:rPr>
        <w:t xml:space="preserve"> waardoor de gewenste voorraad</w:t>
      </w:r>
      <w:r w:rsidR="00170739" w:rsidRPr="00F74020">
        <w:rPr>
          <w:bCs/>
        </w:rPr>
        <w:t xml:space="preserve">beschikbaarheid </w:t>
      </w:r>
      <w:r w:rsidR="00A33C68">
        <w:rPr>
          <w:bCs/>
        </w:rPr>
        <w:t>wordt behaald</w:t>
      </w:r>
      <w:r w:rsidR="00170739" w:rsidRPr="00F74020">
        <w:rPr>
          <w:bCs/>
        </w:rPr>
        <w:t>. Een inkoper wil niet</w:t>
      </w:r>
      <w:r w:rsidR="009111CA">
        <w:rPr>
          <w:bCs/>
        </w:rPr>
        <w:t xml:space="preserve"> zien</w:t>
      </w:r>
      <w:r w:rsidR="00170739" w:rsidRPr="00F74020">
        <w:rPr>
          <w:bCs/>
        </w:rPr>
        <w:t xml:space="preserve"> dat een artikel n</w:t>
      </w:r>
      <w:r w:rsidR="009111CA">
        <w:rPr>
          <w:bCs/>
        </w:rPr>
        <w:t>iet meer leverbaar is, maar</w:t>
      </w:r>
      <w:r w:rsidR="00170739" w:rsidRPr="00F74020">
        <w:rPr>
          <w:bCs/>
        </w:rPr>
        <w:t xml:space="preserve"> hoeveel hij nú moet bestellen om over een x-aantal weken voldoende voorraad te hebben. Voorraadbeheer betekent signaleren, vooruit kijken en informeren</w:t>
      </w:r>
      <w:r w:rsidR="00AE7F52">
        <w:rPr>
          <w:bCs/>
        </w:rPr>
        <w:t xml:space="preserve"> </w:t>
      </w:r>
      <w:sdt>
        <w:sdtPr>
          <w:rPr>
            <w:bCs/>
          </w:rPr>
          <w:id w:val="-1813547907"/>
          <w:citation/>
        </w:sdtPr>
        <w:sdtContent>
          <w:r w:rsidR="00AE7F52">
            <w:rPr>
              <w:bCs/>
            </w:rPr>
            <w:fldChar w:fldCharType="begin"/>
          </w:r>
          <w:r w:rsidR="00AE7F52">
            <w:rPr>
              <w:bCs/>
            </w:rPr>
            <w:instrText xml:space="preserve"> CITATION Eri13 \l 1043 </w:instrText>
          </w:r>
          <w:r w:rsidR="00AE7F52">
            <w:rPr>
              <w:bCs/>
            </w:rPr>
            <w:fldChar w:fldCharType="separate"/>
          </w:r>
          <w:r w:rsidR="00871FB9">
            <w:rPr>
              <w:noProof/>
            </w:rPr>
            <w:t>(Dielissen, 2013)</w:t>
          </w:r>
          <w:r w:rsidR="00AE7F52">
            <w:rPr>
              <w:bCs/>
            </w:rPr>
            <w:fldChar w:fldCharType="end"/>
          </w:r>
        </w:sdtContent>
      </w:sdt>
      <w:r w:rsidR="00170739" w:rsidRPr="00F74020">
        <w:rPr>
          <w:bCs/>
        </w:rPr>
        <w:t>.</w:t>
      </w:r>
    </w:p>
    <w:p w:rsidR="006E2FC3" w:rsidRPr="00F74020" w:rsidRDefault="006E2FC3" w:rsidP="00151049">
      <w:pPr>
        <w:rPr>
          <w:bCs/>
        </w:rPr>
      </w:pPr>
    </w:p>
    <w:p w:rsidR="00B67AD7" w:rsidRPr="00F74020" w:rsidRDefault="00B67AD7" w:rsidP="00151049">
      <w:pPr>
        <w:rPr>
          <w:bCs/>
        </w:rPr>
      </w:pPr>
      <w:r w:rsidRPr="00F74020">
        <w:rPr>
          <w:bCs/>
        </w:rPr>
        <w:t>Om de besteller op T-10 te kunnen laten bepalen hoeveel er besteld moet worden</w:t>
      </w:r>
      <w:r w:rsidR="00A33C68">
        <w:rPr>
          <w:bCs/>
        </w:rPr>
        <w:t>,</w:t>
      </w:r>
      <w:r w:rsidRPr="00F74020">
        <w:rPr>
          <w:bCs/>
        </w:rPr>
        <w:t xml:space="preserve"> is een </w:t>
      </w:r>
      <w:r w:rsidR="00B56CE7">
        <w:rPr>
          <w:bCs/>
        </w:rPr>
        <w:t>(Excel</w:t>
      </w:r>
      <w:r w:rsidR="003322AD" w:rsidRPr="00F74020">
        <w:rPr>
          <w:bCs/>
        </w:rPr>
        <w:t>)</w:t>
      </w:r>
      <w:r w:rsidRPr="00F74020">
        <w:rPr>
          <w:bCs/>
        </w:rPr>
        <w:t xml:space="preserve">model gecreëerd dat in staat is om op T-10 te bepalen hoeveel er </w:t>
      </w:r>
      <w:r w:rsidR="00B56CE7">
        <w:rPr>
          <w:bCs/>
        </w:rPr>
        <w:t>ingekocht moet worden om op T-1,</w:t>
      </w:r>
      <w:r w:rsidRPr="00F74020">
        <w:rPr>
          <w:bCs/>
        </w:rPr>
        <w:t xml:space="preserve">5 genoeg </w:t>
      </w:r>
      <w:r w:rsidRPr="00F74020">
        <w:rPr>
          <w:bCs/>
        </w:rPr>
        <w:lastRenderedPageBreak/>
        <w:t>voorraad in het distributiecentrum te hebben liggen. Het Excel model berekent de bestelhoeveelheid aan de hand van de volgende formule:</w:t>
      </w:r>
    </w:p>
    <w:p w:rsidR="003322AD" w:rsidRPr="00F74020" w:rsidRDefault="00661A39" w:rsidP="00151049">
      <w:pPr>
        <w:rPr>
          <w:bCs/>
        </w:rPr>
      </w:pPr>
      <m:oMathPara>
        <m:oMathParaPr>
          <m:jc m:val="left"/>
        </m:oMathParaPr>
        <m:oMath>
          <m:r>
            <w:rPr>
              <w:rFonts w:ascii="Cambria Math" w:hAnsi="Cambria Math" w:cs="Arial"/>
            </w:rPr>
            <m:t>Bestelhoeveelheid =</m:t>
          </m:r>
          <m:r>
            <m:rPr>
              <m:sty m:val="p"/>
            </m:rPr>
            <w:rPr>
              <w:rFonts w:ascii="Cambria Math" w:hAnsi="Cambria Math" w:cs="Arial"/>
            </w:rPr>
            <m:t>Forecast-Overvoorraad-Vrije Voorraad (rekeninghoudend met BE &amp; MOQ)</m:t>
          </m:r>
        </m:oMath>
      </m:oMathPara>
    </w:p>
    <w:p w:rsidR="003322AD" w:rsidRPr="00F74020" w:rsidRDefault="00AA26D8" w:rsidP="003322AD">
      <w:pPr>
        <w:tabs>
          <w:tab w:val="left" w:pos="1425"/>
        </w:tabs>
        <w:rPr>
          <w:rFonts w:cs="Arial"/>
          <w:bCs/>
        </w:rPr>
      </w:pPr>
      <w:r w:rsidRPr="00F74020">
        <w:rPr>
          <w:rFonts w:cs="Arial"/>
          <w:bCs/>
        </w:rPr>
        <w:t>De formule oogt in eerste instantie als een eenvoudige rekensom. Echter zijn voor het berekenen van ‘</w:t>
      </w:r>
      <w:proofErr w:type="spellStart"/>
      <w:r w:rsidRPr="00F74020">
        <w:rPr>
          <w:rFonts w:cs="Arial"/>
          <w:bCs/>
        </w:rPr>
        <w:t>overvoorraad</w:t>
      </w:r>
      <w:proofErr w:type="spellEnd"/>
      <w:r w:rsidRPr="00F74020">
        <w:rPr>
          <w:rFonts w:cs="Arial"/>
          <w:bCs/>
        </w:rPr>
        <w:t xml:space="preserve">’ en ‘vrije </w:t>
      </w:r>
      <w:r w:rsidR="00CD7BFA">
        <w:rPr>
          <w:rFonts w:cs="Arial"/>
          <w:bCs/>
        </w:rPr>
        <w:t>baselinevoorraad</w:t>
      </w:r>
      <w:r w:rsidRPr="00F74020">
        <w:rPr>
          <w:rFonts w:cs="Arial"/>
          <w:bCs/>
        </w:rPr>
        <w:t xml:space="preserve">’ een aantal lastigere onderliggende berekeningen noodzakelijk. </w:t>
      </w:r>
      <w:r w:rsidR="009111CA">
        <w:rPr>
          <w:rFonts w:cs="Arial"/>
          <w:bCs/>
        </w:rPr>
        <w:t xml:space="preserve">Hoe de </w:t>
      </w:r>
      <w:proofErr w:type="spellStart"/>
      <w:r w:rsidR="009111CA">
        <w:rPr>
          <w:rFonts w:cs="Arial"/>
          <w:bCs/>
        </w:rPr>
        <w:t>overvoorraad</w:t>
      </w:r>
      <w:proofErr w:type="spellEnd"/>
      <w:r w:rsidR="009111CA">
        <w:rPr>
          <w:rFonts w:cs="Arial"/>
          <w:bCs/>
        </w:rPr>
        <w:t xml:space="preserve"> berekend</w:t>
      </w:r>
      <w:r w:rsidR="003927E6">
        <w:rPr>
          <w:rFonts w:cs="Arial"/>
          <w:bCs/>
        </w:rPr>
        <w:t xml:space="preserve"> </w:t>
      </w:r>
      <w:r w:rsidR="00A33C68">
        <w:rPr>
          <w:rFonts w:cs="Arial"/>
          <w:bCs/>
        </w:rPr>
        <w:t>is</w:t>
      </w:r>
      <w:r w:rsidR="003927E6">
        <w:rPr>
          <w:rFonts w:cs="Arial"/>
          <w:bCs/>
        </w:rPr>
        <w:t xml:space="preserve">, </w:t>
      </w:r>
      <w:r w:rsidRPr="00F74020">
        <w:rPr>
          <w:rFonts w:cs="Arial"/>
          <w:bCs/>
        </w:rPr>
        <w:t xml:space="preserve">staat beschreven in paragraaf 8.3. </w:t>
      </w:r>
      <w:r w:rsidR="00DD0823">
        <w:rPr>
          <w:rFonts w:cs="Arial"/>
          <w:bCs/>
        </w:rPr>
        <w:t>Vrije voorraad staat voo</w:t>
      </w:r>
      <w:r w:rsidR="00CD7BFA">
        <w:rPr>
          <w:rFonts w:cs="Arial"/>
          <w:bCs/>
        </w:rPr>
        <w:t>r het gedeelte van de baseline</w:t>
      </w:r>
      <w:r w:rsidR="00DD0823">
        <w:rPr>
          <w:rFonts w:cs="Arial"/>
          <w:bCs/>
        </w:rPr>
        <w:t xml:space="preserve">voorraad welke buiten de dekking van de levertijd valt. Dit </w:t>
      </w:r>
      <w:r w:rsidR="007E4212">
        <w:rPr>
          <w:rFonts w:cs="Arial"/>
          <w:bCs/>
        </w:rPr>
        <w:t>is</w:t>
      </w:r>
      <w:r w:rsidR="00DD0823">
        <w:rPr>
          <w:rFonts w:cs="Arial"/>
          <w:bCs/>
        </w:rPr>
        <w:t xml:space="preserve"> ve</w:t>
      </w:r>
      <w:r w:rsidR="009111CA">
        <w:rPr>
          <w:rFonts w:cs="Arial"/>
          <w:bCs/>
        </w:rPr>
        <w:t>rder toegelicht in paragraaf 8.4</w:t>
      </w:r>
      <w:r w:rsidR="00DD0823">
        <w:rPr>
          <w:rFonts w:cs="Arial"/>
          <w:bCs/>
        </w:rPr>
        <w:t>.</w:t>
      </w:r>
      <w:r w:rsidRPr="00F74020">
        <w:rPr>
          <w:rFonts w:cs="Arial"/>
          <w:bCs/>
        </w:rPr>
        <w:t xml:space="preserve"> Het laatste gedeelte van de functie ‘</w:t>
      </w:r>
      <w:r w:rsidR="004C324F" w:rsidRPr="00F74020">
        <w:rPr>
          <w:rFonts w:cs="Arial"/>
          <w:bCs/>
        </w:rPr>
        <w:t>rekening houdend</w:t>
      </w:r>
      <w:r w:rsidRPr="00F74020">
        <w:rPr>
          <w:rFonts w:cs="Arial"/>
          <w:bCs/>
        </w:rPr>
        <w:t xml:space="preserve"> met BE &amp; MOQ’ sp</w:t>
      </w:r>
      <w:r w:rsidR="003927E6">
        <w:rPr>
          <w:rFonts w:cs="Arial"/>
          <w:bCs/>
        </w:rPr>
        <w:t>r</w:t>
      </w:r>
      <w:r w:rsidRPr="00F74020">
        <w:rPr>
          <w:rFonts w:cs="Arial"/>
          <w:bCs/>
        </w:rPr>
        <w:t>eek</w:t>
      </w:r>
      <w:r w:rsidR="00F8783C" w:rsidRPr="00F74020">
        <w:rPr>
          <w:rFonts w:cs="Arial"/>
          <w:bCs/>
        </w:rPr>
        <w:t xml:space="preserve">t wellicht niet voor zich, maar zal duidelijk </w:t>
      </w:r>
      <w:r w:rsidR="00A33C68">
        <w:rPr>
          <w:rFonts w:cs="Arial"/>
          <w:bCs/>
        </w:rPr>
        <w:t>zijn</w:t>
      </w:r>
      <w:r w:rsidR="00F8783C" w:rsidRPr="00F74020">
        <w:rPr>
          <w:rFonts w:cs="Arial"/>
          <w:bCs/>
        </w:rPr>
        <w:t xml:space="preserve"> na het lezen van</w:t>
      </w:r>
      <w:r w:rsidRPr="00F74020">
        <w:rPr>
          <w:rFonts w:cs="Arial"/>
          <w:bCs/>
        </w:rPr>
        <w:t xml:space="preserve"> paragraaf 8.5. </w:t>
      </w:r>
    </w:p>
    <w:p w:rsidR="006E2FC3" w:rsidRPr="00F74020" w:rsidRDefault="006E2FC3" w:rsidP="003322AD">
      <w:pPr>
        <w:tabs>
          <w:tab w:val="left" w:pos="1425"/>
        </w:tabs>
        <w:rPr>
          <w:rFonts w:cs="Arial"/>
          <w:bCs/>
        </w:rPr>
      </w:pPr>
    </w:p>
    <w:p w:rsidR="00815DEB" w:rsidRPr="00F74020" w:rsidRDefault="00573116" w:rsidP="00815DEB">
      <w:pPr>
        <w:pStyle w:val="Kop2"/>
      </w:pPr>
      <w:bookmarkStart w:id="68" w:name="_Toc484510756"/>
      <w:r w:rsidRPr="00F74020">
        <w:t>Overvoorraad</w:t>
      </w:r>
      <w:bookmarkEnd w:id="68"/>
    </w:p>
    <w:p w:rsidR="00573116" w:rsidRPr="00F74020" w:rsidRDefault="00060F1B" w:rsidP="00573116">
      <w:r w:rsidRPr="00F74020">
        <w:t xml:space="preserve">Voordat verder ingegaan wordt op het berekenen van de </w:t>
      </w:r>
      <w:proofErr w:type="spellStart"/>
      <w:r w:rsidRPr="00F74020">
        <w:t>overvoorraad</w:t>
      </w:r>
      <w:proofErr w:type="spellEnd"/>
      <w:r w:rsidRPr="00F74020">
        <w:t xml:space="preserve">, </w:t>
      </w:r>
      <w:r w:rsidR="00A33C68">
        <w:t>wordt</w:t>
      </w:r>
      <w:r w:rsidRPr="00F74020">
        <w:t xml:space="preserve"> toegelicht wat er onder </w:t>
      </w:r>
      <w:proofErr w:type="spellStart"/>
      <w:r w:rsidRPr="00F74020">
        <w:t>overvoorraad</w:t>
      </w:r>
      <w:proofErr w:type="spellEnd"/>
      <w:r w:rsidRPr="00F74020">
        <w:t xml:space="preserve"> </w:t>
      </w:r>
      <w:r w:rsidR="007E4212">
        <w:t xml:space="preserve">is </w:t>
      </w:r>
      <w:r w:rsidRPr="00F74020">
        <w:t>verstaan. “Overvoorraad omvat het aantal stuks van een bepaald product dat op voorraad li</w:t>
      </w:r>
      <w:r w:rsidR="00206BE2" w:rsidRPr="00F74020">
        <w:t xml:space="preserve">gt, maar </w:t>
      </w:r>
      <w:r w:rsidRPr="00F74020">
        <w:t xml:space="preserve">op basis van de huidige voorraadparameters </w:t>
      </w:r>
      <w:r w:rsidR="00621BAB" w:rsidRPr="00F74020">
        <w:t>overbodig is</w:t>
      </w:r>
      <w:r w:rsidRPr="00F74020">
        <w:t xml:space="preserve">.” Dit </w:t>
      </w:r>
      <w:r w:rsidR="00A33C68">
        <w:t>wordt kort</w:t>
      </w:r>
      <w:r w:rsidRPr="00F74020">
        <w:t xml:space="preserve"> toegelicht met een voorbeeld: De huidige voorraad van product X bedraagt 2</w:t>
      </w:r>
      <w:r w:rsidR="00067387">
        <w:t>.</w:t>
      </w:r>
      <w:r w:rsidRPr="00F74020">
        <w:t>000 stuks. Op basis van de voor</w:t>
      </w:r>
      <w:r w:rsidR="00AE7F52">
        <w:t>raad</w:t>
      </w:r>
      <w:r w:rsidRPr="00F74020">
        <w:t>parameters (</w:t>
      </w:r>
      <w:r w:rsidR="009226EA">
        <w:t>MIN-MAX</w:t>
      </w:r>
      <w:r w:rsidRPr="00F74020">
        <w:t>) zou de voorraad gemiddeld 1</w:t>
      </w:r>
      <w:r w:rsidR="00067387">
        <w:t>.</w:t>
      </w:r>
      <w:r w:rsidRPr="00F74020">
        <w:t>800 moeten zijn. In dit voorbeeld ligt er 2</w:t>
      </w:r>
      <w:r w:rsidR="00067387">
        <w:t>.</w:t>
      </w:r>
      <w:r w:rsidRPr="00F74020">
        <w:t>000 – 1</w:t>
      </w:r>
      <w:r w:rsidR="00067387">
        <w:t>.</w:t>
      </w:r>
      <w:r w:rsidRPr="00F74020">
        <w:t xml:space="preserve">800 = 200 </w:t>
      </w:r>
      <w:proofErr w:type="spellStart"/>
      <w:r w:rsidRPr="00F74020">
        <w:t>o</w:t>
      </w:r>
      <w:r w:rsidR="00621BAB" w:rsidRPr="00F74020">
        <w:t>vervoorra</w:t>
      </w:r>
      <w:r w:rsidR="009111CA">
        <w:t>ad</w:t>
      </w:r>
      <w:proofErr w:type="spellEnd"/>
      <w:r w:rsidR="009111CA">
        <w:t>. Op het moment dat er voor een promotie wordt besteld</w:t>
      </w:r>
      <w:r w:rsidR="00621BAB" w:rsidRPr="00F74020">
        <w:t xml:space="preserve"> moet dit aantal stuks overvoorraad van de </w:t>
      </w:r>
      <w:r w:rsidR="00AE7F52">
        <w:t>promotie</w:t>
      </w:r>
      <w:r w:rsidR="009111CA">
        <w:t xml:space="preserve">forecast </w:t>
      </w:r>
      <w:r w:rsidR="00AE7F52">
        <w:t xml:space="preserve">aantallen </w:t>
      </w:r>
      <w:r w:rsidR="00621BAB" w:rsidRPr="00F74020">
        <w:t>worden afgetrokken.</w:t>
      </w:r>
    </w:p>
    <w:p w:rsidR="00AE7F52" w:rsidRDefault="00AE7F52" w:rsidP="00815DEB"/>
    <w:p w:rsidR="001411B7" w:rsidRPr="00F74020" w:rsidRDefault="009111CA" w:rsidP="00815DEB">
      <w:r>
        <w:t xml:space="preserve">Tijdens het nieuwe bestelmoment, </w:t>
      </w:r>
      <w:r w:rsidR="00AE7F52">
        <w:t xml:space="preserve">T-10, is de huidige voorraadstand bekend maar niet de toekomstige voorraadstand. </w:t>
      </w:r>
      <w:r w:rsidR="00683D64" w:rsidRPr="00F74020">
        <w:t>Om de toekomstige (over)voorraad te b</w:t>
      </w:r>
      <w:r w:rsidR="00673AC4" w:rsidRPr="00F74020">
        <w:t>erekenen moet het voorr</w:t>
      </w:r>
      <w:r w:rsidR="00067387">
        <w:t>aadv</w:t>
      </w:r>
      <w:r w:rsidR="00673AC4" w:rsidRPr="00F74020">
        <w:t>erloop voor de komende periode</w:t>
      </w:r>
      <w:r w:rsidR="00067387">
        <w:t>n</w:t>
      </w:r>
      <w:r w:rsidR="00673AC4" w:rsidRPr="00F74020">
        <w:t xml:space="preserve"> worden gesimuleerd. Deze voorraadsimulatie is ingebouwd in het Excel model en heeft als doel om de overvoorraad in periode T-2 te berekenen. De voorraadsimulatie </w:t>
      </w:r>
      <w:r w:rsidR="001411B7" w:rsidRPr="00F74020">
        <w:t>ziet er als volgt uit:</w:t>
      </w:r>
    </w:p>
    <w:p w:rsidR="00206BE2" w:rsidRPr="00F74020" w:rsidRDefault="00206BE2" w:rsidP="007C0F34">
      <w:r w:rsidRPr="00F74020">
        <w:rPr>
          <w:noProof/>
          <w:lang w:eastAsia="nl-NL"/>
        </w:rPr>
        <mc:AlternateContent>
          <mc:Choice Requires="wps">
            <w:drawing>
              <wp:anchor distT="0" distB="0" distL="114300" distR="114300" simplePos="0" relativeHeight="251680768" behindDoc="0" locked="0" layoutInCell="1" allowOverlap="1" wp14:anchorId="7EEC860A" wp14:editId="52DF3627">
                <wp:simplePos x="0" y="0"/>
                <wp:positionH relativeFrom="column">
                  <wp:posOffset>23495</wp:posOffset>
                </wp:positionH>
                <wp:positionV relativeFrom="paragraph">
                  <wp:posOffset>1657350</wp:posOffset>
                </wp:positionV>
                <wp:extent cx="5753100" cy="152400"/>
                <wp:effectExtent l="0" t="0" r="0" b="0"/>
                <wp:wrapSquare wrapText="bothSides"/>
                <wp:docPr id="33" name="Tekstvak 33"/>
                <wp:cNvGraphicFramePr/>
                <a:graphic xmlns:a="http://schemas.openxmlformats.org/drawingml/2006/main">
                  <a:graphicData uri="http://schemas.microsoft.com/office/word/2010/wordprocessingShape">
                    <wps:wsp>
                      <wps:cNvSpPr txBox="1"/>
                      <wps:spPr>
                        <a:xfrm>
                          <a:off x="0" y="0"/>
                          <a:ext cx="5753100" cy="152400"/>
                        </a:xfrm>
                        <a:prstGeom prst="rect">
                          <a:avLst/>
                        </a:prstGeom>
                        <a:solidFill>
                          <a:prstClr val="white"/>
                        </a:solidFill>
                        <a:ln>
                          <a:noFill/>
                        </a:ln>
                        <a:effectLst/>
                      </wps:spPr>
                      <wps:txbx>
                        <w:txbxContent>
                          <w:p w:rsidR="00D177D8" w:rsidRPr="0079624D" w:rsidRDefault="00D177D8" w:rsidP="00673AC4">
                            <w:pPr>
                              <w:pStyle w:val="Bijschrift"/>
                              <w:rPr>
                                <w:noProof/>
                                <w:sz w:val="20"/>
                                <w:szCs w:val="20"/>
                              </w:rPr>
                            </w:pPr>
                            <w:r>
                              <w:t>Figuur 8.2: Berekening Overvoorraad T-2 op basis van voorraadsimulati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kstvak 33" o:spid="_x0000_s1038" type="#_x0000_t202" style="position:absolute;left:0;text-align:left;margin-left:1.85pt;margin-top:130.5pt;width:453pt;height:12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" stroked="f">
                <v:textbox inset="0,0,0,0">
                  <w:txbxContent>
                    <w:p w:rsidR="00D177D8" w:rsidRPr="0079624D" w:rsidRDefault="00D177D8" w:rsidP="00673AC4">
                      <w:pPr>
                        <w:pStyle w:val="Bijschrift"/>
                        <w:rPr>
                          <w:noProof/>
                          <w:sz w:val="20"/>
                          <w:szCs w:val="20"/>
                        </w:rPr>
                      </w:pPr>
                      <w:r>
                        <w:t>Figuur 8.2: Berekening Overvoorraad T-2 op basis van voorraadsimulatie</w:t>
                      </w:r>
                    </w:p>
                  </w:txbxContent>
                </v:textbox>
                <w10:wrap type="square"/>
              </v:shape>
            </w:pict>
          </mc:Fallback>
        </mc:AlternateContent>
      </w:r>
      <w:r w:rsidRPr="00F74020">
        <w:rPr>
          <w:noProof/>
          <w:lang w:eastAsia="nl-NL"/>
        </w:rPr>
        <w:drawing>
          <wp:anchor distT="0" distB="0" distL="114300" distR="114300" simplePos="0" relativeHeight="251678720" behindDoc="0" locked="0" layoutInCell="1" allowOverlap="1" wp14:anchorId="582D4E35" wp14:editId="5D1E3180">
            <wp:simplePos x="0" y="0"/>
            <wp:positionH relativeFrom="column">
              <wp:posOffset>4445</wp:posOffset>
            </wp:positionH>
            <wp:positionV relativeFrom="paragraph">
              <wp:posOffset>45085</wp:posOffset>
            </wp:positionV>
            <wp:extent cx="5753100" cy="1581150"/>
            <wp:effectExtent l="0" t="0" r="0" b="0"/>
            <wp:wrapSquare wrapText="bothSides"/>
            <wp:docPr id="21" name="Afbeelding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3100" cy="15811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411B7" w:rsidRPr="00F74020" w:rsidRDefault="007E4212" w:rsidP="00815DEB">
      <w:r>
        <w:t xml:space="preserve">De </w:t>
      </w:r>
      <w:proofErr w:type="spellStart"/>
      <w:r>
        <w:t>overvoorraad</w:t>
      </w:r>
      <w:proofErr w:type="spellEnd"/>
      <w:r>
        <w:t xml:space="preserve"> is, zoals weergegeven in de voorraadsimulatie, als volgt berekend</w:t>
      </w:r>
      <w:r w:rsidR="007C0F34" w:rsidRPr="00F74020">
        <w:t>:</w:t>
      </w:r>
      <w:r w:rsidR="00DD0823">
        <w:t xml:space="preserve"> </w:t>
      </w:r>
      <w:r>
        <w:t>O</w:t>
      </w:r>
      <m:oMath>
        <m:r>
          <w:rPr>
            <w:rFonts w:ascii="Cambria Math" w:hAnsi="Cambria Math"/>
          </w:rPr>
          <m:t>vervoorraad=</m:t>
        </m:r>
        <m:r>
          <m:rPr>
            <m:sty m:val="p"/>
          </m:rPr>
          <w:rPr>
            <w:rFonts w:ascii="Cambria Math" w:hAnsi="Cambria Math"/>
          </w:rPr>
          <m:t>Verwachte Ein</m:t>
        </m:r>
        <m:r>
          <m:rPr>
            <m:sty m:val="p"/>
          </m:rPr>
          <w:rPr>
            <w:rFonts w:ascii="Cambria Math" w:hAnsi="Cambria Math"/>
          </w:rPr>
          <m:t>dvoorraad per Periode-</m:t>
        </m:r>
        <m:r>
          <m:rPr>
            <m:sty m:val="p"/>
          </m:rPr>
          <w:rPr>
            <w:rFonts w:ascii="Cambria Math" w:hAnsi="Cambria Math"/>
          </w:rPr>
          <m:t xml:space="preserve">Gemiddelde </m:t>
        </m:r>
        <m:r>
          <m:rPr>
            <m:sty m:val="p"/>
          </m:rPr>
          <w:rPr>
            <w:rFonts w:ascii="Cambria Math" w:hAnsi="Cambria Math"/>
          </w:rPr>
          <m:t>Beselinev</m:t>
        </m:r>
        <m:r>
          <m:rPr>
            <m:sty m:val="p"/>
          </m:rPr>
          <w:rPr>
            <w:rFonts w:ascii="Cambria Math" w:hAnsi="Cambria Math"/>
          </w:rPr>
          <m:t>oorraad</m:t>
        </m:r>
      </m:oMath>
      <w:r w:rsidR="00067387">
        <w:t>.</w:t>
      </w:r>
    </w:p>
    <w:p w:rsidR="00206BE2" w:rsidRPr="00F74020" w:rsidRDefault="00206BE2" w:rsidP="00815DEB">
      <w:r w:rsidRPr="00F74020">
        <w:t xml:space="preserve">De verwachte eindvoorraad per </w:t>
      </w:r>
      <w:r w:rsidR="00405DDE">
        <w:t>periode is</w:t>
      </w:r>
      <w:r w:rsidR="00DD0823">
        <w:t xml:space="preserve"> berekend</w:t>
      </w:r>
      <w:r w:rsidRPr="00F74020">
        <w:t xml:space="preserve"> aan de hand van de economische voorraad</w:t>
      </w:r>
      <w:r w:rsidR="00067387">
        <w:t>,</w:t>
      </w:r>
      <w:r w:rsidRPr="00F74020">
        <w:t xml:space="preserve"> welke </w:t>
      </w:r>
      <w:r w:rsidR="00405DDE">
        <w:t>staat</w:t>
      </w:r>
      <w:r w:rsidRPr="00F74020">
        <w:t xml:space="preserve"> toegelicht in paragraaf 8.3.1. De ‘</w:t>
      </w:r>
      <w:r w:rsidR="00CD7BFA">
        <w:t>g</w:t>
      </w:r>
      <w:r w:rsidRPr="00F74020">
        <w:t>em</w:t>
      </w:r>
      <w:r w:rsidR="00405DDE">
        <w:t xml:space="preserve">iddelde </w:t>
      </w:r>
      <w:r w:rsidR="00CD7BFA">
        <w:t>baselinevo</w:t>
      </w:r>
      <w:r w:rsidR="00405DDE">
        <w:t>orraad’ is</w:t>
      </w:r>
      <w:r w:rsidR="00261116">
        <w:t xml:space="preserve"> berekend</w:t>
      </w:r>
      <w:r w:rsidRPr="00F74020">
        <w:t xml:space="preserve"> aan de hand van de </w:t>
      </w:r>
      <w:r w:rsidR="009226EA">
        <w:t>MIN-MAX</w:t>
      </w:r>
      <w:r w:rsidR="00067387">
        <w:t xml:space="preserve"> waarden en is</w:t>
      </w:r>
      <w:r w:rsidRPr="00F74020">
        <w:t xml:space="preserve"> toegelicht in paragraaf 8.3.2.</w:t>
      </w:r>
    </w:p>
    <w:p w:rsidR="00DD0823" w:rsidRPr="00F74020" w:rsidRDefault="00DD0823" w:rsidP="00815DEB"/>
    <w:p w:rsidR="009217AF" w:rsidRPr="00F74020" w:rsidRDefault="00573116" w:rsidP="009217AF">
      <w:pPr>
        <w:pStyle w:val="Kop3"/>
      </w:pPr>
      <w:bookmarkStart w:id="69" w:name="_Toc484510757"/>
      <w:r w:rsidRPr="00F74020">
        <w:t>Economische Voorraad</w:t>
      </w:r>
      <w:bookmarkEnd w:id="69"/>
    </w:p>
    <w:p w:rsidR="00641373" w:rsidRPr="007A2D9D" w:rsidRDefault="00966586" w:rsidP="00641373">
      <w:r w:rsidRPr="00F74020">
        <w:rPr>
          <w:noProof/>
          <w:lang w:eastAsia="nl-NL"/>
        </w:rPr>
        <w:drawing>
          <wp:anchor distT="0" distB="0" distL="114300" distR="114300" simplePos="0" relativeHeight="251673600" behindDoc="0" locked="0" layoutInCell="1" allowOverlap="1" wp14:anchorId="6A5DEB11" wp14:editId="300FD6C6">
            <wp:simplePos x="0" y="0"/>
            <wp:positionH relativeFrom="column">
              <wp:posOffset>4445</wp:posOffset>
            </wp:positionH>
            <wp:positionV relativeFrom="paragraph">
              <wp:posOffset>638175</wp:posOffset>
            </wp:positionV>
            <wp:extent cx="5753100" cy="800100"/>
            <wp:effectExtent l="0" t="0" r="0" b="0"/>
            <wp:wrapSquare wrapText="bothSides"/>
            <wp:docPr id="23" name="Afbeelding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3100" cy="800100"/>
                    </a:xfrm>
                    <a:prstGeom prst="rect">
                      <a:avLst/>
                    </a:prstGeom>
                    <a:noFill/>
                    <a:ln>
                      <a:noFill/>
                    </a:ln>
                  </pic:spPr>
                </pic:pic>
              </a:graphicData>
            </a:graphic>
            <wp14:sizeRelH relativeFrom="page">
              <wp14:pctWidth>0</wp14:pctWidth>
            </wp14:sizeRelH>
            <wp14:sizeRelV relativeFrom="page">
              <wp14:pctHeight>0</wp14:pctHeight>
            </wp14:sizeRelV>
          </wp:anchor>
        </w:drawing>
      </w:r>
      <w:r w:rsidR="009217AF" w:rsidRPr="00F74020">
        <w:t xml:space="preserve">In het bepalen van de bestelhoeveelheid </w:t>
      </w:r>
      <w:r w:rsidR="007E4212">
        <w:t>is</w:t>
      </w:r>
      <w:r w:rsidR="009217AF" w:rsidRPr="00F74020">
        <w:t xml:space="preserve"> gerekend met de economische voorraad in plaats van de</w:t>
      </w:r>
      <w:r w:rsidR="009111CA">
        <w:t xml:space="preserve"> fysiek aanwezige</w:t>
      </w:r>
      <w:r w:rsidR="009217AF" w:rsidRPr="00F74020">
        <w:t xml:space="preserve"> voorraad</w:t>
      </w:r>
      <w:r w:rsidR="00AE7F52">
        <w:t xml:space="preserve"> </w:t>
      </w:r>
      <w:sdt>
        <w:sdtPr>
          <w:id w:val="-1291664800"/>
          <w:citation/>
        </w:sdtPr>
        <w:sdtContent>
          <w:r w:rsidR="00AE7F52">
            <w:fldChar w:fldCharType="begin"/>
          </w:r>
          <w:r w:rsidR="00AE7F52">
            <w:instrText xml:space="preserve"> CITATION Ron04 \l 1043 </w:instrText>
          </w:r>
          <w:r w:rsidR="00AE7F52">
            <w:fldChar w:fldCharType="separate"/>
          </w:r>
          <w:r w:rsidR="00871FB9">
            <w:rPr>
              <w:noProof/>
            </w:rPr>
            <w:t>(Ballou, 2004)</w:t>
          </w:r>
          <w:r w:rsidR="00AE7F52">
            <w:fldChar w:fldCharType="end"/>
          </w:r>
        </w:sdtContent>
      </w:sdt>
      <w:r w:rsidR="009217AF" w:rsidRPr="00F74020">
        <w:t>. De economische voorraad is de voorraad die volgens de boekhouding in het magazijn aanwezig is en</w:t>
      </w:r>
      <w:r w:rsidR="009111CA">
        <w:t xml:space="preserve"> de voorraad waar het bedrijf </w:t>
      </w:r>
      <w:r w:rsidR="009217AF" w:rsidRPr="00F74020">
        <w:t>prijsrisico over loopt</w:t>
      </w:r>
      <w:r w:rsidR="00AE7F52">
        <w:t xml:space="preserve"> </w:t>
      </w:r>
      <w:sdt>
        <w:sdtPr>
          <w:id w:val="1130127646"/>
          <w:citation/>
        </w:sdtPr>
        <w:sdtContent>
          <w:r w:rsidR="00AE7F52">
            <w:fldChar w:fldCharType="begin"/>
          </w:r>
          <w:r w:rsidR="00AE7F52">
            <w:instrText xml:space="preserve"> CITATION EPe14 \l 1043 </w:instrText>
          </w:r>
          <w:r w:rsidR="00AE7F52">
            <w:fldChar w:fldCharType="separate"/>
          </w:r>
          <w:r w:rsidR="00871FB9">
            <w:rPr>
              <w:noProof/>
            </w:rPr>
            <w:t>(Pegels, 2014)</w:t>
          </w:r>
          <w:r w:rsidR="00AE7F52">
            <w:fldChar w:fldCharType="end"/>
          </w:r>
        </w:sdtContent>
      </w:sdt>
      <w:r w:rsidR="009217AF" w:rsidRPr="00F74020">
        <w:t>. De economische</w:t>
      </w:r>
      <w:r w:rsidR="009111CA">
        <w:t xml:space="preserve"> voorraad </w:t>
      </w:r>
      <w:r w:rsidR="007E4212">
        <w:t>is</w:t>
      </w:r>
      <w:r w:rsidR="009111CA">
        <w:t xml:space="preserve"> berekend </w:t>
      </w:r>
      <w:r w:rsidR="00AE7F52">
        <w:t>aan de hand van</w:t>
      </w:r>
      <w:r w:rsidR="009217AF">
        <w:t xml:space="preserve"> de formule, weergegeven in figuur 8.3. </w:t>
      </w:r>
    </w:p>
    <w:p w:rsidR="002D15E0" w:rsidRDefault="00966586" w:rsidP="00641373">
      <w:r w:rsidRPr="00F74020">
        <w:rPr>
          <w:noProof/>
          <w:lang w:eastAsia="nl-NL"/>
        </w:rPr>
        <mc:AlternateContent>
          <mc:Choice Requires="wps">
            <w:drawing>
              <wp:anchor distT="0" distB="0" distL="114300" distR="114300" simplePos="0" relativeHeight="251682816" behindDoc="0" locked="0" layoutInCell="1" allowOverlap="1" wp14:anchorId="6AAF3D79" wp14:editId="5FD6391A">
                <wp:simplePos x="0" y="0"/>
                <wp:positionH relativeFrom="column">
                  <wp:posOffset>13970</wp:posOffset>
                </wp:positionH>
                <wp:positionV relativeFrom="paragraph">
                  <wp:posOffset>817245</wp:posOffset>
                </wp:positionV>
                <wp:extent cx="5753100" cy="171450"/>
                <wp:effectExtent l="0" t="0" r="0" b="0"/>
                <wp:wrapSquare wrapText="bothSides"/>
                <wp:docPr id="34" name="Tekstvak 34"/>
                <wp:cNvGraphicFramePr/>
                <a:graphic xmlns:a="http://schemas.openxmlformats.org/drawingml/2006/main">
                  <a:graphicData uri="http://schemas.microsoft.com/office/word/2010/wordprocessingShape">
                    <wps:wsp>
                      <wps:cNvSpPr txBox="1"/>
                      <wps:spPr>
                        <a:xfrm>
                          <a:off x="0" y="0"/>
                          <a:ext cx="5753100" cy="171450"/>
                        </a:xfrm>
                        <a:prstGeom prst="rect">
                          <a:avLst/>
                        </a:prstGeom>
                        <a:solidFill>
                          <a:prstClr val="white"/>
                        </a:solidFill>
                        <a:ln>
                          <a:noFill/>
                        </a:ln>
                        <a:effectLst/>
                      </wps:spPr>
                      <wps:txbx>
                        <w:txbxContent>
                          <w:p w:rsidR="00D177D8" w:rsidRPr="008D7738" w:rsidRDefault="00D177D8" w:rsidP="004F3569">
                            <w:pPr>
                              <w:pStyle w:val="Bijschrift"/>
                              <w:rPr>
                                <w:noProof/>
                                <w:sz w:val="20"/>
                                <w:szCs w:val="20"/>
                              </w:rPr>
                            </w:pPr>
                            <w:r>
                              <w:t>Figuur 8.3: Economische voorraad berekening toegepast op Blokk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kstvak 34" o:spid="_x0000_s1039" type="#_x0000_t202" style="position:absolute;left:0;text-align:left;margin-left:1.1pt;margin-top:64.35pt;width:453pt;height:13.5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" stroked="f">
                <v:textbox inset="0,0,0,0">
                  <w:txbxContent>
                    <w:p w:rsidR="00D177D8" w:rsidRPr="008D7738" w:rsidRDefault="00D177D8" w:rsidP="004F3569">
                      <w:pPr>
                        <w:pStyle w:val="Bijschrift"/>
                        <w:rPr>
                          <w:noProof/>
                          <w:sz w:val="20"/>
                          <w:szCs w:val="20"/>
                        </w:rPr>
                      </w:pPr>
                      <w:r>
                        <w:t>Figuur 8.3: Economische voorraad berekening toegepast op Blokker.</w:t>
                      </w:r>
                    </w:p>
                  </w:txbxContent>
                </v:textbox>
                <w10:wrap type="square"/>
              </v:shape>
            </w:pict>
          </mc:Fallback>
        </mc:AlternateContent>
      </w:r>
      <w:r w:rsidR="00067387">
        <w:t>Blokker heeft verschillende locaties</w:t>
      </w:r>
      <w:r w:rsidR="00EB43AD">
        <w:t xml:space="preserve"> waar fysieke voorraad aanwezig is: het distributiecentrum, filialen, e-commer</w:t>
      </w:r>
      <w:r w:rsidR="00497C25">
        <w:t>c</w:t>
      </w:r>
      <w:r w:rsidR="00EB43AD">
        <w:t>e distributiecentrum en in de Marskramer filialen. In de scope v</w:t>
      </w:r>
      <w:r w:rsidR="002D15E0">
        <w:t>an dit onderzoek valt enkel de voorraad in het distributiecentrum te Geldermalsen en de voorraad in de Blokker filialen. Deze informatie is beide beschikbaar.</w:t>
      </w:r>
    </w:p>
    <w:p w:rsidR="007A2D9D" w:rsidRDefault="007A2D9D" w:rsidP="00641373">
      <w:r>
        <w:lastRenderedPageBreak/>
        <w:t>De artikelen die besteld, maar nog niet ontvangen zijn, worden in de literatuur ook wel pijplijnvoorraad genoemd</w:t>
      </w:r>
      <w:r w:rsidR="00474A46">
        <w:t xml:space="preserve"> </w:t>
      </w:r>
      <w:sdt>
        <w:sdtPr>
          <w:id w:val="-864292194"/>
          <w:citation/>
        </w:sdtPr>
        <w:sdtContent>
          <w:r w:rsidR="00474A46">
            <w:fldChar w:fldCharType="begin"/>
          </w:r>
          <w:r w:rsidR="00474A46">
            <w:instrText xml:space="preserve"> CITATION Nev12 \l 1043 </w:instrText>
          </w:r>
          <w:r w:rsidR="00474A46">
            <w:fldChar w:fldCharType="separate"/>
          </w:r>
          <w:r w:rsidR="00871FB9">
            <w:rPr>
              <w:noProof/>
            </w:rPr>
            <w:t>(Nevi, 2012)</w:t>
          </w:r>
          <w:r w:rsidR="00474A46">
            <w:fldChar w:fldCharType="end"/>
          </w:r>
        </w:sdtContent>
      </w:sdt>
      <w:r w:rsidR="00EC45AB">
        <w:t>. In het voorraadmanagement</w:t>
      </w:r>
      <w:r>
        <w:t xml:space="preserve">systeem van Blokker is inzichtelijk wat er in bestelling staat per week. </w:t>
      </w:r>
      <w:r w:rsidR="00474A46">
        <w:t>Het laatste gedeelte van formule omvat de</w:t>
      </w:r>
      <w:r>
        <w:t xml:space="preserve"> artikelen die besteld, maar nog niet geleverd zijn. In het voorraadsimulatiemodel </w:t>
      </w:r>
      <w:r w:rsidR="00EC45AB">
        <w:t>staan</w:t>
      </w:r>
      <w:r w:rsidR="00474A46">
        <w:t xml:space="preserve"> deze aantallen</w:t>
      </w:r>
      <w:r w:rsidR="00EC45AB">
        <w:t xml:space="preserve"> voor</w:t>
      </w:r>
      <w:r w:rsidR="00474A46">
        <w:t xml:space="preserve"> de uitleverforecast per week</w:t>
      </w:r>
      <w:r w:rsidR="00212184">
        <w:t xml:space="preserve">. Slim4 prognosticeert hoeveel er de </w:t>
      </w:r>
      <w:r w:rsidR="00EC45AB">
        <w:t>komende drie m</w:t>
      </w:r>
      <w:r w:rsidR="003927E6">
        <w:t>a</w:t>
      </w:r>
      <w:r w:rsidR="00EC45AB">
        <w:t>anden, uitgesplitst</w:t>
      </w:r>
      <w:r w:rsidR="00212184">
        <w:t xml:space="preserve"> per maand, verkocht gaan worden.</w:t>
      </w:r>
      <w:r w:rsidR="00C2582E">
        <w:t xml:space="preserve"> Deze beschikbare informatie kan dus in het model worden ingeladen.</w:t>
      </w:r>
    </w:p>
    <w:p w:rsidR="00A77DB0" w:rsidRDefault="00A77DB0" w:rsidP="00641373">
      <w:r>
        <w:br/>
        <w:t>Een</w:t>
      </w:r>
      <w:r w:rsidR="00474A46">
        <w:t xml:space="preserve"> belangrijk aandachtspunt zijn</w:t>
      </w:r>
      <w:r>
        <w:t xml:space="preserve"> tussentijdse promoties. </w:t>
      </w:r>
      <w:r w:rsidR="003927E6">
        <w:t xml:space="preserve">Als in de nieuwe situatie de order op </w:t>
      </w:r>
      <w:r>
        <w:t xml:space="preserve">T-10 </w:t>
      </w:r>
      <w:r w:rsidR="003927E6">
        <w:t xml:space="preserve">wordt geplaatst, </w:t>
      </w:r>
      <w:r>
        <w:t>kan het voorkomen dat hetzelfde product in één of twee tussentijdse fo</w:t>
      </w:r>
      <w:r w:rsidR="003927E6">
        <w:t>lders ook staat. Promoties vormen</w:t>
      </w:r>
      <w:r>
        <w:t xml:space="preserve"> één van de hoofdoorzaken voor overvoorraden. Om in de voorraadsimulaties rekening te houden met tussenliggende folders, zou de rekensom </w:t>
      </w:r>
      <w:r w:rsidR="00067387">
        <w:t>‘</w:t>
      </w:r>
      <w:r>
        <w:t xml:space="preserve">aantal besteld voor een </w:t>
      </w:r>
      <w:r w:rsidR="00067387">
        <w:t>promotie</w:t>
      </w:r>
      <w:r>
        <w:t xml:space="preserve"> min </w:t>
      </w:r>
      <w:r w:rsidR="00067387">
        <w:t>de promotieforecast’</w:t>
      </w:r>
      <w:r>
        <w:t>, berekenen hoeveel voorraad er over blijft. Stel er is 1</w:t>
      </w:r>
      <w:r w:rsidR="00067387">
        <w:t>.</w:t>
      </w:r>
      <w:r>
        <w:t>000 geprognotiseerd en er zijn 1</w:t>
      </w:r>
      <w:r w:rsidR="00067387">
        <w:t>.</w:t>
      </w:r>
      <w:r>
        <w:t>200 stuks ingekocht, betekent dit in theorie 200 stuks overvoorraad.</w:t>
      </w:r>
    </w:p>
    <w:p w:rsidR="00A77DB0" w:rsidRDefault="00A77DB0" w:rsidP="00641373"/>
    <w:p w:rsidR="008813E4" w:rsidRDefault="00A77DB0" w:rsidP="00641373">
      <w:r>
        <w:t>Deze d</w:t>
      </w:r>
      <w:r w:rsidR="00CC76EC">
        <w:t>ata zijn</w:t>
      </w:r>
      <w:r w:rsidR="003927E6">
        <w:t xml:space="preserve"> echter niet inzichtelijk, </w:t>
      </w:r>
      <w:r>
        <w:t>omdat</w:t>
      </w:r>
      <w:r w:rsidR="00F74020">
        <w:t xml:space="preserve"> er</w:t>
      </w:r>
      <w:r w:rsidR="00067387">
        <w:t xml:space="preserve"> geen onderscheid is in </w:t>
      </w:r>
      <w:r w:rsidR="007E4212">
        <w:t>de</w:t>
      </w:r>
      <w:r>
        <w:t xml:space="preserve"> bestelhoeveelheid voor promotie</w:t>
      </w:r>
      <w:r w:rsidR="007E4212">
        <w:t>s</w:t>
      </w:r>
      <w:r w:rsidR="00CD7BFA">
        <w:t xml:space="preserve"> en de baseline</w:t>
      </w:r>
      <w:r>
        <w:t xml:space="preserve"> in het </w:t>
      </w:r>
      <w:r w:rsidR="00474A46">
        <w:t>voorraadmanagement</w:t>
      </w:r>
      <w:r>
        <w:t xml:space="preserve">systeem van Blokker. </w:t>
      </w:r>
      <w:r w:rsidR="00F74020">
        <w:t>In overeenstemming met de Man</w:t>
      </w:r>
      <w:r w:rsidR="00474A46">
        <w:t>ager Supply &amp; Demand (bijlage V</w:t>
      </w:r>
      <w:r w:rsidR="00F74020">
        <w:t xml:space="preserve">) is de aanname gemaakt dat 30 procent van de forecast aantallen overblijft na een promotie. </w:t>
      </w:r>
      <w:r w:rsidR="00D72EF0">
        <w:t>Uitwerking en onderbouwing van deze aanname is ook in deze bijlage te vinden. Door de forecastverbetering, toegelicht in het vorige hoofdstuk, zal deze 30 procent naar all</w:t>
      </w:r>
      <w:r w:rsidR="00EC45AB">
        <w:t xml:space="preserve">e waarschijnlijkheid niet representatief zijn voor de toekomst. In het Excel </w:t>
      </w:r>
      <w:r w:rsidR="00D72EF0">
        <w:t xml:space="preserve">model is hier rekening mee gehouden, door </w:t>
      </w:r>
      <w:r w:rsidR="00EC45AB">
        <w:t>dit percentage als een parameter</w:t>
      </w:r>
      <w:r w:rsidR="00D72EF0">
        <w:t xml:space="preserve"> </w:t>
      </w:r>
      <w:r w:rsidR="008813E4">
        <w:t>op te nemen in het model. Als in de toekomst blijkt dat na verbetering van de forecast accuracy dit n</w:t>
      </w:r>
      <w:r w:rsidR="00067387">
        <w:t xml:space="preserve">og maar 20 procent is, kan dit </w:t>
      </w:r>
      <w:r w:rsidR="008813E4">
        <w:t>worden aangepast in het model.</w:t>
      </w:r>
    </w:p>
    <w:p w:rsidR="00C2582E" w:rsidRDefault="00C2582E" w:rsidP="00641373"/>
    <w:p w:rsidR="00641373" w:rsidRDefault="00CD7BFA" w:rsidP="00641373">
      <w:pPr>
        <w:pStyle w:val="Kop3"/>
      </w:pPr>
      <w:bookmarkStart w:id="70" w:name="_Toc484510758"/>
      <w:r>
        <w:t>G</w:t>
      </w:r>
      <w:r w:rsidR="00573116">
        <w:t>emiddelde</w:t>
      </w:r>
      <w:r>
        <w:t xml:space="preserve"> baseline</w:t>
      </w:r>
      <w:r w:rsidR="00573116">
        <w:t>voorraad</w:t>
      </w:r>
      <w:bookmarkEnd w:id="70"/>
    </w:p>
    <w:p w:rsidR="00722B66" w:rsidRDefault="007009A3" w:rsidP="00641373">
      <w:r>
        <w:t>Op basis van de eco</w:t>
      </w:r>
      <w:r w:rsidR="00EC45AB">
        <w:t xml:space="preserve">nomische voorraad is berekend </w:t>
      </w:r>
      <w:r w:rsidR="00722B66">
        <w:t xml:space="preserve">hoeveel er eind </w:t>
      </w:r>
      <w:r w:rsidR="00474A46">
        <w:t xml:space="preserve">periode </w:t>
      </w:r>
      <w:r w:rsidR="00EC45AB">
        <w:t xml:space="preserve">T-2 naar verwachting op voorraad </w:t>
      </w:r>
      <w:r w:rsidR="00067387">
        <w:t>ligt</w:t>
      </w:r>
      <w:r w:rsidR="00722B66">
        <w:t xml:space="preserve">. De uitkomst van deze berekening zegt nog niets over ‘goed of slecht’ en of er sprake is van overvoorraad. Om te bepalen of er sprake is van overvoorraad moet dit getal afgewogen worden tegen het gemiddelde </w:t>
      </w:r>
      <w:r w:rsidR="00474A46">
        <w:t>baseline</w:t>
      </w:r>
      <w:r w:rsidR="00EC45AB">
        <w:t>voorraadniveau.</w:t>
      </w:r>
    </w:p>
    <w:p w:rsidR="00722B66" w:rsidRDefault="00722B66" w:rsidP="00641373"/>
    <w:p w:rsidR="00722B66" w:rsidRDefault="00474A46" w:rsidP="00641373">
      <w:r>
        <w:rPr>
          <w:noProof/>
          <w:lang w:eastAsia="nl-NL"/>
        </w:rPr>
        <w:drawing>
          <wp:anchor distT="0" distB="0" distL="114300" distR="114300" simplePos="0" relativeHeight="251677696" behindDoc="0" locked="0" layoutInCell="1" allowOverlap="1" wp14:anchorId="385974BC" wp14:editId="5AE0256A">
            <wp:simplePos x="0" y="0"/>
            <wp:positionH relativeFrom="column">
              <wp:posOffset>2185670</wp:posOffset>
            </wp:positionH>
            <wp:positionV relativeFrom="paragraph">
              <wp:posOffset>176530</wp:posOffset>
            </wp:positionV>
            <wp:extent cx="3609975" cy="2000250"/>
            <wp:effectExtent l="0" t="0" r="9525" b="0"/>
            <wp:wrapSquare wrapText="bothSides"/>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3609975" cy="2000250"/>
                    </a:xfrm>
                    <a:prstGeom prst="rect">
                      <a:avLst/>
                    </a:prstGeom>
                  </pic:spPr>
                </pic:pic>
              </a:graphicData>
            </a:graphic>
            <wp14:sizeRelH relativeFrom="page">
              <wp14:pctWidth>0</wp14:pctWidth>
            </wp14:sizeRelH>
            <wp14:sizeRelV relativeFrom="page">
              <wp14:pctHeight>0</wp14:pctHeight>
            </wp14:sizeRelV>
          </wp:anchor>
        </w:drawing>
      </w:r>
      <w:r w:rsidR="00722B66">
        <w:t>Voor het berekenen v</w:t>
      </w:r>
      <w:r w:rsidR="007512C3">
        <w:t xml:space="preserve">an de gemiddelde voorraad, of met </w:t>
      </w:r>
      <w:r w:rsidR="00722B66">
        <w:t>andere woorden ‘de voorraad die altijd aanwezig hoort te zijn</w:t>
      </w:r>
      <w:r w:rsidR="00412014">
        <w:t>’</w:t>
      </w:r>
      <w:r w:rsidR="00722B66">
        <w:t>, moet worden teruggegaan naar de methode van voorraadbehee</w:t>
      </w:r>
      <w:r w:rsidR="00067387">
        <w:t>r voor de baselinea</w:t>
      </w:r>
      <w:r>
        <w:t>fzet. De baseline</w:t>
      </w:r>
      <w:r w:rsidR="00722B66">
        <w:t xml:space="preserve"> voorraadlevels worden gemanaged op basis van het </w:t>
      </w:r>
      <w:r w:rsidR="009226EA">
        <w:t>MIN-MAX</w:t>
      </w:r>
      <w:r w:rsidR="00722B66">
        <w:t xml:space="preserve"> voorraadmodel. Deze waardes worden door het voorraa</w:t>
      </w:r>
      <w:r w:rsidR="00250588">
        <w:t xml:space="preserve">dmanagementsysteem Slim4 bepaald. </w:t>
      </w:r>
      <w:r w:rsidR="00EC7555">
        <w:t xml:space="preserve">De werking van het </w:t>
      </w:r>
      <w:r w:rsidR="009226EA">
        <w:t>MIN-MAX</w:t>
      </w:r>
      <w:r w:rsidR="00EC45AB">
        <w:t xml:space="preserve"> model</w:t>
      </w:r>
      <w:r>
        <w:t xml:space="preserve"> is weergegeven in figuur 8.4</w:t>
      </w:r>
      <w:r w:rsidR="00250588">
        <w:t xml:space="preserve">. Op het moment dat de (economische) voorraad onder de minimale voorraadhoogte wordt bijbesteld tot aan het maximum. </w:t>
      </w:r>
    </w:p>
    <w:p w:rsidR="00250588" w:rsidRDefault="00474A46" w:rsidP="00641373">
      <w:r>
        <w:rPr>
          <w:noProof/>
          <w:lang w:eastAsia="nl-NL"/>
        </w:rPr>
        <mc:AlternateContent>
          <mc:Choice Requires="wps">
            <w:drawing>
              <wp:anchor distT="0" distB="0" distL="114300" distR="114300" simplePos="0" relativeHeight="251684864" behindDoc="0" locked="0" layoutInCell="1" allowOverlap="1" wp14:anchorId="64083A88" wp14:editId="2ABA6A3F">
                <wp:simplePos x="0" y="0"/>
                <wp:positionH relativeFrom="column">
                  <wp:posOffset>2214245</wp:posOffset>
                </wp:positionH>
                <wp:positionV relativeFrom="paragraph">
                  <wp:posOffset>-2540</wp:posOffset>
                </wp:positionV>
                <wp:extent cx="3719830" cy="152400"/>
                <wp:effectExtent l="0" t="0" r="0" b="0"/>
                <wp:wrapSquare wrapText="bothSides"/>
                <wp:docPr id="39" name="Tekstvak 39"/>
                <wp:cNvGraphicFramePr/>
                <a:graphic xmlns:a="http://schemas.openxmlformats.org/drawingml/2006/main">
                  <a:graphicData uri="http://schemas.microsoft.com/office/word/2010/wordprocessingShape">
                    <wps:wsp>
                      <wps:cNvSpPr txBox="1"/>
                      <wps:spPr>
                        <a:xfrm>
                          <a:off x="0" y="0"/>
                          <a:ext cx="3719830" cy="152400"/>
                        </a:xfrm>
                        <a:prstGeom prst="rect">
                          <a:avLst/>
                        </a:prstGeom>
                        <a:solidFill>
                          <a:prstClr val="white"/>
                        </a:solidFill>
                        <a:ln>
                          <a:noFill/>
                        </a:ln>
                        <a:effectLst/>
                      </wps:spPr>
                      <wps:txbx>
                        <w:txbxContent>
                          <w:p w:rsidR="00D177D8" w:rsidRPr="00E13211" w:rsidRDefault="00D177D8" w:rsidP="00492FAD">
                            <w:pPr>
                              <w:pStyle w:val="Bijschrift"/>
                              <w:rPr>
                                <w:noProof/>
                                <w:sz w:val="20"/>
                                <w:szCs w:val="20"/>
                              </w:rPr>
                            </w:pPr>
                            <w:r>
                              <w:t>Figuur 8.4: Werking MIN-MAX voorraad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kstvak 39" o:spid="_x0000_s1040" type="#_x0000_t202" style="position:absolute;left:0;text-align:left;margin-left:174.35pt;margin-top:-.2pt;width:292.9pt;height:12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" stroked="f">
                <v:textbox inset="0,0,0,0">
                  <w:txbxContent>
                    <w:p w:rsidR="00D177D8" w:rsidRPr="00E13211" w:rsidRDefault="00D177D8" w:rsidP="00492FAD">
                      <w:pPr>
                        <w:pStyle w:val="Bijschrift"/>
                        <w:rPr>
                          <w:noProof/>
                          <w:sz w:val="20"/>
                          <w:szCs w:val="20"/>
                        </w:rPr>
                      </w:pPr>
                      <w:r>
                        <w:t>Figuur 8.4: Werking MIN-MAX voorraadmodel</w:t>
                      </w:r>
                    </w:p>
                  </w:txbxContent>
                </v:textbox>
                <w10:wrap type="square"/>
              </v:shape>
            </w:pict>
          </mc:Fallback>
        </mc:AlternateContent>
      </w:r>
    </w:p>
    <w:p w:rsidR="00DD0823" w:rsidRDefault="00412014" w:rsidP="00641373">
      <w:r>
        <w:t>De gemiddelde voorraadstand voor een artik</w:t>
      </w:r>
      <w:r w:rsidR="00DD0823">
        <w:t xml:space="preserve">el </w:t>
      </w:r>
      <w:r w:rsidR="009A1D63">
        <w:t>is als volgt berekend</w:t>
      </w:r>
      <w:r>
        <w:t>:</w:t>
      </w:r>
      <w:r w:rsidR="00DD0823">
        <w:t xml:space="preserve"> </w:t>
      </w:r>
      <m:oMath>
        <m:r>
          <w:rPr>
            <w:rFonts w:ascii="Cambria Math" w:hAnsi="Cambria Math" w:cs="Cambria Math"/>
          </w:rPr>
          <m:t>Gemiddelde Voorraad</m:t>
        </m:r>
        <m:r>
          <m:rPr>
            <m:sty m:val="p"/>
          </m:rPr>
          <w:rPr>
            <w:rFonts w:ascii="Cambria Math" w:hAnsi="Cambria Math" w:cs="Cambria Math"/>
          </w:rPr>
          <m:t>=</m:t>
        </m:r>
        <m:r>
          <m:rPr>
            <m:sty m:val="p"/>
          </m:rPr>
          <w:rPr>
            <w:rFonts w:ascii="Cambria Math" w:hAnsi="Cambria Math"/>
          </w:rPr>
          <m:t>MIN+(0,36 x (MAX-MIN)</m:t>
        </m:r>
      </m:oMath>
      <w:r w:rsidR="00DD0823">
        <w:t>. Voor de totstandkoming van deze berekenin</w:t>
      </w:r>
      <w:r w:rsidR="00EC45AB">
        <w:t>g wordt verwezen naar bijlage XII</w:t>
      </w:r>
      <w:r w:rsidR="00DD0823">
        <w:t>.</w:t>
      </w:r>
    </w:p>
    <w:p w:rsidR="00DD0823" w:rsidRPr="00DD0823" w:rsidRDefault="00DD0823" w:rsidP="00641373"/>
    <w:p w:rsidR="00082A7C" w:rsidRDefault="00412014" w:rsidP="00641373">
      <w:r>
        <w:t xml:space="preserve">Op DC-niveau </w:t>
      </w:r>
      <w:r w:rsidR="005C0150">
        <w:t xml:space="preserve">is er sprake </w:t>
      </w:r>
      <w:r>
        <w:t>van één MIN en één MAX per artikel. Op fili</w:t>
      </w:r>
      <w:r w:rsidR="00492FAD">
        <w:t xml:space="preserve">aalniveau is </w:t>
      </w:r>
      <w:r w:rsidR="005C0150">
        <w:t xml:space="preserve">dit complexer omdat er </w:t>
      </w:r>
      <w:r>
        <w:t xml:space="preserve">11 filialen </w:t>
      </w:r>
      <w:r w:rsidR="005C0150">
        <w:t xml:space="preserve">zijn </w:t>
      </w:r>
      <w:r>
        <w:t>met ieder een MIN en MAX</w:t>
      </w:r>
      <w:r w:rsidR="00492FAD">
        <w:t xml:space="preserve"> par</w:t>
      </w:r>
      <w:r w:rsidR="005C0150">
        <w:t>ameter per artikel</w:t>
      </w:r>
      <w:r w:rsidR="00492FAD">
        <w:t xml:space="preserve">. Een datadump van 511 </w:t>
      </w:r>
      <w:r w:rsidR="009226EA">
        <w:t>MIN-MAX</w:t>
      </w:r>
      <w:r w:rsidR="00EC45AB">
        <w:t xml:space="preserve"> standen voor elk</w:t>
      </w:r>
      <w:r w:rsidR="00492FAD">
        <w:t xml:space="preserve"> artikel zou het Excel model onbruikbaar maken. Blokker wordt geadvisee</w:t>
      </w:r>
      <w:r w:rsidR="00EC45AB">
        <w:t xml:space="preserve">rd hier een query voor te </w:t>
      </w:r>
      <w:r w:rsidR="00492FAD">
        <w:t>maken</w:t>
      </w:r>
      <w:r w:rsidR="003927E6">
        <w:t>,</w:t>
      </w:r>
      <w:r w:rsidR="00492FAD">
        <w:t xml:space="preserve"> zodat de som van de gemiddelde </w:t>
      </w:r>
      <w:r w:rsidR="009226EA">
        <w:t>MIN-MAX</w:t>
      </w:r>
      <w:r w:rsidR="00492FAD">
        <w:t xml:space="preserve"> standen over alle filialen direct in Excel kan worden ingelezen. Dit advies staat tevens beschreven in het imp</w:t>
      </w:r>
      <w:r w:rsidR="005C0150">
        <w:t>l</w:t>
      </w:r>
      <w:r w:rsidR="00261116">
        <w:t>ementatieplan in hoofdstuk 8.6.</w:t>
      </w:r>
    </w:p>
    <w:p w:rsidR="008813E4" w:rsidRDefault="008813E4" w:rsidP="00641373"/>
    <w:p w:rsidR="00573116" w:rsidRDefault="003322AD" w:rsidP="00641373">
      <w:pPr>
        <w:pStyle w:val="Kop2"/>
      </w:pPr>
      <w:bookmarkStart w:id="71" w:name="_Toc484510759"/>
      <w:r>
        <w:t xml:space="preserve">Vrije </w:t>
      </w:r>
      <w:bookmarkEnd w:id="71"/>
      <w:r w:rsidR="00CD7BFA">
        <w:t>Baselinevoorraad</w:t>
      </w:r>
      <w:bookmarkStart w:id="72" w:name="_GoBack"/>
      <w:bookmarkEnd w:id="72"/>
    </w:p>
    <w:p w:rsidR="00EC7555" w:rsidRDefault="00EC7555" w:rsidP="00EC7555">
      <w:r>
        <w:t>In paragraaf 8.3.2 is uitgelegd hoe</w:t>
      </w:r>
      <w:r w:rsidR="009A1D63">
        <w:t xml:space="preserve"> de gemiddelde voorraad</w:t>
      </w:r>
      <w:r>
        <w:t xml:space="preserve"> </w:t>
      </w:r>
      <w:r w:rsidR="009A1D63">
        <w:t xml:space="preserve">is berekend </w:t>
      </w:r>
      <w:r w:rsidR="00067387">
        <w:t xml:space="preserve">over </w:t>
      </w:r>
      <w:r>
        <w:t xml:space="preserve">de </w:t>
      </w:r>
      <w:r w:rsidR="009226EA">
        <w:t>MIN-MAX</w:t>
      </w:r>
      <w:r>
        <w:t xml:space="preserve"> </w:t>
      </w:r>
      <w:r w:rsidR="00067387">
        <w:t>voorraad</w:t>
      </w:r>
      <w:r>
        <w:t xml:space="preserve">standen. </w:t>
      </w:r>
      <w:r w:rsidR="00752864">
        <w:t>Op basis hiervan is de overvoorraad be</w:t>
      </w:r>
      <w:r w:rsidR="00EC45AB">
        <w:t>rekend, voorraad welke</w:t>
      </w:r>
      <w:r w:rsidR="00067387">
        <w:t xml:space="preserve"> boven het baseline</w:t>
      </w:r>
      <w:r w:rsidR="00752864">
        <w:t>voorraad</w:t>
      </w:r>
      <w:r w:rsidR="005C0150">
        <w:t>niveau</w:t>
      </w:r>
      <w:r w:rsidR="00752864">
        <w:t xml:space="preserve"> ligt en daarmee ‘over’ is.</w:t>
      </w:r>
    </w:p>
    <w:p w:rsidR="00752864" w:rsidRDefault="00752864" w:rsidP="00EC7555"/>
    <w:p w:rsidR="00752864" w:rsidRDefault="005C0150" w:rsidP="00EC7555">
      <w:r>
        <w:t xml:space="preserve">Op het moment dat er geen rekening </w:t>
      </w:r>
      <w:r w:rsidR="00D254ED">
        <w:t>wordt gehouden</w:t>
      </w:r>
      <w:r w:rsidR="00067387">
        <w:t xml:space="preserve"> met de baseline</w:t>
      </w:r>
      <w:r>
        <w:t>voorraad</w:t>
      </w:r>
      <w:r w:rsidR="00EC45AB">
        <w:t xml:space="preserve"> zou er tijdens een promotie</w:t>
      </w:r>
      <w:r w:rsidR="00D254ED">
        <w:t xml:space="preserve">periode voorraad </w:t>
      </w:r>
      <w:r>
        <w:t>worden opgeb</w:t>
      </w:r>
      <w:r w:rsidR="00067387">
        <w:t>ouwd bovenop de baseline</w:t>
      </w:r>
      <w:r>
        <w:t xml:space="preserve">voorraad. Het </w:t>
      </w:r>
      <w:r w:rsidR="00067387">
        <w:t>baseline</w:t>
      </w:r>
      <w:r w:rsidR="00D254ED">
        <w:t xml:space="preserve">voorraadniveau </w:t>
      </w:r>
      <w:r>
        <w:t>zou op deze wijze onaangetast in het DC blijven liggen</w:t>
      </w:r>
      <w:r w:rsidR="00D254ED">
        <w:t>. Zodoende resteert de vraag ‘</w:t>
      </w:r>
      <w:r w:rsidR="00067387">
        <w:t xml:space="preserve">Welk deel van de baselinevoorraad </w:t>
      </w:r>
      <w:r w:rsidR="00D254ED">
        <w:t>mag gebruikt worden voor</w:t>
      </w:r>
      <w:r w:rsidR="00082A7C">
        <w:t xml:space="preserve"> promoties?’.</w:t>
      </w:r>
      <w:r>
        <w:t xml:space="preserve"> Dit betreft een tactische beslissing welke is afgestemd</w:t>
      </w:r>
      <w:r w:rsidR="00D254ED">
        <w:t xml:space="preserve"> met de Man</w:t>
      </w:r>
      <w:r>
        <w:t>ager Supply &amp; Demand (bijlage V</w:t>
      </w:r>
      <w:r w:rsidR="00D254ED">
        <w:t xml:space="preserve">). </w:t>
      </w:r>
    </w:p>
    <w:p w:rsidR="00D254ED" w:rsidRDefault="00D254ED" w:rsidP="00EC7555"/>
    <w:p w:rsidR="007C3E38" w:rsidRDefault="005C0150" w:rsidP="00EC7555">
      <w:r>
        <w:t>De uitkomst van deze afstemming is dat de v</w:t>
      </w:r>
      <w:r w:rsidR="00067387">
        <w:t>oorraad, die</w:t>
      </w:r>
      <w:r w:rsidR="00EC45AB">
        <w:t xml:space="preserve"> buiten de dekkin</w:t>
      </w:r>
      <w:r>
        <w:t>g</w:t>
      </w:r>
      <w:r w:rsidR="007C3E38">
        <w:t xml:space="preserve"> van de levertijd valt, beschouwd </w:t>
      </w:r>
      <w:r w:rsidR="009A1D63">
        <w:t>wordt</w:t>
      </w:r>
      <w:r w:rsidR="007C3E38">
        <w:t xml:space="preserve"> als ‘vrije </w:t>
      </w:r>
      <w:r w:rsidR="00067387">
        <w:t>baselinevoorraad</w:t>
      </w:r>
      <w:r w:rsidR="007C3E38">
        <w:t xml:space="preserve">’ en dus van de </w:t>
      </w:r>
      <w:r w:rsidR="00067387">
        <w:t>promotieforecast</w:t>
      </w:r>
      <w:r w:rsidR="007C3E38">
        <w:t xml:space="preserve"> mag worden</w:t>
      </w:r>
      <w:r w:rsidR="00067387">
        <w:t xml:space="preserve"> afgetrokken</w:t>
      </w:r>
      <w:r w:rsidR="007C3E38">
        <w:t xml:space="preserve">. De formule </w:t>
      </w:r>
      <w:r w:rsidR="00067387">
        <w:t>voor het berekenen van de ‘vrije baselinevoorraad’</w:t>
      </w:r>
      <w:r w:rsidR="007C3E38">
        <w:t xml:space="preserve"> luidt als volgt:</w:t>
      </w:r>
    </w:p>
    <w:p w:rsidR="007C3E38" w:rsidRPr="00D43C30" w:rsidRDefault="007C3E38" w:rsidP="00EC7555">
      <m:oMath>
        <m:r>
          <w:rPr>
            <w:rFonts w:ascii="Cambria Math" w:hAnsi="Cambria Math"/>
          </w:rPr>
          <m:t>Vrije</m:t>
        </m:r>
        <m:r>
          <w:rPr>
            <w:rFonts w:ascii="Cambria Math" w:hAnsi="Cambria Math"/>
          </w:rPr>
          <m:t xml:space="preserve"> Baselinevoorraad</m:t>
        </m:r>
        <m:r>
          <w:rPr>
            <w:rFonts w:ascii="Cambria Math" w:hAnsi="Cambria Math"/>
          </w:rPr>
          <m:t>=</m:t>
        </m:r>
        <m:r>
          <m:rPr>
            <m:sty m:val="p"/>
          </m:rPr>
          <w:rPr>
            <w:rFonts w:ascii="Cambria Math" w:hAnsi="Cambria Math"/>
          </w:rPr>
          <m:t>baseline v</m:t>
        </m:r>
        <m:r>
          <m:rPr>
            <m:sty m:val="p"/>
          </m:rPr>
          <w:rPr>
            <w:rFonts w:ascii="Cambria Math" w:hAnsi="Cambria Math"/>
          </w:rPr>
          <m:t>oorraadniveau-(gemiddelde baselineafzet per week x levertijd)</m:t>
        </m:r>
      </m:oMath>
      <w:r w:rsidRPr="00D43C30">
        <w:t xml:space="preserve"> </w:t>
      </w:r>
    </w:p>
    <w:p w:rsidR="00D43C30" w:rsidRDefault="007C3E38" w:rsidP="00EC7555">
      <w:r>
        <w:t xml:space="preserve">Stel de gemiddelde voorraad </w:t>
      </w:r>
      <w:r w:rsidR="00067387">
        <w:t xml:space="preserve">van artikel X is </w:t>
      </w:r>
      <w:r>
        <w:t>2</w:t>
      </w:r>
      <w:r w:rsidR="008B143F">
        <w:t>.</w:t>
      </w:r>
      <w:r>
        <w:t xml:space="preserve">000 stuks. </w:t>
      </w:r>
      <w:r w:rsidR="00D43C30">
        <w:t>De levertijd van dit artikel is twee weken</w:t>
      </w:r>
      <w:r w:rsidR="00067387">
        <w:t xml:space="preserve"> en gemiddeld worden </w:t>
      </w:r>
      <w:r w:rsidR="005C0150">
        <w:t>er 750 consumenteneenheden</w:t>
      </w:r>
      <w:r w:rsidR="00D43C30">
        <w:t xml:space="preserve"> uitgeleverd aan de filialen per week. De voorraad die nodig is om </w:t>
      </w:r>
      <w:r w:rsidR="005C0150">
        <w:t>deze levertijd te dekken is (2 x</w:t>
      </w:r>
      <w:r w:rsidR="00D43C30">
        <w:t xml:space="preserve"> 750) = 1</w:t>
      </w:r>
      <w:r w:rsidR="00067387">
        <w:t>.</w:t>
      </w:r>
      <w:r w:rsidR="00D43C30">
        <w:t xml:space="preserve">500 stuks. De vrije </w:t>
      </w:r>
      <w:r w:rsidR="00067387">
        <w:t>baseline</w:t>
      </w:r>
      <w:r w:rsidR="00D43C30">
        <w:t>voorraad is in dit geval 2</w:t>
      </w:r>
      <w:r w:rsidR="00067387">
        <w:t>.</w:t>
      </w:r>
      <w:r w:rsidR="00D43C30">
        <w:t>000 – 1</w:t>
      </w:r>
      <w:r w:rsidR="00067387">
        <w:t>.</w:t>
      </w:r>
      <w:r w:rsidR="00D43C30">
        <w:t>500 = 500 stuks.</w:t>
      </w:r>
    </w:p>
    <w:p w:rsidR="00D43C30" w:rsidRDefault="00D43C30" w:rsidP="00641373"/>
    <w:p w:rsidR="00641373" w:rsidRDefault="00573116" w:rsidP="00641373">
      <w:pPr>
        <w:pStyle w:val="Kop2"/>
      </w:pPr>
      <w:bookmarkStart w:id="73" w:name="_Toc484510760"/>
      <w:r>
        <w:t>Risico Analyse</w:t>
      </w:r>
      <w:bookmarkEnd w:id="73"/>
    </w:p>
    <w:p w:rsidR="00F136D3" w:rsidRDefault="00F136D3" w:rsidP="00641373">
      <w:r>
        <w:t>In het laatste gedeelte van formule staat vermeld ‘rekening</w:t>
      </w:r>
      <w:r w:rsidR="004A51D6">
        <w:t xml:space="preserve"> </w:t>
      </w:r>
      <w:r>
        <w:t>houden</w:t>
      </w:r>
      <w:r w:rsidR="004852A5">
        <w:t>d</w:t>
      </w:r>
      <w:r>
        <w:t xml:space="preserve"> met de BE en MOQ’. Beide begri</w:t>
      </w:r>
      <w:r w:rsidR="00067387">
        <w:t>ppen zijn</w:t>
      </w:r>
      <w:r w:rsidR="005C0150">
        <w:t xml:space="preserve"> in de analyse fase </w:t>
      </w:r>
      <w:r w:rsidR="009A1D63">
        <w:t>toegelicht en worden voor de duidelijkheid kort herhaald</w:t>
      </w:r>
      <w:r w:rsidR="00067387">
        <w:t>.</w:t>
      </w:r>
    </w:p>
    <w:p w:rsidR="00067387" w:rsidRDefault="00067387" w:rsidP="00641373"/>
    <w:p w:rsidR="008F3D09" w:rsidRDefault="00F136D3" w:rsidP="00641373">
      <w:r>
        <w:t>De BE sta</w:t>
      </w:r>
      <w:r w:rsidR="005C0150">
        <w:t xml:space="preserve">at voor besteleenheid </w:t>
      </w:r>
      <w:r w:rsidR="00067387">
        <w:t>en geeft aan</w:t>
      </w:r>
      <w:r w:rsidR="009A1D63">
        <w:t xml:space="preserve"> per hoeveel </w:t>
      </w:r>
      <w:r>
        <w:t>consumen</w:t>
      </w:r>
      <w:r w:rsidR="009A1D63">
        <w:t>tenartikelen het artikel</w:t>
      </w:r>
      <w:r>
        <w:t xml:space="preserve"> </w:t>
      </w:r>
      <w:r w:rsidR="00EC45AB">
        <w:t xml:space="preserve">verpakt </w:t>
      </w:r>
      <w:r w:rsidR="009A1D63">
        <w:t xml:space="preserve">zit </w:t>
      </w:r>
      <w:r>
        <w:t xml:space="preserve">in een </w:t>
      </w:r>
      <w:r w:rsidR="00067387">
        <w:t>door of verpakking</w:t>
      </w:r>
      <w:r>
        <w:t>. Wasmiddel is een goed voorbeeld hiervan. De consument heeft de mogelijk om wasmiddel per eenheid te kopen. Op het moment dat</w:t>
      </w:r>
      <w:r w:rsidR="00067387">
        <w:t xml:space="preserve"> een </w:t>
      </w:r>
      <w:r w:rsidR="00777E1D">
        <w:t xml:space="preserve">filiaal </w:t>
      </w:r>
      <w:r>
        <w:t>wasmiddel geleverd krijgt</w:t>
      </w:r>
      <w:r w:rsidR="008B143F">
        <w:t>,</w:t>
      </w:r>
      <w:r>
        <w:t xml:space="preserve"> zit deze per doos</w:t>
      </w:r>
      <w:r w:rsidR="005B5779">
        <w:t xml:space="preserve"> - </w:t>
      </w:r>
      <w:r>
        <w:t>van bijvoorbeeld tien</w:t>
      </w:r>
      <w:r w:rsidR="005B5779">
        <w:t xml:space="preserve"> -</w:t>
      </w:r>
      <w:r>
        <w:t xml:space="preserve"> verpakt. De winkelier zal dus minimaal per tien </w:t>
      </w:r>
      <w:r w:rsidR="005B5779">
        <w:t xml:space="preserve">stuks kunnen bestellen. </w:t>
      </w:r>
      <w:r>
        <w:t xml:space="preserve">De </w:t>
      </w:r>
      <w:r w:rsidR="008F3D09">
        <w:t>MOQ</w:t>
      </w:r>
      <w:r>
        <w:t xml:space="preserve"> sta</w:t>
      </w:r>
      <w:r w:rsidR="008F3D09">
        <w:t xml:space="preserve">at voor Minimum Order Quantity en is de minimale bestelhoeveelheid bij </w:t>
      </w:r>
      <w:r w:rsidR="00067387">
        <w:t>een bepaalde</w:t>
      </w:r>
      <w:r w:rsidR="008F3D09">
        <w:t xml:space="preserve"> leverancier. In de meeste gevallen is deze MOQ gelijk aan een volle pallet</w:t>
      </w:r>
      <w:r w:rsidR="005C0150">
        <w:t>.</w:t>
      </w:r>
    </w:p>
    <w:p w:rsidR="00F136D3" w:rsidRDefault="00F136D3" w:rsidP="00641373"/>
    <w:p w:rsidR="0044243B" w:rsidRDefault="0044243B" w:rsidP="00641373">
      <w:r>
        <w:t>In het Excel model is als eerste gecontroleerd of de BE toereikend is om alle filialen te bevoorraden. Stel de forecast is duizend stuks en een artikel zit in een colli per drie verpakt. Om alle 511</w:t>
      </w:r>
      <w:r w:rsidR="004852A5" w:rsidRPr="00497C25">
        <w:rPr>
          <w:rStyle w:val="Voetnootmarkering"/>
        </w:rPr>
        <w:footnoteReference w:id="2"/>
      </w:r>
      <w:r>
        <w:t xml:space="preserve"> filialen te </w:t>
      </w:r>
      <w:r w:rsidR="00EC45AB">
        <w:t>bevoorra</w:t>
      </w:r>
      <w:r w:rsidR="00261116">
        <w:t>d</w:t>
      </w:r>
      <w:r w:rsidR="00EC45AB">
        <w:t>en</w:t>
      </w:r>
      <w:r w:rsidR="00261116">
        <w:t xml:space="preserve"> is dus minimaal 511 x</w:t>
      </w:r>
      <w:r>
        <w:t xml:space="preserve"> 3 = 1</w:t>
      </w:r>
      <w:r w:rsidR="008B143F">
        <w:t>.</w:t>
      </w:r>
      <w:r>
        <w:t>533 stuks nodi</w:t>
      </w:r>
      <w:r w:rsidR="005C0150">
        <w:t>g</w:t>
      </w:r>
      <w:r w:rsidR="00EC45AB">
        <w:t>.</w:t>
      </w:r>
      <w:r>
        <w:t xml:space="preserve"> In dit voor</w:t>
      </w:r>
      <w:r w:rsidR="00F25E6F">
        <w:t xml:space="preserve">beeld zal de forecast </w:t>
      </w:r>
      <w:r w:rsidR="00E3615E">
        <w:t xml:space="preserve">moeten </w:t>
      </w:r>
      <w:r w:rsidR="00F25E6F">
        <w:t>worden verhoogd</w:t>
      </w:r>
      <w:r>
        <w:t xml:space="preserve"> naar 1</w:t>
      </w:r>
      <w:r w:rsidR="00067387">
        <w:t>.</w:t>
      </w:r>
      <w:r>
        <w:t xml:space="preserve">533 stuks. Dit inzicht is in het huidige </w:t>
      </w:r>
      <w:r w:rsidR="00F25E6F">
        <w:t>bestelproces niet ingeregeld. In het huidige bestelproces k</w:t>
      </w:r>
      <w:r w:rsidR="0099542B">
        <w:t>omt het regelmatig voor</w:t>
      </w:r>
      <w:r w:rsidR="008B143F">
        <w:t xml:space="preserve"> </w:t>
      </w:r>
      <w:r w:rsidR="0099542B">
        <w:t>dat de forecast ontoereikend is</w:t>
      </w:r>
      <w:r>
        <w:t xml:space="preserve"> om alle filialen te beleveren op basis van de B</w:t>
      </w:r>
      <w:r w:rsidR="00E3615E">
        <w:t>E. Een waardevolle toevoeging dus.</w:t>
      </w:r>
    </w:p>
    <w:p w:rsidR="0044243B" w:rsidRDefault="0044243B" w:rsidP="00641373"/>
    <w:p w:rsidR="0044243B" w:rsidRDefault="0044243B" w:rsidP="00641373">
      <w:r>
        <w:t>De laatste stap in de berekening is het afronden op MOQ’s. Het Excel model berekent op basis van de sales forecast hoeveel er op T-</w:t>
      </w:r>
      <w:r w:rsidR="0099542B">
        <w:t xml:space="preserve">10 besteld moet worden, door </w:t>
      </w:r>
      <w:r>
        <w:t xml:space="preserve">de </w:t>
      </w:r>
      <w:proofErr w:type="spellStart"/>
      <w:r>
        <w:t>overvoorraad</w:t>
      </w:r>
      <w:proofErr w:type="spellEnd"/>
      <w:r>
        <w:t xml:space="preserve"> en de </w:t>
      </w:r>
      <w:r w:rsidR="0099542B">
        <w:t>vrij baseline</w:t>
      </w:r>
      <w:r>
        <w:t>voorraad</w:t>
      </w:r>
      <w:r w:rsidR="0099542B">
        <w:t xml:space="preserve"> van de forecast af te trek</w:t>
      </w:r>
      <w:r>
        <w:t>ken. Wat resteert</w:t>
      </w:r>
      <w:r w:rsidR="008B143F">
        <w:t>,</w:t>
      </w:r>
      <w:r>
        <w:t xml:space="preserve"> is om deze uitkomst af te ronden op MOQ’s. Stel de uitkomst van de berekening is dat er 1</w:t>
      </w:r>
      <w:r w:rsidR="008B143F">
        <w:t>.</w:t>
      </w:r>
      <w:r>
        <w:t>0</w:t>
      </w:r>
      <w:r w:rsidR="005B5779">
        <w:t xml:space="preserve">00 stuks besteld moet worden. </w:t>
      </w:r>
      <w:r w:rsidR="009A1D63">
        <w:t xml:space="preserve">Dit artikel heeft </w:t>
      </w:r>
      <w:r w:rsidR="005B5779">
        <w:t xml:space="preserve">een MOQ van 300 stuks. </w:t>
      </w:r>
      <w:r w:rsidR="009A1D63">
        <w:t xml:space="preserve">Er kan dus per 300 stuks worden besteld. </w:t>
      </w:r>
      <w:r w:rsidR="005B5779">
        <w:t>Op</w:t>
      </w:r>
      <w:r w:rsidR="00E3615E">
        <w:t xml:space="preserve"> basis van de MOQ zal er dus 4 x</w:t>
      </w:r>
      <w:r w:rsidR="005B5779">
        <w:t xml:space="preserve"> 300 = 1</w:t>
      </w:r>
      <w:r w:rsidR="008B143F">
        <w:t>.</w:t>
      </w:r>
      <w:r w:rsidR="005B5779">
        <w:t>200 stuks besteld worden.</w:t>
      </w:r>
    </w:p>
    <w:p w:rsidR="00DD0823" w:rsidRDefault="00DD0823" w:rsidP="00641373"/>
    <w:p w:rsidR="00261116" w:rsidRDefault="005B5779" w:rsidP="007A0D5E">
      <w:r w:rsidRPr="00F25E6F">
        <w:t xml:space="preserve">Voorraad loopt altijd het risico om incourant te </w:t>
      </w:r>
      <w:r w:rsidR="00F25E6F" w:rsidRPr="00F25E6F">
        <w:t>worden</w:t>
      </w:r>
      <w:r w:rsidR="00E3615E">
        <w:t xml:space="preserve"> </w:t>
      </w:r>
      <w:sdt>
        <w:sdtPr>
          <w:id w:val="1352221514"/>
          <w:citation/>
        </w:sdtPr>
        <w:sdtContent>
          <w:r w:rsidR="00E3615E">
            <w:fldChar w:fldCharType="begin"/>
          </w:r>
          <w:r w:rsidR="00E3615E">
            <w:instrText xml:space="preserve"> CITATION Pau13 \l 1043 </w:instrText>
          </w:r>
          <w:r w:rsidR="00E3615E">
            <w:fldChar w:fldCharType="separate"/>
          </w:r>
          <w:r w:rsidR="00871FB9">
            <w:rPr>
              <w:noProof/>
            </w:rPr>
            <w:t>(Durlinger, Effectief Voorraadbeheer, 2013)</w:t>
          </w:r>
          <w:r w:rsidR="00E3615E">
            <w:fldChar w:fldCharType="end"/>
          </w:r>
        </w:sdtContent>
      </w:sdt>
      <w:r w:rsidR="00F25E6F" w:rsidRPr="00F25E6F">
        <w:t>.</w:t>
      </w:r>
      <w:r w:rsidR="00F25E6F">
        <w:t xml:space="preserve"> </w:t>
      </w:r>
      <w:r>
        <w:t xml:space="preserve">Op basis van de BE en de </w:t>
      </w:r>
      <w:r w:rsidR="008B143F">
        <w:t>MOQ kan het voo</w:t>
      </w:r>
      <w:r>
        <w:t xml:space="preserve">rkomen dat er (aanzienlijk) meer moet worden besteld dan de oorspronkelijk forecast bedroeg. </w:t>
      </w:r>
      <w:r w:rsidR="00F435D1">
        <w:t>In theorie</w:t>
      </w:r>
      <w:r w:rsidR="00A77233">
        <w:t xml:space="preserve"> is dit dus een opbouw van voorraad boven</w:t>
      </w:r>
      <w:r w:rsidR="00F25E6F">
        <w:t xml:space="preserve">op </w:t>
      </w:r>
      <w:r w:rsidR="0099542B">
        <w:t>het baselinevoorraadniveau</w:t>
      </w:r>
      <w:r w:rsidR="00180408">
        <w:t>. De berekening van het voorraadris</w:t>
      </w:r>
      <w:r w:rsidR="00F25E6F">
        <w:t>ico is weergegeven in figuur 8.5.</w:t>
      </w:r>
    </w:p>
    <w:p w:rsidR="007A0D5E" w:rsidRDefault="00F25E6F" w:rsidP="00180408">
      <w:r>
        <w:rPr>
          <w:noProof/>
          <w:lang w:eastAsia="nl-NL"/>
        </w:rPr>
        <mc:AlternateContent>
          <mc:Choice Requires="wps">
            <w:drawing>
              <wp:anchor distT="0" distB="0" distL="114300" distR="114300" simplePos="0" relativeHeight="251689984" behindDoc="0" locked="0" layoutInCell="1" allowOverlap="1" wp14:anchorId="4C8AA982" wp14:editId="7E95CA06">
                <wp:simplePos x="0" y="0"/>
                <wp:positionH relativeFrom="margin">
                  <wp:posOffset>9525</wp:posOffset>
                </wp:positionH>
                <wp:positionV relativeFrom="paragraph">
                  <wp:posOffset>1608455</wp:posOffset>
                </wp:positionV>
                <wp:extent cx="5753100" cy="123825"/>
                <wp:effectExtent l="0" t="0" r="0" b="9525"/>
                <wp:wrapSquare wrapText="bothSides"/>
                <wp:docPr id="31" name="Tekstvak 31"/>
                <wp:cNvGraphicFramePr/>
                <a:graphic xmlns:a="http://schemas.openxmlformats.org/drawingml/2006/main">
                  <a:graphicData uri="http://schemas.microsoft.com/office/word/2010/wordprocessingShape">
                    <wps:wsp>
                      <wps:cNvSpPr txBox="1"/>
                      <wps:spPr>
                        <a:xfrm>
                          <a:off x="0" y="0"/>
                          <a:ext cx="5753100" cy="123825"/>
                        </a:xfrm>
                        <a:prstGeom prst="rect">
                          <a:avLst/>
                        </a:prstGeom>
                        <a:solidFill>
                          <a:prstClr val="white"/>
                        </a:solidFill>
                        <a:ln>
                          <a:noFill/>
                        </a:ln>
                        <a:effectLst/>
                      </wps:spPr>
                      <wps:txbx>
                        <w:txbxContent>
                          <w:p w:rsidR="00D177D8" w:rsidRPr="00E13211" w:rsidRDefault="00D177D8" w:rsidP="007A0D5E">
                            <w:pPr>
                              <w:pStyle w:val="Bijschrift"/>
                              <w:rPr>
                                <w:noProof/>
                                <w:sz w:val="20"/>
                                <w:szCs w:val="20"/>
                              </w:rPr>
                            </w:pPr>
                            <w:r>
                              <w:t>F</w:t>
                            </w:r>
                            <w:r w:rsidR="00550B08">
                              <w:t>i</w:t>
                            </w:r>
                            <w:r>
                              <w:t>guur 8.5: Berekening Voorraadrisic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kstvak 31" o:spid="_x0000_s1041" type="#_x0000_t202" style="position:absolute;left:0;text-align:left;margin-left:.75pt;margin-top:126.65pt;width:453pt;height:9.75pt;z-index:251689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" stroked="f">
                <v:textbox inset="0,0,0,0">
                  <w:txbxContent>
                    <w:p w:rsidR="00D177D8" w:rsidRPr="00E13211" w:rsidRDefault="00D177D8" w:rsidP="007A0D5E">
                      <w:pPr>
                        <w:pStyle w:val="Bijschrift"/>
                        <w:rPr>
                          <w:noProof/>
                          <w:sz w:val="20"/>
                          <w:szCs w:val="20"/>
                        </w:rPr>
                      </w:pPr>
                      <w:r>
                        <w:t>F</w:t>
                      </w:r>
                      <w:r w:rsidR="00550B08">
                        <w:t>i</w:t>
                      </w:r>
                      <w:r>
                        <w:t>guur 8.5: Berekening Voorraadrisico</w:t>
                      </w:r>
                    </w:p>
                  </w:txbxContent>
                </v:textbox>
                <w10:wrap type="square" anchorx="margin"/>
              </v:shape>
            </w:pict>
          </mc:Fallback>
        </mc:AlternateContent>
      </w:r>
      <w:r w:rsidR="00261116">
        <w:rPr>
          <w:noProof/>
          <w:lang w:eastAsia="nl-NL"/>
        </w:rPr>
        <w:drawing>
          <wp:inline distT="0" distB="0" distL="0" distR="0" wp14:anchorId="5374344D" wp14:editId="2C074C02">
            <wp:extent cx="5781675" cy="1581150"/>
            <wp:effectExtent l="0" t="0" r="9525" b="0"/>
            <wp:docPr id="52" name="Afbeelding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81675" cy="1581150"/>
                    </a:xfrm>
                    <a:prstGeom prst="rect">
                      <a:avLst/>
                    </a:prstGeom>
                    <a:noFill/>
                    <a:ln>
                      <a:noFill/>
                    </a:ln>
                  </pic:spPr>
                </pic:pic>
              </a:graphicData>
            </a:graphic>
          </wp:inline>
        </w:drawing>
      </w:r>
    </w:p>
    <w:p w:rsidR="00180408" w:rsidRPr="00180408" w:rsidRDefault="00180408" w:rsidP="00180408">
      <w:r>
        <w:lastRenderedPageBreak/>
        <w:t xml:space="preserve">De formule, opgesplitst in drie kengetallen, geeft de besteller de </w:t>
      </w:r>
      <w:r w:rsidR="008C0C8D">
        <w:t xml:space="preserve">juiste handvaten om </w:t>
      </w:r>
      <w:r w:rsidR="00F25E6F">
        <w:t xml:space="preserve">ad hoc te beslissen </w:t>
      </w:r>
      <w:r>
        <w:t xml:space="preserve">hoeveel er daadwerkelijk </w:t>
      </w:r>
      <w:r w:rsidR="009A1D63">
        <w:t>wordt</w:t>
      </w:r>
      <w:r>
        <w:t xml:space="preserve"> ingekocht. Stel er wordt op basis van de BE en/of MOQ een voorraad voor vier extra weken (bovenop het </w:t>
      </w:r>
      <w:r w:rsidR="0099542B">
        <w:t>baselinevoorraadniveau</w:t>
      </w:r>
      <w:r>
        <w:t>) opgebouwd, dan kan dit een trigger</w:t>
      </w:r>
      <w:r w:rsidR="0099542B">
        <w:t xml:space="preserve"> zijn</w:t>
      </w:r>
      <w:r>
        <w:t xml:space="preserve"> voor de besteller om met de leverancier in gesprek te gaan om de MOQ </w:t>
      </w:r>
      <w:r w:rsidR="0099542B">
        <w:t>(</w:t>
      </w:r>
      <w:r>
        <w:t>eenmalig</w:t>
      </w:r>
      <w:r w:rsidR="0099542B">
        <w:t>)</w:t>
      </w:r>
      <w:r>
        <w:t xml:space="preserve"> aan te passen. Een andere beslissing </w:t>
      </w:r>
      <w:r w:rsidR="0099542B">
        <w:t xml:space="preserve">is </w:t>
      </w:r>
      <w:r>
        <w:t>om één MOQ minder te bestellen of om in gesprek met Categorie Management te gaan, en aan te geven dat er op basis van de huidige BE, een aanzienlijke overvoorraad wordt gecreëerd.</w:t>
      </w:r>
    </w:p>
    <w:p w:rsidR="006F0F1A" w:rsidRDefault="006F0F1A" w:rsidP="00641373"/>
    <w:p w:rsidR="004D50C3" w:rsidRDefault="00573116" w:rsidP="004D50C3">
      <w:pPr>
        <w:pStyle w:val="Kop2"/>
      </w:pPr>
      <w:bookmarkStart w:id="74" w:name="_Toc484510761"/>
      <w:r>
        <w:t>Implementatie</w:t>
      </w:r>
      <w:bookmarkEnd w:id="74"/>
    </w:p>
    <w:p w:rsidR="00F25E6F" w:rsidRDefault="00B85003" w:rsidP="004D50C3">
      <w:r>
        <w:t xml:space="preserve">Het verbeterde bestelproces voor de </w:t>
      </w:r>
      <w:r w:rsidR="009226EA">
        <w:t>promotieartikelen</w:t>
      </w:r>
      <w:r>
        <w:t xml:space="preserve"> geeft de besteller de juiste handvaten om in een eerder stadium te bepalen hoeveel er</w:t>
      </w:r>
      <w:r w:rsidR="0099542B">
        <w:t xml:space="preserve"> voor de promotie moet worden ingekocht</w:t>
      </w:r>
      <w:r>
        <w:t xml:space="preserve">. Een directe verbetering van de huidige voorraadbeschikbaarheid is </w:t>
      </w:r>
      <w:r w:rsidR="0099542B">
        <w:t xml:space="preserve">in dit stadium </w:t>
      </w:r>
      <w:r>
        <w:t>niet hard te maken. Dit zal blijken na de invoering van dit model. Echter houdt dit model rekening met de gevonden problemen uit de huidige situatie, waardoor een (aanzienlijke) verbetering van de voorraadbeschikbaarheid aannemelijk is.</w:t>
      </w:r>
      <w:r w:rsidR="000A3F14">
        <w:t xml:space="preserve"> </w:t>
      </w:r>
      <w:r w:rsidR="00F25E6F">
        <w:t>In figuur 8.6</w:t>
      </w:r>
      <w:r>
        <w:t xml:space="preserve"> is het implementatieplan weergegeven, met als doel om het vernieuwde proces op een gestructureerde wijze in het huidige be</w:t>
      </w:r>
      <w:r w:rsidR="00F25E6F">
        <w:t xml:space="preserve">stelproces te integreren. </w:t>
      </w:r>
    </w:p>
    <w:p w:rsidR="00F25E6F" w:rsidRDefault="00663BF5" w:rsidP="004D50C3">
      <w:r>
        <w:rPr>
          <w:noProof/>
          <w:lang w:eastAsia="nl-NL"/>
        </w:rPr>
        <mc:AlternateContent>
          <mc:Choice Requires="wps">
            <w:drawing>
              <wp:anchor distT="0" distB="0" distL="114300" distR="114300" simplePos="0" relativeHeight="251698176" behindDoc="0" locked="0" layoutInCell="1" allowOverlap="1" wp14:anchorId="2EFBC0FE" wp14:editId="0B27A911">
                <wp:simplePos x="0" y="0"/>
                <wp:positionH relativeFrom="margin">
                  <wp:posOffset>17145</wp:posOffset>
                </wp:positionH>
                <wp:positionV relativeFrom="paragraph">
                  <wp:posOffset>1983740</wp:posOffset>
                </wp:positionV>
                <wp:extent cx="5752465" cy="133350"/>
                <wp:effectExtent l="0" t="0" r="635" b="0"/>
                <wp:wrapSquare wrapText="bothSides"/>
                <wp:docPr id="36" name="Tekstvak 36"/>
                <wp:cNvGraphicFramePr/>
                <a:graphic xmlns:a="http://schemas.openxmlformats.org/drawingml/2006/main">
                  <a:graphicData uri="http://schemas.microsoft.com/office/word/2010/wordprocessingShape">
                    <wps:wsp>
                      <wps:cNvSpPr txBox="1"/>
                      <wps:spPr>
                        <a:xfrm>
                          <a:off x="0" y="0"/>
                          <a:ext cx="5752465" cy="133350"/>
                        </a:xfrm>
                        <a:prstGeom prst="rect">
                          <a:avLst/>
                        </a:prstGeom>
                        <a:solidFill>
                          <a:prstClr val="white"/>
                        </a:solidFill>
                        <a:ln>
                          <a:noFill/>
                        </a:ln>
                        <a:effectLst/>
                      </wps:spPr>
                      <wps:txbx>
                        <w:txbxContent>
                          <w:p w:rsidR="00D177D8" w:rsidRPr="001E46E4" w:rsidRDefault="00D177D8" w:rsidP="004D50C3">
                            <w:pPr>
                              <w:pStyle w:val="Bijschrift"/>
                              <w:rPr>
                                <w:noProof/>
                                <w:sz w:val="20"/>
                                <w:szCs w:val="20"/>
                              </w:rPr>
                            </w:pPr>
                            <w:r>
                              <w:t>Figuur 8.6: Implementatieplan Bestelproc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kstvak 36" o:spid="_x0000_s1042" type="#_x0000_t202" style="position:absolute;left:0;text-align:left;margin-left:1.35pt;margin-top:156.2pt;width:452.95pt;height:10.5pt;z-index:2516981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" stroked="f">
                <v:textbox inset="0,0,0,0">
                  <w:txbxContent>
                    <w:p w:rsidR="00D177D8" w:rsidRPr="001E46E4" w:rsidRDefault="00D177D8" w:rsidP="004D50C3">
                      <w:pPr>
                        <w:pStyle w:val="Bijschrift"/>
                        <w:rPr>
                          <w:noProof/>
                          <w:sz w:val="20"/>
                          <w:szCs w:val="20"/>
                        </w:rPr>
                      </w:pPr>
                      <w:r>
                        <w:t>Figuur 8.6: Implementatieplan Bestelproces</w:t>
                      </w:r>
                    </w:p>
                  </w:txbxContent>
                </v:textbox>
                <w10:wrap type="square" anchorx="margin"/>
              </v:shape>
            </w:pict>
          </mc:Fallback>
        </mc:AlternateContent>
      </w:r>
      <w:r>
        <w:rPr>
          <w:noProof/>
          <w:lang w:eastAsia="nl-NL"/>
        </w:rPr>
        <w:drawing>
          <wp:anchor distT="0" distB="0" distL="114300" distR="114300" simplePos="0" relativeHeight="251695104" behindDoc="0" locked="0" layoutInCell="1" allowOverlap="1" wp14:anchorId="0B8DAE05" wp14:editId="5559BC2C">
            <wp:simplePos x="0" y="0"/>
            <wp:positionH relativeFrom="margin">
              <wp:posOffset>9525</wp:posOffset>
            </wp:positionH>
            <wp:positionV relativeFrom="paragraph">
              <wp:posOffset>38100</wp:posOffset>
            </wp:positionV>
            <wp:extent cx="5752465" cy="1924685"/>
            <wp:effectExtent l="0" t="0" r="635" b="0"/>
            <wp:wrapSquare wrapText="bothSides"/>
            <wp:docPr id="38" name="Afbeelding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2465" cy="19246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85003" w:rsidRDefault="00B85003" w:rsidP="004D50C3">
      <w:r>
        <w:t xml:space="preserve">Om het Excel model werkbaar te maken zullen allereerst twee </w:t>
      </w:r>
      <w:r w:rsidR="0099542B">
        <w:t>gebouwd query’s moeten worden,</w:t>
      </w:r>
      <w:r>
        <w:t xml:space="preserve"> welke eerder in dit hoofdstuk zijn </w:t>
      </w:r>
      <w:r w:rsidR="00F25E6F">
        <w:t>toegelicht</w:t>
      </w:r>
      <w:r>
        <w:t xml:space="preserve">. </w:t>
      </w:r>
      <w:r w:rsidR="004D50C3">
        <w:t>Als deze query</w:t>
      </w:r>
      <w:r w:rsidR="0099542B">
        <w:t xml:space="preserve">’s klaar </w:t>
      </w:r>
      <w:r w:rsidR="009A1D63">
        <w:t>zijn</w:t>
      </w:r>
      <w:r w:rsidR="00F25E6F">
        <w:t xml:space="preserve">, is het model werkend en </w:t>
      </w:r>
      <w:r w:rsidR="004D50C3">
        <w:t>compleet en kan deze geïntroduceerd worden bij de werknemers. Een periode van twee weken is ingepland om de werking van dit model uit te leggen, de werknemers</w:t>
      </w:r>
      <w:r w:rsidR="008B143F">
        <w:t xml:space="preserve"> hiermee aan de slag te laten gaan</w:t>
      </w:r>
      <w:r w:rsidR="004D50C3">
        <w:t xml:space="preserve">, en eventuele feedback te verwerken in het model. Op het moment dat dit gereed is, </w:t>
      </w:r>
      <w:r w:rsidR="009A1D63">
        <w:t>wordt het model in gebruik genomen.</w:t>
      </w:r>
      <w:r w:rsidR="004D50C3">
        <w:t xml:space="preserve"> </w:t>
      </w:r>
    </w:p>
    <w:p w:rsidR="00B85003" w:rsidRDefault="00B85003" w:rsidP="004D50C3"/>
    <w:p w:rsidR="00B85003" w:rsidRDefault="00E3615E" w:rsidP="004D50C3">
      <w:r>
        <w:t>E</w:t>
      </w:r>
      <w:r w:rsidR="00B85003">
        <w:t xml:space="preserve">en periode van zeven weken </w:t>
      </w:r>
      <w:r w:rsidR="008B143F">
        <w:t xml:space="preserve">is </w:t>
      </w:r>
      <w:r w:rsidR="00B85003">
        <w:t>vereist om van het huidige bestelmome</w:t>
      </w:r>
      <w:r>
        <w:t>nt (T-3) naar T-10 te komen</w:t>
      </w:r>
      <w:r w:rsidR="00B85003">
        <w:t>. Op het moment dat direct geschakeld wordt van T-3 naar T-10 heeft de besteller drie tussenliggende folder</w:t>
      </w:r>
      <w:r w:rsidR="008B143F">
        <w:t>s</w:t>
      </w:r>
      <w:r w:rsidR="00B85003">
        <w:t xml:space="preserve"> te overbruggen. Door elke twee weken een extra folder te bestellen</w:t>
      </w:r>
      <w:r w:rsidR="008B143F">
        <w:t>,</w:t>
      </w:r>
      <w:r w:rsidR="00B85003">
        <w:t xml:space="preserve"> kan in een periode van zeven weken van </w:t>
      </w:r>
      <w:r w:rsidR="0099542B">
        <w:t xml:space="preserve">op </w:t>
      </w:r>
      <w:r w:rsidR="00B85003">
        <w:t>T-3</w:t>
      </w:r>
      <w:r w:rsidR="0099542B">
        <w:t xml:space="preserve"> bestellen</w:t>
      </w:r>
      <w:r w:rsidR="00B85003">
        <w:t xml:space="preserve"> naar </w:t>
      </w:r>
      <w:r w:rsidR="0099542B">
        <w:t xml:space="preserve">op </w:t>
      </w:r>
      <w:r w:rsidR="00B85003">
        <w:t>T-10 bestellen worden gewerkt.</w:t>
      </w:r>
    </w:p>
    <w:p w:rsidR="004D50C3" w:rsidRDefault="00B85003" w:rsidP="004D50C3">
      <w:r>
        <w:br/>
        <w:t>Het nieuwe bestel</w:t>
      </w:r>
      <w:r w:rsidR="004D50C3">
        <w:t xml:space="preserve">proces wordt niet </w:t>
      </w:r>
      <w:r w:rsidR="0099542B">
        <w:t xml:space="preserve">direct </w:t>
      </w:r>
      <w:r w:rsidR="004D50C3">
        <w:t>over het hele assortiment toegepast. Er is gekozen om een pilot van een half jaar te draaien op de top vier leveranciers. Mocht</w:t>
      </w:r>
      <w:r w:rsidR="00E3615E">
        <w:t xml:space="preserve"> het</w:t>
      </w:r>
      <w:r w:rsidR="004D50C3">
        <w:t xml:space="preserve"> beoogde resultaat worden aangetoond in deze periode, kan dit proce</w:t>
      </w:r>
      <w:r w:rsidR="00E3615E">
        <w:t>s ook op de overige leveranciers</w:t>
      </w:r>
      <w:r w:rsidR="004D50C3">
        <w:t xml:space="preserve"> worden toegepast.</w:t>
      </w:r>
    </w:p>
    <w:p w:rsidR="004D50C3" w:rsidRDefault="004D50C3" w:rsidP="004D50C3"/>
    <w:p w:rsidR="004D50C3" w:rsidRDefault="004D50C3" w:rsidP="004D50C3">
      <w:r>
        <w:t xml:space="preserve">De eerste resultaten zullen rond december 2017 zichtbaar zijn. </w:t>
      </w:r>
      <w:r w:rsidR="00B85003">
        <w:t>Aangezien er tien weken voor start</w:t>
      </w:r>
      <w:r w:rsidR="008B143F">
        <w:t xml:space="preserve"> van de</w:t>
      </w:r>
      <w:r w:rsidR="00B85003">
        <w:t xml:space="preserve"> folder wordt </w:t>
      </w:r>
      <w:r w:rsidR="00E3615E">
        <w:t xml:space="preserve">besteld </w:t>
      </w:r>
      <w:r w:rsidR="00B85003">
        <w:t>zullen de eerste resultaten tien weken later zichtbaar zijn. D</w:t>
      </w:r>
      <w:r>
        <w:t>eze resultaten worden</w:t>
      </w:r>
      <w:r w:rsidR="00B85003">
        <w:t xml:space="preserve"> gemonitord door de manager Demand &amp; Supply. </w:t>
      </w:r>
      <w:r>
        <w:t xml:space="preserve">Verdere toelichting over verantwoordelijkheden en hoe gereageerd </w:t>
      </w:r>
      <w:r w:rsidR="009A1D63">
        <w:t xml:space="preserve">moet </w:t>
      </w:r>
      <w:r>
        <w:t>worden op bepaalde s</w:t>
      </w:r>
      <w:r w:rsidR="00E3615E">
        <w:t>ituaties</w:t>
      </w:r>
      <w:r w:rsidR="0099542B">
        <w:t>,</w:t>
      </w:r>
      <w:r w:rsidR="00E3615E">
        <w:t xml:space="preserve"> is beschreven in het volgende hoofdstuk.</w:t>
      </w:r>
      <w:r>
        <w:t xml:space="preserve"> </w:t>
      </w:r>
    </w:p>
    <w:p w:rsidR="006F0F1A" w:rsidRPr="006F0F1A" w:rsidRDefault="006F0F1A" w:rsidP="006F0F1A"/>
    <w:p w:rsidR="00651796" w:rsidRDefault="00651796" w:rsidP="00651796"/>
    <w:p w:rsidR="00641373" w:rsidRDefault="00641373" w:rsidP="00815DEB"/>
    <w:p w:rsidR="00151049" w:rsidRDefault="00151049" w:rsidP="00815DEB"/>
    <w:p w:rsidR="00151049" w:rsidRPr="00815DEB" w:rsidRDefault="00151049" w:rsidP="00641373"/>
    <w:p w:rsidR="00607C0A" w:rsidRDefault="00607C0A" w:rsidP="00151049">
      <w:pPr>
        <w:pStyle w:val="Kop1"/>
      </w:pPr>
      <w:r>
        <w:br w:type="column"/>
      </w:r>
      <w:bookmarkStart w:id="75" w:name="_Toc484510762"/>
      <w:r>
        <w:lastRenderedPageBreak/>
        <w:t>Control</w:t>
      </w:r>
      <w:bookmarkEnd w:id="75"/>
    </w:p>
    <w:p w:rsidR="00607C0A" w:rsidRDefault="005C4AEF" w:rsidP="00607C0A">
      <w:r>
        <w:t>De control</w:t>
      </w:r>
      <w:r w:rsidR="00B85003">
        <w:t xml:space="preserve"> fase heeft als doel om de invoering van de oplossingen te waarborgen in he</w:t>
      </w:r>
      <w:r w:rsidR="00E3615E">
        <w:t>t proces en de organisatie. In dit</w:t>
      </w:r>
      <w:r w:rsidR="00405DDE">
        <w:t xml:space="preserve"> plan is</w:t>
      </w:r>
      <w:r w:rsidR="00B85003">
        <w:t xml:space="preserve"> aangegeven hoe het project gemonitord wordt en wie verantwoordelijk is voor het corrigeren van problemen. In paragraaf 9.1 </w:t>
      </w:r>
      <w:r w:rsidR="00405DDE">
        <w:t>is</w:t>
      </w:r>
      <w:r w:rsidR="00B85003">
        <w:t xml:space="preserve"> toegelicht op welke </w:t>
      </w:r>
      <w:proofErr w:type="spellStart"/>
      <w:r w:rsidR="00B85003">
        <w:t>KPI’s</w:t>
      </w:r>
      <w:proofErr w:type="spellEnd"/>
      <w:r w:rsidR="00B85003">
        <w:t xml:space="preserve"> gestuurd </w:t>
      </w:r>
      <w:r w:rsidR="009A1D63">
        <w:t>moet worden</w:t>
      </w:r>
      <w:r w:rsidR="00B85003">
        <w:t xml:space="preserve">. In de daaropvolgende paragraaf </w:t>
      </w:r>
      <w:r w:rsidR="00405DDE">
        <w:t xml:space="preserve">zijn </w:t>
      </w:r>
      <w:r w:rsidR="00B85003">
        <w:t xml:space="preserve">de taken en verantwoordelijkheden beschreven. Het hoofdstuk </w:t>
      </w:r>
      <w:r w:rsidR="00405DDE">
        <w:t xml:space="preserve">is </w:t>
      </w:r>
      <w:r w:rsidR="00E3615E">
        <w:t>afgesloten met een reactie</w:t>
      </w:r>
      <w:r w:rsidR="00B85003">
        <w:t>plan.</w:t>
      </w:r>
    </w:p>
    <w:p w:rsidR="00B85003" w:rsidRDefault="00B85003" w:rsidP="00607C0A"/>
    <w:p w:rsidR="00AC5AF9" w:rsidRDefault="00AC5AF9" w:rsidP="00AC5AF9">
      <w:pPr>
        <w:pStyle w:val="Kop2"/>
      </w:pPr>
      <w:bookmarkStart w:id="76" w:name="_Toc484510763"/>
      <w:r>
        <w:t>KPI Dashboard</w:t>
      </w:r>
      <w:bookmarkEnd w:id="76"/>
    </w:p>
    <w:p w:rsidR="000A3F14" w:rsidRDefault="00B85003" w:rsidP="000A3F14">
      <w:r>
        <w:t>Op het moment dat het nieuwe proces voor de promotieforecast en promotiebestellingen operationeel is, zal gestuurd moeten word</w:t>
      </w:r>
      <w:r w:rsidR="000A3F14">
        <w:t xml:space="preserve">en op </w:t>
      </w:r>
      <w:r w:rsidR="0099542B">
        <w:t>resultaat</w:t>
      </w:r>
      <w:r w:rsidR="000A3F14">
        <w:t xml:space="preserve">. Een juiste wijze om de </w:t>
      </w:r>
      <w:r w:rsidR="004A51D6">
        <w:t>resultaten</w:t>
      </w:r>
      <w:r w:rsidR="000A3F14">
        <w:t xml:space="preserve"> te monitoren</w:t>
      </w:r>
      <w:r w:rsidR="008B143F">
        <w:t>,</w:t>
      </w:r>
      <w:r w:rsidR="000A3F14">
        <w:t xml:space="preserve"> is het opstellen en definië</w:t>
      </w:r>
      <w:r w:rsidR="00E3615E">
        <w:t>ren van KPI’s. De drie KPI’s die</w:t>
      </w:r>
      <w:r w:rsidR="000A3F14">
        <w:t xml:space="preserve"> het proces van forecast tot inkooporder meetbaar maken</w:t>
      </w:r>
      <w:r w:rsidR="00E3615E">
        <w:t>,</w:t>
      </w:r>
      <w:r w:rsidR="000A3F14">
        <w:t xml:space="preserve"> zijn als volgt:</w:t>
      </w:r>
    </w:p>
    <w:p w:rsidR="000A3F14" w:rsidRDefault="000A3F14" w:rsidP="002A0A40">
      <w:pPr>
        <w:pStyle w:val="Lijstalinea"/>
        <w:numPr>
          <w:ilvl w:val="0"/>
          <w:numId w:val="25"/>
        </w:numPr>
        <w:rPr>
          <w:bCs/>
        </w:rPr>
      </w:pPr>
      <w:r>
        <w:rPr>
          <w:bCs/>
        </w:rPr>
        <w:t xml:space="preserve">Forecast accuracy moet ten minste 75 procent zijn over de </w:t>
      </w:r>
      <w:r w:rsidR="009226EA">
        <w:rPr>
          <w:bCs/>
        </w:rPr>
        <w:t>promotieartikelen</w:t>
      </w:r>
      <w:r>
        <w:rPr>
          <w:bCs/>
        </w:rPr>
        <w:t>.</w:t>
      </w:r>
    </w:p>
    <w:p w:rsidR="000A3F14" w:rsidRDefault="000A3F14" w:rsidP="002A0A40">
      <w:pPr>
        <w:pStyle w:val="Lijstalinea"/>
        <w:numPr>
          <w:ilvl w:val="0"/>
          <w:numId w:val="25"/>
        </w:numPr>
        <w:rPr>
          <w:bCs/>
        </w:rPr>
      </w:pPr>
      <w:r>
        <w:rPr>
          <w:bCs/>
        </w:rPr>
        <w:t>99 procent van de promotieartikelen moet voor start uitlevering beschikbaar zijn in het distributiecentrum.</w:t>
      </w:r>
    </w:p>
    <w:p w:rsidR="000A3F14" w:rsidRDefault="000A3F14" w:rsidP="002A0A40">
      <w:pPr>
        <w:pStyle w:val="Lijstalinea"/>
        <w:numPr>
          <w:ilvl w:val="0"/>
          <w:numId w:val="25"/>
        </w:numPr>
        <w:rPr>
          <w:bCs/>
        </w:rPr>
      </w:pPr>
      <w:r>
        <w:rPr>
          <w:bCs/>
        </w:rPr>
        <w:t xml:space="preserve">De voorraadhoogte na afloop van een promotie mag maximaal </w:t>
      </w:r>
      <w:r w:rsidR="00E3615E">
        <w:rPr>
          <w:bCs/>
        </w:rPr>
        <w:t>vier weken baseline</w:t>
      </w:r>
      <w:r>
        <w:rPr>
          <w:bCs/>
        </w:rPr>
        <w:t>afzet coveren.</w:t>
      </w:r>
    </w:p>
    <w:p w:rsidR="000A3F14" w:rsidRDefault="000A3F14" w:rsidP="000A3F14">
      <w:pPr>
        <w:rPr>
          <w:bCs/>
        </w:rPr>
      </w:pPr>
    </w:p>
    <w:p w:rsidR="000A3F14" w:rsidRDefault="000A3F14" w:rsidP="00AC5AF9">
      <w:pPr>
        <w:rPr>
          <w:bCs/>
        </w:rPr>
      </w:pPr>
      <w:r>
        <w:rPr>
          <w:bCs/>
        </w:rPr>
        <w:t>Een overzichtelijke en visuele manier om deze prestaties continue te monitoren is het creëren van een KPI dashboard. Blokker wordt geadviseerd om een KPI dashboard te bouwen voor deze drie KPI’s.</w:t>
      </w:r>
    </w:p>
    <w:p w:rsidR="000A3F14" w:rsidRDefault="000A3F14" w:rsidP="00AC5AF9"/>
    <w:p w:rsidR="00AC5AF9" w:rsidRDefault="00AC5AF9" w:rsidP="00AC5AF9">
      <w:pPr>
        <w:pStyle w:val="Kop2"/>
      </w:pPr>
      <w:bookmarkStart w:id="77" w:name="_Toc484510764"/>
      <w:r>
        <w:t>Proces Control Team</w:t>
      </w:r>
      <w:bookmarkEnd w:id="77"/>
    </w:p>
    <w:p w:rsidR="000A3F14" w:rsidRPr="000A3F14" w:rsidRDefault="00B53C60" w:rsidP="000A3F14">
      <w:r>
        <w:t>Een overzicht van de verschillende rollen in dit project is weergegeven in onderstaande tabel.</w:t>
      </w:r>
    </w:p>
    <w:tbl>
      <w:tblPr>
        <w:tblStyle w:val="GridTable4Accent3"/>
        <w:tblW w:w="0" w:type="auto"/>
        <w:tblInd w:w="108" w:type="dxa"/>
        <w:tblLayout w:type="fixed"/>
        <w:tblLook w:val="04A0" w:firstRow="1" w:lastRow="0" w:firstColumn="1" w:lastColumn="0" w:noHBand="0" w:noVBand="1"/>
      </w:tblPr>
      <w:tblGrid>
        <w:gridCol w:w="3686"/>
        <w:gridCol w:w="1417"/>
        <w:gridCol w:w="3969"/>
      </w:tblGrid>
      <w:tr w:rsidR="00E4262D" w:rsidTr="00663B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Pr>
          <w:p w:rsidR="00E4262D" w:rsidRDefault="00E4262D" w:rsidP="00AC5AF9">
            <w:r>
              <w:t>Functie</w:t>
            </w:r>
          </w:p>
        </w:tc>
        <w:tc>
          <w:tcPr>
            <w:tcW w:w="1417" w:type="dxa"/>
          </w:tcPr>
          <w:p w:rsidR="00E4262D" w:rsidRDefault="000A3F14" w:rsidP="00AC5AF9">
            <w:pPr>
              <w:cnfStyle w:val="100000000000" w:firstRow="1" w:lastRow="0" w:firstColumn="0" w:lastColumn="0" w:oddVBand="0" w:evenVBand="0" w:oddHBand="0" w:evenHBand="0" w:firstRowFirstColumn="0" w:firstRowLastColumn="0" w:lastRowFirstColumn="0" w:lastRowLastColumn="0"/>
            </w:pPr>
            <w:r>
              <w:t>Positie</w:t>
            </w:r>
          </w:p>
        </w:tc>
        <w:tc>
          <w:tcPr>
            <w:tcW w:w="3969" w:type="dxa"/>
          </w:tcPr>
          <w:p w:rsidR="00E4262D" w:rsidRDefault="00E4262D" w:rsidP="00AC5AF9">
            <w:pPr>
              <w:cnfStyle w:val="100000000000" w:firstRow="1" w:lastRow="0" w:firstColumn="0" w:lastColumn="0" w:oddVBand="0" w:evenVBand="0" w:oddHBand="0" w:evenHBand="0" w:firstRowFirstColumn="0" w:firstRowLastColumn="0" w:lastRowFirstColumn="0" w:lastRowLastColumn="0"/>
            </w:pPr>
            <w:r>
              <w:t>Verantwoordelijkheid</w:t>
            </w:r>
          </w:p>
        </w:tc>
      </w:tr>
      <w:tr w:rsidR="00E4262D" w:rsidTr="00663B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Pr>
          <w:p w:rsidR="00E4262D" w:rsidRDefault="00E4262D" w:rsidP="00AC5AF9">
            <w:r>
              <w:t>Categorie Manager</w:t>
            </w:r>
          </w:p>
        </w:tc>
        <w:tc>
          <w:tcPr>
            <w:tcW w:w="1417" w:type="dxa"/>
          </w:tcPr>
          <w:p w:rsidR="00E4262D" w:rsidRDefault="00E4262D" w:rsidP="00AC5AF9">
            <w:pPr>
              <w:cnfStyle w:val="000000100000" w:firstRow="0" w:lastRow="0" w:firstColumn="0" w:lastColumn="0" w:oddVBand="0" w:evenVBand="0" w:oddHBand="1" w:evenHBand="0" w:firstRowFirstColumn="0" w:firstRowLastColumn="0" w:lastRowFirstColumn="0" w:lastRowLastColumn="0"/>
            </w:pPr>
            <w:r>
              <w:t>Management</w:t>
            </w:r>
          </w:p>
        </w:tc>
        <w:tc>
          <w:tcPr>
            <w:tcW w:w="3969" w:type="dxa"/>
          </w:tcPr>
          <w:p w:rsidR="00E4262D" w:rsidRDefault="00E4262D" w:rsidP="00AC5AF9">
            <w:pPr>
              <w:cnfStyle w:val="000000100000" w:firstRow="0" w:lastRow="0" w:firstColumn="0" w:lastColumn="0" w:oddVBand="0" w:evenVBand="0" w:oddHBand="1" w:evenHBand="0" w:firstRowFirstColumn="0" w:firstRowLastColumn="0" w:lastRowFirstColumn="0" w:lastRowLastColumn="0"/>
            </w:pPr>
            <w:r>
              <w:t>Implementatie forecastmethodiek promoties</w:t>
            </w:r>
          </w:p>
        </w:tc>
      </w:tr>
      <w:tr w:rsidR="00E4262D" w:rsidTr="00663BF5">
        <w:trPr>
          <w:trHeight w:val="227"/>
        </w:trPr>
        <w:tc>
          <w:tcPr>
            <w:cnfStyle w:val="001000000000" w:firstRow="0" w:lastRow="0" w:firstColumn="1" w:lastColumn="0" w:oddVBand="0" w:evenVBand="0" w:oddHBand="0" w:evenHBand="0" w:firstRowFirstColumn="0" w:firstRowLastColumn="0" w:lastRowFirstColumn="0" w:lastRowLastColumn="0"/>
            <w:tcW w:w="3686" w:type="dxa"/>
          </w:tcPr>
          <w:p w:rsidR="00E4262D" w:rsidRDefault="00E4262D" w:rsidP="00AC5AF9">
            <w:r>
              <w:t>Manager Demand &amp; Supply</w:t>
            </w:r>
          </w:p>
        </w:tc>
        <w:tc>
          <w:tcPr>
            <w:tcW w:w="1417" w:type="dxa"/>
          </w:tcPr>
          <w:p w:rsidR="00E4262D" w:rsidRDefault="00E4262D" w:rsidP="00AC5AF9">
            <w:pPr>
              <w:cnfStyle w:val="000000000000" w:firstRow="0" w:lastRow="0" w:firstColumn="0" w:lastColumn="0" w:oddVBand="0" w:evenVBand="0" w:oddHBand="0" w:evenHBand="0" w:firstRowFirstColumn="0" w:firstRowLastColumn="0" w:lastRowFirstColumn="0" w:lastRowLastColumn="0"/>
            </w:pPr>
            <w:r>
              <w:t>Management</w:t>
            </w:r>
          </w:p>
        </w:tc>
        <w:tc>
          <w:tcPr>
            <w:tcW w:w="3969" w:type="dxa"/>
          </w:tcPr>
          <w:p w:rsidR="00E4262D" w:rsidRDefault="00E4262D" w:rsidP="00AC5AF9">
            <w:pPr>
              <w:cnfStyle w:val="000000000000" w:firstRow="0" w:lastRow="0" w:firstColumn="0" w:lastColumn="0" w:oddVBand="0" w:evenVBand="0" w:oddHBand="0" w:evenHBand="0" w:firstRowFirstColumn="0" w:firstRowLastColumn="0" w:lastRowFirstColumn="0" w:lastRowLastColumn="0"/>
            </w:pPr>
            <w:r>
              <w:t>Implementatie bestelmethodiek promotie</w:t>
            </w:r>
          </w:p>
        </w:tc>
      </w:tr>
      <w:tr w:rsidR="00E4262D" w:rsidTr="00663BF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686" w:type="dxa"/>
          </w:tcPr>
          <w:p w:rsidR="00E4262D" w:rsidRDefault="00E4262D" w:rsidP="00AC5AF9">
            <w:r>
              <w:t>Categorie Manager per productwereld</w:t>
            </w:r>
          </w:p>
        </w:tc>
        <w:tc>
          <w:tcPr>
            <w:tcW w:w="1417" w:type="dxa"/>
          </w:tcPr>
          <w:p w:rsidR="00E4262D" w:rsidRDefault="00E4262D" w:rsidP="00AC5AF9">
            <w:pPr>
              <w:cnfStyle w:val="000000100000" w:firstRow="0" w:lastRow="0" w:firstColumn="0" w:lastColumn="0" w:oddVBand="0" w:evenVBand="0" w:oddHBand="1" w:evenHBand="0" w:firstRowFirstColumn="0" w:firstRowLastColumn="0" w:lastRowFirstColumn="0" w:lastRowLastColumn="0"/>
            </w:pPr>
            <w:r>
              <w:t>Operationeel</w:t>
            </w:r>
          </w:p>
        </w:tc>
        <w:tc>
          <w:tcPr>
            <w:tcW w:w="3969" w:type="dxa"/>
          </w:tcPr>
          <w:p w:rsidR="00E4262D" w:rsidRDefault="00E4262D" w:rsidP="00AC5AF9">
            <w:pPr>
              <w:cnfStyle w:val="000000100000" w:firstRow="0" w:lastRow="0" w:firstColumn="0" w:lastColumn="0" w:oddVBand="0" w:evenVBand="0" w:oddHBand="1" w:evenHBand="0" w:firstRowFirstColumn="0" w:firstRowLastColumn="0" w:lastRowFirstColumn="0" w:lastRowLastColumn="0"/>
            </w:pPr>
            <w:r>
              <w:t>Forecast Opstellen</w:t>
            </w:r>
          </w:p>
        </w:tc>
      </w:tr>
      <w:tr w:rsidR="00E4262D" w:rsidTr="00663BF5">
        <w:trPr>
          <w:trHeight w:val="227"/>
        </w:trPr>
        <w:tc>
          <w:tcPr>
            <w:cnfStyle w:val="001000000000" w:firstRow="0" w:lastRow="0" w:firstColumn="1" w:lastColumn="0" w:oddVBand="0" w:evenVBand="0" w:oddHBand="0" w:evenHBand="0" w:firstRowFirstColumn="0" w:firstRowLastColumn="0" w:lastRowFirstColumn="0" w:lastRowLastColumn="0"/>
            <w:tcW w:w="3686" w:type="dxa"/>
          </w:tcPr>
          <w:p w:rsidR="00E4262D" w:rsidRPr="005246CF" w:rsidRDefault="00E4262D" w:rsidP="00AC5AF9">
            <w:pPr>
              <w:rPr>
                <w:lang w:val="en-US"/>
              </w:rPr>
            </w:pPr>
            <w:r w:rsidRPr="005246CF">
              <w:rPr>
                <w:lang w:val="en-US"/>
              </w:rPr>
              <w:t xml:space="preserve">Supply Chain Planner per </w:t>
            </w:r>
            <w:proofErr w:type="spellStart"/>
            <w:r w:rsidRPr="005246CF">
              <w:rPr>
                <w:lang w:val="en-US"/>
              </w:rPr>
              <w:t>productwereld</w:t>
            </w:r>
            <w:proofErr w:type="spellEnd"/>
          </w:p>
        </w:tc>
        <w:tc>
          <w:tcPr>
            <w:tcW w:w="1417" w:type="dxa"/>
          </w:tcPr>
          <w:p w:rsidR="00E4262D" w:rsidRDefault="00E4262D" w:rsidP="00AC5AF9">
            <w:pPr>
              <w:cnfStyle w:val="000000000000" w:firstRow="0" w:lastRow="0" w:firstColumn="0" w:lastColumn="0" w:oddVBand="0" w:evenVBand="0" w:oddHBand="0" w:evenHBand="0" w:firstRowFirstColumn="0" w:firstRowLastColumn="0" w:lastRowFirstColumn="0" w:lastRowLastColumn="0"/>
            </w:pPr>
            <w:r>
              <w:t>Operationeel</w:t>
            </w:r>
          </w:p>
        </w:tc>
        <w:tc>
          <w:tcPr>
            <w:tcW w:w="3969" w:type="dxa"/>
          </w:tcPr>
          <w:p w:rsidR="00E4262D" w:rsidRDefault="00E4262D" w:rsidP="00B53C60">
            <w:pPr>
              <w:keepNext/>
              <w:cnfStyle w:val="000000000000" w:firstRow="0" w:lastRow="0" w:firstColumn="0" w:lastColumn="0" w:oddVBand="0" w:evenVBand="0" w:oddHBand="0" w:evenHBand="0" w:firstRowFirstColumn="0" w:firstRowLastColumn="0" w:lastRowFirstColumn="0" w:lastRowLastColumn="0"/>
            </w:pPr>
            <w:r>
              <w:t>Bestelhoeveelheid bepalen</w:t>
            </w:r>
          </w:p>
        </w:tc>
      </w:tr>
    </w:tbl>
    <w:p w:rsidR="00AC5AF9" w:rsidRDefault="00B53C60" w:rsidP="00B53C60">
      <w:pPr>
        <w:pStyle w:val="Bijschrift"/>
      </w:pPr>
      <w:r>
        <w:t xml:space="preserve">Tabel </w:t>
      </w:r>
      <w:r w:rsidR="00F279D1">
        <w:t>9.1 Verschillende rollen in dit project</w:t>
      </w:r>
    </w:p>
    <w:p w:rsidR="00AC5AF9" w:rsidRDefault="00B53C60" w:rsidP="00AC5AF9">
      <w:r>
        <w:t xml:space="preserve">De afdeling Categorie Management is verantwoordelijk voor het opstellen van de promotieforecast. Het hoofd van deze afdeling, de Categorie Manager, is verantwoordelijk voor het implementatietraject. </w:t>
      </w:r>
      <w:r w:rsidR="0099542B">
        <w:t>Ook monitort de manager d</w:t>
      </w:r>
      <w:r>
        <w:t>e resultaten va</w:t>
      </w:r>
      <w:r w:rsidR="0099542B">
        <w:t>n het vernieuwde forecastproces voortdurend.</w:t>
      </w:r>
    </w:p>
    <w:p w:rsidR="00B53C60" w:rsidRDefault="00B53C60" w:rsidP="00AC5AF9"/>
    <w:p w:rsidR="00B53C60" w:rsidRDefault="00B53C60" w:rsidP="00AC5AF9">
      <w:r>
        <w:t xml:space="preserve">De implementatie van het vernieuwde bestelproces valt onder leiding van de manager </w:t>
      </w:r>
      <w:proofErr w:type="spellStart"/>
      <w:r>
        <w:t>supply</w:t>
      </w:r>
      <w:proofErr w:type="spellEnd"/>
      <w:r>
        <w:t xml:space="preserve"> &amp; </w:t>
      </w:r>
      <w:proofErr w:type="spellStart"/>
      <w:r>
        <w:t>demand</w:t>
      </w:r>
      <w:proofErr w:type="spellEnd"/>
      <w:r>
        <w:t>. Hij, als hoofd van de afdeling, draagt zorgt voor het implementatietraject en monitort de resultaten voortdurend.</w:t>
      </w:r>
    </w:p>
    <w:p w:rsidR="00B53C60" w:rsidRDefault="00B53C60" w:rsidP="00AC5AF9"/>
    <w:p w:rsidR="00AC5AF9" w:rsidRDefault="00E3615E" w:rsidP="00AC5AF9">
      <w:pPr>
        <w:pStyle w:val="Kop2"/>
      </w:pPr>
      <w:bookmarkStart w:id="78" w:name="_Toc484510765"/>
      <w:r>
        <w:t>Reactiep</w:t>
      </w:r>
      <w:r w:rsidR="00AC5AF9">
        <w:t>lan</w:t>
      </w:r>
      <w:bookmarkEnd w:id="78"/>
    </w:p>
    <w:p w:rsidR="00CC36D7" w:rsidRDefault="00CC36D7" w:rsidP="00AC5AF9">
      <w:r>
        <w:t>Een reactieplan heeft als doel om adequaat te kunnen reageren op (onvoorziene) tegenslagen in het project</w:t>
      </w:r>
      <w:r w:rsidR="00C71DB8">
        <w:t xml:space="preserve"> </w:t>
      </w:r>
      <w:sdt>
        <w:sdtPr>
          <w:id w:val="1211772331"/>
          <w:citation/>
        </w:sdtPr>
        <w:sdtContent>
          <w:r w:rsidR="00C71DB8">
            <w:fldChar w:fldCharType="begin"/>
          </w:r>
          <w:r w:rsidR="00C71DB8">
            <w:instrText xml:space="preserve"> CITATION Ste10 \l 1043 </w:instrText>
          </w:r>
          <w:r w:rsidR="00C71DB8">
            <w:fldChar w:fldCharType="separate"/>
          </w:r>
          <w:r w:rsidR="00871FB9">
            <w:rPr>
              <w:noProof/>
            </w:rPr>
            <w:t>(Lanau, 2010)</w:t>
          </w:r>
          <w:r w:rsidR="00C71DB8">
            <w:fldChar w:fldCharType="end"/>
          </w:r>
        </w:sdtContent>
      </w:sdt>
      <w:r>
        <w:t xml:space="preserve">. In de praktijk kan het voorkomen dat beoogde resultaten niet (direct) worden waargemaakt, of dat er tegenslagen in de implementatie zijn. Op het moment dat hier vooraf over </w:t>
      </w:r>
      <w:r w:rsidR="00E3615E">
        <w:t xml:space="preserve">is </w:t>
      </w:r>
      <w:r>
        <w:t xml:space="preserve">nagedacht en dit is vastgelegd, kan er snel worden gehandeld. Hieronder </w:t>
      </w:r>
      <w:r w:rsidR="009A1D63">
        <w:t>zijn</w:t>
      </w:r>
      <w:r>
        <w:t xml:space="preserve"> enkele voorbeelden van tegenslagen gegeven:</w:t>
      </w:r>
    </w:p>
    <w:p w:rsidR="00CC36D7" w:rsidRDefault="00CE4BC4" w:rsidP="002A0A40">
      <w:pPr>
        <w:pStyle w:val="Lijstalinea"/>
        <w:numPr>
          <w:ilvl w:val="0"/>
          <w:numId w:val="26"/>
        </w:numPr>
      </w:pPr>
      <w:r>
        <w:t>De query’s, welke data moet aanleve</w:t>
      </w:r>
      <w:r w:rsidR="008B143F">
        <w:t>ren voor het Excel model, blijken</w:t>
      </w:r>
      <w:r>
        <w:t xml:space="preserve"> niet gebouwd te kunnen worden. </w:t>
      </w:r>
    </w:p>
    <w:p w:rsidR="00CE4BC4" w:rsidRDefault="00CE4BC4" w:rsidP="002A0A40">
      <w:pPr>
        <w:pStyle w:val="Lijstalinea"/>
        <w:numPr>
          <w:ilvl w:val="0"/>
          <w:numId w:val="26"/>
        </w:numPr>
      </w:pPr>
      <w:r>
        <w:t>Bepaalde stappen in de implementatie blijk</w:t>
      </w:r>
      <w:r w:rsidR="008B143F">
        <w:t>en meer tijd nodig</w:t>
      </w:r>
      <w:r w:rsidR="00E3615E">
        <w:t xml:space="preserve"> te hebben</w:t>
      </w:r>
      <w:r>
        <w:t xml:space="preserve"> dan vooraf is vastgesteld.</w:t>
      </w:r>
    </w:p>
    <w:p w:rsidR="00CE4BC4" w:rsidRDefault="00CE4BC4" w:rsidP="002A0A40">
      <w:pPr>
        <w:pStyle w:val="Lijstalinea"/>
        <w:numPr>
          <w:ilvl w:val="0"/>
          <w:numId w:val="26"/>
        </w:numPr>
      </w:pPr>
      <w:r>
        <w:t>Resultaten in het h</w:t>
      </w:r>
      <w:r w:rsidR="0099542B">
        <w:t>erziende forecast proces zijn</w:t>
      </w:r>
      <w:r>
        <w:t xml:space="preserve"> niet direct zichtbaar. </w:t>
      </w:r>
    </w:p>
    <w:p w:rsidR="00CE4BC4" w:rsidRDefault="00CE4BC4" w:rsidP="002A0A40">
      <w:pPr>
        <w:pStyle w:val="Lijstalinea"/>
        <w:numPr>
          <w:ilvl w:val="0"/>
          <w:numId w:val="26"/>
        </w:numPr>
      </w:pPr>
      <w:r>
        <w:t>Voorraadbeschikbaarheid stijgt niet direct na invoering van het nieuwe bestelproces.</w:t>
      </w:r>
    </w:p>
    <w:p w:rsidR="002F1035" w:rsidRPr="00AC5AF9" w:rsidRDefault="00CE4BC4" w:rsidP="00AC5AF9">
      <w:r>
        <w:br/>
        <w:t>Vanwege de duur en diepgang van dit onderzoek zouden dergelijke situatie niet voorhanden liggen. Echter is het goe</w:t>
      </w:r>
      <w:r w:rsidR="0099542B">
        <w:t>d om hierover na te denken, zodat</w:t>
      </w:r>
      <w:r>
        <w:t xml:space="preserve"> tijdig gereageerd kan worden. Het feit dat er twee verantwoordelijke managers zijn voor deze implement</w:t>
      </w:r>
      <w:r w:rsidR="00E748D1">
        <w:t>atie, geeft voor de operationele werknemers duidelijk</w:t>
      </w:r>
      <w:r w:rsidR="0099542B">
        <w:t>heid</w:t>
      </w:r>
      <w:r w:rsidR="00E748D1">
        <w:t xml:space="preserve"> </w:t>
      </w:r>
      <w:r w:rsidR="00905A87">
        <w:t>wie als aanspreekpunt fungeert. Op het moment dat result</w:t>
      </w:r>
      <w:r w:rsidR="008B143F">
        <w:t>aten niet direct zichtbaar zijn of dat verbetering uitblijft</w:t>
      </w:r>
      <w:r w:rsidR="00905A87">
        <w:t xml:space="preserve">, moet er een analyse plaatsvinden aan de hand van het </w:t>
      </w:r>
      <w:proofErr w:type="spellStart"/>
      <w:r w:rsidR="00905A87">
        <w:t>Cause</w:t>
      </w:r>
      <w:proofErr w:type="spellEnd"/>
      <w:r w:rsidR="00905A87">
        <w:t xml:space="preserve">-Effect-Diagram. </w:t>
      </w:r>
      <w:r w:rsidR="002F1035">
        <w:t>De inzichten uit deze analyse kunnen vervolgens worden doorgevoerd in het model</w:t>
      </w:r>
      <w:r w:rsidR="0099542B">
        <w:t xml:space="preserve"> om de problemen te verhelpen</w:t>
      </w:r>
      <w:r w:rsidR="00905A87">
        <w:t>.</w:t>
      </w:r>
      <w:r w:rsidR="002F1035">
        <w:t xml:space="preserve"> Tegenslagen in de implementatie zullen tijdig gesignaleerd en opgevangen worden door de verantwoordelijke managers.</w:t>
      </w:r>
    </w:p>
    <w:p w:rsidR="00607C0A" w:rsidRDefault="00607C0A" w:rsidP="00607C0A">
      <w:pPr>
        <w:pStyle w:val="Kop1"/>
      </w:pPr>
      <w:r>
        <w:br w:type="column"/>
      </w:r>
      <w:bookmarkStart w:id="79" w:name="_Toc484510766"/>
      <w:r>
        <w:lastRenderedPageBreak/>
        <w:t>Kosten-Batenanalyse</w:t>
      </w:r>
      <w:bookmarkEnd w:id="79"/>
    </w:p>
    <w:p w:rsidR="00A960BA" w:rsidRPr="003D1405" w:rsidRDefault="00A960BA" w:rsidP="00A960BA">
      <w:r>
        <w:t>In dit hoofdstuk</w:t>
      </w:r>
      <w:r w:rsidR="00E3615E">
        <w:t xml:space="preserve"> zijn de financiële argumenten</w:t>
      </w:r>
      <w:r>
        <w:t xml:space="preserve"> van dit onderzoek weergegeven in de vorm van een kosten-batenanalyse. Dit hoofdstuk is onderverdeeld in een overzicht van de kosten-baten, een toelichting van onzekerheden en een gevoeligheidsanalyse.</w:t>
      </w:r>
    </w:p>
    <w:p w:rsidR="00A960BA" w:rsidRDefault="00A960BA" w:rsidP="00A960BA"/>
    <w:p w:rsidR="00A960BA" w:rsidRDefault="00A960BA" w:rsidP="00A960BA">
      <w:pPr>
        <w:pStyle w:val="Kop2"/>
      </w:pPr>
      <w:bookmarkStart w:id="80" w:name="_Toc484510767"/>
      <w:r>
        <w:t>Kosten-Baten Overzicht</w:t>
      </w:r>
      <w:bookmarkEnd w:id="80"/>
    </w:p>
    <w:p w:rsidR="00A960BA" w:rsidRDefault="00A960BA" w:rsidP="00A960BA">
      <w:r>
        <w:t xml:space="preserve">De kosten-batenanalyse is een evaluatiemethode waarbij de </w:t>
      </w:r>
      <w:r w:rsidR="008B143F">
        <w:t xml:space="preserve">te </w:t>
      </w:r>
      <w:r>
        <w:t xml:space="preserve">verwachten kosten worden afgewogen ten opzichte van de te verwachten baten voor één of meerdere </w:t>
      </w:r>
      <w:r w:rsidR="00E3615E">
        <w:t>onderwerpen, zodat inzicht wordt</w:t>
      </w:r>
      <w:r>
        <w:t xml:space="preserve"> verkregen in de financiële consequenties van de oplossingen</w:t>
      </w:r>
      <w:sdt>
        <w:sdtPr>
          <w:id w:val="546807221"/>
          <w:citation/>
        </w:sdtPr>
        <w:sdtContent>
          <w:r>
            <w:fldChar w:fldCharType="begin"/>
          </w:r>
          <w:r>
            <w:instrText xml:space="preserve"> CITATION Den11 \l 1043 </w:instrText>
          </w:r>
          <w:r>
            <w:fldChar w:fldCharType="separate"/>
          </w:r>
          <w:r w:rsidR="00871FB9">
            <w:rPr>
              <w:noProof/>
            </w:rPr>
            <w:t xml:space="preserve"> (Lock, 2011)</w:t>
          </w:r>
          <w:r>
            <w:fldChar w:fldCharType="end"/>
          </w:r>
        </w:sdtContent>
      </w:sdt>
      <w:r>
        <w:t>. In figuur 10.1 is de kosten-batenanalyse, als gevolg van de beschreven verbetervoorstellen, over het eerste jaar weergegeven.</w:t>
      </w:r>
    </w:p>
    <w:p w:rsidR="000D335A" w:rsidRPr="002C4DE2" w:rsidRDefault="000D335A" w:rsidP="00A960BA">
      <w:r>
        <w:rPr>
          <w:noProof/>
          <w:lang w:eastAsia="nl-NL"/>
        </w:rPr>
        <w:drawing>
          <wp:inline distT="0" distB="0" distL="0" distR="0">
            <wp:extent cx="5734050" cy="1628775"/>
            <wp:effectExtent l="0" t="0" r="0" b="9525"/>
            <wp:docPr id="15"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4050" cy="1628775"/>
                    </a:xfrm>
                    <a:prstGeom prst="rect">
                      <a:avLst/>
                    </a:prstGeom>
                    <a:noFill/>
                    <a:ln>
                      <a:noFill/>
                    </a:ln>
                  </pic:spPr>
                </pic:pic>
              </a:graphicData>
            </a:graphic>
          </wp:inline>
        </w:drawing>
      </w:r>
    </w:p>
    <w:p w:rsidR="00A960BA" w:rsidRPr="003253DD" w:rsidRDefault="00A960BA" w:rsidP="00A960BA">
      <w:pPr>
        <w:pStyle w:val="Bijschrift"/>
      </w:pPr>
      <w:r>
        <w:t>Figuur 10.1 Kosten-Batenanalyse</w:t>
      </w:r>
    </w:p>
    <w:p w:rsidR="00A960BA" w:rsidRDefault="0099542B" w:rsidP="00A960BA">
      <w:r>
        <w:t xml:space="preserve">In deze analyse </w:t>
      </w:r>
      <w:r w:rsidR="00A960BA">
        <w:t>is onderscheid gemaakt tussen harde en zachte baten. Harde kosten en bate</w:t>
      </w:r>
      <w:r w:rsidR="00E75341">
        <w:t>n zijn uit te drukken in cijfers</w:t>
      </w:r>
      <w:r w:rsidR="00A960BA">
        <w:t>. Minstens zo belangrijk zijn kwalitatieve baten, welke (nog) niet</w:t>
      </w:r>
      <w:r w:rsidR="00E75341">
        <w:t xml:space="preserve"> uit te drukken zijn in cijfers</w:t>
      </w:r>
      <w:r w:rsidR="00A960BA">
        <w:t xml:space="preserve">. </w:t>
      </w:r>
    </w:p>
    <w:p w:rsidR="00A960BA" w:rsidRDefault="00A960BA" w:rsidP="00A960BA"/>
    <w:p w:rsidR="00A960BA" w:rsidRDefault="00A960BA" w:rsidP="00A960BA">
      <w:pPr>
        <w:pStyle w:val="Kop3"/>
      </w:pPr>
      <w:bookmarkStart w:id="81" w:name="_Toc484510768"/>
      <w:r>
        <w:t>Kosten</w:t>
      </w:r>
      <w:bookmarkEnd w:id="81"/>
    </w:p>
    <w:p w:rsidR="00A960BA" w:rsidRDefault="00A960BA" w:rsidP="00A960BA">
      <w:r>
        <w:t xml:space="preserve">De kosten van </w:t>
      </w:r>
      <w:r w:rsidR="0099542B">
        <w:t xml:space="preserve">dit </w:t>
      </w:r>
      <w:r>
        <w:t>onderzoek zijn relatief la</w:t>
      </w:r>
      <w:r w:rsidR="0099542B">
        <w:t xml:space="preserve">ag. Er zijn twee werkbare Excel </w:t>
      </w:r>
      <w:r>
        <w:t xml:space="preserve">modellen opgeleverd voor het forecast en bestelproces. </w:t>
      </w:r>
      <w:r w:rsidR="0099542B">
        <w:t>Alleree</w:t>
      </w:r>
      <w:r w:rsidR="008C13DA">
        <w:t xml:space="preserve">rst zijn de kosten van dit afstudeeronderzoek toegevoegd. </w:t>
      </w:r>
      <w:r>
        <w:t xml:space="preserve">De modellen zijn ontworpen tijdens het afstudeertraject kunnen na afloop </w:t>
      </w:r>
      <w:r w:rsidR="008C13DA">
        <w:t xml:space="preserve">direct </w:t>
      </w:r>
      <w:r>
        <w:t>worden geïmpleme</w:t>
      </w:r>
      <w:r w:rsidR="008B143F">
        <w:t xml:space="preserve">nteerd. De enige kosten die </w:t>
      </w:r>
      <w:r w:rsidR="008C13DA">
        <w:t>hier nog bij komen</w:t>
      </w:r>
      <w:r>
        <w:t>, is het bouwen van drie noodzakelijk query’s ter ondersteuning van het model. Per query is de één werkdag geschat</w:t>
      </w:r>
      <w:r w:rsidR="008B143F">
        <w:t xml:space="preserve"> voor het bouwen </w:t>
      </w:r>
      <w:r>
        <w:t>hiervan. Tegen een uurloon van 45 euro kost dit in totaal 1</w:t>
      </w:r>
      <w:r w:rsidR="008B143F">
        <w:t>.</w:t>
      </w:r>
      <w:r w:rsidR="008C13DA">
        <w:t>080 euro. De totale kosten zijn 3.780 euro.</w:t>
      </w:r>
    </w:p>
    <w:p w:rsidR="00A960BA" w:rsidRDefault="00A960BA" w:rsidP="00A960BA"/>
    <w:p w:rsidR="00A960BA" w:rsidRDefault="00A960BA" w:rsidP="00A960BA">
      <w:pPr>
        <w:pStyle w:val="Kop3"/>
      </w:pPr>
      <w:bookmarkStart w:id="82" w:name="_Toc484510769"/>
      <w:r>
        <w:t>Baten</w:t>
      </w:r>
      <w:bookmarkEnd w:id="82"/>
    </w:p>
    <w:p w:rsidR="00A960BA" w:rsidRDefault="00A960BA" w:rsidP="00A960BA">
      <w:r>
        <w:t>Aan de batenzijde is een reductie van de restvoorraadkosten opgenomen. Zoals eerder in dit rapport is toegelicht, resulteert een verbetering van CTQ één en CTQ twee</w:t>
      </w:r>
      <w:r w:rsidR="00E75341">
        <w:t xml:space="preserve"> in een verbetering </w:t>
      </w:r>
      <w:r>
        <w:t xml:space="preserve">van de derde CTQ. De derde CTQ, de rest- en </w:t>
      </w:r>
      <w:proofErr w:type="spellStart"/>
      <w:r>
        <w:t>overvoorraadkosten</w:t>
      </w:r>
      <w:proofErr w:type="spellEnd"/>
      <w:r>
        <w:t xml:space="preserve"> veroorzaakt door promoties, </w:t>
      </w:r>
      <w:r w:rsidR="0032023F">
        <w:t xml:space="preserve">is </w:t>
      </w:r>
      <w:r>
        <w:t>uitgewerkt aan de batenzijde.</w:t>
      </w:r>
      <w:r w:rsidRPr="000E4310">
        <w:t xml:space="preserve"> </w:t>
      </w:r>
      <w:r>
        <w:t xml:space="preserve">De baten bleken lastiger te kwantificeren omdat financiële voordelen pas zichtbaar zijn in het stadium na </w:t>
      </w:r>
      <w:r w:rsidR="008C13DA">
        <w:t xml:space="preserve">de </w:t>
      </w:r>
      <w:r>
        <w:t>implementatie. Omdat niet elk van deze</w:t>
      </w:r>
      <w:r w:rsidR="00E75341">
        <w:t xml:space="preserve"> baten nu al gekwantificeerd kan</w:t>
      </w:r>
      <w:r>
        <w:t xml:space="preserve"> worden</w:t>
      </w:r>
      <w:r w:rsidR="008B143F">
        <w:t>,</w:t>
      </w:r>
      <w:r>
        <w:t xml:space="preserve"> is onderscheid gemaakt tussen harde en zachte baten.</w:t>
      </w:r>
    </w:p>
    <w:p w:rsidR="00A960BA" w:rsidRDefault="00A960BA" w:rsidP="00A960BA"/>
    <w:p w:rsidR="00A960BA" w:rsidRDefault="00A960BA" w:rsidP="00A960BA">
      <w:r>
        <w:t xml:space="preserve">De verbetering van de forecast nauwkeurigheid is berekend en bedraagt 13 procent. Op het moment dat er nauwkeuriger </w:t>
      </w:r>
      <w:proofErr w:type="spellStart"/>
      <w:r>
        <w:t>geforecast</w:t>
      </w:r>
      <w:proofErr w:type="spellEnd"/>
      <w:r>
        <w:t xml:space="preserve"> wordt, blijft er minder voorraad over na afloop van een promotie. Om deze verbetering kwantitatief te m</w:t>
      </w:r>
      <w:r w:rsidR="00E75341">
        <w:t>aken is de forecastverbete</w:t>
      </w:r>
      <w:r w:rsidR="008C0C8D">
        <w:t xml:space="preserve">ring berekend op basis van een </w:t>
      </w:r>
      <w:r w:rsidR="00E75341">
        <w:t>‘wat-als-scenario’ over</w:t>
      </w:r>
      <w:r>
        <w:t xml:space="preserve"> de data uit 2016. De enige mogelijkheid om kwantitatief onderbouwd een uitspraak te doen o</w:t>
      </w:r>
      <w:r w:rsidR="008C13DA">
        <w:t>ver de te verwachten baten van de</w:t>
      </w:r>
      <w:r>
        <w:t xml:space="preserve"> forecast </w:t>
      </w:r>
      <w:proofErr w:type="spellStart"/>
      <w:r>
        <w:t>accuracy</w:t>
      </w:r>
      <w:proofErr w:type="spellEnd"/>
      <w:r>
        <w:t xml:space="preserve"> ver</w:t>
      </w:r>
      <w:r w:rsidR="00E75341">
        <w:t>betering is door een vergelijking</w:t>
      </w:r>
      <w:r>
        <w:t xml:space="preserve"> te maken met de resultaten uit de huidige situatie. In de huidige situatie bedroeg de forecast accuracy 57 procent en resulteerde dit in 351</w:t>
      </w:r>
      <w:r w:rsidR="008B143F">
        <w:t>.000</w:t>
      </w:r>
      <w:r>
        <w:t xml:space="preserve"> euro restvoorraadkosten. Om aan te tonen wat een forecast verbetering van 13 procent doet met de restvoorraadkosten, is een 13 procent nauwkeurigere forecast doorberekend over de oorspronkelijke forecast. Een forecast accuracy verbetering van 13 procent resultee</w:t>
      </w:r>
      <w:r w:rsidR="008C13DA">
        <w:t>rde in een verlaging van ruim 22 procent van</w:t>
      </w:r>
      <w:r>
        <w:t xml:space="preserve"> de restvoorraadkosten. 2</w:t>
      </w:r>
      <w:r w:rsidR="008C13DA">
        <w:t>2</w:t>
      </w:r>
      <w:r>
        <w:t xml:space="preserve"> procent over het totaal van de huidige restvoorraadkosten </w:t>
      </w:r>
      <w:r w:rsidR="00E75341">
        <w:t xml:space="preserve">levert een besparing van ruim 78.000 </w:t>
      </w:r>
      <w:r>
        <w:t>euro op. Het verschil tussen de kos</w:t>
      </w:r>
      <w:r w:rsidR="004457DA">
        <w:t xml:space="preserve">ten en de baten is een positief </w:t>
      </w:r>
      <w:r>
        <w:t>s</w:t>
      </w:r>
      <w:r w:rsidR="004457DA">
        <w:t xml:space="preserve">aldo van ruim 74.500 </w:t>
      </w:r>
      <w:r>
        <w:t xml:space="preserve">euro in het eerste jaar. </w:t>
      </w:r>
    </w:p>
    <w:p w:rsidR="00A960BA" w:rsidRDefault="00A960BA" w:rsidP="00A960BA"/>
    <w:p w:rsidR="00A960BA" w:rsidRDefault="00A960BA" w:rsidP="00A960BA">
      <w:r>
        <w:t xml:space="preserve">Daarnaast zijn er ook twee zachte baten benoemd. De eerste zachte baat is een toename van de omzet als gevolg van een verhoogde voorraadbeschikbaarheid. In dit stadium kan nog geen uitspraak worden gedaan </w:t>
      </w:r>
      <w:r>
        <w:lastRenderedPageBreak/>
        <w:t>over de verhoogde voorraadbeschikbaarheid. Een verhoogde voorraadbeschikbaarheid zal resulteren in minder stock-outs, wa</w:t>
      </w:r>
      <w:r w:rsidR="00E75341">
        <w:t xml:space="preserve">ardoor de filialen minder </w:t>
      </w:r>
      <w:r w:rsidR="008B143F">
        <w:t>‘</w:t>
      </w:r>
      <w:r w:rsidR="00E75341">
        <w:t>nee</w:t>
      </w:r>
      <w:r w:rsidR="008B143F">
        <w:t>’</w:t>
      </w:r>
      <w:r w:rsidR="00E75341">
        <w:t xml:space="preserve"> zullen ver</w:t>
      </w:r>
      <w:r>
        <w:t>kopen. In dit stadium is een potentiële omzettoename niet uit te drukken in geld.</w:t>
      </w:r>
    </w:p>
    <w:p w:rsidR="00A960BA" w:rsidRDefault="00A960BA" w:rsidP="00A960BA"/>
    <w:p w:rsidR="00A960BA" w:rsidRDefault="00A960BA" w:rsidP="00A960BA">
      <w:r>
        <w:t>Daarnaast zouden de operationele kosten in het distributiecentrum (licht) kunnen dalen. In de huidige s</w:t>
      </w:r>
      <w:r w:rsidR="008C13DA">
        <w:t>ituatie wordt de order anderhalve</w:t>
      </w:r>
      <w:r>
        <w:t xml:space="preserve"> week voor start uitlevering bij de leveranciers geplaatst. Het distributiecentrum krijgt zodoende ook pas op het laatste moment door wanneer deze aantallen binnenkomen. Voor het bepalen van de personeelsplanning is dit geen prettig uitgangspunt. Op het moment dat de order zeven weken eerder wordt geplaatst, is het moment van binnenkomst eerder bekend en zal het distributiecentrum zijn operatie hier beter op kunnen afstemmen.</w:t>
      </w:r>
    </w:p>
    <w:p w:rsidR="00A960BA" w:rsidRDefault="00A960BA" w:rsidP="00A960BA"/>
    <w:p w:rsidR="00A960BA" w:rsidRDefault="00A960BA" w:rsidP="00A960BA">
      <w:pPr>
        <w:pStyle w:val="Kop2"/>
      </w:pPr>
      <w:bookmarkStart w:id="83" w:name="_Toc484510770"/>
      <w:r>
        <w:t>Onzekerheden en gevoeligheidsanalyse</w:t>
      </w:r>
      <w:bookmarkEnd w:id="83"/>
    </w:p>
    <w:p w:rsidR="00A960BA" w:rsidRDefault="00A960BA" w:rsidP="00A960BA">
      <w:r>
        <w:t>De kosten-batenanalyse uit de voorgaande paragraaf is gemaakt op basis van het uitgangspun</w:t>
      </w:r>
      <w:r w:rsidR="008C13DA">
        <w:t xml:space="preserve">t dat de voorraadkosten met 22,35 procent </w:t>
      </w:r>
      <w:r>
        <w:t xml:space="preserve">gereduceerd worden als gevolg van de verbetervoorstellen. De kans dat dit percentage exact 28,90 procent </w:t>
      </w:r>
      <w:r w:rsidR="009A1D63">
        <w:t>is</w:t>
      </w:r>
      <w:r>
        <w:t xml:space="preserve"> in de praktijk</w:t>
      </w:r>
      <w:r w:rsidR="009A1D63">
        <w:t>,</w:t>
      </w:r>
      <w:r>
        <w:t xml:space="preserve"> i</w:t>
      </w:r>
      <w:r w:rsidR="004867DF">
        <w:t xml:space="preserve">s natuurlijk klein. </w:t>
      </w:r>
      <w:r w:rsidR="008C13DA">
        <w:t>In de verbetervoorstellen voor het forecastproces is aangegeven</w:t>
      </w:r>
      <w:r>
        <w:t xml:space="preserve"> dat de forecastnauwkeurigheid met meer dan 13 procent </w:t>
      </w:r>
      <w:r w:rsidR="004867DF">
        <w:t>kan toenemen</w:t>
      </w:r>
      <w:r>
        <w:t xml:space="preserve">. Dit omdat </w:t>
      </w:r>
      <w:proofErr w:type="spellStart"/>
      <w:r>
        <w:t>CatMan</w:t>
      </w:r>
      <w:proofErr w:type="spellEnd"/>
      <w:r>
        <w:t xml:space="preserve"> op basis van product- en marketkennis in staat moet zijn om de forecast naar een nog hoger niveau te tillen</w:t>
      </w:r>
      <w:r w:rsidR="00E75341">
        <w:t>,</w:t>
      </w:r>
      <w:r>
        <w:t xml:space="preserve"> zoals beschreven staat in paragraaf 7.5. </w:t>
      </w:r>
    </w:p>
    <w:p w:rsidR="00A960BA" w:rsidRDefault="00A960BA" w:rsidP="00A960BA"/>
    <w:p w:rsidR="00A960BA" w:rsidRDefault="00A960BA" w:rsidP="00A960BA">
      <w:r>
        <w:t>Om inzicht te geven in de gevolgen van hoger of lager uitvallende resultaten moet een gevoeligheidsanalyse worden opgenomen in de kosten-batenanalyse</w:t>
      </w:r>
      <w:sdt>
        <w:sdtPr>
          <w:id w:val="1223091359"/>
          <w:citation/>
        </w:sdtPr>
        <w:sdtContent>
          <w:r>
            <w:fldChar w:fldCharType="begin"/>
          </w:r>
          <w:r>
            <w:instrText xml:space="preserve"> CITATION Den11 \l 1043 </w:instrText>
          </w:r>
          <w:r>
            <w:fldChar w:fldCharType="separate"/>
          </w:r>
          <w:r w:rsidR="00871FB9">
            <w:rPr>
              <w:noProof/>
            </w:rPr>
            <w:t xml:space="preserve"> (Lock, 2011)</w:t>
          </w:r>
          <w:r>
            <w:fldChar w:fldCharType="end"/>
          </w:r>
        </w:sdtContent>
      </w:sdt>
      <w:r>
        <w:t xml:space="preserve">. Onzekerheden in de uitkomst van de kosten-batenanalyse worden meegenomen in </w:t>
      </w:r>
      <w:r w:rsidR="008C13DA">
        <w:t xml:space="preserve">deze </w:t>
      </w:r>
      <w:r>
        <w:t xml:space="preserve">analyse. De gevoeligheidsanalyse in dit onderzoek is uitgevoerd door middel van een ‘wat-als-scenario’. Geconcludeerd </w:t>
      </w:r>
      <w:r w:rsidR="008C13DA">
        <w:t>is</w:t>
      </w:r>
      <w:r>
        <w:t xml:space="preserve"> dat een forecast accuracy verbetering van 13 procent resulteert in een restvoorraadverlaging van 22,35</w:t>
      </w:r>
      <w:r w:rsidR="00E75341">
        <w:t xml:space="preserve"> procent</w:t>
      </w:r>
      <w:r>
        <w:t xml:space="preserve">. In deze gevoeligheidsanalyse is het effect </w:t>
      </w:r>
      <w:r w:rsidR="008C13DA">
        <w:t xml:space="preserve">op de uitkomsten </w:t>
      </w:r>
      <w:r>
        <w:t>berekend als de forec</w:t>
      </w:r>
      <w:r w:rsidR="008B143F">
        <w:t>ast accuracy vijf of tien procent</w:t>
      </w:r>
      <w:r>
        <w:t xml:space="preserve"> lager of hoger uitvalt. De resultaten hiervan zijn wee</w:t>
      </w:r>
      <w:r w:rsidR="00E75341">
        <w:t>rgeven in tabel 10.1</w:t>
      </w:r>
      <w:r w:rsidR="008C13DA">
        <w:t>.</w:t>
      </w:r>
      <w:r w:rsidR="00E75341">
        <w:t xml:space="preserve"> Het middelste</w:t>
      </w:r>
      <w:r>
        <w:t xml:space="preserve"> scenario, een forecast accuracy van 70</w:t>
      </w:r>
      <w:r w:rsidR="00E75341">
        <w:t xml:space="preserve"> procent</w:t>
      </w:r>
      <w:r>
        <w:t>, welke een verbetering van 13 procent is, vormt het uitgangspunt. De kosten en baten binnen een range van vijf en tien procent zijn berekend.</w:t>
      </w:r>
      <w:r w:rsidRPr="008251AB">
        <w:t xml:space="preserve"> </w:t>
      </w:r>
      <w:r w:rsidR="00E75341">
        <w:t>Daarnaast is de boekhoudkundig</w:t>
      </w:r>
      <w:r>
        <w:t xml:space="preserve">e terugverdienperiode berekend en </w:t>
      </w:r>
      <w:r w:rsidR="00E75341">
        <w:t>weergegeven in de laatste kolom.</w:t>
      </w:r>
    </w:p>
    <w:tbl>
      <w:tblPr>
        <w:tblStyle w:val="Rastertabel4-Accent33"/>
        <w:tblW w:w="0" w:type="auto"/>
        <w:tblInd w:w="108" w:type="dxa"/>
        <w:tblLook w:val="04A0" w:firstRow="1" w:lastRow="0" w:firstColumn="1" w:lastColumn="0" w:noHBand="0" w:noVBand="1"/>
      </w:tblPr>
      <w:tblGrid>
        <w:gridCol w:w="1985"/>
        <w:gridCol w:w="1083"/>
        <w:gridCol w:w="1610"/>
        <w:gridCol w:w="1276"/>
        <w:gridCol w:w="1417"/>
        <w:gridCol w:w="1701"/>
      </w:tblGrid>
      <w:tr w:rsidR="00A960BA" w:rsidTr="006327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rsidR="00A960BA" w:rsidRDefault="00A960BA" w:rsidP="006327ED">
            <w:r>
              <w:t>Forecast Accuracy</w:t>
            </w:r>
          </w:p>
        </w:tc>
        <w:tc>
          <w:tcPr>
            <w:tcW w:w="1083" w:type="dxa"/>
          </w:tcPr>
          <w:p w:rsidR="00A960BA" w:rsidRDefault="00A960BA" w:rsidP="006327ED">
            <w:pPr>
              <w:cnfStyle w:val="100000000000" w:firstRow="1" w:lastRow="0" w:firstColumn="0" w:lastColumn="0" w:oddVBand="0" w:evenVBand="0" w:oddHBand="0" w:evenHBand="0" w:firstRowFirstColumn="0" w:firstRowLastColumn="0" w:lastRowFirstColumn="0" w:lastRowLastColumn="0"/>
            </w:pPr>
            <w:r>
              <w:t>Kosten</w:t>
            </w:r>
          </w:p>
        </w:tc>
        <w:tc>
          <w:tcPr>
            <w:tcW w:w="1610" w:type="dxa"/>
          </w:tcPr>
          <w:p w:rsidR="00A960BA" w:rsidRDefault="00A960BA" w:rsidP="006327ED">
            <w:pPr>
              <w:cnfStyle w:val="100000000000" w:firstRow="1" w:lastRow="0" w:firstColumn="0" w:lastColumn="0" w:oddVBand="0" w:evenVBand="0" w:oddHBand="0" w:evenHBand="0" w:firstRowFirstColumn="0" w:firstRowLastColumn="0" w:lastRowFirstColumn="0" w:lastRowLastColumn="0"/>
            </w:pPr>
            <w:r>
              <w:t>Voorraadkosten</w:t>
            </w:r>
          </w:p>
        </w:tc>
        <w:tc>
          <w:tcPr>
            <w:tcW w:w="1276" w:type="dxa"/>
          </w:tcPr>
          <w:p w:rsidR="00A960BA" w:rsidRDefault="00A960BA" w:rsidP="006327ED">
            <w:pPr>
              <w:cnfStyle w:val="100000000000" w:firstRow="1" w:lastRow="0" w:firstColumn="0" w:lastColumn="0" w:oddVBand="0" w:evenVBand="0" w:oddHBand="0" w:evenHBand="0" w:firstRowFirstColumn="0" w:firstRowLastColumn="0" w:lastRowFirstColumn="0" w:lastRowLastColumn="0"/>
            </w:pPr>
            <w:r>
              <w:t>Reductie %</w:t>
            </w:r>
          </w:p>
        </w:tc>
        <w:tc>
          <w:tcPr>
            <w:tcW w:w="1417" w:type="dxa"/>
          </w:tcPr>
          <w:p w:rsidR="00A960BA" w:rsidRDefault="00A960BA" w:rsidP="006327ED">
            <w:pPr>
              <w:cnfStyle w:val="100000000000" w:firstRow="1" w:lastRow="0" w:firstColumn="0" w:lastColumn="0" w:oddVBand="0" w:evenVBand="0" w:oddHBand="0" w:evenHBand="0" w:firstRowFirstColumn="0" w:firstRowLastColumn="0" w:lastRowFirstColumn="0" w:lastRowLastColumn="0"/>
            </w:pPr>
            <w:r>
              <w:t>Baten</w:t>
            </w:r>
          </w:p>
        </w:tc>
        <w:tc>
          <w:tcPr>
            <w:tcW w:w="1701" w:type="dxa"/>
          </w:tcPr>
          <w:p w:rsidR="00A960BA" w:rsidRDefault="00A960BA" w:rsidP="006327ED">
            <w:pPr>
              <w:cnfStyle w:val="100000000000" w:firstRow="1" w:lastRow="0" w:firstColumn="0" w:lastColumn="0" w:oddVBand="0" w:evenVBand="0" w:oddHBand="0" w:evenHBand="0" w:firstRowFirstColumn="0" w:firstRowLastColumn="0" w:lastRowFirstColumn="0" w:lastRowLastColumn="0"/>
            </w:pPr>
            <w:r>
              <w:t>BTP (In maanden)</w:t>
            </w:r>
          </w:p>
        </w:tc>
      </w:tr>
      <w:tr w:rsidR="00A960BA" w:rsidTr="006327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rsidR="00A960BA" w:rsidRDefault="00A960BA" w:rsidP="006327ED">
            <w:r>
              <w:t>60 procent (-10)</w:t>
            </w:r>
          </w:p>
        </w:tc>
        <w:tc>
          <w:tcPr>
            <w:tcW w:w="1083" w:type="dxa"/>
          </w:tcPr>
          <w:p w:rsidR="00A960BA" w:rsidRDefault="00A960BA" w:rsidP="006327ED">
            <w:pPr>
              <w:cnfStyle w:val="000000100000" w:firstRow="0" w:lastRow="0" w:firstColumn="0" w:lastColumn="0" w:oddVBand="0" w:evenVBand="0" w:oddHBand="1" w:evenHBand="0" w:firstRowFirstColumn="0" w:firstRowLastColumn="0" w:lastRowFirstColumn="0" w:lastRowLastColumn="0"/>
            </w:pPr>
            <w:r>
              <w:t>€ 3.780,-</w:t>
            </w:r>
          </w:p>
        </w:tc>
        <w:tc>
          <w:tcPr>
            <w:tcW w:w="1610" w:type="dxa"/>
          </w:tcPr>
          <w:p w:rsidR="00A960BA" w:rsidRDefault="00A960BA" w:rsidP="006327ED">
            <w:pPr>
              <w:cnfStyle w:val="000000100000" w:firstRow="0" w:lastRow="0" w:firstColumn="0" w:lastColumn="0" w:oddVBand="0" w:evenVBand="0" w:oddHBand="1" w:evenHBand="0" w:firstRowFirstColumn="0" w:firstRowLastColumn="0" w:lastRowFirstColumn="0" w:lastRowLastColumn="0"/>
            </w:pPr>
            <w:r>
              <w:t>€ 322.180,-</w:t>
            </w:r>
          </w:p>
        </w:tc>
        <w:tc>
          <w:tcPr>
            <w:tcW w:w="1276" w:type="dxa"/>
          </w:tcPr>
          <w:p w:rsidR="00A960BA" w:rsidRDefault="00A960BA" w:rsidP="006327ED">
            <w:pPr>
              <w:cnfStyle w:val="000000100000" w:firstRow="0" w:lastRow="0" w:firstColumn="0" w:lastColumn="0" w:oddVBand="0" w:evenVBand="0" w:oddHBand="1" w:evenHBand="0" w:firstRowFirstColumn="0" w:firstRowLastColumn="0" w:lastRowFirstColumn="0" w:lastRowLastColumn="0"/>
            </w:pPr>
            <w:r>
              <w:t>8,05   %</w:t>
            </w:r>
          </w:p>
        </w:tc>
        <w:tc>
          <w:tcPr>
            <w:tcW w:w="1417" w:type="dxa"/>
          </w:tcPr>
          <w:p w:rsidR="00A960BA" w:rsidRDefault="00A960BA" w:rsidP="006327ED">
            <w:pPr>
              <w:cnfStyle w:val="000000100000" w:firstRow="0" w:lastRow="0" w:firstColumn="0" w:lastColumn="0" w:oddVBand="0" w:evenVBand="0" w:oddHBand="1" w:evenHBand="0" w:firstRowFirstColumn="0" w:firstRowLastColumn="0" w:lastRowFirstColumn="0" w:lastRowLastColumn="0"/>
            </w:pPr>
            <w:r>
              <w:t>€ 28.220,-</w:t>
            </w:r>
          </w:p>
        </w:tc>
        <w:tc>
          <w:tcPr>
            <w:tcW w:w="1701" w:type="dxa"/>
          </w:tcPr>
          <w:p w:rsidR="00A960BA" w:rsidRDefault="00A960BA" w:rsidP="006327ED">
            <w:pPr>
              <w:cnfStyle w:val="000000100000" w:firstRow="0" w:lastRow="0" w:firstColumn="0" w:lastColumn="0" w:oddVBand="0" w:evenVBand="0" w:oddHBand="1" w:evenHBand="0" w:firstRowFirstColumn="0" w:firstRowLastColumn="0" w:lastRowFirstColumn="0" w:lastRowLastColumn="0"/>
            </w:pPr>
            <w:r>
              <w:t>1,61</w:t>
            </w:r>
          </w:p>
        </w:tc>
      </w:tr>
      <w:tr w:rsidR="00A960BA" w:rsidTr="006327ED">
        <w:tc>
          <w:tcPr>
            <w:cnfStyle w:val="001000000000" w:firstRow="0" w:lastRow="0" w:firstColumn="1" w:lastColumn="0" w:oddVBand="0" w:evenVBand="0" w:oddHBand="0" w:evenHBand="0" w:firstRowFirstColumn="0" w:firstRowLastColumn="0" w:lastRowFirstColumn="0" w:lastRowLastColumn="0"/>
            <w:tcW w:w="1985" w:type="dxa"/>
          </w:tcPr>
          <w:p w:rsidR="00A960BA" w:rsidRDefault="00A960BA" w:rsidP="006327ED">
            <w:r>
              <w:t>65 procent (-5)</w:t>
            </w:r>
          </w:p>
        </w:tc>
        <w:tc>
          <w:tcPr>
            <w:tcW w:w="1083" w:type="dxa"/>
          </w:tcPr>
          <w:p w:rsidR="00A960BA" w:rsidRDefault="00A960BA" w:rsidP="006327ED">
            <w:pPr>
              <w:cnfStyle w:val="000000000000" w:firstRow="0" w:lastRow="0" w:firstColumn="0" w:lastColumn="0" w:oddVBand="0" w:evenVBand="0" w:oddHBand="0" w:evenHBand="0" w:firstRowFirstColumn="0" w:firstRowLastColumn="0" w:lastRowFirstColumn="0" w:lastRowLastColumn="0"/>
            </w:pPr>
            <w:r>
              <w:t>€ 3.780,-</w:t>
            </w:r>
          </w:p>
        </w:tc>
        <w:tc>
          <w:tcPr>
            <w:tcW w:w="1610" w:type="dxa"/>
          </w:tcPr>
          <w:p w:rsidR="00A960BA" w:rsidRDefault="00A960BA" w:rsidP="006327ED">
            <w:pPr>
              <w:cnfStyle w:val="000000000000" w:firstRow="0" w:lastRow="0" w:firstColumn="0" w:lastColumn="0" w:oddVBand="0" w:evenVBand="0" w:oddHBand="0" w:evenHBand="0" w:firstRowFirstColumn="0" w:firstRowLastColumn="0" w:lastRowFirstColumn="0" w:lastRowLastColumn="0"/>
            </w:pPr>
            <w:r>
              <w:t>€ 297.330,-</w:t>
            </w:r>
          </w:p>
        </w:tc>
        <w:tc>
          <w:tcPr>
            <w:tcW w:w="1276" w:type="dxa"/>
          </w:tcPr>
          <w:p w:rsidR="00A960BA" w:rsidRDefault="00A960BA" w:rsidP="006327ED">
            <w:pPr>
              <w:cnfStyle w:val="000000000000" w:firstRow="0" w:lastRow="0" w:firstColumn="0" w:lastColumn="0" w:oddVBand="0" w:evenVBand="0" w:oddHBand="0" w:evenHBand="0" w:firstRowFirstColumn="0" w:firstRowLastColumn="0" w:lastRowFirstColumn="0" w:lastRowLastColumn="0"/>
            </w:pPr>
            <w:r>
              <w:t>15,30 %</w:t>
            </w:r>
          </w:p>
        </w:tc>
        <w:tc>
          <w:tcPr>
            <w:tcW w:w="1417" w:type="dxa"/>
          </w:tcPr>
          <w:p w:rsidR="00A960BA" w:rsidRDefault="00A960BA" w:rsidP="006327ED">
            <w:pPr>
              <w:cnfStyle w:val="000000000000" w:firstRow="0" w:lastRow="0" w:firstColumn="0" w:lastColumn="0" w:oddVBand="0" w:evenVBand="0" w:oddHBand="0" w:evenHBand="0" w:firstRowFirstColumn="0" w:firstRowLastColumn="0" w:lastRowFirstColumn="0" w:lastRowLastColumn="0"/>
            </w:pPr>
            <w:r>
              <w:t>€ 53.670,-</w:t>
            </w:r>
          </w:p>
        </w:tc>
        <w:tc>
          <w:tcPr>
            <w:tcW w:w="1701" w:type="dxa"/>
          </w:tcPr>
          <w:p w:rsidR="00A960BA" w:rsidRDefault="00A960BA" w:rsidP="006327ED">
            <w:pPr>
              <w:cnfStyle w:val="000000000000" w:firstRow="0" w:lastRow="0" w:firstColumn="0" w:lastColumn="0" w:oddVBand="0" w:evenVBand="0" w:oddHBand="0" w:evenHBand="0" w:firstRowFirstColumn="0" w:firstRowLastColumn="0" w:lastRowFirstColumn="0" w:lastRowLastColumn="0"/>
            </w:pPr>
            <w:r>
              <w:t>0,82</w:t>
            </w:r>
          </w:p>
        </w:tc>
      </w:tr>
      <w:tr w:rsidR="00A960BA" w:rsidTr="006327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rsidR="00A960BA" w:rsidRDefault="00A960BA" w:rsidP="006327ED">
            <w:r>
              <w:t>70 procent (+0)</w:t>
            </w:r>
          </w:p>
        </w:tc>
        <w:tc>
          <w:tcPr>
            <w:tcW w:w="1083" w:type="dxa"/>
          </w:tcPr>
          <w:p w:rsidR="00A960BA" w:rsidRDefault="00A960BA" w:rsidP="006327ED">
            <w:pPr>
              <w:cnfStyle w:val="000000100000" w:firstRow="0" w:lastRow="0" w:firstColumn="0" w:lastColumn="0" w:oddVBand="0" w:evenVBand="0" w:oddHBand="1" w:evenHBand="0" w:firstRowFirstColumn="0" w:firstRowLastColumn="0" w:lastRowFirstColumn="0" w:lastRowLastColumn="0"/>
            </w:pPr>
            <w:r>
              <w:t>€ 3.780,-</w:t>
            </w:r>
          </w:p>
        </w:tc>
        <w:tc>
          <w:tcPr>
            <w:tcW w:w="1610" w:type="dxa"/>
          </w:tcPr>
          <w:p w:rsidR="00A960BA" w:rsidRDefault="00A960BA" w:rsidP="006327ED">
            <w:pPr>
              <w:cnfStyle w:val="000000100000" w:firstRow="0" w:lastRow="0" w:firstColumn="0" w:lastColumn="0" w:oddVBand="0" w:evenVBand="0" w:oddHBand="1" w:evenHBand="0" w:firstRowFirstColumn="0" w:firstRowLastColumn="0" w:lastRowFirstColumn="0" w:lastRowLastColumn="0"/>
            </w:pPr>
            <w:r>
              <w:t>€ 272.560,-</w:t>
            </w:r>
          </w:p>
        </w:tc>
        <w:tc>
          <w:tcPr>
            <w:tcW w:w="1276" w:type="dxa"/>
          </w:tcPr>
          <w:p w:rsidR="00A960BA" w:rsidRDefault="00A960BA" w:rsidP="006327ED">
            <w:pPr>
              <w:cnfStyle w:val="000000100000" w:firstRow="0" w:lastRow="0" w:firstColumn="0" w:lastColumn="0" w:oddVBand="0" w:evenVBand="0" w:oddHBand="1" w:evenHBand="0" w:firstRowFirstColumn="0" w:firstRowLastColumn="0" w:lastRowFirstColumn="0" w:lastRowLastColumn="0"/>
            </w:pPr>
            <w:r>
              <w:t>22,35 %</w:t>
            </w:r>
          </w:p>
        </w:tc>
        <w:tc>
          <w:tcPr>
            <w:tcW w:w="1417" w:type="dxa"/>
          </w:tcPr>
          <w:p w:rsidR="00A960BA" w:rsidRDefault="00A960BA" w:rsidP="006327ED">
            <w:pPr>
              <w:cnfStyle w:val="000000100000" w:firstRow="0" w:lastRow="0" w:firstColumn="0" w:lastColumn="0" w:oddVBand="0" w:evenVBand="0" w:oddHBand="1" w:evenHBand="0" w:firstRowFirstColumn="0" w:firstRowLastColumn="0" w:lastRowFirstColumn="0" w:lastRowLastColumn="0"/>
            </w:pPr>
            <w:r>
              <w:t>€ 78.440,-</w:t>
            </w:r>
          </w:p>
        </w:tc>
        <w:tc>
          <w:tcPr>
            <w:tcW w:w="1701" w:type="dxa"/>
          </w:tcPr>
          <w:p w:rsidR="00A960BA" w:rsidRDefault="00A960BA" w:rsidP="006327ED">
            <w:pPr>
              <w:cnfStyle w:val="000000100000" w:firstRow="0" w:lastRow="0" w:firstColumn="0" w:lastColumn="0" w:oddVBand="0" w:evenVBand="0" w:oddHBand="1" w:evenHBand="0" w:firstRowFirstColumn="0" w:firstRowLastColumn="0" w:lastRowFirstColumn="0" w:lastRowLastColumn="0"/>
            </w:pPr>
            <w:r>
              <w:t>0,58</w:t>
            </w:r>
          </w:p>
        </w:tc>
      </w:tr>
      <w:tr w:rsidR="00A960BA" w:rsidTr="006327ED">
        <w:tc>
          <w:tcPr>
            <w:cnfStyle w:val="001000000000" w:firstRow="0" w:lastRow="0" w:firstColumn="1" w:lastColumn="0" w:oddVBand="0" w:evenVBand="0" w:oddHBand="0" w:evenHBand="0" w:firstRowFirstColumn="0" w:firstRowLastColumn="0" w:lastRowFirstColumn="0" w:lastRowLastColumn="0"/>
            <w:tcW w:w="1985" w:type="dxa"/>
          </w:tcPr>
          <w:p w:rsidR="00A960BA" w:rsidRDefault="00A960BA" w:rsidP="006327ED">
            <w:r>
              <w:t>75 procent (+5)</w:t>
            </w:r>
          </w:p>
        </w:tc>
        <w:tc>
          <w:tcPr>
            <w:tcW w:w="1083" w:type="dxa"/>
          </w:tcPr>
          <w:p w:rsidR="00A960BA" w:rsidRDefault="00A960BA" w:rsidP="006327ED">
            <w:pPr>
              <w:cnfStyle w:val="000000000000" w:firstRow="0" w:lastRow="0" w:firstColumn="0" w:lastColumn="0" w:oddVBand="0" w:evenVBand="0" w:oddHBand="0" w:evenHBand="0" w:firstRowFirstColumn="0" w:firstRowLastColumn="0" w:lastRowFirstColumn="0" w:lastRowLastColumn="0"/>
            </w:pPr>
            <w:r>
              <w:t>€ 3.780,-</w:t>
            </w:r>
          </w:p>
        </w:tc>
        <w:tc>
          <w:tcPr>
            <w:tcW w:w="1610" w:type="dxa"/>
          </w:tcPr>
          <w:p w:rsidR="00A960BA" w:rsidRDefault="00A960BA" w:rsidP="006327ED">
            <w:pPr>
              <w:cnfStyle w:val="000000000000" w:firstRow="0" w:lastRow="0" w:firstColumn="0" w:lastColumn="0" w:oddVBand="0" w:evenVBand="0" w:oddHBand="0" w:evenHBand="0" w:firstRowFirstColumn="0" w:firstRowLastColumn="0" w:lastRowFirstColumn="0" w:lastRowLastColumn="0"/>
            </w:pPr>
            <w:r>
              <w:t>€ 249.120,-</w:t>
            </w:r>
          </w:p>
        </w:tc>
        <w:tc>
          <w:tcPr>
            <w:tcW w:w="1276" w:type="dxa"/>
          </w:tcPr>
          <w:p w:rsidR="00A960BA" w:rsidRDefault="00A960BA" w:rsidP="006327ED">
            <w:pPr>
              <w:cnfStyle w:val="000000000000" w:firstRow="0" w:lastRow="0" w:firstColumn="0" w:lastColumn="0" w:oddVBand="0" w:evenVBand="0" w:oddHBand="0" w:evenHBand="0" w:firstRowFirstColumn="0" w:firstRowLastColumn="0" w:lastRowFirstColumn="0" w:lastRowLastColumn="0"/>
            </w:pPr>
            <w:r>
              <w:t>29,05 %</w:t>
            </w:r>
          </w:p>
        </w:tc>
        <w:tc>
          <w:tcPr>
            <w:tcW w:w="1417" w:type="dxa"/>
          </w:tcPr>
          <w:p w:rsidR="00A960BA" w:rsidRDefault="00A960BA" w:rsidP="006327ED">
            <w:pPr>
              <w:cnfStyle w:val="000000000000" w:firstRow="0" w:lastRow="0" w:firstColumn="0" w:lastColumn="0" w:oddVBand="0" w:evenVBand="0" w:oddHBand="0" w:evenHBand="0" w:firstRowFirstColumn="0" w:firstRowLastColumn="0" w:lastRowFirstColumn="0" w:lastRowLastColumn="0"/>
            </w:pPr>
            <w:r>
              <w:t>€ 101.880,-</w:t>
            </w:r>
          </w:p>
        </w:tc>
        <w:tc>
          <w:tcPr>
            <w:tcW w:w="1701" w:type="dxa"/>
          </w:tcPr>
          <w:p w:rsidR="00A960BA" w:rsidRDefault="00A960BA" w:rsidP="006327ED">
            <w:pPr>
              <w:cnfStyle w:val="000000000000" w:firstRow="0" w:lastRow="0" w:firstColumn="0" w:lastColumn="0" w:oddVBand="0" w:evenVBand="0" w:oddHBand="0" w:evenHBand="0" w:firstRowFirstColumn="0" w:firstRowLastColumn="0" w:lastRowFirstColumn="0" w:lastRowLastColumn="0"/>
            </w:pPr>
            <w:r>
              <w:t>0,45</w:t>
            </w:r>
          </w:p>
        </w:tc>
      </w:tr>
      <w:tr w:rsidR="00A960BA" w:rsidTr="006327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rsidR="00A960BA" w:rsidRDefault="00A960BA" w:rsidP="006327ED">
            <w:r>
              <w:t>80 procent (+10)</w:t>
            </w:r>
          </w:p>
        </w:tc>
        <w:tc>
          <w:tcPr>
            <w:tcW w:w="1083" w:type="dxa"/>
          </w:tcPr>
          <w:p w:rsidR="00A960BA" w:rsidRDefault="00A960BA" w:rsidP="006327ED">
            <w:pPr>
              <w:cnfStyle w:val="000000100000" w:firstRow="0" w:lastRow="0" w:firstColumn="0" w:lastColumn="0" w:oddVBand="0" w:evenVBand="0" w:oddHBand="1" w:evenHBand="0" w:firstRowFirstColumn="0" w:firstRowLastColumn="0" w:lastRowFirstColumn="0" w:lastRowLastColumn="0"/>
            </w:pPr>
            <w:r>
              <w:t>€ 3.780,-</w:t>
            </w:r>
          </w:p>
        </w:tc>
        <w:tc>
          <w:tcPr>
            <w:tcW w:w="1610" w:type="dxa"/>
          </w:tcPr>
          <w:p w:rsidR="00A960BA" w:rsidRDefault="00A960BA" w:rsidP="006327ED">
            <w:pPr>
              <w:cnfStyle w:val="000000100000" w:firstRow="0" w:lastRow="0" w:firstColumn="0" w:lastColumn="0" w:oddVBand="0" w:evenVBand="0" w:oddHBand="1" w:evenHBand="0" w:firstRowFirstColumn="0" w:firstRowLastColumn="0" w:lastRowFirstColumn="0" w:lastRowLastColumn="0"/>
            </w:pPr>
            <w:r>
              <w:t>€ 227.610,-</w:t>
            </w:r>
          </w:p>
        </w:tc>
        <w:tc>
          <w:tcPr>
            <w:tcW w:w="1276" w:type="dxa"/>
          </w:tcPr>
          <w:p w:rsidR="00A960BA" w:rsidRDefault="00A960BA" w:rsidP="006327ED">
            <w:pPr>
              <w:cnfStyle w:val="000000100000" w:firstRow="0" w:lastRow="0" w:firstColumn="0" w:lastColumn="0" w:oddVBand="0" w:evenVBand="0" w:oddHBand="1" w:evenHBand="0" w:firstRowFirstColumn="0" w:firstRowLastColumn="0" w:lastRowFirstColumn="0" w:lastRowLastColumn="0"/>
            </w:pPr>
            <w:r>
              <w:t>35,15 %</w:t>
            </w:r>
          </w:p>
        </w:tc>
        <w:tc>
          <w:tcPr>
            <w:tcW w:w="1417" w:type="dxa"/>
          </w:tcPr>
          <w:p w:rsidR="00A960BA" w:rsidRDefault="00A960BA" w:rsidP="006327ED">
            <w:pPr>
              <w:cnfStyle w:val="000000100000" w:firstRow="0" w:lastRow="0" w:firstColumn="0" w:lastColumn="0" w:oddVBand="0" w:evenVBand="0" w:oddHBand="1" w:evenHBand="0" w:firstRowFirstColumn="0" w:firstRowLastColumn="0" w:lastRowFirstColumn="0" w:lastRowLastColumn="0"/>
            </w:pPr>
            <w:r>
              <w:t>€ 123,390,-</w:t>
            </w:r>
          </w:p>
        </w:tc>
        <w:tc>
          <w:tcPr>
            <w:tcW w:w="1701" w:type="dxa"/>
          </w:tcPr>
          <w:p w:rsidR="00A960BA" w:rsidRDefault="00A960BA" w:rsidP="006327ED">
            <w:pPr>
              <w:keepNext/>
              <w:cnfStyle w:val="000000100000" w:firstRow="0" w:lastRow="0" w:firstColumn="0" w:lastColumn="0" w:oddVBand="0" w:evenVBand="0" w:oddHBand="1" w:evenHBand="0" w:firstRowFirstColumn="0" w:firstRowLastColumn="0" w:lastRowFirstColumn="0" w:lastRowLastColumn="0"/>
            </w:pPr>
            <w:r>
              <w:t>0,37</w:t>
            </w:r>
          </w:p>
        </w:tc>
      </w:tr>
    </w:tbl>
    <w:p w:rsidR="00A960BA" w:rsidRDefault="00A960BA" w:rsidP="00A960BA">
      <w:pPr>
        <w:pStyle w:val="Bijschrift"/>
      </w:pPr>
      <w:r>
        <w:t>Tabel 10.1 Gevoeligheidsanalyse Kosten-Baten</w:t>
      </w:r>
    </w:p>
    <w:p w:rsidR="00A960BA" w:rsidRDefault="00A960BA" w:rsidP="00A960BA">
      <w:r>
        <w:t>In de gevoeligh</w:t>
      </w:r>
      <w:r w:rsidR="00E75341">
        <w:t xml:space="preserve">eidsanalyse </w:t>
      </w:r>
      <w:r w:rsidR="0032023F">
        <w:t>is</w:t>
      </w:r>
      <w:r w:rsidR="00E75341">
        <w:t xml:space="preserve"> zichtbaar dat </w:t>
      </w:r>
      <w:r>
        <w:t xml:space="preserve">zelfs bij een forecast </w:t>
      </w:r>
      <w:proofErr w:type="spellStart"/>
      <w:r>
        <w:t>accuracy</w:t>
      </w:r>
      <w:proofErr w:type="spellEnd"/>
      <w:r>
        <w:t xml:space="preserve"> van 60 procent</w:t>
      </w:r>
      <w:r w:rsidR="008C13DA">
        <w:t>, een</w:t>
      </w:r>
      <w:r>
        <w:t xml:space="preserve"> </w:t>
      </w:r>
      <w:r w:rsidR="00E75341">
        <w:t xml:space="preserve">voorraadreductie van acht procent behaald </w:t>
      </w:r>
      <w:r w:rsidR="004867DF">
        <w:t>wordt</w:t>
      </w:r>
      <w:r w:rsidR="00E75341">
        <w:t xml:space="preserve">. </w:t>
      </w:r>
      <w:r>
        <w:t>Op het moment dat de forecast accuracy 80 procent blijkt te zijn, resultee</w:t>
      </w:r>
      <w:r w:rsidR="00E75341">
        <w:t xml:space="preserve">rt dit zelfs in een voorraadreductie </w:t>
      </w:r>
      <w:r w:rsidR="004867DF">
        <w:t xml:space="preserve">van 35 procent. De kosten </w:t>
      </w:r>
      <w:r w:rsidR="008B143F">
        <w:t>worden</w:t>
      </w:r>
      <w:r w:rsidR="0032023F">
        <w:t xml:space="preserve"> </w:t>
      </w:r>
      <w:r w:rsidR="00E75341">
        <w:t>in elk scenario relatief snel terugverdiend.</w:t>
      </w:r>
      <w:r>
        <w:t xml:space="preserve"> Bij een</w:t>
      </w:r>
      <w:r w:rsidR="0032023F">
        <w:t xml:space="preserve"> forecast van 60 procent </w:t>
      </w:r>
      <w:r w:rsidR="008B143F">
        <w:t>is dat al</w:t>
      </w:r>
      <w:r w:rsidR="00E75341">
        <w:t xml:space="preserve"> na 1,61 maand, </w:t>
      </w:r>
      <w:r>
        <w:t>terwijl de kosten bij een nauwkeurigheid van 80</w:t>
      </w:r>
      <w:r w:rsidR="0032023F">
        <w:t xml:space="preserve"> procent al na 0,37 maand wordt</w:t>
      </w:r>
      <w:r>
        <w:t xml:space="preserve"> terugverdiend.</w:t>
      </w:r>
    </w:p>
    <w:p w:rsidR="00A960BA" w:rsidRDefault="00A960BA" w:rsidP="00A960BA"/>
    <w:p w:rsidR="00607C0A" w:rsidRDefault="00607C0A" w:rsidP="00A960BA">
      <w:pPr>
        <w:pStyle w:val="Kop1"/>
      </w:pPr>
      <w:r>
        <w:br w:type="column"/>
      </w:r>
      <w:bookmarkStart w:id="84" w:name="_Toc484510771"/>
      <w:r>
        <w:lastRenderedPageBreak/>
        <w:t>Conclusie</w:t>
      </w:r>
      <w:r w:rsidR="00EA5A1A">
        <w:t xml:space="preserve"> en aanbeveling</w:t>
      </w:r>
      <w:bookmarkEnd w:id="84"/>
    </w:p>
    <w:p w:rsidR="00A10E7C" w:rsidRPr="00227048" w:rsidRDefault="00173287" w:rsidP="00A10E7C">
      <w:pPr>
        <w:rPr>
          <w:i/>
        </w:rPr>
      </w:pPr>
      <w:r>
        <w:t xml:space="preserve">In dit onderzoek is gezocht naar een antwoord op de vraag: </w:t>
      </w:r>
      <w:r w:rsidR="00A10E7C" w:rsidRPr="00227048">
        <w:rPr>
          <w:i/>
        </w:rPr>
        <w:t>“</w:t>
      </w:r>
      <w:r w:rsidR="00A10E7C">
        <w:rPr>
          <w:i/>
        </w:rPr>
        <w:t xml:space="preserve">Hoe kan het huidige </w:t>
      </w:r>
      <w:proofErr w:type="spellStart"/>
      <w:r w:rsidR="00A10E7C">
        <w:rPr>
          <w:i/>
        </w:rPr>
        <w:t>forecasting</w:t>
      </w:r>
      <w:proofErr w:type="spellEnd"/>
      <w:r w:rsidR="00A10E7C">
        <w:rPr>
          <w:i/>
        </w:rPr>
        <w:t xml:space="preserve"> en bestelproces voor de promotieartikelen verbeterd worden</w:t>
      </w:r>
      <w:r w:rsidR="008B143F">
        <w:rPr>
          <w:i/>
        </w:rPr>
        <w:t>,</w:t>
      </w:r>
      <w:r w:rsidR="00A10E7C">
        <w:rPr>
          <w:i/>
        </w:rPr>
        <w:t xml:space="preserve"> zodat de voorraadbeschikbaarheid toeneemt?”</w:t>
      </w:r>
      <w:r w:rsidRPr="00173287">
        <w:t xml:space="preserve"> </w:t>
      </w:r>
      <w:r>
        <w:t xml:space="preserve">Het doel van dit onderzoek was om het proces van </w:t>
      </w:r>
      <w:proofErr w:type="spellStart"/>
      <w:r>
        <w:t>forecasting</w:t>
      </w:r>
      <w:proofErr w:type="spellEnd"/>
      <w:r>
        <w:t xml:space="preserve"> en bestellen voor de </w:t>
      </w:r>
      <w:r w:rsidR="009226EA">
        <w:t>promotieartikelen</w:t>
      </w:r>
      <w:r>
        <w:t xml:space="preserve"> te herzien</w:t>
      </w:r>
      <w:r w:rsidR="008B143F">
        <w:t>,</w:t>
      </w:r>
      <w:r>
        <w:t xml:space="preserve"> zodat de voorraadbeschikbaarheid toeneemt.</w:t>
      </w:r>
    </w:p>
    <w:p w:rsidR="00A10E7C" w:rsidRDefault="00A10E7C" w:rsidP="00A10E7C"/>
    <w:p w:rsidR="00EA5A1A" w:rsidRDefault="00EA5A1A" w:rsidP="00A10E7C">
      <w:r>
        <w:t xml:space="preserve">Na de literatuurstudie en de beoordeling hiervan is geconcludeerd dat de verbetermethodiek Six Sigma het best aansluit bij de essentie van dit onderzoek. Hierdoor is ook gelijk de structuur van het </w:t>
      </w:r>
      <w:r w:rsidR="00E84B1C">
        <w:t>onderzoek vast komen de liggen. D</w:t>
      </w:r>
      <w:r>
        <w:t>eze is gevormd aan de ha</w:t>
      </w:r>
      <w:r w:rsidR="00C24171">
        <w:t xml:space="preserve">nd van de </w:t>
      </w:r>
      <w:r w:rsidR="000A4092">
        <w:t xml:space="preserve">vijf stappen van </w:t>
      </w:r>
      <w:proofErr w:type="spellStart"/>
      <w:r w:rsidR="000A4092">
        <w:t>Deming</w:t>
      </w:r>
      <w:proofErr w:type="spellEnd"/>
      <w:r w:rsidR="000A4092">
        <w:t xml:space="preserve"> (DMAIC).</w:t>
      </w:r>
    </w:p>
    <w:p w:rsidR="00EA5A1A" w:rsidRDefault="00EA5A1A" w:rsidP="00A10E7C"/>
    <w:p w:rsidR="00EA5A1A" w:rsidRDefault="000A4092" w:rsidP="00EA5A1A">
      <w:r>
        <w:t xml:space="preserve">In de </w:t>
      </w:r>
      <w:proofErr w:type="spellStart"/>
      <w:r>
        <w:t>d</w:t>
      </w:r>
      <w:r w:rsidR="00EA5A1A">
        <w:t>efine</w:t>
      </w:r>
      <w:proofErr w:type="spellEnd"/>
      <w:r w:rsidR="00EA5A1A">
        <w:t xml:space="preserve"> fase is het proces van </w:t>
      </w:r>
      <w:proofErr w:type="spellStart"/>
      <w:r w:rsidR="00EA5A1A">
        <w:t>forecasting</w:t>
      </w:r>
      <w:proofErr w:type="spellEnd"/>
      <w:r w:rsidR="00EA5A1A">
        <w:t xml:space="preserve"> tot beste</w:t>
      </w:r>
      <w:r w:rsidR="00CB7F3F">
        <w:t>llen</w:t>
      </w:r>
      <w:r w:rsidR="00EA5A1A">
        <w:t xml:space="preserve"> in kaart gebracht en zijn de kritieke prestaties in dit proces gedefinieerd. De </w:t>
      </w:r>
      <w:r w:rsidR="00E84B1C">
        <w:t>kritieke prestaties</w:t>
      </w:r>
      <w:r w:rsidR="00EA5A1A">
        <w:t xml:space="preserve"> (</w:t>
      </w:r>
      <w:proofErr w:type="spellStart"/>
      <w:r w:rsidR="00EA5A1A">
        <w:t>CTQ’</w:t>
      </w:r>
      <w:r w:rsidR="00E84B1C">
        <w:t>s</w:t>
      </w:r>
      <w:proofErr w:type="spellEnd"/>
      <w:r w:rsidR="00EA5A1A">
        <w:t>),</w:t>
      </w:r>
      <w:r w:rsidR="00E84B1C">
        <w:t xml:space="preserve"> in dit onderzoek</w:t>
      </w:r>
      <w:r w:rsidR="008B143F">
        <w:t>,</w:t>
      </w:r>
      <w:r w:rsidR="00E84B1C">
        <w:t xml:space="preserve"> zijn als volgt:</w:t>
      </w:r>
    </w:p>
    <w:p w:rsidR="00EA5A1A" w:rsidRDefault="00EA5A1A" w:rsidP="00EA5A1A">
      <w:pPr>
        <w:pStyle w:val="Lijstalinea"/>
        <w:numPr>
          <w:ilvl w:val="0"/>
          <w:numId w:val="25"/>
        </w:numPr>
        <w:rPr>
          <w:bCs/>
        </w:rPr>
      </w:pPr>
      <w:r>
        <w:rPr>
          <w:bCs/>
        </w:rPr>
        <w:t xml:space="preserve">Forecast accuracy moet ten minste 75 procent zijn over de </w:t>
      </w:r>
      <w:r w:rsidR="009226EA">
        <w:rPr>
          <w:bCs/>
        </w:rPr>
        <w:t>promotieartikelen</w:t>
      </w:r>
      <w:r>
        <w:rPr>
          <w:bCs/>
        </w:rPr>
        <w:t>.</w:t>
      </w:r>
    </w:p>
    <w:p w:rsidR="00EA5A1A" w:rsidRDefault="00EA5A1A" w:rsidP="00EA5A1A">
      <w:pPr>
        <w:pStyle w:val="Lijstalinea"/>
        <w:numPr>
          <w:ilvl w:val="0"/>
          <w:numId w:val="25"/>
        </w:numPr>
        <w:rPr>
          <w:bCs/>
        </w:rPr>
      </w:pPr>
      <w:r>
        <w:rPr>
          <w:bCs/>
        </w:rPr>
        <w:t>99 procent van de promotieartikelen moet voor start uitlevering beschikbaar zijn in het distributiecentrum.</w:t>
      </w:r>
    </w:p>
    <w:p w:rsidR="00EA5A1A" w:rsidRDefault="00EA5A1A" w:rsidP="00EA5A1A">
      <w:pPr>
        <w:pStyle w:val="Lijstalinea"/>
        <w:numPr>
          <w:ilvl w:val="0"/>
          <w:numId w:val="25"/>
        </w:numPr>
        <w:rPr>
          <w:bCs/>
        </w:rPr>
      </w:pPr>
      <w:r>
        <w:rPr>
          <w:bCs/>
        </w:rPr>
        <w:t>De voorraadhoogte na afloo</w:t>
      </w:r>
      <w:r w:rsidR="005A635B">
        <w:rPr>
          <w:bCs/>
        </w:rPr>
        <w:t>p van een promotie mag maximaal vier weken</w:t>
      </w:r>
      <w:r>
        <w:rPr>
          <w:bCs/>
        </w:rPr>
        <w:t xml:space="preserve"> afzet coveren.</w:t>
      </w:r>
    </w:p>
    <w:p w:rsidR="00EA5A1A" w:rsidRDefault="00EA5A1A" w:rsidP="00A10E7C"/>
    <w:p w:rsidR="00E84B1C" w:rsidRDefault="00E84B1C" w:rsidP="00A10E7C">
      <w:r>
        <w:t xml:space="preserve">In de </w:t>
      </w:r>
      <w:proofErr w:type="spellStart"/>
      <w:r>
        <w:t>measure</w:t>
      </w:r>
      <w:proofErr w:type="spellEnd"/>
      <w:r>
        <w:t xml:space="preserve"> fase zijn de </w:t>
      </w:r>
      <w:r w:rsidR="00CB7F3F">
        <w:t>huidige prestaties van elke CTQ ber</w:t>
      </w:r>
      <w:r w:rsidR="008B143F">
        <w:t xml:space="preserve">ekend. De huidige forecast </w:t>
      </w:r>
      <w:proofErr w:type="spellStart"/>
      <w:r w:rsidR="008B143F">
        <w:t>accurac</w:t>
      </w:r>
      <w:r w:rsidR="00CB7F3F">
        <w:t>y</w:t>
      </w:r>
      <w:proofErr w:type="spellEnd"/>
      <w:r w:rsidR="00CB7F3F">
        <w:t xml:space="preserve"> was</w:t>
      </w:r>
      <w:r>
        <w:t xml:space="preserve"> 57 </w:t>
      </w:r>
      <w:r w:rsidR="00CB7F3F">
        <w:t xml:space="preserve">procent in 2016. De </w:t>
      </w:r>
      <w:r>
        <w:t xml:space="preserve">voorraadbeschikbaarheid van promotieartikelen </w:t>
      </w:r>
      <w:r w:rsidR="00CB7F3F">
        <w:t xml:space="preserve">was 81 procent, ruim onder de norm van 99 procent. </w:t>
      </w:r>
      <w:r>
        <w:t>Daarentegen resulteerde de ondermaatse prestaties van beide processen in ruim 370</w:t>
      </w:r>
      <w:r w:rsidR="008B143F">
        <w:t>.000</w:t>
      </w:r>
      <w:r>
        <w:t xml:space="preserve"> euro aan </w:t>
      </w:r>
      <w:r w:rsidR="00CB7F3F">
        <w:t xml:space="preserve">restvoorraadkosten (CTQ drie). </w:t>
      </w:r>
    </w:p>
    <w:p w:rsidR="00E84B1C" w:rsidRDefault="00E84B1C" w:rsidP="00A10E7C"/>
    <w:p w:rsidR="00A10E7C" w:rsidRDefault="00E84B1C" w:rsidP="00A10E7C">
      <w:r>
        <w:t xml:space="preserve">De huidige prestaties zijn geanalyseerd in de </w:t>
      </w:r>
      <w:r w:rsidR="00236B61">
        <w:t>analyse</w:t>
      </w:r>
      <w:r>
        <w:t xml:space="preserve"> fase om zo tot de root </w:t>
      </w:r>
      <w:proofErr w:type="spellStart"/>
      <w:r>
        <w:t>causes</w:t>
      </w:r>
      <w:proofErr w:type="spellEnd"/>
      <w:r>
        <w:t xml:space="preserve"> van het probleem te ko</w:t>
      </w:r>
      <w:r w:rsidR="006D4677">
        <w:t>men. Uit deze analyse bleek</w:t>
      </w:r>
      <w:r w:rsidR="00CB7F3F">
        <w:t xml:space="preserve"> dat de forecast nauwelijks bepaald</w:t>
      </w:r>
      <w:r w:rsidR="006D4677">
        <w:t xml:space="preserve"> wordt op basi</w:t>
      </w:r>
      <w:r w:rsidR="00CB7F3F">
        <w:t xml:space="preserve">s van data en </w:t>
      </w:r>
      <w:r w:rsidR="009121DA">
        <w:t xml:space="preserve">dat </w:t>
      </w:r>
      <w:r w:rsidR="00CB7F3F">
        <w:t>er vanuit sales té</w:t>
      </w:r>
      <w:r w:rsidR="006D4677">
        <w:t xml:space="preserve"> optimistisch wordt voorspeld. Het tweede probleem, de la</w:t>
      </w:r>
      <w:r w:rsidR="00A10E7C">
        <w:rPr>
          <w:bCs/>
        </w:rPr>
        <w:t xml:space="preserve">ge voorraadbeschikbaarheid, </w:t>
      </w:r>
      <w:r w:rsidR="006D4677">
        <w:rPr>
          <w:bCs/>
        </w:rPr>
        <w:t>komt doordat er op een te laat moment wordt besteld in de huidige situatie.</w:t>
      </w:r>
      <w:r w:rsidR="006D4677">
        <w:t xml:space="preserve"> Omdat er zo kort voor start uitlevering wordt besteld</w:t>
      </w:r>
      <w:r w:rsidR="008B143F">
        <w:t>,</w:t>
      </w:r>
      <w:r w:rsidR="006D4677">
        <w:t xml:space="preserve"> is er </w:t>
      </w:r>
      <w:r w:rsidR="00A10E7C">
        <w:t xml:space="preserve">geen ruimte om op problemen te reageren en </w:t>
      </w:r>
      <w:r w:rsidR="009121DA">
        <w:t xml:space="preserve">daarnaast kunnen de </w:t>
      </w:r>
      <w:r w:rsidR="00A10E7C">
        <w:t>leveranciers</w:t>
      </w:r>
      <w:r w:rsidR="008C0C8D">
        <w:t xml:space="preserve"> de </w:t>
      </w:r>
      <w:r w:rsidR="009121DA">
        <w:t>promotie</w:t>
      </w:r>
      <w:r w:rsidR="008C0C8D">
        <w:t xml:space="preserve">aantallen </w:t>
      </w:r>
      <w:r w:rsidR="009D4ABE">
        <w:t xml:space="preserve">die Blokker </w:t>
      </w:r>
      <w:r w:rsidR="009121DA">
        <w:t xml:space="preserve">wens te ontvangen </w:t>
      </w:r>
      <w:r w:rsidR="009D4ABE">
        <w:t>niet altijd waarmaken</w:t>
      </w:r>
      <w:r w:rsidR="006D4677">
        <w:t>.</w:t>
      </w:r>
    </w:p>
    <w:p w:rsidR="006D4677" w:rsidRDefault="006D4677" w:rsidP="00A10E7C"/>
    <w:p w:rsidR="00663BF5" w:rsidRDefault="006D4677" w:rsidP="00A10E7C">
      <w:r>
        <w:t xml:space="preserve">Om </w:t>
      </w:r>
      <w:r w:rsidR="00663BF5">
        <w:t xml:space="preserve">een </w:t>
      </w:r>
      <w:r w:rsidR="009121DA">
        <w:t>verhoogde</w:t>
      </w:r>
      <w:r>
        <w:t xml:space="preserve"> voorraadbeschikbaarheid </w:t>
      </w:r>
      <w:r w:rsidR="00663BF5">
        <w:t>van promotieartikelen te realiseren</w:t>
      </w:r>
      <w:r>
        <w:t>, is het huidige forecast en bestelproces herzien. En</w:t>
      </w:r>
      <w:r w:rsidR="009D4ABE">
        <w:t>erzijds is een promotieforecastmodel ontwikkeld dat op basis van de geldende</w:t>
      </w:r>
      <w:r>
        <w:t xml:space="preserve"> </w:t>
      </w:r>
      <w:r w:rsidR="00385BD4">
        <w:t xml:space="preserve">promotieomstandigheden, </w:t>
      </w:r>
      <w:r w:rsidR="00E929EF">
        <w:t xml:space="preserve">zoals </w:t>
      </w:r>
      <w:r w:rsidR="009D4ABE">
        <w:t>kortingsklasse of</w:t>
      </w:r>
      <w:r w:rsidR="00E929EF">
        <w:t xml:space="preserve"> folderpagina de verkoopvoorspelling automatisch bereke</w:t>
      </w:r>
      <w:r w:rsidR="00C24171">
        <w:t xml:space="preserve">nt </w:t>
      </w:r>
      <w:r w:rsidR="009D4ABE">
        <w:t>door middel van</w:t>
      </w:r>
      <w:r w:rsidR="00663BF5">
        <w:t xml:space="preserve"> een upliftfactor</w:t>
      </w:r>
      <w:r w:rsidR="00E929EF">
        <w:t xml:space="preserve">. </w:t>
      </w:r>
      <w:r w:rsidR="00A10E7C">
        <w:t xml:space="preserve">Dit model, </w:t>
      </w:r>
      <w:r w:rsidR="00C24171">
        <w:t xml:space="preserve">welke </w:t>
      </w:r>
      <w:r w:rsidR="00E929EF">
        <w:t xml:space="preserve">relevantie </w:t>
      </w:r>
      <w:r w:rsidR="00C24171">
        <w:t>toekent aan elk van de pr</w:t>
      </w:r>
      <w:r w:rsidR="00E929EF">
        <w:t xml:space="preserve">omotiekarakteristieken door middel van </w:t>
      </w:r>
      <w:r w:rsidR="00C24171">
        <w:t>gewogen factoren</w:t>
      </w:r>
      <w:r w:rsidR="009121DA">
        <w:t>,</w:t>
      </w:r>
      <w:r w:rsidR="00E929EF">
        <w:t xml:space="preserve"> </w:t>
      </w:r>
      <w:r w:rsidR="00C24171">
        <w:t>en de excepties elimineert met behulp van een z-waarde</w:t>
      </w:r>
      <w:r w:rsidR="00A10E7C">
        <w:t>, is in staat om de huidige forecast accurac</w:t>
      </w:r>
      <w:r w:rsidR="00E44A99">
        <w:t xml:space="preserve">y met 13 procent te verbeteren. </w:t>
      </w:r>
      <w:r w:rsidR="00A10E7C">
        <w:t>Ter verbetering van de voorraadbeschikbaarheid is een model gecreëerd welke de besteller de juiste handvaten geeft om zeven weken eerder te berekenen hoeveel er ingekocht moet worden voor een promotie. Het model berekent dit door het voorraadverloop in de komende weken te berekenen</w:t>
      </w:r>
      <w:r w:rsidR="00E44A99">
        <w:t xml:space="preserve"> (simuleren)</w:t>
      </w:r>
      <w:r w:rsidR="00A10E7C">
        <w:t xml:space="preserve">, rekening te houden met de minimale bestelhoeveelheid en logistieke eigenschappen van een product. </w:t>
      </w:r>
      <w:r w:rsidR="00E44A99">
        <w:t>De synergie tussen beide oplossing</w:t>
      </w:r>
      <w:r w:rsidR="00385BD4">
        <w:t>en</w:t>
      </w:r>
      <w:r w:rsidR="00E44A99">
        <w:t xml:space="preserve"> is sterk. De forecast is namelijk input voor het bestelproces. Beide processen zijn herzien</w:t>
      </w:r>
      <w:r w:rsidR="007F6231">
        <w:t xml:space="preserve">, </w:t>
      </w:r>
      <w:r w:rsidR="00E44A99">
        <w:t>verbeterd</w:t>
      </w:r>
      <w:r w:rsidR="007F6231">
        <w:t xml:space="preserve"> en </w:t>
      </w:r>
      <w:r w:rsidR="009D4ABE">
        <w:t>vormen een uniforme werkwijze in</w:t>
      </w:r>
      <w:r w:rsidR="007F6231">
        <w:t xml:space="preserve"> de organisatie. De resultaten zullen naar verwachting snel zichtbaar zijn in de voorraadbeschikbaarheid en de </w:t>
      </w:r>
      <w:r w:rsidR="009D4ABE">
        <w:t>rest</w:t>
      </w:r>
      <w:r w:rsidR="007F6231">
        <w:t>voorraa</w:t>
      </w:r>
      <w:r w:rsidR="00C24171">
        <w:t xml:space="preserve">dkosten van promotieartikelen. </w:t>
      </w:r>
    </w:p>
    <w:p w:rsidR="00C24171" w:rsidRDefault="00C24171" w:rsidP="00A10E7C"/>
    <w:p w:rsidR="00663BF5" w:rsidRDefault="007F6231" w:rsidP="00A10E7C">
      <w:r>
        <w:t>Blokker wordt geadviseerd</w:t>
      </w:r>
      <w:r w:rsidR="00663BF5">
        <w:t xml:space="preserve"> om beide processen te implementeren zoals beschreven staat</w:t>
      </w:r>
      <w:r>
        <w:t xml:space="preserve"> in hoofdstuk zeven en acht. Het bedrijf wordt geadviseerd om te starten met een pilot </w:t>
      </w:r>
      <w:r w:rsidR="00D527A2">
        <w:t xml:space="preserve">van een half jaar </w:t>
      </w:r>
      <w:r>
        <w:t>op de top vier leveranciers. In de control fase zijn de juiste middelen beschreven om tussentijds te sturen op resultaat en te reageren op (onvoorziene) tegenslage</w:t>
      </w:r>
      <w:r w:rsidR="00D527A2">
        <w:t>n. Mocht</w:t>
      </w:r>
      <w:r w:rsidR="004867DF">
        <w:t xml:space="preserve">en de gewenste resultaten na afloop </w:t>
      </w:r>
      <w:r w:rsidR="00D527A2">
        <w:t xml:space="preserve">van </w:t>
      </w:r>
      <w:r w:rsidR="004867DF">
        <w:t>het eerste half jaar worden behaald</w:t>
      </w:r>
      <w:r w:rsidR="00C24171">
        <w:t>, kan dit verder uitgerold worden over de overige leveranciers</w:t>
      </w:r>
      <w:r w:rsidR="00663BF5">
        <w:t xml:space="preserve">. Ook </w:t>
      </w:r>
      <w:r w:rsidR="00D527A2">
        <w:t>wordt Blokker aanbevolen om verder onderzoek te doen naar de gevolgen van promot</w:t>
      </w:r>
      <w:r w:rsidR="005910AC">
        <w:t xml:space="preserve">ies in de afzet na de promoties. Door in het voorraadmanagementproces de terugloop </w:t>
      </w:r>
      <w:r w:rsidR="00385BD4">
        <w:t>in de afzet na een</w:t>
      </w:r>
      <w:r w:rsidR="005910AC">
        <w:t xml:space="preserve"> promotie mee te nemen, moet dit de bedrijfsvoering </w:t>
      </w:r>
      <w:r w:rsidR="00385BD4">
        <w:t>nog verder kunnen</w:t>
      </w:r>
      <w:r w:rsidR="005910AC">
        <w:t xml:space="preserve"> verbeteren. Als laatste wordt Blokker geadviseerd om meer data van promotieomstand</w:t>
      </w:r>
      <w:r w:rsidR="00385BD4">
        <w:t xml:space="preserve">igheden op te nemen in systemen, zodat er een </w:t>
      </w:r>
      <w:r w:rsidR="005910AC">
        <w:t xml:space="preserve">grondigere analyse </w:t>
      </w:r>
      <w:r w:rsidR="00385BD4">
        <w:t xml:space="preserve">kan </w:t>
      </w:r>
      <w:r w:rsidR="009121DA">
        <w:t>plaatsvinden. Hierdoor zal naar verwachting de</w:t>
      </w:r>
      <w:r w:rsidR="005910AC">
        <w:t xml:space="preserve"> forecast </w:t>
      </w:r>
      <w:proofErr w:type="spellStart"/>
      <w:r w:rsidR="005910AC">
        <w:t>accuracy</w:t>
      </w:r>
      <w:proofErr w:type="spellEnd"/>
      <w:r w:rsidR="005910AC">
        <w:t xml:space="preserve"> </w:t>
      </w:r>
      <w:r w:rsidR="009121DA">
        <w:t>naar een nog hoger niveau kunnen worden getild.</w:t>
      </w:r>
      <w:r w:rsidR="005910AC">
        <w:t xml:space="preserve"> </w:t>
      </w:r>
    </w:p>
    <w:p w:rsidR="00663BF5" w:rsidRDefault="00663BF5" w:rsidP="00A10E7C"/>
    <w:p w:rsidR="00C24171" w:rsidRPr="00A10E7C" w:rsidRDefault="00C24171" w:rsidP="00A10E7C">
      <w:r>
        <w:t>In de logistiek is regeren vooruitzien, weten wat er komen gaat en hier tijdig op inspelen. Dit is bereikt door een nauwkeurige</w:t>
      </w:r>
      <w:r w:rsidR="009D4ABE">
        <w:t>re</w:t>
      </w:r>
      <w:r>
        <w:t xml:space="preserve"> promotieforecast te realiseren, en anderzijds het bestelmoment naar </w:t>
      </w:r>
      <w:r w:rsidR="00823279">
        <w:t xml:space="preserve">voren te </w:t>
      </w:r>
      <w:r>
        <w:t>schuiven.</w:t>
      </w:r>
      <w:r w:rsidRPr="00C24171">
        <w:t xml:space="preserve"> </w:t>
      </w:r>
      <w:r>
        <w:t>Dit alles levert naar verwachting een positief kosten-batensaldo op van ruim 74.500 euro in het eerste jaar.</w:t>
      </w:r>
    </w:p>
    <w:p w:rsidR="00607C0A" w:rsidRDefault="00607C0A" w:rsidP="00607C0A">
      <w:pPr>
        <w:pStyle w:val="Kop1"/>
      </w:pPr>
      <w:r>
        <w:br w:type="column"/>
      </w:r>
      <w:bookmarkStart w:id="85" w:name="_Toc484510772"/>
      <w:r>
        <w:lastRenderedPageBreak/>
        <w:t>Discussie</w:t>
      </w:r>
      <w:bookmarkEnd w:id="85"/>
    </w:p>
    <w:p w:rsidR="004E1FDF" w:rsidRDefault="00607A0A" w:rsidP="0076489A">
      <w:r>
        <w:t xml:space="preserve">In </w:t>
      </w:r>
      <w:r w:rsidR="004E1FDF">
        <w:t xml:space="preserve">dit onderzoek zijn de processen van </w:t>
      </w:r>
      <w:proofErr w:type="spellStart"/>
      <w:r w:rsidR="004E1FDF">
        <w:t>forecasting</w:t>
      </w:r>
      <w:proofErr w:type="spellEnd"/>
      <w:r w:rsidR="004E1FDF">
        <w:t xml:space="preserve"> en bestellen voor promotieartikelen herzien, met als doel om de voorraadbeschikbaa</w:t>
      </w:r>
      <w:r w:rsidR="009121DA">
        <w:t xml:space="preserve">rheid te verhogen en de </w:t>
      </w:r>
      <w:r w:rsidR="004E1FDF">
        <w:t xml:space="preserve">kosten van </w:t>
      </w:r>
      <w:proofErr w:type="spellStart"/>
      <w:r w:rsidR="009121DA">
        <w:t>overvoorraad</w:t>
      </w:r>
      <w:proofErr w:type="spellEnd"/>
      <w:r w:rsidR="009121DA">
        <w:t xml:space="preserve"> </w:t>
      </w:r>
      <w:r>
        <w:t>na promoties te</w:t>
      </w:r>
      <w:r w:rsidR="00E418F2">
        <w:t xml:space="preserve"> </w:t>
      </w:r>
      <w:r>
        <w:t>verlagen</w:t>
      </w:r>
      <w:r w:rsidR="004E1FDF">
        <w:t>. Om dit te r</w:t>
      </w:r>
      <w:r w:rsidR="004418C2">
        <w:t xml:space="preserve">ealiseren </w:t>
      </w:r>
      <w:r w:rsidR="009121DA">
        <w:t xml:space="preserve">was een grondige data analyse </w:t>
      </w:r>
      <w:r w:rsidR="004E1FDF">
        <w:t>vereist om uitspraak te doen over het verwachte effect van een promotieartikel. De 1</w:t>
      </w:r>
      <w:r w:rsidR="00385BD4">
        <w:t>.</w:t>
      </w:r>
      <w:r w:rsidR="004E1FDF">
        <w:t>079 datarecords, waarop deze uitkomsten zijn gebaseerd, zijn representatief voor de huidige omst</w:t>
      </w:r>
      <w:r>
        <w:t>andigheden. Op basis hiervan kan worden</w:t>
      </w:r>
      <w:r w:rsidR="004E1FDF">
        <w:t xml:space="preserve"> gesteld dat bij een herhaling van dit onderzoek, de resultaten gelijkwaardig zouden zijn en dat daarmee de resultaten van dit onderzoek valide zijn.</w:t>
      </w:r>
    </w:p>
    <w:p w:rsidR="004E1FDF" w:rsidRDefault="004E1FDF" w:rsidP="0076489A"/>
    <w:p w:rsidR="004E1FDF" w:rsidRDefault="00F654EA" w:rsidP="0076489A">
      <w:r>
        <w:t xml:space="preserve">De veronderstelling uit het </w:t>
      </w:r>
      <w:r w:rsidR="00B54D35">
        <w:t>onderzoek van Heerde (2015</w:t>
      </w:r>
      <w:r>
        <w:t>) dat een promotieforecastmodel, gebaseerd op de gelden</w:t>
      </w:r>
      <w:r w:rsidR="00607A0A">
        <w:t>de promotieomstandigheden van een</w:t>
      </w:r>
      <w:r w:rsidR="009121DA">
        <w:t xml:space="preserve"> product (korting, product</w:t>
      </w:r>
      <w:r>
        <w:t>wereld, seizoen</w:t>
      </w:r>
      <w:r w:rsidR="00385BD4">
        <w:t>,</w:t>
      </w:r>
      <w:r>
        <w:t xml:space="preserve"> et cetera), resulteert in een hogere forecast nauwkeurigheid, </w:t>
      </w:r>
      <w:r w:rsidR="009121DA">
        <w:t>geldt ook voor Blokker</w:t>
      </w:r>
      <w:r>
        <w:t xml:space="preserve">. Daarnaast </w:t>
      </w:r>
      <w:r w:rsidR="009121DA">
        <w:t>is</w:t>
      </w:r>
      <w:r>
        <w:t xml:space="preserve"> </w:t>
      </w:r>
      <w:r w:rsidR="009121DA">
        <w:t>het mogelijk om op basis van het nieuwe</w:t>
      </w:r>
      <w:r>
        <w:t xml:space="preserve"> promotiebestelmodel in een eerder stadium </w:t>
      </w:r>
      <w:r w:rsidR="009121DA">
        <w:t>promotieaantallen</w:t>
      </w:r>
      <w:r>
        <w:t xml:space="preserve"> te bepalen en </w:t>
      </w:r>
      <w:r w:rsidR="009121DA">
        <w:t xml:space="preserve">deze </w:t>
      </w:r>
      <w:r>
        <w:t xml:space="preserve">te bestellen bij de leverancier. Dit is </w:t>
      </w:r>
      <w:r w:rsidR="009121DA">
        <w:t>gerealiseerd</w:t>
      </w:r>
      <w:r w:rsidR="00607A0A">
        <w:t xml:space="preserve"> door een voorraadverloop</w:t>
      </w:r>
      <w:r>
        <w:t>simulatie in het m</w:t>
      </w:r>
      <w:r w:rsidR="00607A0A">
        <w:t xml:space="preserve">odel te bouwen, om zodoende te </w:t>
      </w:r>
      <w:r>
        <w:t xml:space="preserve">bepalen welk </w:t>
      </w:r>
      <w:r w:rsidR="004867DF">
        <w:t xml:space="preserve">deel van de </w:t>
      </w:r>
      <w:r w:rsidR="009121DA">
        <w:t>baselinevoorraad</w:t>
      </w:r>
      <w:r w:rsidR="004867DF">
        <w:t xml:space="preserve"> vrij </w:t>
      </w:r>
      <w:r w:rsidR="009121DA">
        <w:t xml:space="preserve">beschikbaar </w:t>
      </w:r>
      <w:r w:rsidR="004867DF">
        <w:t>is</w:t>
      </w:r>
      <w:r w:rsidR="00D177D8">
        <w:t xml:space="preserve"> voor promotie</w:t>
      </w:r>
      <w:r>
        <w:t xml:space="preserve">doeleinden, en rekening te </w:t>
      </w:r>
      <w:r w:rsidR="00607A0A">
        <w:t xml:space="preserve">kunnen </w:t>
      </w:r>
      <w:r>
        <w:t>houden m</w:t>
      </w:r>
      <w:r w:rsidR="008C0C8D">
        <w:t xml:space="preserve">et minimale bestelhoeveelheden </w:t>
      </w:r>
      <w:r>
        <w:t>en verpakkingseenheden.</w:t>
      </w:r>
    </w:p>
    <w:p w:rsidR="00B54D35" w:rsidRDefault="00B54D35" w:rsidP="0076489A"/>
    <w:p w:rsidR="00B54D35" w:rsidRDefault="00607A0A" w:rsidP="0076489A">
      <w:r>
        <w:t>Dit onderzoek</w:t>
      </w:r>
      <w:r w:rsidR="00B54D35">
        <w:t xml:space="preserve"> is daarmee een aanvulling op de bestaande literatuur over het voorraadmanagement voor </w:t>
      </w:r>
      <w:r w:rsidR="009121DA">
        <w:t xml:space="preserve">de baselineafzet. Deze bestaande </w:t>
      </w:r>
      <w:r w:rsidR="00B54D35">
        <w:t xml:space="preserve">wiskundige modellen </w:t>
      </w:r>
      <w:r w:rsidR="009121DA">
        <w:t xml:space="preserve">zijn niet gericht </w:t>
      </w:r>
      <w:r w:rsidR="00B54D35">
        <w:t xml:space="preserve">op het managen van promoties. Literatuur over promotieforecasttechnieken bleek beperkt beschikbaar. Het rapport van Heerde (2015) toont aan dat berekenen van een upliftfactor, op basis van de geldende promotieomstandigheden, een hogere forecastnauwkeurigheid </w:t>
      </w:r>
      <w:r w:rsidR="00E6698F">
        <w:t>realiseert</w:t>
      </w:r>
      <w:r w:rsidR="00B54D35">
        <w:t>. Echter heeft dit onderzoek aangetoond dat</w:t>
      </w:r>
      <w:r>
        <w:t xml:space="preserve"> door</w:t>
      </w:r>
      <w:r w:rsidR="00B54D35">
        <w:t xml:space="preserve"> het toekennen van wegingsfactoren aan promotiekarakteristieken en het elimineren van de excepties aa</w:t>
      </w:r>
      <w:r>
        <w:t xml:space="preserve">n de hand van een z-waarde, </w:t>
      </w:r>
      <w:r w:rsidR="00B54D35">
        <w:t xml:space="preserve">een nóg hogere nauwkeurigheid </w:t>
      </w:r>
      <w:r>
        <w:t>gerealiseerd kan worden</w:t>
      </w:r>
      <w:r w:rsidR="00B54D35">
        <w:t>.</w:t>
      </w:r>
      <w:r w:rsidR="00E6698F">
        <w:t xml:space="preserve"> E</w:t>
      </w:r>
      <w:r w:rsidR="004829E6">
        <w:t xml:space="preserve">en aanpak, </w:t>
      </w:r>
      <w:r w:rsidR="00E6698F">
        <w:t>welke</w:t>
      </w:r>
      <w:r w:rsidR="004829E6">
        <w:t xml:space="preserve"> naar aanpassing aan de omstandigheden van een bedrijf, ook toepasbaar </w:t>
      </w:r>
      <w:r w:rsidR="007D0ABB">
        <w:t>is</w:t>
      </w:r>
      <w:r w:rsidR="004829E6">
        <w:t xml:space="preserve"> voor andere promotie gedreven retailers.</w:t>
      </w:r>
    </w:p>
    <w:p w:rsidR="00B54D35" w:rsidRDefault="00B54D35" w:rsidP="0076489A"/>
    <w:p w:rsidR="00B54D35" w:rsidRDefault="00E6698F" w:rsidP="0076489A">
      <w:r>
        <w:t>Beide processen hebben een gestandaardiseerde wer</w:t>
      </w:r>
      <w:r w:rsidR="00385BD4">
        <w:t>kwijze, waardoor een uniforme ou</w:t>
      </w:r>
      <w:r>
        <w:t xml:space="preserve">tput met minder variaties (Six Sigma) voor de hand liggend </w:t>
      </w:r>
      <w:r w:rsidR="0032023F">
        <w:t>is</w:t>
      </w:r>
      <w:r>
        <w:t>. Problemen uit de huidige situa</w:t>
      </w:r>
      <w:r w:rsidR="00607A0A">
        <w:t xml:space="preserve">ties zijn aantoonbaar geëlimineerd </w:t>
      </w:r>
      <w:r>
        <w:t xml:space="preserve">in </w:t>
      </w:r>
      <w:r w:rsidR="009A1657">
        <w:t>de herziende processen. Het verbeterde forecast proces is gesimuleerd op de folders uit 2017</w:t>
      </w:r>
      <w:r w:rsidR="009A1657" w:rsidRPr="00497C25">
        <w:rPr>
          <w:rStyle w:val="Voetnootmarkering"/>
        </w:rPr>
        <w:footnoteReference w:id="3"/>
      </w:r>
      <w:r w:rsidR="009A1657">
        <w:t xml:space="preserve"> </w:t>
      </w:r>
      <w:r>
        <w:t>en resulteerden in een verbetering van 13 procent.</w:t>
      </w:r>
    </w:p>
    <w:p w:rsidR="00E6698F" w:rsidRDefault="00E6698F" w:rsidP="0076489A"/>
    <w:p w:rsidR="00B54D35" w:rsidRDefault="004829E6" w:rsidP="0076489A">
      <w:r>
        <w:t>Echter kent d</w:t>
      </w:r>
      <w:r w:rsidR="00870D7C">
        <w:t xml:space="preserve">it onderzoek ook een beperking. </w:t>
      </w:r>
      <w:r w:rsidR="008F224F">
        <w:t>Er is ge</w:t>
      </w:r>
      <w:r w:rsidR="009A1657">
        <w:t>en rekening gehouden met de nee-v</w:t>
      </w:r>
      <w:r w:rsidR="008F224F">
        <w:t>erkopen en het kostenplaatje hiervan.</w:t>
      </w:r>
      <w:r w:rsidR="009A1657">
        <w:t xml:space="preserve"> Nee-verkopen treden op als de co</w:t>
      </w:r>
      <w:r w:rsidR="00385BD4">
        <w:t>nsument een bepaald product wil</w:t>
      </w:r>
      <w:r w:rsidR="009A1657">
        <w:t xml:space="preserve"> kopen, maar deze niet kan kopen, omdat het artikel niet voorradig is in de filialen.</w:t>
      </w:r>
      <w:r w:rsidR="008F224F">
        <w:t xml:space="preserve"> Op het moment dat er een stock-out optreedt in het distributiecentrum of in de filialen</w:t>
      </w:r>
      <w:r w:rsidR="00385BD4">
        <w:t>,</w:t>
      </w:r>
      <w:r w:rsidR="008F224F">
        <w:t xml:space="preserve"> loopt Blokker verk</w:t>
      </w:r>
      <w:r w:rsidR="00006265">
        <w:t>open mis. Hoeveel</w:t>
      </w:r>
      <w:r w:rsidR="00607A0A">
        <w:t xml:space="preserve"> omzet</w:t>
      </w:r>
      <w:r w:rsidR="00006265">
        <w:t xml:space="preserve"> Blokker hierdoor</w:t>
      </w:r>
      <w:r w:rsidR="00385BD4">
        <w:t xml:space="preserve"> misliep</w:t>
      </w:r>
      <w:r w:rsidR="00006265">
        <w:t xml:space="preserve"> bleek op geen enkele wijze te herleiden op basis van de beschikbare informatie. Om deze reden kan geen concrete uitspraak gedaan worden over de </w:t>
      </w:r>
      <w:r w:rsidR="007D0ABB">
        <w:t>‘</w:t>
      </w:r>
      <w:r w:rsidR="00006265">
        <w:t>lost sales</w:t>
      </w:r>
      <w:r w:rsidR="007D0ABB">
        <w:t>’</w:t>
      </w:r>
      <w:r w:rsidR="00006265">
        <w:t>, als gevolg van de lage voorraadbeschikbaarheid uit het verleden.</w:t>
      </w:r>
    </w:p>
    <w:p w:rsidR="00006265" w:rsidRDefault="00006265" w:rsidP="0076489A"/>
    <w:p w:rsidR="0076489A" w:rsidRDefault="00D34A12" w:rsidP="0076489A">
      <w:r>
        <w:t xml:space="preserve">Dit </w:t>
      </w:r>
      <w:r w:rsidR="00006265">
        <w:t>onderzoek</w:t>
      </w:r>
      <w:r>
        <w:t xml:space="preserve"> is</w:t>
      </w:r>
      <w:r w:rsidR="00006265">
        <w:t xml:space="preserve"> uitsluitend </w:t>
      </w:r>
      <w:proofErr w:type="spellStart"/>
      <w:r w:rsidR="00006265">
        <w:t>gescoped</w:t>
      </w:r>
      <w:proofErr w:type="spellEnd"/>
      <w:r w:rsidR="00607A0A">
        <w:t xml:space="preserve"> op het proces van forecast tot bestellen</w:t>
      </w:r>
      <w:r w:rsidR="00006265">
        <w:t xml:space="preserve"> voor promotieartikelen. </w:t>
      </w:r>
      <w:r w:rsidR="009A1657">
        <w:t xml:space="preserve">Het bestelproces </w:t>
      </w:r>
      <w:r w:rsidR="0032023F">
        <w:t>is</w:t>
      </w:r>
      <w:r w:rsidR="00B014F8">
        <w:t xml:space="preserve"> zeven weken naar voren geschoven. Op het moment dat dit betekent dat andere afdelingen in de organisatie, eerder documenten moeten aanleveren of ontvangen, moeten deze processen ook naar voren of achteren worden geschoven. </w:t>
      </w:r>
      <w:r w:rsidR="00BE1015">
        <w:t>Hier is geen rekening mee gehouden i</w:t>
      </w:r>
      <w:r w:rsidR="00B014F8">
        <w:t xml:space="preserve">n dit onderzoek en zal intern moeten worden meegenomen in de </w:t>
      </w:r>
      <w:r w:rsidR="00BE1015">
        <w:t>implementatie</w:t>
      </w:r>
      <w:r w:rsidR="00B014F8">
        <w:t>.</w:t>
      </w:r>
    </w:p>
    <w:p w:rsidR="009A1657" w:rsidRDefault="009A1657" w:rsidP="0076489A"/>
    <w:p w:rsidR="007639BB" w:rsidRDefault="00BE1015" w:rsidP="007639BB">
      <w:r>
        <w:t>Op het moment dat de onderzoeksresultaten in dit rapport</w:t>
      </w:r>
      <w:r w:rsidR="007D0ABB">
        <w:t xml:space="preserve"> werden verwerkt</w:t>
      </w:r>
      <w:r>
        <w:t xml:space="preserve">, kwam Blokker in het nieuws. </w:t>
      </w:r>
      <w:r w:rsidR="00856419">
        <w:t>Het management van</w:t>
      </w:r>
      <w:r>
        <w:t xml:space="preserve"> Blokker heeft bepaald dat 100 verlieslijde</w:t>
      </w:r>
      <w:r w:rsidR="00856419">
        <w:t xml:space="preserve">nde </w:t>
      </w:r>
      <w:r w:rsidR="00777E1D">
        <w:t>filialen</w:t>
      </w:r>
      <w:r w:rsidR="00856419">
        <w:t xml:space="preserve"> binnen een jaar zullen</w:t>
      </w:r>
      <w:r>
        <w:t xml:space="preserve"> sluiten. </w:t>
      </w:r>
      <w:r w:rsidR="001A5E24">
        <w:t xml:space="preserve">In dit onderzoek is bewust gekozen om de data van 2016 als uitganspunt te nemen, omdat er in 2015 eerder afscheid genomen werd van plusminus </w:t>
      </w:r>
      <w:r w:rsidR="004418C2">
        <w:t>50 filialen. De data van 2016 zullen</w:t>
      </w:r>
      <w:r w:rsidR="00385BD4">
        <w:t xml:space="preserve"> al</w:t>
      </w:r>
      <w:r w:rsidR="004418C2">
        <w:t xml:space="preserve"> </w:t>
      </w:r>
      <w:r w:rsidR="001A5E24">
        <w:t xml:space="preserve">dus geen uitgangspunt meer zijn voor de toekomst. Stel de gemiddelde baselineafzet van een </w:t>
      </w:r>
      <w:r w:rsidR="009A1657">
        <w:t>artikel was 200 stuks per week i</w:t>
      </w:r>
      <w:r w:rsidR="001A5E24">
        <w:t xml:space="preserve">n 2016. Destijds was dit getal representatief voor 550 filialen. Eind 2017 zullen er nog 450 blokker filialen over zijn. De </w:t>
      </w:r>
      <w:r w:rsidR="00607A0A">
        <w:t>afzet</w:t>
      </w:r>
      <w:r w:rsidR="0047320F">
        <w:t>historie</w:t>
      </w:r>
      <w:r w:rsidR="001A5E24">
        <w:t xml:space="preserve"> zal dus met een bepaald percentage</w:t>
      </w:r>
      <w:r w:rsidR="007D0ABB">
        <w:t xml:space="preserve"> verminderd </w:t>
      </w:r>
      <w:r w:rsidR="0047320F">
        <w:t>moeten worden. In het Excel model is deze mogelijkheid in het</w:t>
      </w:r>
      <w:r w:rsidR="009A1657">
        <w:t xml:space="preserve"> p</w:t>
      </w:r>
      <w:r w:rsidR="0047320F">
        <w:t>arameterblad ingebouwd. Voordat er met dit model</w:t>
      </w:r>
      <w:r w:rsidR="007D0ABB">
        <w:t xml:space="preserve"> wordt gestart</w:t>
      </w:r>
      <w:r w:rsidR="0047320F">
        <w:t>, wordt Blokker geadviseerd om het verminderingspercentage als gevolg van het sluiten van filialen, vast te stellen.</w:t>
      </w:r>
    </w:p>
    <w:bookmarkStart w:id="86" w:name="_Toc484510773" w:displacedByCustomXml="next"/>
    <w:sdt>
      <w:sdtPr>
        <w:rPr>
          <w:b w:val="0"/>
          <w:bCs w:val="0"/>
          <w:sz w:val="20"/>
          <w:szCs w:val="20"/>
        </w:rPr>
        <w:id w:val="521825383"/>
        <w:docPartObj>
          <w:docPartGallery w:val="Bibliographies"/>
          <w:docPartUnique/>
        </w:docPartObj>
      </w:sdtPr>
      <w:sdtContent>
        <w:p w:rsidR="00497C75" w:rsidRDefault="00497C75">
          <w:pPr>
            <w:pStyle w:val="Kop1"/>
          </w:pPr>
          <w:r>
            <w:t>Bibliografie</w:t>
          </w:r>
          <w:bookmarkEnd w:id="86"/>
        </w:p>
        <w:sdt>
          <w:sdtPr>
            <w:id w:val="111145805"/>
            <w:bibliography/>
          </w:sdtPr>
          <w:sdtContent>
            <w:p w:rsidR="00871FB9" w:rsidRPr="00871FB9" w:rsidRDefault="00497C75" w:rsidP="00871FB9">
              <w:pPr>
                <w:pStyle w:val="Bibliografie"/>
                <w:ind w:left="720" w:hanging="720"/>
                <w:rPr>
                  <w:noProof/>
                  <w:lang w:val="en-GB"/>
                </w:rPr>
              </w:pPr>
              <w:r>
                <w:fldChar w:fldCharType="begin"/>
              </w:r>
              <w:r w:rsidRPr="007D2E7B">
                <w:instrText>BIBLIOGRAPHY</w:instrText>
              </w:r>
              <w:r>
                <w:fldChar w:fldCharType="separate"/>
              </w:r>
              <w:r w:rsidR="00871FB9">
                <w:rPr>
                  <w:noProof/>
                </w:rPr>
                <w:t xml:space="preserve">Amstel, W. P. (2010). </w:t>
              </w:r>
              <w:r w:rsidR="00871FB9">
                <w:rPr>
                  <w:i/>
                  <w:iCs/>
                  <w:noProof/>
                </w:rPr>
                <w:t>Duurzaam Voorraadbeheer: Meer service met minder werkkapitaal.</w:t>
              </w:r>
              <w:r w:rsidR="00871FB9">
                <w:rPr>
                  <w:noProof/>
                </w:rPr>
                <w:t xml:space="preserve"> </w:t>
              </w:r>
              <w:r w:rsidR="00871FB9" w:rsidRPr="00871FB9">
                <w:rPr>
                  <w:noProof/>
                  <w:lang w:val="en-GB"/>
                </w:rPr>
                <w:t>Amsterdam.</w:t>
              </w:r>
            </w:p>
            <w:p w:rsidR="00871FB9" w:rsidRDefault="00871FB9" w:rsidP="00871FB9">
              <w:pPr>
                <w:pStyle w:val="Bibliografie"/>
                <w:ind w:left="720" w:hanging="720"/>
                <w:rPr>
                  <w:noProof/>
                </w:rPr>
              </w:pPr>
              <w:r w:rsidRPr="00871FB9">
                <w:rPr>
                  <w:noProof/>
                  <w:lang w:val="en-GB"/>
                </w:rPr>
                <w:t xml:space="preserve">Aviv, Y. (2007). In </w:t>
              </w:r>
              <w:r w:rsidRPr="00871FB9">
                <w:rPr>
                  <w:i/>
                  <w:iCs/>
                  <w:noProof/>
                  <w:lang w:val="en-GB"/>
                </w:rPr>
                <w:t>On the benefits of coollaborative forecasting partnerships</w:t>
              </w:r>
              <w:r w:rsidRPr="00871FB9">
                <w:rPr>
                  <w:noProof/>
                  <w:lang w:val="en-GB"/>
                </w:rPr>
                <w:t xml:space="preserve"> (pp. 777 - 784). </w:t>
              </w:r>
              <w:r>
                <w:rPr>
                  <w:noProof/>
                </w:rPr>
                <w:t>Management Science.</w:t>
              </w:r>
            </w:p>
            <w:p w:rsidR="00871FB9" w:rsidRDefault="00871FB9" w:rsidP="00871FB9">
              <w:pPr>
                <w:pStyle w:val="Bibliografie"/>
                <w:ind w:left="720" w:hanging="720"/>
                <w:rPr>
                  <w:noProof/>
                </w:rPr>
              </w:pPr>
              <w:r>
                <w:rPr>
                  <w:noProof/>
                </w:rPr>
                <w:t xml:space="preserve">Baarda, B. (2013). </w:t>
              </w:r>
              <w:r>
                <w:rPr>
                  <w:i/>
                  <w:iCs/>
                  <w:noProof/>
                </w:rPr>
                <w:t>Basisboek kwalitatief onderzoek.</w:t>
              </w:r>
              <w:r>
                <w:rPr>
                  <w:noProof/>
                </w:rPr>
                <w:t xml:space="preserve"> Groningen: Noordhoff Uitgevers.</w:t>
              </w:r>
            </w:p>
            <w:p w:rsidR="00871FB9" w:rsidRPr="00871FB9" w:rsidRDefault="00871FB9" w:rsidP="00871FB9">
              <w:pPr>
                <w:pStyle w:val="Bibliografie"/>
                <w:ind w:left="720" w:hanging="720"/>
                <w:rPr>
                  <w:noProof/>
                  <w:lang w:val="en-GB"/>
                </w:rPr>
              </w:pPr>
              <w:r w:rsidRPr="00871FB9">
                <w:rPr>
                  <w:noProof/>
                  <w:lang w:val="en-GB"/>
                </w:rPr>
                <w:t xml:space="preserve">Ballou, R. (2004). </w:t>
              </w:r>
              <w:r w:rsidRPr="00871FB9">
                <w:rPr>
                  <w:i/>
                  <w:iCs/>
                  <w:noProof/>
                  <w:lang w:val="en-GB"/>
                </w:rPr>
                <w:t>Business Logistics Management.</w:t>
              </w:r>
              <w:r w:rsidRPr="00871FB9">
                <w:rPr>
                  <w:noProof/>
                  <w:lang w:val="en-GB"/>
                </w:rPr>
                <w:t xml:space="preserve"> </w:t>
              </w:r>
            </w:p>
            <w:p w:rsidR="00871FB9" w:rsidRDefault="00871FB9" w:rsidP="00871FB9">
              <w:pPr>
                <w:pStyle w:val="Bibliografie"/>
                <w:ind w:left="720" w:hanging="720"/>
                <w:rPr>
                  <w:noProof/>
                </w:rPr>
              </w:pPr>
              <w:r>
                <w:rPr>
                  <w:i/>
                  <w:iCs/>
                  <w:noProof/>
                </w:rPr>
                <w:t>Blokker Holding</w:t>
              </w:r>
              <w:r>
                <w:rPr>
                  <w:noProof/>
                </w:rPr>
                <w:t>. (2017, 5 22). Opgehaald van Website van de Blokker Holding: http://www.blokkerholding.nl/over-blokker-holding</w:t>
              </w:r>
            </w:p>
            <w:p w:rsidR="00871FB9" w:rsidRPr="00497C25" w:rsidRDefault="00871FB9" w:rsidP="00871FB9">
              <w:pPr>
                <w:widowControl w:val="0"/>
                <w:autoSpaceDE w:val="0"/>
                <w:autoSpaceDN w:val="0"/>
                <w:adjustRightInd w:val="0"/>
                <w:ind w:left="480" w:hanging="480"/>
                <w:rPr>
                  <w:rFonts w:ascii="Calibri" w:hAnsi="Calibri"/>
                  <w:noProof/>
                  <w:szCs w:val="24"/>
                  <w:lang w:val="en-GB"/>
                </w:rPr>
              </w:pPr>
              <w:r w:rsidRPr="00871FB9">
                <w:rPr>
                  <w:rFonts w:ascii="Calibri" w:hAnsi="Calibri"/>
                  <w:noProof/>
                  <w:szCs w:val="24"/>
                  <w:lang w:val="en-GB"/>
                </w:rPr>
                <w:t xml:space="preserve">Danese, P., &amp; Kalchschmidt, M. (2011). The role of the forecasting process in improving forecast accuracy and operational performance. </w:t>
              </w:r>
              <w:r w:rsidRPr="00497C25">
                <w:rPr>
                  <w:rFonts w:ascii="Calibri" w:hAnsi="Calibri"/>
                  <w:i/>
                  <w:iCs/>
                  <w:noProof/>
                  <w:szCs w:val="24"/>
                  <w:lang w:val="en-GB"/>
                </w:rPr>
                <w:t>International Journal of Production Economics</w:t>
              </w:r>
              <w:r w:rsidRPr="00497C25">
                <w:rPr>
                  <w:rFonts w:ascii="Calibri" w:hAnsi="Calibri"/>
                  <w:noProof/>
                  <w:szCs w:val="24"/>
                  <w:lang w:val="en-GB"/>
                </w:rPr>
                <w:t xml:space="preserve">, </w:t>
              </w:r>
              <w:r w:rsidRPr="00497C25">
                <w:rPr>
                  <w:rFonts w:ascii="Calibri" w:hAnsi="Calibri"/>
                  <w:i/>
                  <w:iCs/>
                  <w:noProof/>
                  <w:szCs w:val="24"/>
                  <w:lang w:val="en-GB"/>
                </w:rPr>
                <w:t>131</w:t>
              </w:r>
              <w:r w:rsidRPr="00497C25">
                <w:rPr>
                  <w:rFonts w:ascii="Calibri" w:hAnsi="Calibri"/>
                  <w:noProof/>
                  <w:szCs w:val="24"/>
                  <w:lang w:val="en-GB"/>
                </w:rPr>
                <w:t xml:space="preserve">(1), 204–214. </w:t>
              </w:r>
            </w:p>
            <w:p w:rsidR="00871FB9" w:rsidRPr="00871FB9" w:rsidRDefault="00871FB9" w:rsidP="00871FB9">
              <w:pPr>
                <w:widowControl w:val="0"/>
                <w:autoSpaceDE w:val="0"/>
                <w:autoSpaceDN w:val="0"/>
                <w:adjustRightInd w:val="0"/>
                <w:ind w:left="480" w:hanging="480"/>
                <w:rPr>
                  <w:rFonts w:ascii="Calibri" w:hAnsi="Calibri"/>
                  <w:noProof/>
                  <w:szCs w:val="24"/>
                </w:rPr>
              </w:pPr>
              <w:r w:rsidRPr="00497C25">
                <w:rPr>
                  <w:rFonts w:ascii="Calibri" w:hAnsi="Calibri"/>
                  <w:noProof/>
                  <w:szCs w:val="24"/>
                  <w:lang w:val="en-GB"/>
                </w:rPr>
                <w:t xml:space="preserve">De Mast, J., &amp; Lokkerbol, J. (2012). </w:t>
              </w:r>
              <w:r w:rsidRPr="00871FB9">
                <w:rPr>
                  <w:rFonts w:ascii="Calibri" w:hAnsi="Calibri"/>
                  <w:noProof/>
                  <w:szCs w:val="24"/>
                  <w:lang w:val="en-GB"/>
                </w:rPr>
                <w:t xml:space="preserve">An analysis of the Six Sigma DMAIC method from the perspective of problem solving. </w:t>
              </w:r>
              <w:r w:rsidRPr="00871FB9">
                <w:rPr>
                  <w:rFonts w:ascii="Calibri" w:hAnsi="Calibri"/>
                  <w:i/>
                  <w:iCs/>
                  <w:noProof/>
                  <w:szCs w:val="24"/>
                </w:rPr>
                <w:t>International Journal of Production Economics</w:t>
              </w:r>
              <w:r w:rsidRPr="00871FB9">
                <w:rPr>
                  <w:rFonts w:ascii="Calibri" w:hAnsi="Calibri"/>
                  <w:noProof/>
                  <w:szCs w:val="24"/>
                </w:rPr>
                <w:t xml:space="preserve">, </w:t>
              </w:r>
              <w:r w:rsidRPr="00871FB9">
                <w:rPr>
                  <w:rFonts w:ascii="Calibri" w:hAnsi="Calibri"/>
                  <w:i/>
                  <w:iCs/>
                  <w:noProof/>
                  <w:szCs w:val="24"/>
                </w:rPr>
                <w:t>139</w:t>
              </w:r>
              <w:r w:rsidRPr="00871FB9">
                <w:rPr>
                  <w:rFonts w:ascii="Calibri" w:hAnsi="Calibri"/>
                  <w:noProof/>
                  <w:szCs w:val="24"/>
                </w:rPr>
                <w:t xml:space="preserve">(2), 604–614. </w:t>
              </w:r>
            </w:p>
            <w:p w:rsidR="00871FB9" w:rsidRDefault="00871FB9" w:rsidP="00871FB9">
              <w:pPr>
                <w:pStyle w:val="Bibliografie"/>
                <w:ind w:left="720" w:hanging="720"/>
                <w:rPr>
                  <w:noProof/>
                </w:rPr>
              </w:pPr>
              <w:r>
                <w:rPr>
                  <w:noProof/>
                </w:rPr>
                <w:t xml:space="preserve">Dielissen, E. (2013). </w:t>
              </w:r>
              <w:r>
                <w:rPr>
                  <w:i/>
                  <w:iCs/>
                  <w:noProof/>
                </w:rPr>
                <w:t>Accountview op voorraadmanagement.</w:t>
              </w:r>
              <w:r>
                <w:rPr>
                  <w:noProof/>
                </w:rPr>
                <w:t xml:space="preserve"> Veenendaal.</w:t>
              </w:r>
            </w:p>
            <w:p w:rsidR="0015513C" w:rsidRPr="0015513C" w:rsidRDefault="0015513C" w:rsidP="0015513C">
              <w:r w:rsidRPr="0015513C">
                <w:rPr>
                  <w:rFonts w:ascii="Calibri" w:hAnsi="Calibri"/>
                  <w:noProof/>
                </w:rPr>
                <w:t xml:space="preserve">Donselaar, K. H., Peters, J., De Jong, A., &amp; Broekmeulen, R. A. C. M. (2016). </w:t>
              </w:r>
              <w:r w:rsidRPr="0015513C">
                <w:rPr>
                  <w:rFonts w:ascii="Calibri" w:hAnsi="Calibri"/>
                  <w:noProof/>
                  <w:lang w:val="en-GB"/>
                </w:rPr>
                <w:t xml:space="preserve">Analysis and forecasting of </w:t>
              </w:r>
              <w:r w:rsidR="00004152">
                <w:rPr>
                  <w:rFonts w:ascii="Calibri" w:hAnsi="Calibri"/>
                  <w:noProof/>
                  <w:lang w:val="en-GB"/>
                </w:rPr>
                <w:t>the de</w:t>
              </w:r>
              <w:r w:rsidRPr="0015513C">
                <w:rPr>
                  <w:rFonts w:ascii="Calibri" w:hAnsi="Calibri"/>
                  <w:noProof/>
                  <w:lang w:val="en-GB"/>
                </w:rPr>
                <w:t xml:space="preserve">mand during promotions for perishable items. </w:t>
              </w:r>
              <w:r w:rsidRPr="00497C25">
                <w:rPr>
                  <w:rFonts w:ascii="Calibri" w:hAnsi="Calibri"/>
                  <w:i/>
                  <w:iCs/>
                  <w:noProof/>
                </w:rPr>
                <w:t>International Journal of Production Economics</w:t>
              </w:r>
              <w:r w:rsidRPr="00497C25">
                <w:rPr>
                  <w:rFonts w:ascii="Calibri" w:hAnsi="Calibri"/>
                  <w:noProof/>
                </w:rPr>
                <w:t xml:space="preserve">, </w:t>
              </w:r>
              <w:r w:rsidRPr="00497C25">
                <w:rPr>
                  <w:rFonts w:ascii="Calibri" w:hAnsi="Calibri"/>
                  <w:i/>
                  <w:iCs/>
                  <w:noProof/>
                </w:rPr>
                <w:t>172</w:t>
              </w:r>
              <w:r w:rsidRPr="00497C25">
                <w:rPr>
                  <w:rFonts w:ascii="Calibri" w:hAnsi="Calibri"/>
                  <w:noProof/>
                </w:rPr>
                <w:t>, 65–75.</w:t>
              </w:r>
            </w:p>
            <w:p w:rsidR="00871FB9" w:rsidRDefault="00871FB9" w:rsidP="00871FB9">
              <w:pPr>
                <w:pStyle w:val="Bibliografie"/>
                <w:ind w:left="720" w:hanging="720"/>
                <w:rPr>
                  <w:noProof/>
                </w:rPr>
              </w:pPr>
              <w:r>
                <w:rPr>
                  <w:noProof/>
                </w:rPr>
                <w:t xml:space="preserve">Durlinger, P. (2013). </w:t>
              </w:r>
              <w:r>
                <w:rPr>
                  <w:i/>
                  <w:iCs/>
                  <w:noProof/>
                </w:rPr>
                <w:t>Effectief Voorraadbeheer.</w:t>
              </w:r>
              <w:r>
                <w:rPr>
                  <w:noProof/>
                </w:rPr>
                <w:t xml:space="preserve"> Venlo.</w:t>
              </w:r>
            </w:p>
            <w:p w:rsidR="00871FB9" w:rsidRDefault="00871FB9" w:rsidP="00871FB9">
              <w:pPr>
                <w:pStyle w:val="Bibliografie"/>
                <w:ind w:left="720" w:hanging="720"/>
                <w:rPr>
                  <w:noProof/>
                </w:rPr>
              </w:pPr>
              <w:r>
                <w:rPr>
                  <w:noProof/>
                </w:rPr>
                <w:t xml:space="preserve">Durlinger, P. (2014). </w:t>
              </w:r>
              <w:r>
                <w:rPr>
                  <w:i/>
                  <w:iCs/>
                  <w:noProof/>
                </w:rPr>
                <w:t>Productie en Voorraadbeheer - Forecasting.</w:t>
              </w:r>
              <w:r>
                <w:rPr>
                  <w:noProof/>
                </w:rPr>
                <w:t xml:space="preserve"> </w:t>
              </w:r>
            </w:p>
            <w:p w:rsidR="00871FB9" w:rsidRDefault="00871FB9" w:rsidP="00871FB9">
              <w:pPr>
                <w:pStyle w:val="Bibliografie"/>
                <w:ind w:left="720" w:hanging="720"/>
                <w:rPr>
                  <w:noProof/>
                </w:rPr>
              </w:pPr>
              <w:r>
                <w:rPr>
                  <w:noProof/>
                </w:rPr>
                <w:t xml:space="preserve">Engelmans, J. (2011). </w:t>
              </w:r>
              <w:r>
                <w:rPr>
                  <w:i/>
                  <w:iCs/>
                  <w:noProof/>
                </w:rPr>
                <w:t>Stakeholdersanalyse als instrument in een onderzoek.</w:t>
              </w:r>
              <w:r>
                <w:rPr>
                  <w:noProof/>
                </w:rPr>
                <w:t xml:space="preserve"> </w:t>
              </w:r>
            </w:p>
            <w:p w:rsidR="00871FB9" w:rsidRPr="00871FB9" w:rsidRDefault="00871FB9" w:rsidP="00871FB9">
              <w:pPr>
                <w:pStyle w:val="Bibliografie"/>
                <w:ind w:left="720" w:hanging="720"/>
                <w:rPr>
                  <w:noProof/>
                  <w:lang w:val="en-GB"/>
                </w:rPr>
              </w:pPr>
              <w:r w:rsidRPr="00871FB9">
                <w:rPr>
                  <w:noProof/>
                  <w:lang w:val="en-GB"/>
                </w:rPr>
                <w:t xml:space="preserve">Fisher, M. (1997). </w:t>
              </w:r>
              <w:r w:rsidRPr="00871FB9">
                <w:rPr>
                  <w:i/>
                  <w:iCs/>
                  <w:noProof/>
                  <w:lang w:val="en-GB"/>
                </w:rPr>
                <w:t>What is the right supply chain for your product?</w:t>
              </w:r>
              <w:r w:rsidRPr="00871FB9">
                <w:rPr>
                  <w:noProof/>
                  <w:lang w:val="en-GB"/>
                </w:rPr>
                <w:t xml:space="preserve"> Harvard Business Review.</w:t>
              </w:r>
            </w:p>
            <w:p w:rsidR="00871FB9" w:rsidRPr="00871FB9" w:rsidRDefault="00871FB9" w:rsidP="00871FB9">
              <w:pPr>
                <w:pStyle w:val="Bibliografie"/>
                <w:ind w:left="720" w:hanging="720"/>
                <w:rPr>
                  <w:noProof/>
                  <w:lang w:val="en-GB"/>
                </w:rPr>
              </w:pPr>
              <w:r w:rsidRPr="00871FB9">
                <w:rPr>
                  <w:noProof/>
                  <w:lang w:val="en-GB"/>
                </w:rPr>
                <w:t xml:space="preserve">Forrest, W. (2002). </w:t>
              </w:r>
              <w:r w:rsidRPr="00871FB9">
                <w:rPr>
                  <w:i/>
                  <w:iCs/>
                  <w:noProof/>
                  <w:lang w:val="en-GB"/>
                </w:rPr>
                <w:t>Implementing Six Sigma.</w:t>
              </w:r>
              <w:r w:rsidRPr="00871FB9">
                <w:rPr>
                  <w:noProof/>
                  <w:lang w:val="en-GB"/>
                </w:rPr>
                <w:t xml:space="preserve"> United States Of America.</w:t>
              </w:r>
            </w:p>
            <w:p w:rsidR="00871FB9" w:rsidRDefault="00871FB9" w:rsidP="00871FB9">
              <w:pPr>
                <w:pStyle w:val="Bibliografie"/>
                <w:ind w:left="720" w:hanging="720"/>
                <w:rPr>
                  <w:noProof/>
                </w:rPr>
              </w:pPr>
              <w:r>
                <w:rPr>
                  <w:noProof/>
                </w:rPr>
                <w:t>Goor, H. V. (201</w:t>
              </w:r>
              <w:r w:rsidR="00E230DF">
                <w:rPr>
                  <w:noProof/>
                </w:rPr>
                <w:t>0</w:t>
              </w:r>
              <w:r>
                <w:rPr>
                  <w:noProof/>
                </w:rPr>
                <w:t xml:space="preserve">). </w:t>
              </w:r>
              <w:r>
                <w:rPr>
                  <w:i/>
                  <w:iCs/>
                  <w:noProof/>
                </w:rPr>
                <w:t>Werken met logistiek.</w:t>
              </w:r>
              <w:r>
                <w:rPr>
                  <w:noProof/>
                </w:rPr>
                <w:t xml:space="preserve"> Groningen: Noordhoff Uitgevers.</w:t>
              </w:r>
            </w:p>
            <w:p w:rsidR="00871FB9" w:rsidRDefault="00871FB9" w:rsidP="00871FB9">
              <w:pPr>
                <w:pStyle w:val="Bibliografie"/>
                <w:ind w:left="720" w:hanging="720"/>
                <w:rPr>
                  <w:noProof/>
                </w:rPr>
              </w:pPr>
              <w:r>
                <w:rPr>
                  <w:noProof/>
                </w:rPr>
                <w:t xml:space="preserve">Groenendijk, B. (2013). </w:t>
              </w:r>
              <w:r>
                <w:rPr>
                  <w:i/>
                  <w:iCs/>
                  <w:noProof/>
                </w:rPr>
                <w:t>Aan de slag met Excel.</w:t>
              </w:r>
              <w:r>
                <w:rPr>
                  <w:noProof/>
                </w:rPr>
                <w:t xml:space="preserve"> Rotterdam: Uitgevers Den Haag.</w:t>
              </w:r>
            </w:p>
            <w:p w:rsidR="00A47CFD" w:rsidRPr="00A47CFD" w:rsidRDefault="00A72AAB" w:rsidP="00A47CFD">
              <w:pPr>
                <w:widowControl w:val="0"/>
                <w:autoSpaceDE w:val="0"/>
                <w:autoSpaceDN w:val="0"/>
                <w:adjustRightInd w:val="0"/>
                <w:ind w:left="480" w:hanging="480"/>
                <w:rPr>
                  <w:rFonts w:ascii="Calibri" w:hAnsi="Calibri"/>
                  <w:noProof/>
                  <w:szCs w:val="24"/>
                </w:rPr>
              </w:pPr>
              <w:r>
                <w:rPr>
                  <w:lang w:val="es-ES"/>
                </w:rPr>
                <w:fldChar w:fldCharType="begin" w:fldLock="1"/>
              </w:r>
              <w:r>
                <w:rPr>
                  <w:lang w:val="es-ES"/>
                </w:rPr>
                <w:instrText xml:space="preserve">ADDIN Mendeley Bibliography CSL_BIBLIOGRAPHY </w:instrText>
              </w:r>
              <w:r>
                <w:rPr>
                  <w:lang w:val="es-ES"/>
                </w:rPr>
                <w:fldChar w:fldCharType="separate"/>
              </w:r>
              <w:r w:rsidR="00A47CFD" w:rsidRPr="00A47CFD">
                <w:rPr>
                  <w:rFonts w:ascii="Calibri" w:hAnsi="Calibri"/>
                  <w:noProof/>
                  <w:szCs w:val="24"/>
                </w:rPr>
                <w:t xml:space="preserve">Danese, P., &amp; Kalchschmidt, M. (2011). The role of the forecasting process in improving forecast accuracy and operational performance. </w:t>
              </w:r>
              <w:r w:rsidR="00A47CFD" w:rsidRPr="00A47CFD">
                <w:rPr>
                  <w:rFonts w:ascii="Calibri" w:hAnsi="Calibri"/>
                  <w:i/>
                  <w:iCs/>
                  <w:noProof/>
                  <w:szCs w:val="24"/>
                </w:rPr>
                <w:t>International Journal of Production Economics</w:t>
              </w:r>
              <w:r w:rsidR="00A47CFD" w:rsidRPr="00A47CFD">
                <w:rPr>
                  <w:rFonts w:ascii="Calibri" w:hAnsi="Calibri"/>
                  <w:noProof/>
                  <w:szCs w:val="24"/>
                </w:rPr>
                <w:t xml:space="preserve">, </w:t>
              </w:r>
              <w:r w:rsidR="00A47CFD" w:rsidRPr="00A47CFD">
                <w:rPr>
                  <w:rFonts w:ascii="Calibri" w:hAnsi="Calibri"/>
                  <w:i/>
                  <w:iCs/>
                  <w:noProof/>
                  <w:szCs w:val="24"/>
                </w:rPr>
                <w:t>131</w:t>
              </w:r>
              <w:r w:rsidR="00A47CFD" w:rsidRPr="00A47CFD">
                <w:rPr>
                  <w:rFonts w:ascii="Calibri" w:hAnsi="Calibri"/>
                  <w:noProof/>
                  <w:szCs w:val="24"/>
                </w:rPr>
                <w:t xml:space="preserve">(1), 204–214. </w:t>
              </w:r>
            </w:p>
            <w:p w:rsidR="00A47CFD" w:rsidRPr="00A47CFD" w:rsidRDefault="00A47CFD" w:rsidP="00A47CFD">
              <w:pPr>
                <w:widowControl w:val="0"/>
                <w:autoSpaceDE w:val="0"/>
                <w:autoSpaceDN w:val="0"/>
                <w:adjustRightInd w:val="0"/>
                <w:ind w:left="480" w:hanging="480"/>
                <w:rPr>
                  <w:rFonts w:ascii="Calibri" w:hAnsi="Calibri"/>
                  <w:noProof/>
                  <w:szCs w:val="24"/>
                </w:rPr>
              </w:pPr>
              <w:r w:rsidRPr="00A47CFD">
                <w:rPr>
                  <w:rFonts w:ascii="Calibri" w:hAnsi="Calibri"/>
                  <w:noProof/>
                  <w:szCs w:val="24"/>
                </w:rPr>
                <w:t xml:space="preserve">De Mast, J., &amp; Lokkerbol, J. (2012). An analysis of the Six Sigma DMAIC method from the perspective of problem solving. </w:t>
              </w:r>
              <w:r w:rsidRPr="00A47CFD">
                <w:rPr>
                  <w:rFonts w:ascii="Calibri" w:hAnsi="Calibri"/>
                  <w:i/>
                  <w:iCs/>
                  <w:noProof/>
                  <w:szCs w:val="24"/>
                </w:rPr>
                <w:t>International Journal of Production Economics</w:t>
              </w:r>
              <w:r w:rsidRPr="00A47CFD">
                <w:rPr>
                  <w:rFonts w:ascii="Calibri" w:hAnsi="Calibri"/>
                  <w:noProof/>
                  <w:szCs w:val="24"/>
                </w:rPr>
                <w:t xml:space="preserve">, </w:t>
              </w:r>
              <w:r w:rsidRPr="00A47CFD">
                <w:rPr>
                  <w:rFonts w:ascii="Calibri" w:hAnsi="Calibri"/>
                  <w:i/>
                  <w:iCs/>
                  <w:noProof/>
                  <w:szCs w:val="24"/>
                </w:rPr>
                <w:t>139</w:t>
              </w:r>
              <w:r w:rsidRPr="00A47CFD">
                <w:rPr>
                  <w:rFonts w:ascii="Calibri" w:hAnsi="Calibri"/>
                  <w:noProof/>
                  <w:szCs w:val="24"/>
                </w:rPr>
                <w:t xml:space="preserve">(2), 604–614. </w:t>
              </w:r>
            </w:p>
            <w:p w:rsidR="00A47CFD" w:rsidRPr="00A47CFD" w:rsidRDefault="00A47CFD" w:rsidP="00A47CFD">
              <w:pPr>
                <w:widowControl w:val="0"/>
                <w:autoSpaceDE w:val="0"/>
                <w:autoSpaceDN w:val="0"/>
                <w:adjustRightInd w:val="0"/>
                <w:ind w:left="480" w:hanging="480"/>
                <w:rPr>
                  <w:rFonts w:ascii="Calibri" w:hAnsi="Calibri"/>
                  <w:noProof/>
                  <w:szCs w:val="24"/>
                </w:rPr>
              </w:pPr>
              <w:r w:rsidRPr="00A47CFD">
                <w:rPr>
                  <w:rFonts w:ascii="Calibri" w:hAnsi="Calibri"/>
                  <w:noProof/>
                  <w:szCs w:val="24"/>
                </w:rPr>
                <w:t>Durlinger, P. (2013). Productie en Voorraadbeheer 1 - Voorraadbeheer, 22.</w:t>
              </w:r>
            </w:p>
            <w:p w:rsidR="00A47CFD" w:rsidRPr="00A47CFD" w:rsidRDefault="00A47CFD" w:rsidP="00A47CFD">
              <w:pPr>
                <w:widowControl w:val="0"/>
                <w:autoSpaceDE w:val="0"/>
                <w:autoSpaceDN w:val="0"/>
                <w:adjustRightInd w:val="0"/>
                <w:ind w:left="480" w:hanging="480"/>
                <w:rPr>
                  <w:rFonts w:ascii="Calibri" w:hAnsi="Calibri"/>
                  <w:noProof/>
                  <w:szCs w:val="24"/>
                </w:rPr>
              </w:pPr>
              <w:r w:rsidRPr="00A47CFD">
                <w:rPr>
                  <w:rFonts w:ascii="Calibri" w:hAnsi="Calibri"/>
                  <w:noProof/>
                  <w:szCs w:val="24"/>
                </w:rPr>
                <w:t xml:space="preserve">Lunau, Stephan, Meran, R. (2014). </w:t>
              </w:r>
              <w:r w:rsidRPr="00A47CFD">
                <w:rPr>
                  <w:rFonts w:ascii="Calibri" w:hAnsi="Calibri"/>
                  <w:i/>
                  <w:iCs/>
                  <w:noProof/>
                  <w:szCs w:val="24"/>
                </w:rPr>
                <w:t>Lean Six Sigma Toolset</w:t>
              </w:r>
              <w:r w:rsidRPr="00A47CFD">
                <w:rPr>
                  <w:rFonts w:ascii="Calibri" w:hAnsi="Calibri"/>
                  <w:noProof/>
                  <w:szCs w:val="24"/>
                </w:rPr>
                <w:t xml:space="preserve"> (2nd Editio). Springler.</w:t>
              </w:r>
            </w:p>
            <w:p w:rsidR="00A47CFD" w:rsidRPr="00A47CFD" w:rsidRDefault="00A47CFD" w:rsidP="00A47CFD">
              <w:pPr>
                <w:widowControl w:val="0"/>
                <w:autoSpaceDE w:val="0"/>
                <w:autoSpaceDN w:val="0"/>
                <w:adjustRightInd w:val="0"/>
                <w:ind w:left="480" w:hanging="480"/>
                <w:rPr>
                  <w:rFonts w:ascii="Calibri" w:hAnsi="Calibri"/>
                  <w:noProof/>
                  <w:szCs w:val="24"/>
                </w:rPr>
              </w:pPr>
              <w:r w:rsidRPr="00A47CFD">
                <w:rPr>
                  <w:rFonts w:ascii="Calibri" w:hAnsi="Calibri"/>
                  <w:noProof/>
                  <w:szCs w:val="24"/>
                </w:rPr>
                <w:t xml:space="preserve">Nave, D. (2005). How To Compare Six Sigma, Lean and the Theory of Constraints. </w:t>
              </w:r>
              <w:r w:rsidRPr="00A47CFD">
                <w:rPr>
                  <w:rFonts w:ascii="Calibri" w:hAnsi="Calibri"/>
                  <w:i/>
                  <w:iCs/>
                  <w:noProof/>
                  <w:szCs w:val="24"/>
                </w:rPr>
                <w:t>Quality Progress</w:t>
              </w:r>
              <w:r w:rsidRPr="00A47CFD">
                <w:rPr>
                  <w:rFonts w:ascii="Calibri" w:hAnsi="Calibri"/>
                  <w:noProof/>
                  <w:szCs w:val="24"/>
                </w:rPr>
                <w:t xml:space="preserve">, </w:t>
              </w:r>
              <w:r w:rsidRPr="00A47CFD">
                <w:rPr>
                  <w:rFonts w:ascii="Calibri" w:hAnsi="Calibri"/>
                  <w:i/>
                  <w:iCs/>
                  <w:noProof/>
                  <w:szCs w:val="24"/>
                </w:rPr>
                <w:t>35</w:t>
              </w:r>
              <w:r w:rsidRPr="00A47CFD">
                <w:rPr>
                  <w:rFonts w:ascii="Calibri" w:hAnsi="Calibri"/>
                  <w:noProof/>
                  <w:szCs w:val="24"/>
                </w:rPr>
                <w:t xml:space="preserve">(3), 73–78. Retrieved from </w:t>
              </w:r>
            </w:p>
            <w:p w:rsidR="00A47CFD" w:rsidRPr="00A47CFD" w:rsidRDefault="00A47CFD" w:rsidP="00A47CFD">
              <w:pPr>
                <w:widowControl w:val="0"/>
                <w:autoSpaceDE w:val="0"/>
                <w:autoSpaceDN w:val="0"/>
                <w:adjustRightInd w:val="0"/>
                <w:ind w:left="480" w:hanging="480"/>
                <w:rPr>
                  <w:rFonts w:ascii="Calibri" w:hAnsi="Calibri"/>
                  <w:noProof/>
                  <w:szCs w:val="24"/>
                </w:rPr>
              </w:pPr>
              <w:r w:rsidRPr="00A47CFD">
                <w:rPr>
                  <w:rFonts w:ascii="Calibri" w:hAnsi="Calibri"/>
                  <w:noProof/>
                  <w:szCs w:val="24"/>
                </w:rPr>
                <w:t xml:space="preserve">Ramanathan, U., &amp; Muyldermans, L. (2010). Identifying demand factors for promotional planning and forecasting: A case of a soft drink company in the UK. </w:t>
              </w:r>
              <w:r w:rsidRPr="00A47CFD">
                <w:rPr>
                  <w:rFonts w:ascii="Calibri" w:hAnsi="Calibri"/>
                  <w:i/>
                  <w:iCs/>
                  <w:noProof/>
                  <w:szCs w:val="24"/>
                </w:rPr>
                <w:t>International Journal of Production Economics</w:t>
              </w:r>
              <w:r w:rsidRPr="00A47CFD">
                <w:rPr>
                  <w:rFonts w:ascii="Calibri" w:hAnsi="Calibri"/>
                  <w:noProof/>
                  <w:szCs w:val="24"/>
                </w:rPr>
                <w:t xml:space="preserve">, </w:t>
              </w:r>
              <w:r w:rsidRPr="00A47CFD">
                <w:rPr>
                  <w:rFonts w:ascii="Calibri" w:hAnsi="Calibri"/>
                  <w:i/>
                  <w:iCs/>
                  <w:noProof/>
                  <w:szCs w:val="24"/>
                </w:rPr>
                <w:t>128</w:t>
              </w:r>
              <w:r w:rsidRPr="00A47CFD">
                <w:rPr>
                  <w:rFonts w:ascii="Calibri" w:hAnsi="Calibri"/>
                  <w:noProof/>
                  <w:szCs w:val="24"/>
                </w:rPr>
                <w:t xml:space="preserve">(2), 538–545. </w:t>
              </w:r>
            </w:p>
            <w:p w:rsidR="00A72AAB" w:rsidRPr="00A72AAB" w:rsidRDefault="00A47CFD" w:rsidP="00A72AAB">
              <w:pPr>
                <w:widowControl w:val="0"/>
                <w:autoSpaceDE w:val="0"/>
                <w:autoSpaceDN w:val="0"/>
                <w:adjustRightInd w:val="0"/>
                <w:ind w:left="480" w:hanging="480"/>
              </w:pPr>
              <w:r w:rsidRPr="00A47CFD">
                <w:rPr>
                  <w:rFonts w:ascii="Calibri" w:hAnsi="Calibri"/>
                  <w:noProof/>
                  <w:szCs w:val="24"/>
                </w:rPr>
                <w:t xml:space="preserve">van Heerde, H. (2015). Zicht op forecasting van promoties. </w:t>
              </w:r>
              <w:r w:rsidRPr="00A47CFD">
                <w:rPr>
                  <w:rFonts w:ascii="Calibri" w:hAnsi="Calibri"/>
                  <w:i/>
                  <w:iCs/>
                  <w:noProof/>
                  <w:szCs w:val="24"/>
                </w:rPr>
                <w:t>Zicht Op Forecasting van Promoties</w:t>
              </w:r>
              <w:r w:rsidRPr="00A47CFD">
                <w:rPr>
                  <w:rFonts w:ascii="Calibri" w:hAnsi="Calibri"/>
                  <w:noProof/>
                  <w:szCs w:val="24"/>
                </w:rPr>
                <w:t>.</w:t>
              </w:r>
              <w:r w:rsidR="00A72AAB">
                <w:rPr>
                  <w:lang w:val="es-ES"/>
                </w:rPr>
                <w:fldChar w:fldCharType="end"/>
              </w:r>
            </w:p>
            <w:p w:rsidR="00871FB9" w:rsidRDefault="00871FB9" w:rsidP="00871FB9">
              <w:pPr>
                <w:pStyle w:val="Bibliografie"/>
                <w:ind w:left="720" w:hanging="720"/>
                <w:rPr>
                  <w:noProof/>
                </w:rPr>
              </w:pPr>
              <w:r>
                <w:rPr>
                  <w:noProof/>
                </w:rPr>
                <w:t>Heesen, R. (2017, 4 3). Bedrijfspresentatie. Amsterdam, Zuid-Holland, Nederland.</w:t>
              </w:r>
            </w:p>
            <w:p w:rsidR="00871FB9" w:rsidRDefault="00871FB9" w:rsidP="00871FB9">
              <w:pPr>
                <w:pStyle w:val="Bibliografie"/>
                <w:ind w:left="720" w:hanging="720"/>
                <w:rPr>
                  <w:noProof/>
                </w:rPr>
              </w:pPr>
              <w:r>
                <w:rPr>
                  <w:i/>
                  <w:iCs/>
                  <w:noProof/>
                </w:rPr>
                <w:t>Info over Blokker</w:t>
              </w:r>
              <w:r>
                <w:rPr>
                  <w:noProof/>
                </w:rPr>
                <w:t>. (2016, maart 14). Opgehaald van Logistiek.nl: http://www.logistiek.nl/supply-chain/nieuws/2017/2/gammele-logistiek-nekt-blokker-101152401</w:t>
              </w:r>
            </w:p>
            <w:p w:rsidR="00871FB9" w:rsidRDefault="00871FB9" w:rsidP="00871FB9">
              <w:pPr>
                <w:pStyle w:val="Bibliografie"/>
                <w:ind w:left="720" w:hanging="720"/>
                <w:rPr>
                  <w:noProof/>
                </w:rPr>
              </w:pPr>
              <w:r>
                <w:rPr>
                  <w:i/>
                  <w:iCs/>
                  <w:noProof/>
                </w:rPr>
                <w:t>Info over sales uplift</w:t>
              </w:r>
              <w:r>
                <w:rPr>
                  <w:noProof/>
                </w:rPr>
                <w:t>. (2012, 11 13). Opgehaald van Website van crosscap.com: https://www.crosscap.com/retail-marketing-blog/3-strategies-for-measuring-</w:t>
              </w:r>
              <w:r w:rsidR="009121DA">
                <w:rPr>
                  <w:noProof/>
                </w:rPr>
                <w:t>sales-lift-in-retail</w:t>
              </w:r>
            </w:p>
            <w:p w:rsidR="00871FB9" w:rsidRDefault="00871FB9" w:rsidP="00871FB9">
              <w:pPr>
                <w:pStyle w:val="Bibliografie"/>
                <w:ind w:left="720" w:hanging="720"/>
                <w:rPr>
                  <w:noProof/>
                </w:rPr>
              </w:pPr>
              <w:r>
                <w:rPr>
                  <w:i/>
                  <w:iCs/>
                  <w:noProof/>
                </w:rPr>
                <w:t>Info over SIPOC</w:t>
              </w:r>
              <w:r>
                <w:rPr>
                  <w:noProof/>
                </w:rPr>
                <w:t>. (2017, 5 13). Opgehaald van leansixsigmatools.nl: http://leansixsigmatools.nl/sixgma-toolset/template-sipoc</w:t>
              </w:r>
            </w:p>
            <w:p w:rsidR="00871FB9" w:rsidRDefault="00871FB9" w:rsidP="00871FB9">
              <w:pPr>
                <w:pStyle w:val="Bibliografie"/>
                <w:ind w:left="720" w:hanging="720"/>
                <w:rPr>
                  <w:noProof/>
                </w:rPr>
              </w:pPr>
              <w:r>
                <w:rPr>
                  <w:i/>
                  <w:iCs/>
                  <w:noProof/>
                </w:rPr>
                <w:t>Info over sixsigma.nl</w:t>
              </w:r>
              <w:r>
                <w:rPr>
                  <w:noProof/>
                </w:rPr>
                <w:t>. (2017, 3 1). Opgehaald van sixsigma.nl: www.sixsgima.nl/dmaic</w:t>
              </w:r>
            </w:p>
            <w:p w:rsidR="00871FB9" w:rsidRDefault="00871FB9" w:rsidP="00871FB9">
              <w:pPr>
                <w:pStyle w:val="Bibliografie"/>
                <w:ind w:left="720" w:hanging="720"/>
                <w:rPr>
                  <w:noProof/>
                </w:rPr>
              </w:pPr>
              <w:r>
                <w:rPr>
                  <w:noProof/>
                </w:rPr>
                <w:t xml:space="preserve">(2016). </w:t>
              </w:r>
              <w:r>
                <w:rPr>
                  <w:i/>
                  <w:iCs/>
                  <w:noProof/>
                </w:rPr>
                <w:t>Jaarverslag Blokker Holding.</w:t>
              </w:r>
              <w:r>
                <w:rPr>
                  <w:noProof/>
                </w:rPr>
                <w:t xml:space="preserve"> Amsterdam.</w:t>
              </w:r>
            </w:p>
            <w:p w:rsidR="00871FB9" w:rsidRPr="00871FB9" w:rsidRDefault="00871FB9" w:rsidP="00871FB9">
              <w:pPr>
                <w:pStyle w:val="Bibliografie"/>
                <w:ind w:left="720" w:hanging="720"/>
                <w:rPr>
                  <w:noProof/>
                  <w:lang w:val="en-GB"/>
                </w:rPr>
              </w:pPr>
              <w:r>
                <w:rPr>
                  <w:noProof/>
                </w:rPr>
                <w:t xml:space="preserve">Kassam, R. (2011). </w:t>
              </w:r>
              <w:r w:rsidRPr="00871FB9">
                <w:rPr>
                  <w:i/>
                  <w:iCs/>
                  <w:noProof/>
                  <w:lang w:val="en-GB"/>
                </w:rPr>
                <w:t>Identifying the underlying structure of demand during promotions.</w:t>
              </w:r>
              <w:r w:rsidRPr="00871FB9">
                <w:rPr>
                  <w:noProof/>
                  <w:lang w:val="en-GB"/>
                </w:rPr>
                <w:t xml:space="preserve"> </w:t>
              </w:r>
            </w:p>
            <w:p w:rsidR="00871FB9" w:rsidRPr="00871FB9" w:rsidRDefault="00871FB9" w:rsidP="00871FB9">
              <w:pPr>
                <w:pStyle w:val="Bibliografie"/>
                <w:ind w:left="720" w:hanging="720"/>
                <w:rPr>
                  <w:noProof/>
                  <w:lang w:val="en-GB"/>
                </w:rPr>
              </w:pPr>
              <w:r w:rsidRPr="00871FB9">
                <w:rPr>
                  <w:noProof/>
                  <w:lang w:val="en-GB"/>
                </w:rPr>
                <w:t xml:space="preserve">Kimar, P. (2012). </w:t>
              </w:r>
              <w:r w:rsidRPr="00871FB9">
                <w:rPr>
                  <w:i/>
                  <w:iCs/>
                  <w:noProof/>
                  <w:lang w:val="en-GB"/>
                </w:rPr>
                <w:t>Optimal Promotion management and replenishment.</w:t>
              </w:r>
              <w:r w:rsidRPr="00871FB9">
                <w:rPr>
                  <w:noProof/>
                  <w:lang w:val="en-GB"/>
                </w:rPr>
                <w:t xml:space="preserve"> India.</w:t>
              </w:r>
            </w:p>
            <w:p w:rsidR="00871FB9" w:rsidRPr="00871FB9" w:rsidRDefault="00871FB9" w:rsidP="00871FB9">
              <w:pPr>
                <w:pStyle w:val="Bibliografie"/>
                <w:ind w:left="720" w:hanging="720"/>
                <w:rPr>
                  <w:noProof/>
                  <w:lang w:val="en-GB"/>
                </w:rPr>
              </w:pPr>
              <w:r w:rsidRPr="00871FB9">
                <w:rPr>
                  <w:noProof/>
                  <w:lang w:val="en-GB"/>
                </w:rPr>
                <w:t xml:space="preserve">Kissler, A. (2009). </w:t>
              </w:r>
              <w:r w:rsidRPr="00871FB9">
                <w:rPr>
                  <w:i/>
                  <w:iCs/>
                  <w:noProof/>
                  <w:lang w:val="en-GB"/>
                </w:rPr>
                <w:t>Approach, Inventory Management - MIN-MAX.</w:t>
              </w:r>
              <w:r w:rsidRPr="00871FB9">
                <w:rPr>
                  <w:noProof/>
                  <w:lang w:val="en-GB"/>
                </w:rPr>
                <w:t xml:space="preserve"> </w:t>
              </w:r>
            </w:p>
            <w:p w:rsidR="00871FB9" w:rsidRDefault="00871FB9" w:rsidP="00871FB9">
              <w:pPr>
                <w:pStyle w:val="Bibliografie"/>
                <w:ind w:left="720" w:hanging="720"/>
                <w:rPr>
                  <w:noProof/>
                </w:rPr>
              </w:pPr>
              <w:r w:rsidRPr="00871FB9">
                <w:rPr>
                  <w:noProof/>
                  <w:lang w:val="en-GB"/>
                </w:rPr>
                <w:t xml:space="preserve">Kraaijeveld, J. (2017, 5 10). </w:t>
              </w:r>
              <w:r>
                <w:rPr>
                  <w:i/>
                  <w:iCs/>
                  <w:noProof/>
                </w:rPr>
                <w:t>Info. over forecast en demand planning</w:t>
              </w:r>
              <w:r>
                <w:rPr>
                  <w:noProof/>
                </w:rPr>
                <w:t>. Opgehaald van Webste van Slimstock.com: http://www.slimstock.com/nl/forecasting-demand-planning/</w:t>
              </w:r>
            </w:p>
            <w:p w:rsidR="00871FB9" w:rsidRPr="00871FB9" w:rsidRDefault="00871FB9" w:rsidP="00871FB9">
              <w:pPr>
                <w:pStyle w:val="Bibliografie"/>
                <w:ind w:left="720" w:hanging="720"/>
                <w:rPr>
                  <w:noProof/>
                  <w:lang w:val="en-GB"/>
                </w:rPr>
              </w:pPr>
              <w:r>
                <w:rPr>
                  <w:noProof/>
                  <w:lang w:val="en-GB"/>
                </w:rPr>
                <w:t>Lunau, Stephan, Meran, R. (2014</w:t>
              </w:r>
              <w:r w:rsidRPr="00871FB9">
                <w:rPr>
                  <w:noProof/>
                  <w:lang w:val="en-GB"/>
                </w:rPr>
                <w:t xml:space="preserve">). </w:t>
              </w:r>
              <w:r>
                <w:rPr>
                  <w:i/>
                  <w:noProof/>
                  <w:lang w:val="en-GB"/>
                </w:rPr>
                <w:t xml:space="preserve">Lean </w:t>
              </w:r>
              <w:r w:rsidRPr="00871FB9">
                <w:rPr>
                  <w:i/>
                  <w:iCs/>
                  <w:noProof/>
                  <w:lang w:val="en-GB"/>
                </w:rPr>
                <w:t>Six Sigma + Lean Toolset</w:t>
              </w:r>
              <w:r>
                <w:rPr>
                  <w:i/>
                  <w:iCs/>
                  <w:noProof/>
                  <w:lang w:val="en-GB"/>
                </w:rPr>
                <w:t xml:space="preserve"> (2</w:t>
              </w:r>
              <w:r w:rsidRPr="00871FB9">
                <w:rPr>
                  <w:i/>
                  <w:iCs/>
                  <w:noProof/>
                  <w:vertAlign w:val="superscript"/>
                  <w:lang w:val="en-GB"/>
                </w:rPr>
                <w:t>nd</w:t>
              </w:r>
              <w:r>
                <w:rPr>
                  <w:i/>
                  <w:iCs/>
                  <w:noProof/>
                  <w:lang w:val="en-GB"/>
                </w:rPr>
                <w:t xml:space="preserve"> Edition)</w:t>
              </w:r>
              <w:r w:rsidRPr="00871FB9">
                <w:rPr>
                  <w:i/>
                  <w:iCs/>
                  <w:noProof/>
                  <w:lang w:val="en-GB"/>
                </w:rPr>
                <w:t>.</w:t>
              </w:r>
              <w:r w:rsidRPr="00871FB9">
                <w:rPr>
                  <w:noProof/>
                  <w:lang w:val="en-GB"/>
                </w:rPr>
                <w:t xml:space="preserve"> Springer.</w:t>
              </w:r>
            </w:p>
            <w:p w:rsidR="00871FB9" w:rsidRPr="00871FB9" w:rsidRDefault="00871FB9" w:rsidP="00871FB9">
              <w:pPr>
                <w:pStyle w:val="Bibliografie"/>
                <w:ind w:left="720" w:hanging="720"/>
                <w:rPr>
                  <w:noProof/>
                  <w:lang w:val="en-GB"/>
                </w:rPr>
              </w:pPr>
              <w:r w:rsidRPr="00871FB9">
                <w:rPr>
                  <w:noProof/>
                  <w:lang w:val="en-GB"/>
                </w:rPr>
                <w:t xml:space="preserve">Lock, D. (2011). </w:t>
              </w:r>
              <w:r w:rsidRPr="00871FB9">
                <w:rPr>
                  <w:i/>
                  <w:iCs/>
                  <w:noProof/>
                  <w:lang w:val="en-GB"/>
                </w:rPr>
                <w:t>Project Management.</w:t>
              </w:r>
              <w:r w:rsidRPr="00871FB9">
                <w:rPr>
                  <w:noProof/>
                  <w:lang w:val="en-GB"/>
                </w:rPr>
                <w:t xml:space="preserve"> Gower.</w:t>
              </w:r>
            </w:p>
            <w:p w:rsidR="00871FB9" w:rsidRPr="00497C25" w:rsidRDefault="00871FB9" w:rsidP="00871FB9">
              <w:pPr>
                <w:pStyle w:val="Bibliografie"/>
                <w:ind w:left="720" w:hanging="720"/>
                <w:rPr>
                  <w:noProof/>
                  <w:lang w:val="en-GB"/>
                </w:rPr>
              </w:pPr>
              <w:r w:rsidRPr="00871FB9">
                <w:rPr>
                  <w:noProof/>
                  <w:lang w:val="en-GB"/>
                </w:rPr>
                <w:t xml:space="preserve">Myldermans, L. (2010). </w:t>
              </w:r>
              <w:r w:rsidRPr="00497C25">
                <w:rPr>
                  <w:i/>
                  <w:iCs/>
                  <w:noProof/>
                  <w:lang w:val="en-GB"/>
                </w:rPr>
                <w:t>Production Economics.</w:t>
              </w:r>
              <w:r w:rsidRPr="00497C25">
                <w:rPr>
                  <w:noProof/>
                  <w:lang w:val="en-GB"/>
                </w:rPr>
                <w:t xml:space="preserve"> </w:t>
              </w:r>
            </w:p>
            <w:p w:rsidR="00871FB9" w:rsidRPr="00871FB9" w:rsidRDefault="00871FB9" w:rsidP="00871FB9">
              <w:pPr>
                <w:widowControl w:val="0"/>
                <w:autoSpaceDE w:val="0"/>
                <w:autoSpaceDN w:val="0"/>
                <w:adjustRightInd w:val="0"/>
                <w:ind w:left="480" w:hanging="480"/>
                <w:rPr>
                  <w:rFonts w:ascii="Calibri" w:hAnsi="Calibri"/>
                  <w:noProof/>
                  <w:szCs w:val="24"/>
                </w:rPr>
              </w:pPr>
              <w:r w:rsidRPr="00871FB9">
                <w:rPr>
                  <w:rFonts w:ascii="Calibri" w:hAnsi="Calibri"/>
                  <w:noProof/>
                  <w:szCs w:val="24"/>
                  <w:lang w:val="en-GB"/>
                </w:rPr>
                <w:t xml:space="preserve">Nave, D. (2005). How To Compare Six Sigma, Lean and the Theory of Constraints. </w:t>
              </w:r>
              <w:r w:rsidRPr="00871FB9">
                <w:rPr>
                  <w:rFonts w:ascii="Calibri" w:hAnsi="Calibri"/>
                  <w:i/>
                  <w:iCs/>
                  <w:noProof/>
                  <w:szCs w:val="24"/>
                </w:rPr>
                <w:t>Quality Progress</w:t>
              </w:r>
              <w:r w:rsidRPr="00871FB9">
                <w:rPr>
                  <w:rFonts w:ascii="Calibri" w:hAnsi="Calibri"/>
                  <w:noProof/>
                  <w:szCs w:val="24"/>
                </w:rPr>
                <w:t>, 73–</w:t>
              </w:r>
              <w:r>
                <w:rPr>
                  <w:rFonts w:ascii="Calibri" w:hAnsi="Calibri"/>
                  <w:noProof/>
                  <w:szCs w:val="24"/>
                </w:rPr>
                <w:t>78.</w:t>
              </w:r>
            </w:p>
            <w:p w:rsidR="00871FB9" w:rsidRDefault="00871FB9" w:rsidP="00871FB9">
              <w:pPr>
                <w:pStyle w:val="Bibliografie"/>
                <w:ind w:left="720" w:hanging="720"/>
                <w:rPr>
                  <w:noProof/>
                </w:rPr>
              </w:pPr>
              <w:r>
                <w:rPr>
                  <w:noProof/>
                </w:rPr>
                <w:t xml:space="preserve">Nevi. (2012). </w:t>
              </w:r>
              <w:r>
                <w:rPr>
                  <w:i/>
                  <w:iCs/>
                  <w:noProof/>
                </w:rPr>
                <w:t>Verschillende Benamingen van Voorraad.</w:t>
              </w:r>
              <w:r>
                <w:rPr>
                  <w:noProof/>
                </w:rPr>
                <w:t xml:space="preserve"> </w:t>
              </w:r>
            </w:p>
            <w:p w:rsidR="00871FB9" w:rsidRDefault="00871FB9" w:rsidP="00871FB9">
              <w:pPr>
                <w:pStyle w:val="Bibliografie"/>
                <w:ind w:left="720" w:hanging="720"/>
                <w:rPr>
                  <w:noProof/>
                </w:rPr>
              </w:pPr>
              <w:r>
                <w:rPr>
                  <w:noProof/>
                </w:rPr>
                <w:t xml:space="preserve">Pegels, E. (2014). </w:t>
              </w:r>
              <w:r>
                <w:rPr>
                  <w:i/>
                  <w:iCs/>
                  <w:noProof/>
                </w:rPr>
                <w:t>Voorraadbeheersing in retail organisatie.</w:t>
              </w:r>
              <w:r>
                <w:rPr>
                  <w:noProof/>
                </w:rPr>
                <w:t xml:space="preserve"> </w:t>
              </w:r>
            </w:p>
            <w:p w:rsidR="00871FB9" w:rsidRDefault="00871FB9" w:rsidP="00871FB9">
              <w:pPr>
                <w:pStyle w:val="Bibliografie"/>
                <w:ind w:left="720" w:hanging="720"/>
                <w:rPr>
                  <w:noProof/>
                </w:rPr>
              </w:pPr>
              <w:r>
                <w:rPr>
                  <w:noProof/>
                </w:rPr>
                <w:t xml:space="preserve">Quaadgras, H. (2009). </w:t>
              </w:r>
              <w:r>
                <w:rPr>
                  <w:i/>
                  <w:iCs/>
                  <w:noProof/>
                </w:rPr>
                <w:t>Statistiek in Bedrijf.</w:t>
              </w:r>
              <w:r>
                <w:rPr>
                  <w:noProof/>
                </w:rPr>
                <w:t xml:space="preserve"> Noordhoff Uitgevers.</w:t>
              </w:r>
            </w:p>
            <w:p w:rsidR="00A72AAB" w:rsidRPr="00497C25" w:rsidRDefault="00A72AAB" w:rsidP="00A72AAB">
              <w:pPr>
                <w:widowControl w:val="0"/>
                <w:autoSpaceDE w:val="0"/>
                <w:autoSpaceDN w:val="0"/>
                <w:adjustRightInd w:val="0"/>
                <w:ind w:left="480" w:hanging="480"/>
                <w:rPr>
                  <w:rFonts w:ascii="Calibri" w:hAnsi="Calibri"/>
                  <w:noProof/>
                  <w:szCs w:val="24"/>
                  <w:lang w:val="en-GB"/>
                </w:rPr>
              </w:pPr>
              <w:r w:rsidRPr="00497C25">
                <w:rPr>
                  <w:rFonts w:ascii="Calibri" w:hAnsi="Calibri"/>
                  <w:noProof/>
                  <w:szCs w:val="24"/>
                </w:rPr>
                <w:t xml:space="preserve">Ramanathan, U., &amp; Muyldermans, L. (2010). </w:t>
              </w:r>
              <w:r w:rsidRPr="00A72AAB">
                <w:rPr>
                  <w:rFonts w:ascii="Calibri" w:hAnsi="Calibri"/>
                  <w:noProof/>
                  <w:szCs w:val="24"/>
                  <w:lang w:val="en-GB"/>
                </w:rPr>
                <w:t xml:space="preserve">Identifying demand factors for promotional planning and </w:t>
              </w:r>
              <w:r w:rsidRPr="00A72AAB">
                <w:rPr>
                  <w:rFonts w:ascii="Calibri" w:hAnsi="Calibri"/>
                  <w:noProof/>
                  <w:szCs w:val="24"/>
                  <w:lang w:val="en-GB"/>
                </w:rPr>
                <w:lastRenderedPageBreak/>
                <w:t xml:space="preserve">forecasting: A case of a soft drink company in the UK. </w:t>
              </w:r>
              <w:r w:rsidRPr="00497C25">
                <w:rPr>
                  <w:rFonts w:ascii="Calibri" w:hAnsi="Calibri"/>
                  <w:i/>
                  <w:iCs/>
                  <w:noProof/>
                  <w:szCs w:val="24"/>
                  <w:lang w:val="en-GB"/>
                </w:rPr>
                <w:t>International Journal of Production Economics</w:t>
              </w:r>
              <w:r w:rsidRPr="00497C25">
                <w:rPr>
                  <w:rFonts w:ascii="Calibri" w:hAnsi="Calibri"/>
                  <w:noProof/>
                  <w:szCs w:val="24"/>
                  <w:lang w:val="en-GB"/>
                </w:rPr>
                <w:t xml:space="preserve">, </w:t>
              </w:r>
              <w:r w:rsidRPr="00497C25">
                <w:rPr>
                  <w:rFonts w:ascii="Calibri" w:hAnsi="Calibri"/>
                  <w:i/>
                  <w:iCs/>
                  <w:noProof/>
                  <w:szCs w:val="24"/>
                  <w:lang w:val="en-GB"/>
                </w:rPr>
                <w:t>128</w:t>
              </w:r>
              <w:r w:rsidRPr="00497C25">
                <w:rPr>
                  <w:rFonts w:ascii="Calibri" w:hAnsi="Calibri"/>
                  <w:noProof/>
                  <w:szCs w:val="24"/>
                  <w:lang w:val="en-GB"/>
                </w:rPr>
                <w:t>(2), 538–545.</w:t>
              </w:r>
            </w:p>
            <w:p w:rsidR="00871FB9" w:rsidRPr="00497C25" w:rsidRDefault="00871FB9" w:rsidP="00871FB9">
              <w:pPr>
                <w:pStyle w:val="Bibliografie"/>
                <w:ind w:left="720" w:hanging="720"/>
                <w:rPr>
                  <w:noProof/>
                </w:rPr>
              </w:pPr>
              <w:r w:rsidRPr="00497C25">
                <w:rPr>
                  <w:noProof/>
                  <w:lang w:val="en-GB"/>
                </w:rPr>
                <w:t xml:space="preserve">Stephen Chapman, T. A. (2015). </w:t>
              </w:r>
              <w:r w:rsidRPr="00871FB9">
                <w:rPr>
                  <w:i/>
                  <w:iCs/>
                  <w:noProof/>
                  <w:lang w:val="en-GB"/>
                </w:rPr>
                <w:t>Introduction to Materials Management.</w:t>
              </w:r>
              <w:r w:rsidRPr="00871FB9">
                <w:rPr>
                  <w:noProof/>
                  <w:lang w:val="en-GB"/>
                </w:rPr>
                <w:t xml:space="preserve"> </w:t>
              </w:r>
              <w:r w:rsidRPr="00497C25">
                <w:rPr>
                  <w:noProof/>
                </w:rPr>
                <w:t>Harlow: Pearson Education Limited.</w:t>
              </w:r>
            </w:p>
            <w:p w:rsidR="00871FB9" w:rsidRDefault="00871FB9" w:rsidP="00871FB9">
              <w:pPr>
                <w:pStyle w:val="Bibliografie"/>
                <w:ind w:left="720" w:hanging="720"/>
                <w:rPr>
                  <w:noProof/>
                </w:rPr>
              </w:pPr>
              <w:r>
                <w:rPr>
                  <w:noProof/>
                </w:rPr>
                <w:t xml:space="preserve">Trooster, W. (2011). </w:t>
              </w:r>
              <w:r>
                <w:rPr>
                  <w:i/>
                  <w:iCs/>
                  <w:noProof/>
                </w:rPr>
                <w:t>Opzet en Uitvoering van Onderzoek.</w:t>
              </w:r>
              <w:r>
                <w:rPr>
                  <w:noProof/>
                </w:rPr>
                <w:t xml:space="preserve"> Zwolle: Lectoraat ICT en Onderwijsinnovatie.</w:t>
              </w:r>
            </w:p>
            <w:p w:rsidR="00871FB9" w:rsidRPr="00871FB9" w:rsidRDefault="00871FB9" w:rsidP="00871FB9">
              <w:pPr>
                <w:pStyle w:val="Bibliografie"/>
                <w:ind w:left="720" w:hanging="720"/>
                <w:rPr>
                  <w:noProof/>
                  <w:lang w:val="en-GB"/>
                </w:rPr>
              </w:pPr>
              <w:r w:rsidRPr="00871FB9">
                <w:rPr>
                  <w:noProof/>
                  <w:lang w:val="en-GB"/>
                </w:rPr>
                <w:t xml:space="preserve">Usha Ramanathan, L. M. (2010). </w:t>
              </w:r>
              <w:r w:rsidRPr="00871FB9">
                <w:rPr>
                  <w:i/>
                  <w:iCs/>
                  <w:noProof/>
                  <w:lang w:val="en-GB"/>
                </w:rPr>
                <w:t>Identifying demand factors for promotional planning and forecasting.</w:t>
              </w:r>
              <w:r w:rsidRPr="00871FB9">
                <w:rPr>
                  <w:noProof/>
                  <w:lang w:val="en-GB"/>
                </w:rPr>
                <w:t xml:space="preserve"> Newcastle: Northumbria University.</w:t>
              </w:r>
            </w:p>
            <w:p w:rsidR="00871FB9" w:rsidRPr="00871FB9" w:rsidRDefault="00871FB9" w:rsidP="00871FB9">
              <w:pPr>
                <w:pStyle w:val="Bibliografie"/>
                <w:ind w:left="720" w:hanging="720"/>
                <w:rPr>
                  <w:noProof/>
                  <w:lang w:val="en-GB"/>
                </w:rPr>
              </w:pPr>
              <w:r w:rsidRPr="00871FB9">
                <w:rPr>
                  <w:noProof/>
                  <w:lang w:val="en-GB"/>
                </w:rPr>
                <w:t xml:space="preserve">Wilbers, M. (2012). </w:t>
              </w:r>
              <w:r w:rsidRPr="00871FB9">
                <w:rPr>
                  <w:i/>
                  <w:iCs/>
                  <w:noProof/>
                  <w:lang w:val="en-GB"/>
                </w:rPr>
                <w:t>Supply Chain Innovation.</w:t>
              </w:r>
              <w:r w:rsidRPr="00871FB9">
                <w:rPr>
                  <w:noProof/>
                  <w:lang w:val="en-GB"/>
                </w:rPr>
                <w:t xml:space="preserve"> Noordhoff.</w:t>
              </w:r>
            </w:p>
            <w:p w:rsidR="005910AC" w:rsidRPr="0015513C" w:rsidRDefault="0015513C" w:rsidP="0015513C">
              <w:pPr>
                <w:widowControl w:val="0"/>
                <w:autoSpaceDE w:val="0"/>
                <w:autoSpaceDN w:val="0"/>
                <w:adjustRightInd w:val="0"/>
                <w:spacing w:after="200"/>
                <w:ind w:left="480" w:hanging="480"/>
                <w:rPr>
                  <w:b/>
                  <w:bCs/>
                </w:rPr>
              </w:pPr>
              <w:r w:rsidRPr="0015513C">
                <w:rPr>
                  <w:rFonts w:ascii="Calibri" w:hAnsi="Calibri"/>
                  <w:noProof/>
                  <w:lang w:val="en-GB"/>
                </w:rPr>
                <w:t xml:space="preserve">Yang, S., Liao, Y., Shi, C. V., &amp; Li, S. (2015). Joint optimization of ordering and promotional strategies for retailers: Rebates vs. EDLP. </w:t>
              </w:r>
              <w:r w:rsidRPr="0015513C">
                <w:rPr>
                  <w:rFonts w:ascii="Calibri" w:hAnsi="Calibri"/>
                  <w:i/>
                  <w:iCs/>
                  <w:noProof/>
                </w:rPr>
                <w:t>Computers and Industrial Engineering</w:t>
              </w:r>
              <w:r w:rsidRPr="0015513C">
                <w:rPr>
                  <w:rFonts w:ascii="Calibri" w:hAnsi="Calibri"/>
                  <w:noProof/>
                </w:rPr>
                <w:t xml:space="preserve">, </w:t>
              </w:r>
              <w:r w:rsidRPr="0015513C">
                <w:rPr>
                  <w:rFonts w:ascii="Calibri" w:hAnsi="Calibri"/>
                  <w:i/>
                  <w:iCs/>
                  <w:noProof/>
                </w:rPr>
                <w:t>90</w:t>
              </w:r>
              <w:r>
                <w:rPr>
                  <w:rFonts w:ascii="Calibri" w:hAnsi="Calibri"/>
                  <w:noProof/>
                </w:rPr>
                <w:t>, 46–53.</w:t>
              </w:r>
              <w:r w:rsidR="00497C75">
                <w:rPr>
                  <w:b/>
                  <w:bCs/>
                </w:rPr>
                <w:fldChar w:fldCharType="end"/>
              </w:r>
            </w:p>
          </w:sdtContent>
        </w:sdt>
      </w:sdtContent>
    </w:sdt>
    <w:p w:rsidR="001D73C0" w:rsidRDefault="001D73C0" w:rsidP="0015513C">
      <w:pPr>
        <w:pStyle w:val="Kop1"/>
        <w:numPr>
          <w:ilvl w:val="0"/>
          <w:numId w:val="0"/>
        </w:numPr>
        <w:ind w:left="432" w:hanging="432"/>
        <w:rPr>
          <w:lang w:val="es-ES"/>
        </w:rPr>
      </w:pPr>
      <w:r>
        <w:rPr>
          <w:lang w:val="es-ES"/>
        </w:rPr>
        <w:br w:type="column"/>
      </w:r>
      <w:bookmarkStart w:id="87" w:name="_Toc484510774"/>
      <w:r>
        <w:rPr>
          <w:lang w:val="es-ES"/>
        </w:rPr>
        <w:lastRenderedPageBreak/>
        <w:t xml:space="preserve">Bijlage I – </w:t>
      </w:r>
      <w:r w:rsidR="00C32699">
        <w:rPr>
          <w:lang w:val="es-ES"/>
        </w:rPr>
        <w:t>Verantwoording en toelichting onderzoeksmodel</w:t>
      </w:r>
      <w:bookmarkEnd w:id="87"/>
    </w:p>
    <w:p w:rsidR="00C32699" w:rsidRDefault="00C32699" w:rsidP="00C32699">
      <w:pPr>
        <w:rPr>
          <w:lang w:val="es-ES"/>
        </w:rPr>
      </w:pPr>
      <w:r>
        <w:rPr>
          <w:lang w:val="es-ES"/>
        </w:rPr>
        <w:t xml:space="preserve">Als onderzoeksmodel is gekozen voor </w:t>
      </w:r>
      <w:r w:rsidR="00F31687">
        <w:rPr>
          <w:lang w:val="es-ES"/>
        </w:rPr>
        <w:t xml:space="preserve">de </w:t>
      </w:r>
      <w:r>
        <w:rPr>
          <w:lang w:val="es-ES"/>
        </w:rPr>
        <w:t>DMAIC</w:t>
      </w:r>
      <w:r w:rsidR="00F31687">
        <w:rPr>
          <w:lang w:val="es-ES"/>
        </w:rPr>
        <w:t xml:space="preserve"> aanpak</w:t>
      </w:r>
      <w:r w:rsidR="00405DDE">
        <w:rPr>
          <w:lang w:val="es-ES"/>
        </w:rPr>
        <w:t>. In deze bijlage is</w:t>
      </w:r>
      <w:r>
        <w:rPr>
          <w:lang w:val="es-ES"/>
        </w:rPr>
        <w:t xml:space="preserve"> de keus hiervoor verantwoord </w:t>
      </w:r>
      <w:r w:rsidR="00D177D8">
        <w:rPr>
          <w:lang w:val="es-ES"/>
        </w:rPr>
        <w:t xml:space="preserve">door </w:t>
      </w:r>
      <w:r w:rsidR="00F31687">
        <w:rPr>
          <w:lang w:val="es-ES"/>
        </w:rPr>
        <w:t>een afweging te maken tussen verschillende onderzoeksmodellen.</w:t>
      </w:r>
      <w:r>
        <w:rPr>
          <w:lang w:val="es-ES"/>
        </w:rPr>
        <w:t xml:space="preserve"> </w:t>
      </w:r>
    </w:p>
    <w:p w:rsidR="00C32699" w:rsidRDefault="00C32699" w:rsidP="00C32699">
      <w:pPr>
        <w:rPr>
          <w:lang w:val="es-ES"/>
        </w:rPr>
      </w:pPr>
    </w:p>
    <w:p w:rsidR="00C32699" w:rsidRDefault="00C32699" w:rsidP="00C32699">
      <w:pPr>
        <w:pStyle w:val="Kop2"/>
        <w:numPr>
          <w:ilvl w:val="0"/>
          <w:numId w:val="0"/>
        </w:numPr>
        <w:ind w:left="576" w:hanging="576"/>
        <w:rPr>
          <w:lang w:val="es-ES"/>
        </w:rPr>
      </w:pPr>
      <w:bookmarkStart w:id="88" w:name="_Toc484510775"/>
      <w:r>
        <w:rPr>
          <w:lang w:val="es-ES"/>
        </w:rPr>
        <w:t>Mogelijke modellen</w:t>
      </w:r>
      <w:bookmarkEnd w:id="88"/>
    </w:p>
    <w:p w:rsidR="000774CF" w:rsidRPr="00766C8B" w:rsidRDefault="00766C8B" w:rsidP="000774CF">
      <w:r w:rsidRPr="00766C8B">
        <w:t>Er zijn verschillende modellen/theorieën</w:t>
      </w:r>
      <w:r w:rsidR="0013611F">
        <w:t xml:space="preserve"> beschikbaar om een proces gestructureerd te verbeteren</w:t>
      </w:r>
      <w:r w:rsidR="000774CF" w:rsidRPr="00766C8B">
        <w:t xml:space="preserve">. Hieronder </w:t>
      </w:r>
      <w:r w:rsidR="00AE09ED">
        <w:t>is</w:t>
      </w:r>
      <w:r w:rsidR="000774CF" w:rsidRPr="00766C8B">
        <w:t xml:space="preserve"> de essentie van elk model toegelicht.</w:t>
      </w:r>
    </w:p>
    <w:p w:rsidR="000774CF" w:rsidRPr="00766C8B" w:rsidRDefault="000774CF" w:rsidP="002A0A40">
      <w:pPr>
        <w:pStyle w:val="Lijstalinea"/>
        <w:numPr>
          <w:ilvl w:val="0"/>
          <w:numId w:val="6"/>
        </w:numPr>
      </w:pPr>
      <w:proofErr w:type="spellStart"/>
      <w:r w:rsidRPr="00766C8B">
        <w:t>Theory</w:t>
      </w:r>
      <w:proofErr w:type="spellEnd"/>
      <w:r w:rsidRPr="00766C8B">
        <w:t xml:space="preserve"> Of </w:t>
      </w:r>
      <w:proofErr w:type="spellStart"/>
      <w:r w:rsidRPr="00766C8B">
        <w:t>Contraints</w:t>
      </w:r>
      <w:proofErr w:type="spellEnd"/>
      <w:r w:rsidRPr="00766C8B">
        <w:t xml:space="preserve"> (TOC). TOC focust zich op het </w:t>
      </w:r>
      <w:r w:rsidR="00766C8B" w:rsidRPr="00766C8B">
        <w:t>elimineren</w:t>
      </w:r>
      <w:r w:rsidRPr="00766C8B">
        <w:t xml:space="preserve"> van de bottleneck. De filosofie hierachter is dat de prestatie van een totale keten gelimiteerd wordt door de sterkte van de zwakste schakel. Dit wordt hoofzakelijk</w:t>
      </w:r>
      <w:r w:rsidR="00766C8B">
        <w:t xml:space="preserve"> </w:t>
      </w:r>
      <w:r w:rsidR="00F31687">
        <w:t>toegepas</w:t>
      </w:r>
      <w:r w:rsidR="00766C8B">
        <w:t>t binnen productieomgevingen</w:t>
      </w:r>
      <w:r w:rsidRPr="00766C8B">
        <w:t xml:space="preserve"> om de output van het proces te maximaliseren. Dit wordt gedaan aan de hand van vijf stappen:</w:t>
      </w:r>
    </w:p>
    <w:p w:rsidR="000774CF" w:rsidRPr="00766C8B" w:rsidRDefault="000774CF" w:rsidP="002A0A40">
      <w:pPr>
        <w:pStyle w:val="Lijstalinea"/>
        <w:numPr>
          <w:ilvl w:val="0"/>
          <w:numId w:val="8"/>
        </w:numPr>
      </w:pPr>
      <w:r w:rsidRPr="00766C8B">
        <w:t>Identificeer de beperking in het proces.</w:t>
      </w:r>
    </w:p>
    <w:p w:rsidR="000774CF" w:rsidRPr="00766C8B" w:rsidRDefault="000774CF" w:rsidP="002A0A40">
      <w:pPr>
        <w:pStyle w:val="Lijstalinea"/>
        <w:numPr>
          <w:ilvl w:val="0"/>
          <w:numId w:val="8"/>
        </w:numPr>
      </w:pPr>
      <w:r w:rsidRPr="00766C8B">
        <w:t xml:space="preserve">Beslis hoe dit probleem </w:t>
      </w:r>
      <w:r w:rsidR="00766C8B" w:rsidRPr="00766C8B">
        <w:t>geëxploiteerd</w:t>
      </w:r>
      <w:r w:rsidRPr="00766C8B">
        <w:t xml:space="preserve"> kan worden.</w:t>
      </w:r>
    </w:p>
    <w:p w:rsidR="000774CF" w:rsidRPr="00766C8B" w:rsidRDefault="000774CF" w:rsidP="002A0A40">
      <w:pPr>
        <w:pStyle w:val="Lijstalinea"/>
        <w:numPr>
          <w:ilvl w:val="0"/>
          <w:numId w:val="8"/>
        </w:numPr>
      </w:pPr>
      <w:r w:rsidRPr="00766C8B">
        <w:t>Maak andere processtappen ondergeschikt aan de beperking in het proces.</w:t>
      </w:r>
    </w:p>
    <w:p w:rsidR="000774CF" w:rsidRPr="00766C8B" w:rsidRDefault="000774CF" w:rsidP="002A0A40">
      <w:pPr>
        <w:pStyle w:val="Lijstalinea"/>
        <w:numPr>
          <w:ilvl w:val="0"/>
          <w:numId w:val="8"/>
        </w:numPr>
      </w:pPr>
      <w:r w:rsidRPr="00766C8B">
        <w:t>Versterk de capaciteit.</w:t>
      </w:r>
    </w:p>
    <w:p w:rsidR="000774CF" w:rsidRPr="00766C8B" w:rsidRDefault="000774CF" w:rsidP="002A0A40">
      <w:pPr>
        <w:pStyle w:val="Lijstalinea"/>
        <w:numPr>
          <w:ilvl w:val="0"/>
          <w:numId w:val="8"/>
        </w:numPr>
      </w:pPr>
      <w:r w:rsidRPr="00766C8B">
        <w:t>Op het moment dat het knelpunt is verholpen, keer terug naar stap een.</w:t>
      </w:r>
    </w:p>
    <w:p w:rsidR="000774CF" w:rsidRPr="00766C8B" w:rsidRDefault="000774CF" w:rsidP="002A0A40">
      <w:pPr>
        <w:pStyle w:val="Lijstalinea"/>
        <w:numPr>
          <w:ilvl w:val="0"/>
          <w:numId w:val="6"/>
        </w:numPr>
      </w:pPr>
      <w:proofErr w:type="spellStart"/>
      <w:r w:rsidRPr="00766C8B">
        <w:t>Lean</w:t>
      </w:r>
      <w:proofErr w:type="spellEnd"/>
      <w:r w:rsidRPr="00766C8B">
        <w:t xml:space="preserve">. Deze verbetermethodiek is erop gericht om de verspillingen in het proces te verminderen door te focussen op de activiteiten die </w:t>
      </w:r>
      <w:r w:rsidR="00F31687">
        <w:t xml:space="preserve">alleen direct waarde toevoegen </w:t>
      </w:r>
      <w:r w:rsidRPr="00766C8B">
        <w:t xml:space="preserve">voor de klant. Verspillingen </w:t>
      </w:r>
      <w:r w:rsidR="00AE09ED">
        <w:t xml:space="preserve">zijn </w:t>
      </w:r>
      <w:r w:rsidRPr="00766C8B">
        <w:t xml:space="preserve">door </w:t>
      </w:r>
      <w:proofErr w:type="spellStart"/>
      <w:r w:rsidRPr="00766C8B">
        <w:t>lean</w:t>
      </w:r>
      <w:proofErr w:type="spellEnd"/>
      <w:r w:rsidRPr="00766C8B">
        <w:t xml:space="preserve"> </w:t>
      </w:r>
      <w:r w:rsidR="00CC76EC">
        <w:t>definieert</w:t>
      </w:r>
      <w:r w:rsidRPr="00766C8B">
        <w:t xml:space="preserve"> als alle activiteiten die niet nodig zijn voor het produceren van een product </w:t>
      </w:r>
      <w:r w:rsidR="00F31687">
        <w:t>of service. Om dit te bereiken worden vijf stappen toegepast:</w:t>
      </w:r>
    </w:p>
    <w:p w:rsidR="000774CF" w:rsidRPr="00766C8B" w:rsidRDefault="000774CF" w:rsidP="002A0A40">
      <w:pPr>
        <w:pStyle w:val="Lijstalinea"/>
        <w:numPr>
          <w:ilvl w:val="0"/>
          <w:numId w:val="9"/>
        </w:numPr>
      </w:pPr>
      <w:r w:rsidRPr="00766C8B">
        <w:t>Identificeer waar in het proces waarde wordt toegevoegd en waar niet (waste).</w:t>
      </w:r>
    </w:p>
    <w:p w:rsidR="000774CF" w:rsidRPr="00766C8B" w:rsidRDefault="000774CF" w:rsidP="002A0A40">
      <w:pPr>
        <w:pStyle w:val="Lijstalinea"/>
        <w:numPr>
          <w:ilvl w:val="0"/>
          <w:numId w:val="9"/>
        </w:numPr>
      </w:pPr>
      <w:r w:rsidRPr="00766C8B">
        <w:t>Stel een Value Stream Map op om het proces zichtbaar te maken.</w:t>
      </w:r>
    </w:p>
    <w:p w:rsidR="000774CF" w:rsidRPr="00766C8B" w:rsidRDefault="000774CF" w:rsidP="002A0A40">
      <w:pPr>
        <w:pStyle w:val="Lijstalinea"/>
        <w:numPr>
          <w:ilvl w:val="0"/>
          <w:numId w:val="9"/>
        </w:numPr>
      </w:pPr>
      <w:r w:rsidRPr="00766C8B">
        <w:t xml:space="preserve">Elimineer de verspillingen in het proces en </w:t>
      </w:r>
      <w:r w:rsidR="00766C8B" w:rsidRPr="00766C8B">
        <w:t>creëer</w:t>
      </w:r>
      <w:r w:rsidRPr="00766C8B">
        <w:t xml:space="preserve"> een flow.</w:t>
      </w:r>
    </w:p>
    <w:p w:rsidR="000774CF" w:rsidRPr="00766C8B" w:rsidRDefault="000774CF" w:rsidP="002A0A40">
      <w:pPr>
        <w:pStyle w:val="Lijstalinea"/>
        <w:numPr>
          <w:ilvl w:val="0"/>
          <w:numId w:val="9"/>
        </w:numPr>
      </w:pPr>
      <w:r w:rsidRPr="00766C8B">
        <w:t>Maak het proces pull-gestuurd. Dit betekent dat er pas geproduceerd/besteld wordt op het moment dat de klant hierom vraagt.</w:t>
      </w:r>
    </w:p>
    <w:p w:rsidR="000774CF" w:rsidRPr="00766C8B" w:rsidRDefault="000774CF" w:rsidP="002A0A40">
      <w:pPr>
        <w:pStyle w:val="Lijstalinea"/>
        <w:numPr>
          <w:ilvl w:val="0"/>
          <w:numId w:val="9"/>
        </w:numPr>
      </w:pPr>
      <w:r w:rsidRPr="00766C8B">
        <w:t xml:space="preserve">Streef naar perfectie door continue te blijven verbeteren. </w:t>
      </w:r>
    </w:p>
    <w:p w:rsidR="000774CF" w:rsidRPr="00766C8B" w:rsidRDefault="000774CF" w:rsidP="002A0A40">
      <w:pPr>
        <w:pStyle w:val="Lijstalinea"/>
        <w:numPr>
          <w:ilvl w:val="0"/>
          <w:numId w:val="6"/>
        </w:numPr>
      </w:pPr>
      <w:r w:rsidRPr="00766C8B">
        <w:t xml:space="preserve">Six Sigma. Six Sigma is erop de gericht om de variatie in de output van een proces te verminderen. Deze filosofie staat voor een diepteaanpak om complexe problemen met behulp van statistiek te verbeteren. Het concept heeft zich door de jaren heen sterk ontwikkeld en is in veel grote </w:t>
      </w:r>
      <w:r w:rsidR="00766C8B" w:rsidRPr="00766C8B">
        <w:t>industrieën</w:t>
      </w:r>
      <w:r w:rsidRPr="00766C8B">
        <w:t xml:space="preserve"> succesvol toegepast. Om Six Sigma toe te passen wordt gebruik gemaakt van vijf stappen (DMAIC):</w:t>
      </w:r>
    </w:p>
    <w:p w:rsidR="000774CF" w:rsidRPr="00766C8B" w:rsidRDefault="000774CF" w:rsidP="002A0A40">
      <w:pPr>
        <w:pStyle w:val="Lijstalinea"/>
        <w:numPr>
          <w:ilvl w:val="0"/>
          <w:numId w:val="10"/>
        </w:numPr>
      </w:pPr>
      <w:proofErr w:type="spellStart"/>
      <w:r w:rsidRPr="00766C8B">
        <w:t>Define</w:t>
      </w:r>
      <w:proofErr w:type="spellEnd"/>
      <w:r w:rsidRPr="00766C8B">
        <w:t xml:space="preserve">. </w:t>
      </w:r>
      <w:r w:rsidR="00766C8B" w:rsidRPr="00766C8B">
        <w:t>Definiëren</w:t>
      </w:r>
      <w:r w:rsidR="00D177D8">
        <w:t xml:space="preserve"> van het probleem en de projectdoelstelling</w:t>
      </w:r>
      <w:r w:rsidRPr="00766C8B">
        <w:t xml:space="preserve"> bepalen.</w:t>
      </w:r>
    </w:p>
    <w:p w:rsidR="000774CF" w:rsidRPr="00766C8B" w:rsidRDefault="000774CF" w:rsidP="002A0A40">
      <w:pPr>
        <w:pStyle w:val="Lijstalinea"/>
        <w:numPr>
          <w:ilvl w:val="0"/>
          <w:numId w:val="10"/>
        </w:numPr>
      </w:pPr>
      <w:proofErr w:type="spellStart"/>
      <w:r w:rsidRPr="00766C8B">
        <w:t>Measure</w:t>
      </w:r>
      <w:proofErr w:type="spellEnd"/>
      <w:r w:rsidRPr="00766C8B">
        <w:t xml:space="preserve">. Het meten </w:t>
      </w:r>
      <w:r w:rsidR="00F31687">
        <w:t>van de huidige prestaties door het</w:t>
      </w:r>
      <w:r w:rsidRPr="00766C8B">
        <w:t xml:space="preserve"> verzamelen van relevante data.</w:t>
      </w:r>
    </w:p>
    <w:p w:rsidR="000774CF" w:rsidRPr="00766C8B" w:rsidRDefault="00236B61" w:rsidP="002A0A40">
      <w:pPr>
        <w:pStyle w:val="Lijstalinea"/>
        <w:numPr>
          <w:ilvl w:val="0"/>
          <w:numId w:val="10"/>
        </w:numPr>
      </w:pPr>
      <w:r>
        <w:t>Analyse</w:t>
      </w:r>
      <w:r w:rsidR="000774CF" w:rsidRPr="00766C8B">
        <w:t xml:space="preserve">. De gemeten data analyseren om oorzaak-gevolg relaties te leggen. </w:t>
      </w:r>
    </w:p>
    <w:p w:rsidR="000774CF" w:rsidRPr="00766C8B" w:rsidRDefault="000774CF" w:rsidP="002A0A40">
      <w:pPr>
        <w:pStyle w:val="Lijstalinea"/>
        <w:numPr>
          <w:ilvl w:val="0"/>
          <w:numId w:val="10"/>
        </w:numPr>
      </w:pPr>
      <w:proofErr w:type="spellStart"/>
      <w:r w:rsidRPr="00766C8B">
        <w:t>Improve</w:t>
      </w:r>
      <w:proofErr w:type="spellEnd"/>
      <w:r w:rsidRPr="00766C8B">
        <w:t>. Optimaliseren van de huidige processen op basis van data.</w:t>
      </w:r>
    </w:p>
    <w:p w:rsidR="000774CF" w:rsidRPr="00766C8B" w:rsidRDefault="000774CF" w:rsidP="002A0A40">
      <w:pPr>
        <w:pStyle w:val="Lijstalinea"/>
        <w:numPr>
          <w:ilvl w:val="0"/>
          <w:numId w:val="10"/>
        </w:numPr>
      </w:pPr>
      <w:r w:rsidRPr="00766C8B">
        <w:t>Control. Waarborgen van een succesvolle implementatie van de gevonden oplossingen</w:t>
      </w:r>
    </w:p>
    <w:p w:rsidR="000774CF" w:rsidRPr="00766C8B" w:rsidRDefault="000774CF" w:rsidP="000774CF"/>
    <w:p w:rsidR="000774CF" w:rsidRPr="00766C8B" w:rsidRDefault="000774CF" w:rsidP="000774CF">
      <w:r w:rsidRPr="00766C8B">
        <w:t>Naast</w:t>
      </w:r>
      <w:r w:rsidR="00766C8B">
        <w:t xml:space="preserve"> deze proces v</w:t>
      </w:r>
      <w:r w:rsidRPr="00766C8B">
        <w:t xml:space="preserve">erbetermethodieken zijn er diverse forecast en voorraadmanagement modellen beschikbaar. Vanwege het directe raakvlak met </w:t>
      </w:r>
      <w:proofErr w:type="spellStart"/>
      <w:r w:rsidRPr="00766C8B">
        <w:t>forecasting</w:t>
      </w:r>
      <w:proofErr w:type="spellEnd"/>
      <w:r w:rsidRPr="00766C8B">
        <w:t xml:space="preserve"> en voorraadmanagement is het noodzakelijk om deze modellen mee te nemen in de keuze van een onderzoekaanpak. Hieronder </w:t>
      </w:r>
      <w:r w:rsidR="00AE09ED">
        <w:t>is</w:t>
      </w:r>
      <w:r w:rsidRPr="00766C8B">
        <w:t xml:space="preserve"> de essentie van </w:t>
      </w:r>
      <w:proofErr w:type="spellStart"/>
      <w:r w:rsidRPr="00766C8B">
        <w:t>forecasting</w:t>
      </w:r>
      <w:proofErr w:type="spellEnd"/>
      <w:r w:rsidRPr="00766C8B">
        <w:t xml:space="preserve"> en voorraadmanagement technieken verder toegelicht.</w:t>
      </w:r>
    </w:p>
    <w:p w:rsidR="000774CF" w:rsidRPr="00766C8B" w:rsidRDefault="000774CF" w:rsidP="002A0A40">
      <w:pPr>
        <w:pStyle w:val="Lijstalinea"/>
        <w:numPr>
          <w:ilvl w:val="0"/>
          <w:numId w:val="7"/>
        </w:numPr>
      </w:pPr>
      <w:proofErr w:type="spellStart"/>
      <w:r w:rsidRPr="00766C8B">
        <w:t>Forecasting</w:t>
      </w:r>
      <w:proofErr w:type="spellEnd"/>
      <w:r w:rsidRPr="00766C8B">
        <w:t xml:space="preserve"> modellen. Bij </w:t>
      </w:r>
      <w:proofErr w:type="spellStart"/>
      <w:r w:rsidRPr="00766C8B">
        <w:t>forecasting</w:t>
      </w:r>
      <w:proofErr w:type="spellEnd"/>
      <w:r w:rsidRPr="00766C8B">
        <w:t xml:space="preserve"> draait het om de toekomstige vraag van een bepaald product in de markt juist te voorspellen. Op grond van de forecast is een organisatie in staat om betere afspraken te maken met leveranciers om aan de verwachte vraag van een product te kunnen voldoen. Daarnaast kan dit direct </w:t>
      </w:r>
      <w:r w:rsidR="00F31687">
        <w:t>gelinkt worden aan het benodigd</w:t>
      </w:r>
      <w:r w:rsidRPr="00766C8B">
        <w:t xml:space="preserve"> aantal personeelsleden in een bepaalde periode. Er zijn diverse </w:t>
      </w:r>
      <w:proofErr w:type="spellStart"/>
      <w:r w:rsidRPr="00766C8B">
        <w:t>forecasting</w:t>
      </w:r>
      <w:proofErr w:type="spellEnd"/>
      <w:r w:rsidRPr="00766C8B">
        <w:t xml:space="preserve"> technieken te onderscheiden, hieronder volgen enkele:</w:t>
      </w:r>
    </w:p>
    <w:p w:rsidR="000774CF" w:rsidRPr="00766C8B" w:rsidRDefault="000774CF" w:rsidP="002A0A40">
      <w:pPr>
        <w:pStyle w:val="Lijstalinea"/>
        <w:numPr>
          <w:ilvl w:val="0"/>
          <w:numId w:val="11"/>
        </w:numPr>
      </w:pPr>
      <w:r w:rsidRPr="00766C8B">
        <w:t>Gewogen Factor Methode</w:t>
      </w:r>
    </w:p>
    <w:p w:rsidR="000774CF" w:rsidRPr="00766C8B" w:rsidRDefault="000774CF" w:rsidP="002A0A40">
      <w:pPr>
        <w:pStyle w:val="Lijstalinea"/>
        <w:numPr>
          <w:ilvl w:val="0"/>
          <w:numId w:val="11"/>
        </w:numPr>
      </w:pPr>
      <w:proofErr w:type="spellStart"/>
      <w:r w:rsidRPr="00766C8B">
        <w:t>Exponential</w:t>
      </w:r>
      <w:proofErr w:type="spellEnd"/>
      <w:r w:rsidRPr="00766C8B">
        <w:t xml:space="preserve"> </w:t>
      </w:r>
      <w:proofErr w:type="spellStart"/>
      <w:r w:rsidRPr="00766C8B">
        <w:t>Smoothing</w:t>
      </w:r>
      <w:proofErr w:type="spellEnd"/>
    </w:p>
    <w:p w:rsidR="000774CF" w:rsidRPr="00766C8B" w:rsidRDefault="000774CF" w:rsidP="002A0A40">
      <w:pPr>
        <w:pStyle w:val="Lijstalinea"/>
        <w:numPr>
          <w:ilvl w:val="0"/>
          <w:numId w:val="11"/>
        </w:numPr>
      </w:pPr>
      <w:proofErr w:type="spellStart"/>
      <w:r w:rsidRPr="00766C8B">
        <w:t>Liniaire</w:t>
      </w:r>
      <w:proofErr w:type="spellEnd"/>
      <w:r w:rsidRPr="00766C8B">
        <w:t xml:space="preserve"> Regressie</w:t>
      </w:r>
    </w:p>
    <w:p w:rsidR="000774CF" w:rsidRPr="00766C8B" w:rsidRDefault="000774CF" w:rsidP="002A0A40">
      <w:pPr>
        <w:pStyle w:val="Lijstalinea"/>
        <w:numPr>
          <w:ilvl w:val="0"/>
          <w:numId w:val="11"/>
        </w:numPr>
      </w:pPr>
      <w:r w:rsidRPr="00766C8B">
        <w:t>Holt-Winters Methode</w:t>
      </w:r>
    </w:p>
    <w:p w:rsidR="00C91B76" w:rsidRPr="00766C8B" w:rsidRDefault="00C91B76" w:rsidP="00C32699"/>
    <w:p w:rsidR="005457AC" w:rsidRDefault="000774CF" w:rsidP="00C32699">
      <w:r w:rsidRPr="00766C8B">
        <w:t>In het make</w:t>
      </w:r>
      <w:r w:rsidR="00191E49">
        <w:t xml:space="preserve">n van een keuze voor het onderzoekmodel </w:t>
      </w:r>
      <w:r w:rsidR="00AE09ED">
        <w:t>is</w:t>
      </w:r>
      <w:r w:rsidR="00191E49">
        <w:t xml:space="preserve"> geen afweging gemaakt met </w:t>
      </w:r>
      <w:proofErr w:type="spellStart"/>
      <w:r w:rsidR="00191E49">
        <w:t>forecasting</w:t>
      </w:r>
      <w:proofErr w:type="spellEnd"/>
      <w:r w:rsidR="00191E49">
        <w:t xml:space="preserve"> modellen. Allereerst bevatten forecast technieken geen onderzoekstructuur zoals Six Sigma die bijvoorbeeld wel biedt door middel van de DMAIC-stappen. Daarnaast zijn traditionele </w:t>
      </w:r>
      <w:proofErr w:type="spellStart"/>
      <w:r w:rsidR="00191E49">
        <w:t>forecasting</w:t>
      </w:r>
      <w:proofErr w:type="spellEnd"/>
      <w:r w:rsidR="00191E49">
        <w:t xml:space="preserve"> technieken </w:t>
      </w:r>
      <w:r w:rsidR="005457AC">
        <w:t>niet geschikt voor het managen van promoties. Afzethistorie is niet direct representatief voor de toekomst en daardoor zullen andere technieken gebruikt moeten worden of bestaande technieken op een dusdanige manier worden aangepast om het toepasbaar te maken.</w:t>
      </w:r>
    </w:p>
    <w:p w:rsidR="005457AC" w:rsidRDefault="005457AC" w:rsidP="004E1ACA">
      <w:pPr>
        <w:pStyle w:val="Kop2"/>
        <w:numPr>
          <w:ilvl w:val="0"/>
          <w:numId w:val="0"/>
        </w:numPr>
        <w:ind w:left="576" w:hanging="576"/>
      </w:pPr>
      <w:bookmarkStart w:id="89" w:name="_Toc484510776"/>
      <w:r>
        <w:lastRenderedPageBreak/>
        <w:t>Keuze model</w:t>
      </w:r>
      <w:bookmarkEnd w:id="89"/>
    </w:p>
    <w:p w:rsidR="00550B53" w:rsidRPr="00766C8B" w:rsidRDefault="0099713E" w:rsidP="004E1ACA">
      <w:r>
        <w:t>In tabel A is het doe</w:t>
      </w:r>
      <w:r w:rsidR="00F31687">
        <w:t xml:space="preserve">l van elke verbetermethodiek, </w:t>
      </w:r>
      <w:r w:rsidR="00550B53">
        <w:t xml:space="preserve">en de verschillen </w:t>
      </w:r>
      <w:r w:rsidR="00F31687">
        <w:t>hiertussen weergegeven.</w:t>
      </w:r>
    </w:p>
    <w:tbl>
      <w:tblPr>
        <w:tblStyle w:val="Gemiddeldearcering1-accent3"/>
        <w:tblW w:w="0" w:type="auto"/>
        <w:tblInd w:w="108" w:type="dxa"/>
        <w:tblLook w:val="04A0" w:firstRow="1" w:lastRow="0" w:firstColumn="1" w:lastColumn="0" w:noHBand="0" w:noVBand="1"/>
      </w:tblPr>
      <w:tblGrid>
        <w:gridCol w:w="1310"/>
        <w:gridCol w:w="2268"/>
        <w:gridCol w:w="2801"/>
        <w:gridCol w:w="2573"/>
      </w:tblGrid>
      <w:tr w:rsidR="00550B53" w:rsidTr="00AB5B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0" w:type="dxa"/>
          </w:tcPr>
          <w:p w:rsidR="00550B53" w:rsidRDefault="00550B53" w:rsidP="004E1ACA">
            <w:pPr>
              <w:tabs>
                <w:tab w:val="left" w:pos="7485"/>
              </w:tabs>
            </w:pPr>
            <w:r>
              <w:t>Model</w:t>
            </w:r>
          </w:p>
        </w:tc>
        <w:tc>
          <w:tcPr>
            <w:tcW w:w="2268" w:type="dxa"/>
          </w:tcPr>
          <w:p w:rsidR="00550B53" w:rsidRDefault="00550B53" w:rsidP="004E1ACA">
            <w:pPr>
              <w:tabs>
                <w:tab w:val="left" w:pos="7485"/>
              </w:tabs>
              <w:cnfStyle w:val="100000000000" w:firstRow="1" w:lastRow="0" w:firstColumn="0" w:lastColumn="0" w:oddVBand="0" w:evenVBand="0" w:oddHBand="0" w:evenHBand="0" w:firstRowFirstColumn="0" w:firstRowLastColumn="0" w:lastRowFirstColumn="0" w:lastRowLastColumn="0"/>
            </w:pPr>
            <w:r>
              <w:t>Six Sigma</w:t>
            </w:r>
          </w:p>
        </w:tc>
        <w:tc>
          <w:tcPr>
            <w:tcW w:w="2801" w:type="dxa"/>
          </w:tcPr>
          <w:p w:rsidR="00550B53" w:rsidRDefault="00550B53" w:rsidP="004E1ACA">
            <w:pPr>
              <w:tabs>
                <w:tab w:val="left" w:pos="7485"/>
              </w:tabs>
              <w:cnfStyle w:val="100000000000" w:firstRow="1" w:lastRow="0" w:firstColumn="0" w:lastColumn="0" w:oddVBand="0" w:evenVBand="0" w:oddHBand="0" w:evenHBand="0" w:firstRowFirstColumn="0" w:firstRowLastColumn="0" w:lastRowFirstColumn="0" w:lastRowLastColumn="0"/>
            </w:pPr>
            <w:proofErr w:type="spellStart"/>
            <w:r>
              <w:t>Lean</w:t>
            </w:r>
            <w:proofErr w:type="spellEnd"/>
            <w:r>
              <w:t xml:space="preserve"> denken</w:t>
            </w:r>
          </w:p>
        </w:tc>
        <w:tc>
          <w:tcPr>
            <w:tcW w:w="2573" w:type="dxa"/>
          </w:tcPr>
          <w:p w:rsidR="00550B53" w:rsidRDefault="00550B53" w:rsidP="004E1ACA">
            <w:pPr>
              <w:tabs>
                <w:tab w:val="left" w:pos="7485"/>
              </w:tabs>
              <w:cnfStyle w:val="100000000000" w:firstRow="1" w:lastRow="0" w:firstColumn="0" w:lastColumn="0" w:oddVBand="0" w:evenVBand="0" w:oddHBand="0" w:evenHBand="0" w:firstRowFirstColumn="0" w:firstRowLastColumn="0" w:lastRowFirstColumn="0" w:lastRowLastColumn="0"/>
            </w:pPr>
            <w:proofErr w:type="spellStart"/>
            <w:r>
              <w:t>Theory</w:t>
            </w:r>
            <w:proofErr w:type="spellEnd"/>
            <w:r>
              <w:t xml:space="preserve"> Of </w:t>
            </w:r>
            <w:proofErr w:type="spellStart"/>
            <w:r>
              <w:t>Contraints</w:t>
            </w:r>
            <w:proofErr w:type="spellEnd"/>
          </w:p>
        </w:tc>
      </w:tr>
      <w:tr w:rsidR="00550B53" w:rsidTr="00AB5B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0" w:type="dxa"/>
          </w:tcPr>
          <w:p w:rsidR="00550B53" w:rsidRDefault="00550B53" w:rsidP="004E1ACA">
            <w:pPr>
              <w:tabs>
                <w:tab w:val="left" w:pos="7485"/>
              </w:tabs>
            </w:pPr>
            <w:r>
              <w:t>Theorie</w:t>
            </w:r>
          </w:p>
        </w:tc>
        <w:tc>
          <w:tcPr>
            <w:tcW w:w="2268" w:type="dxa"/>
          </w:tcPr>
          <w:p w:rsidR="00550B53" w:rsidRDefault="00550B53" w:rsidP="004E1ACA">
            <w:pPr>
              <w:tabs>
                <w:tab w:val="left" w:pos="7485"/>
              </w:tabs>
              <w:cnfStyle w:val="000000100000" w:firstRow="0" w:lastRow="0" w:firstColumn="0" w:lastColumn="0" w:oddVBand="0" w:evenVBand="0" w:oddHBand="1" w:evenHBand="0" w:firstRowFirstColumn="0" w:firstRowLastColumn="0" w:lastRowFirstColumn="0" w:lastRowLastColumn="0"/>
            </w:pPr>
            <w:r>
              <w:t>Reduceren van variatie.</w:t>
            </w:r>
          </w:p>
        </w:tc>
        <w:tc>
          <w:tcPr>
            <w:tcW w:w="2801" w:type="dxa"/>
          </w:tcPr>
          <w:p w:rsidR="00550B53" w:rsidRDefault="00550B53" w:rsidP="004E1ACA">
            <w:pPr>
              <w:tabs>
                <w:tab w:val="left" w:pos="7485"/>
              </w:tabs>
              <w:cnfStyle w:val="000000100000" w:firstRow="0" w:lastRow="0" w:firstColumn="0" w:lastColumn="0" w:oddVBand="0" w:evenVBand="0" w:oddHBand="1" w:evenHBand="0" w:firstRowFirstColumn="0" w:firstRowLastColumn="0" w:lastRowFirstColumn="0" w:lastRowLastColumn="0"/>
            </w:pPr>
            <w:r>
              <w:t>Elimineer de verspilling.</w:t>
            </w:r>
          </w:p>
        </w:tc>
        <w:tc>
          <w:tcPr>
            <w:tcW w:w="2573" w:type="dxa"/>
          </w:tcPr>
          <w:p w:rsidR="00550B53" w:rsidRDefault="00550B53" w:rsidP="004E1ACA">
            <w:pPr>
              <w:tabs>
                <w:tab w:val="left" w:pos="7485"/>
              </w:tabs>
              <w:cnfStyle w:val="000000100000" w:firstRow="0" w:lastRow="0" w:firstColumn="0" w:lastColumn="0" w:oddVBand="0" w:evenVBand="0" w:oddHBand="1" w:evenHBand="0" w:firstRowFirstColumn="0" w:firstRowLastColumn="0" w:lastRowFirstColumn="0" w:lastRowLastColumn="0"/>
            </w:pPr>
            <w:r>
              <w:t>Manage de bottleneck.</w:t>
            </w:r>
          </w:p>
        </w:tc>
      </w:tr>
      <w:tr w:rsidR="00550B53" w:rsidTr="00AB5B1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0" w:type="dxa"/>
          </w:tcPr>
          <w:p w:rsidR="00550B53" w:rsidRDefault="00550B53" w:rsidP="004E1ACA">
            <w:pPr>
              <w:tabs>
                <w:tab w:val="left" w:pos="7485"/>
              </w:tabs>
            </w:pPr>
            <w:r>
              <w:t>Aanpak</w:t>
            </w:r>
          </w:p>
        </w:tc>
        <w:tc>
          <w:tcPr>
            <w:tcW w:w="2268" w:type="dxa"/>
          </w:tcPr>
          <w:p w:rsidR="00550B53" w:rsidRDefault="0018665D" w:rsidP="004E1ACA">
            <w:pPr>
              <w:pStyle w:val="Lijstalinea"/>
              <w:numPr>
                <w:ilvl w:val="0"/>
                <w:numId w:val="12"/>
              </w:numPr>
              <w:tabs>
                <w:tab w:val="left" w:pos="7485"/>
              </w:tabs>
              <w:cnfStyle w:val="000000010000" w:firstRow="0" w:lastRow="0" w:firstColumn="0" w:lastColumn="0" w:oddVBand="0" w:evenVBand="0" w:oddHBand="0" w:evenHBand="1" w:firstRowFirstColumn="0" w:firstRowLastColumn="0" w:lastRowFirstColumn="0" w:lastRowLastColumn="0"/>
            </w:pPr>
            <w:proofErr w:type="spellStart"/>
            <w:r>
              <w:t>Define</w:t>
            </w:r>
            <w:proofErr w:type="spellEnd"/>
          </w:p>
          <w:p w:rsidR="0018665D" w:rsidRDefault="0018665D" w:rsidP="004E1ACA">
            <w:pPr>
              <w:pStyle w:val="Lijstalinea"/>
              <w:numPr>
                <w:ilvl w:val="0"/>
                <w:numId w:val="12"/>
              </w:numPr>
              <w:tabs>
                <w:tab w:val="left" w:pos="7485"/>
              </w:tabs>
              <w:cnfStyle w:val="000000010000" w:firstRow="0" w:lastRow="0" w:firstColumn="0" w:lastColumn="0" w:oddVBand="0" w:evenVBand="0" w:oddHBand="0" w:evenHBand="1" w:firstRowFirstColumn="0" w:firstRowLastColumn="0" w:lastRowFirstColumn="0" w:lastRowLastColumn="0"/>
            </w:pPr>
            <w:proofErr w:type="spellStart"/>
            <w:r>
              <w:t>Measure</w:t>
            </w:r>
            <w:proofErr w:type="spellEnd"/>
          </w:p>
          <w:p w:rsidR="0018665D" w:rsidRDefault="00236B61" w:rsidP="004E1ACA">
            <w:pPr>
              <w:pStyle w:val="Lijstalinea"/>
              <w:numPr>
                <w:ilvl w:val="0"/>
                <w:numId w:val="12"/>
              </w:numPr>
              <w:tabs>
                <w:tab w:val="left" w:pos="7485"/>
              </w:tabs>
              <w:cnfStyle w:val="000000010000" w:firstRow="0" w:lastRow="0" w:firstColumn="0" w:lastColumn="0" w:oddVBand="0" w:evenVBand="0" w:oddHBand="0" w:evenHBand="1" w:firstRowFirstColumn="0" w:firstRowLastColumn="0" w:lastRowFirstColumn="0" w:lastRowLastColumn="0"/>
            </w:pPr>
            <w:r>
              <w:t>Analyse</w:t>
            </w:r>
          </w:p>
          <w:p w:rsidR="0018665D" w:rsidRDefault="0018665D" w:rsidP="004E1ACA">
            <w:pPr>
              <w:pStyle w:val="Lijstalinea"/>
              <w:numPr>
                <w:ilvl w:val="0"/>
                <w:numId w:val="12"/>
              </w:numPr>
              <w:tabs>
                <w:tab w:val="left" w:pos="7485"/>
              </w:tabs>
              <w:cnfStyle w:val="000000010000" w:firstRow="0" w:lastRow="0" w:firstColumn="0" w:lastColumn="0" w:oddVBand="0" w:evenVBand="0" w:oddHBand="0" w:evenHBand="1" w:firstRowFirstColumn="0" w:firstRowLastColumn="0" w:lastRowFirstColumn="0" w:lastRowLastColumn="0"/>
            </w:pPr>
            <w:proofErr w:type="spellStart"/>
            <w:r>
              <w:t>Improve</w:t>
            </w:r>
            <w:proofErr w:type="spellEnd"/>
          </w:p>
          <w:p w:rsidR="0018665D" w:rsidRDefault="0018665D" w:rsidP="004E1ACA">
            <w:pPr>
              <w:pStyle w:val="Lijstalinea"/>
              <w:numPr>
                <w:ilvl w:val="0"/>
                <w:numId w:val="12"/>
              </w:numPr>
              <w:tabs>
                <w:tab w:val="left" w:pos="7485"/>
              </w:tabs>
              <w:cnfStyle w:val="000000010000" w:firstRow="0" w:lastRow="0" w:firstColumn="0" w:lastColumn="0" w:oddVBand="0" w:evenVBand="0" w:oddHBand="0" w:evenHBand="1" w:firstRowFirstColumn="0" w:firstRowLastColumn="0" w:lastRowFirstColumn="0" w:lastRowLastColumn="0"/>
            </w:pPr>
            <w:r>
              <w:t>Control</w:t>
            </w:r>
          </w:p>
        </w:tc>
        <w:tc>
          <w:tcPr>
            <w:tcW w:w="2801" w:type="dxa"/>
          </w:tcPr>
          <w:p w:rsidR="00550B53" w:rsidRDefault="0018665D" w:rsidP="004E1ACA">
            <w:pPr>
              <w:pStyle w:val="Lijstalinea"/>
              <w:numPr>
                <w:ilvl w:val="0"/>
                <w:numId w:val="13"/>
              </w:numPr>
              <w:tabs>
                <w:tab w:val="left" w:pos="7485"/>
              </w:tabs>
              <w:cnfStyle w:val="000000010000" w:firstRow="0" w:lastRow="0" w:firstColumn="0" w:lastColumn="0" w:oddVBand="0" w:evenVBand="0" w:oddHBand="0" w:evenHBand="1" w:firstRowFirstColumn="0" w:firstRowLastColumn="0" w:lastRowFirstColumn="0" w:lastRowLastColumn="0"/>
            </w:pPr>
            <w:r>
              <w:t>Bepaal de waarde</w:t>
            </w:r>
          </w:p>
          <w:p w:rsidR="0018665D" w:rsidRDefault="0018665D" w:rsidP="004E1ACA">
            <w:pPr>
              <w:pStyle w:val="Lijstalinea"/>
              <w:numPr>
                <w:ilvl w:val="0"/>
                <w:numId w:val="13"/>
              </w:numPr>
              <w:tabs>
                <w:tab w:val="left" w:pos="7485"/>
              </w:tabs>
              <w:cnfStyle w:val="000000010000" w:firstRow="0" w:lastRow="0" w:firstColumn="0" w:lastColumn="0" w:oddVBand="0" w:evenVBand="0" w:oddHBand="0" w:evenHBand="1" w:firstRowFirstColumn="0" w:firstRowLastColumn="0" w:lastRowFirstColumn="0" w:lastRowLastColumn="0"/>
            </w:pPr>
            <w:r>
              <w:t>Value Stream Map</w:t>
            </w:r>
          </w:p>
          <w:p w:rsidR="0018665D" w:rsidRDefault="0018665D" w:rsidP="004E1ACA">
            <w:pPr>
              <w:pStyle w:val="Lijstalinea"/>
              <w:numPr>
                <w:ilvl w:val="0"/>
                <w:numId w:val="13"/>
              </w:numPr>
              <w:tabs>
                <w:tab w:val="left" w:pos="7485"/>
              </w:tabs>
              <w:cnfStyle w:val="000000010000" w:firstRow="0" w:lastRow="0" w:firstColumn="0" w:lastColumn="0" w:oddVBand="0" w:evenVBand="0" w:oddHBand="0" w:evenHBand="1" w:firstRowFirstColumn="0" w:firstRowLastColumn="0" w:lastRowFirstColumn="0" w:lastRowLastColumn="0"/>
            </w:pPr>
            <w:r>
              <w:t>Creëer Flow</w:t>
            </w:r>
          </w:p>
          <w:p w:rsidR="0018665D" w:rsidRDefault="0018665D" w:rsidP="004E1ACA">
            <w:pPr>
              <w:pStyle w:val="Lijstalinea"/>
              <w:numPr>
                <w:ilvl w:val="0"/>
                <w:numId w:val="13"/>
              </w:numPr>
              <w:tabs>
                <w:tab w:val="left" w:pos="7485"/>
              </w:tabs>
              <w:cnfStyle w:val="000000010000" w:firstRow="0" w:lastRow="0" w:firstColumn="0" w:lastColumn="0" w:oddVBand="0" w:evenVBand="0" w:oddHBand="0" w:evenHBand="1" w:firstRowFirstColumn="0" w:firstRowLastColumn="0" w:lastRowFirstColumn="0" w:lastRowLastColumn="0"/>
            </w:pPr>
            <w:r>
              <w:t>Maak proces Pull</w:t>
            </w:r>
          </w:p>
          <w:p w:rsidR="0018665D" w:rsidRDefault="0018665D" w:rsidP="004E1ACA">
            <w:pPr>
              <w:pStyle w:val="Lijstalinea"/>
              <w:numPr>
                <w:ilvl w:val="0"/>
                <w:numId w:val="13"/>
              </w:numPr>
              <w:tabs>
                <w:tab w:val="left" w:pos="7485"/>
              </w:tabs>
              <w:cnfStyle w:val="000000010000" w:firstRow="0" w:lastRow="0" w:firstColumn="0" w:lastColumn="0" w:oddVBand="0" w:evenVBand="0" w:oddHBand="0" w:evenHBand="1" w:firstRowFirstColumn="0" w:firstRowLastColumn="0" w:lastRowFirstColumn="0" w:lastRowLastColumn="0"/>
            </w:pPr>
            <w:r>
              <w:t>Continue verbeteren</w:t>
            </w:r>
          </w:p>
        </w:tc>
        <w:tc>
          <w:tcPr>
            <w:tcW w:w="2573" w:type="dxa"/>
          </w:tcPr>
          <w:p w:rsidR="0018665D" w:rsidRDefault="0018665D" w:rsidP="004E1ACA">
            <w:pPr>
              <w:pStyle w:val="Lijstalinea"/>
              <w:numPr>
                <w:ilvl w:val="0"/>
                <w:numId w:val="14"/>
              </w:numPr>
              <w:tabs>
                <w:tab w:val="left" w:pos="7485"/>
              </w:tabs>
              <w:cnfStyle w:val="000000010000" w:firstRow="0" w:lastRow="0" w:firstColumn="0" w:lastColumn="0" w:oddVBand="0" w:evenVBand="0" w:oddHBand="0" w:evenHBand="1" w:firstRowFirstColumn="0" w:firstRowLastColumn="0" w:lastRowFirstColumn="0" w:lastRowLastColumn="0"/>
            </w:pPr>
            <w:r>
              <w:t>Identificeer de</w:t>
            </w:r>
          </w:p>
          <w:p w:rsidR="00550B53" w:rsidRDefault="0018665D" w:rsidP="004E1ACA">
            <w:pPr>
              <w:pStyle w:val="Lijstalinea"/>
              <w:tabs>
                <w:tab w:val="left" w:pos="7485"/>
              </w:tabs>
              <w:ind w:left="360"/>
              <w:cnfStyle w:val="000000010000" w:firstRow="0" w:lastRow="0" w:firstColumn="0" w:lastColumn="0" w:oddVBand="0" w:evenVBand="0" w:oddHBand="0" w:evenHBand="1" w:firstRowFirstColumn="0" w:firstRowLastColumn="0" w:lastRowFirstColumn="0" w:lastRowLastColumn="0"/>
            </w:pPr>
            <w:r>
              <w:t>bottleneck</w:t>
            </w:r>
          </w:p>
          <w:p w:rsidR="0018665D" w:rsidRDefault="0018665D" w:rsidP="004E1ACA">
            <w:pPr>
              <w:pStyle w:val="Lijstalinea"/>
              <w:numPr>
                <w:ilvl w:val="0"/>
                <w:numId w:val="14"/>
              </w:numPr>
              <w:tabs>
                <w:tab w:val="left" w:pos="7485"/>
              </w:tabs>
              <w:cnfStyle w:val="000000010000" w:firstRow="0" w:lastRow="0" w:firstColumn="0" w:lastColumn="0" w:oddVBand="0" w:evenVBand="0" w:oddHBand="0" w:evenHBand="1" w:firstRowFirstColumn="0" w:firstRowLastColumn="0" w:lastRowFirstColumn="0" w:lastRowLastColumn="0"/>
            </w:pPr>
            <w:r>
              <w:t>Exploiteer de</w:t>
            </w:r>
          </w:p>
          <w:p w:rsidR="0018665D" w:rsidRDefault="0018665D" w:rsidP="004E1ACA">
            <w:pPr>
              <w:pStyle w:val="Lijstalinea"/>
              <w:tabs>
                <w:tab w:val="left" w:pos="7485"/>
              </w:tabs>
              <w:ind w:left="360"/>
              <w:cnfStyle w:val="000000010000" w:firstRow="0" w:lastRow="0" w:firstColumn="0" w:lastColumn="0" w:oddVBand="0" w:evenVBand="0" w:oddHBand="0" w:evenHBand="1" w:firstRowFirstColumn="0" w:firstRowLastColumn="0" w:lastRowFirstColumn="0" w:lastRowLastColumn="0"/>
            </w:pPr>
            <w:r>
              <w:t>bottleneck</w:t>
            </w:r>
          </w:p>
          <w:p w:rsidR="0018665D" w:rsidRDefault="0018665D" w:rsidP="004E1ACA">
            <w:pPr>
              <w:pStyle w:val="Lijstalinea"/>
              <w:numPr>
                <w:ilvl w:val="0"/>
                <w:numId w:val="14"/>
              </w:numPr>
              <w:tabs>
                <w:tab w:val="left" w:pos="7485"/>
              </w:tabs>
              <w:cnfStyle w:val="000000010000" w:firstRow="0" w:lastRow="0" w:firstColumn="0" w:lastColumn="0" w:oddVBand="0" w:evenVBand="0" w:oddHBand="0" w:evenHBand="1" w:firstRowFirstColumn="0" w:firstRowLastColumn="0" w:lastRowFirstColumn="0" w:lastRowLastColumn="0"/>
            </w:pPr>
            <w:r>
              <w:t xml:space="preserve">Maak proces </w:t>
            </w:r>
          </w:p>
          <w:p w:rsidR="0018665D" w:rsidRDefault="0018665D" w:rsidP="004E1ACA">
            <w:pPr>
              <w:pStyle w:val="Lijstalinea"/>
              <w:tabs>
                <w:tab w:val="left" w:pos="7485"/>
              </w:tabs>
              <w:ind w:left="360"/>
              <w:cnfStyle w:val="000000010000" w:firstRow="0" w:lastRow="0" w:firstColumn="0" w:lastColumn="0" w:oddVBand="0" w:evenVBand="0" w:oddHBand="0" w:evenHBand="1" w:firstRowFirstColumn="0" w:firstRowLastColumn="0" w:lastRowFirstColumn="0" w:lastRowLastColumn="0"/>
            </w:pPr>
            <w:r>
              <w:t>ondergeschikt.</w:t>
            </w:r>
          </w:p>
          <w:p w:rsidR="0018665D" w:rsidRDefault="0018665D" w:rsidP="004E1ACA">
            <w:pPr>
              <w:pStyle w:val="Lijstalinea"/>
              <w:numPr>
                <w:ilvl w:val="0"/>
                <w:numId w:val="14"/>
              </w:numPr>
              <w:tabs>
                <w:tab w:val="left" w:pos="7485"/>
              </w:tabs>
              <w:cnfStyle w:val="000000010000" w:firstRow="0" w:lastRow="0" w:firstColumn="0" w:lastColumn="0" w:oddVBand="0" w:evenVBand="0" w:oddHBand="0" w:evenHBand="1" w:firstRowFirstColumn="0" w:firstRowLastColumn="0" w:lastRowFirstColumn="0" w:lastRowLastColumn="0"/>
            </w:pPr>
            <w:r>
              <w:t>Versterk de</w:t>
            </w:r>
          </w:p>
          <w:p w:rsidR="0018665D" w:rsidRDefault="0018665D" w:rsidP="004E1ACA">
            <w:pPr>
              <w:pStyle w:val="Lijstalinea"/>
              <w:tabs>
                <w:tab w:val="left" w:pos="7485"/>
              </w:tabs>
              <w:ind w:left="360"/>
              <w:cnfStyle w:val="000000010000" w:firstRow="0" w:lastRow="0" w:firstColumn="0" w:lastColumn="0" w:oddVBand="0" w:evenVBand="0" w:oddHBand="0" w:evenHBand="1" w:firstRowFirstColumn="0" w:firstRowLastColumn="0" w:lastRowFirstColumn="0" w:lastRowLastColumn="0"/>
            </w:pPr>
            <w:r>
              <w:t>bottleneck</w:t>
            </w:r>
          </w:p>
          <w:p w:rsidR="0018665D" w:rsidRDefault="0018665D" w:rsidP="004E1ACA">
            <w:pPr>
              <w:pStyle w:val="Lijstalinea"/>
              <w:numPr>
                <w:ilvl w:val="0"/>
                <w:numId w:val="14"/>
              </w:numPr>
              <w:tabs>
                <w:tab w:val="left" w:pos="7485"/>
              </w:tabs>
              <w:cnfStyle w:val="000000010000" w:firstRow="0" w:lastRow="0" w:firstColumn="0" w:lastColumn="0" w:oddVBand="0" w:evenVBand="0" w:oddHBand="0" w:evenHBand="1" w:firstRowFirstColumn="0" w:firstRowLastColumn="0" w:lastRowFirstColumn="0" w:lastRowLastColumn="0"/>
            </w:pPr>
            <w:r>
              <w:t>Begin opnieuw.</w:t>
            </w:r>
          </w:p>
        </w:tc>
      </w:tr>
      <w:tr w:rsidR="00550B53" w:rsidTr="00AB5B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0" w:type="dxa"/>
          </w:tcPr>
          <w:p w:rsidR="00550B53" w:rsidRDefault="00550B53" w:rsidP="004E1ACA">
            <w:pPr>
              <w:tabs>
                <w:tab w:val="left" w:pos="7485"/>
              </w:tabs>
            </w:pPr>
            <w:r>
              <w:t>Focus</w:t>
            </w:r>
          </w:p>
        </w:tc>
        <w:tc>
          <w:tcPr>
            <w:tcW w:w="2268" w:type="dxa"/>
          </w:tcPr>
          <w:p w:rsidR="00550B53" w:rsidRDefault="0018665D" w:rsidP="004E1ACA">
            <w:pPr>
              <w:tabs>
                <w:tab w:val="left" w:pos="7485"/>
              </w:tabs>
              <w:cnfStyle w:val="000000100000" w:firstRow="0" w:lastRow="0" w:firstColumn="0" w:lastColumn="0" w:oddVBand="0" w:evenVBand="0" w:oddHBand="1" w:evenHBand="0" w:firstRowFirstColumn="0" w:firstRowLastColumn="0" w:lastRowFirstColumn="0" w:lastRowLastColumn="0"/>
            </w:pPr>
            <w:r>
              <w:t>Probleem f</w:t>
            </w:r>
            <w:r w:rsidR="00DE4451">
              <w:t>ocus gedreven door data.</w:t>
            </w:r>
          </w:p>
        </w:tc>
        <w:tc>
          <w:tcPr>
            <w:tcW w:w="2801" w:type="dxa"/>
          </w:tcPr>
          <w:p w:rsidR="00550B53" w:rsidRDefault="0018665D" w:rsidP="004E1ACA">
            <w:pPr>
              <w:tabs>
                <w:tab w:val="left" w:pos="7485"/>
              </w:tabs>
              <w:cnfStyle w:val="000000100000" w:firstRow="0" w:lastRow="0" w:firstColumn="0" w:lastColumn="0" w:oddVBand="0" w:evenVBand="0" w:oddHBand="1" w:evenHBand="0" w:firstRowFirstColumn="0" w:firstRowLastColumn="0" w:lastRowFirstColumn="0" w:lastRowLastColumn="0"/>
            </w:pPr>
            <w:r>
              <w:t>Flow focus.</w:t>
            </w:r>
          </w:p>
        </w:tc>
        <w:tc>
          <w:tcPr>
            <w:tcW w:w="2573" w:type="dxa"/>
          </w:tcPr>
          <w:p w:rsidR="0018665D" w:rsidRDefault="0018665D" w:rsidP="004E1ACA">
            <w:pPr>
              <w:tabs>
                <w:tab w:val="left" w:pos="7485"/>
              </w:tabs>
              <w:cnfStyle w:val="000000100000" w:firstRow="0" w:lastRow="0" w:firstColumn="0" w:lastColumn="0" w:oddVBand="0" w:evenVBand="0" w:oddHBand="1" w:evenHBand="0" w:firstRowFirstColumn="0" w:firstRowLastColumn="0" w:lastRowFirstColumn="0" w:lastRowLastColumn="0"/>
            </w:pPr>
            <w:r>
              <w:t>Systematiseer de</w:t>
            </w:r>
          </w:p>
          <w:p w:rsidR="00550B53" w:rsidRDefault="0018665D" w:rsidP="004E1ACA">
            <w:pPr>
              <w:tabs>
                <w:tab w:val="left" w:pos="7485"/>
              </w:tabs>
              <w:cnfStyle w:val="000000100000" w:firstRow="0" w:lastRow="0" w:firstColumn="0" w:lastColumn="0" w:oddVBand="0" w:evenVBand="0" w:oddHBand="1" w:evenHBand="0" w:firstRowFirstColumn="0" w:firstRowLastColumn="0" w:lastRowFirstColumn="0" w:lastRowLastColumn="0"/>
            </w:pPr>
            <w:r>
              <w:t xml:space="preserve">bottleneck. </w:t>
            </w:r>
          </w:p>
        </w:tc>
      </w:tr>
      <w:tr w:rsidR="00550B53" w:rsidTr="00AB5B1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0" w:type="dxa"/>
          </w:tcPr>
          <w:p w:rsidR="00550B53" w:rsidRDefault="00550B53" w:rsidP="004E1ACA">
            <w:pPr>
              <w:tabs>
                <w:tab w:val="left" w:pos="7485"/>
              </w:tabs>
            </w:pPr>
            <w:r>
              <w:t>Aanname</w:t>
            </w:r>
          </w:p>
        </w:tc>
        <w:tc>
          <w:tcPr>
            <w:tcW w:w="2268" w:type="dxa"/>
          </w:tcPr>
          <w:p w:rsidR="00550B53" w:rsidRDefault="0013611F" w:rsidP="004E1ACA">
            <w:pPr>
              <w:pStyle w:val="Lijstalinea"/>
              <w:numPr>
                <w:ilvl w:val="0"/>
                <w:numId w:val="7"/>
              </w:numPr>
              <w:tabs>
                <w:tab w:val="left" w:pos="7485"/>
              </w:tabs>
              <w:cnfStyle w:val="000000010000" w:firstRow="0" w:lastRow="0" w:firstColumn="0" w:lastColumn="0" w:oddVBand="0" w:evenVBand="0" w:oddHBand="0" w:evenHBand="1" w:firstRowFirstColumn="0" w:firstRowLastColumn="0" w:lastRowFirstColumn="0" w:lastRowLastColumn="0"/>
            </w:pPr>
            <w:r>
              <w:t>Er bestaat een probleem.</w:t>
            </w:r>
          </w:p>
          <w:p w:rsidR="0013611F" w:rsidRDefault="00CC76EC" w:rsidP="004E1ACA">
            <w:pPr>
              <w:pStyle w:val="Lijstalinea"/>
              <w:numPr>
                <w:ilvl w:val="0"/>
                <w:numId w:val="7"/>
              </w:numPr>
              <w:tabs>
                <w:tab w:val="left" w:pos="7485"/>
              </w:tabs>
              <w:cnfStyle w:val="000000010000" w:firstRow="0" w:lastRow="0" w:firstColumn="0" w:lastColumn="0" w:oddVBand="0" w:evenVBand="0" w:oddHBand="0" w:evenHBand="1" w:firstRowFirstColumn="0" w:firstRowLastColumn="0" w:lastRowFirstColumn="0" w:lastRowLastColumn="0"/>
            </w:pPr>
            <w:r>
              <w:t>Data</w:t>
            </w:r>
            <w:r w:rsidR="0013611F">
              <w:t xml:space="preserve"> beschikbaar en valide.</w:t>
            </w:r>
          </w:p>
        </w:tc>
        <w:tc>
          <w:tcPr>
            <w:tcW w:w="2801" w:type="dxa"/>
          </w:tcPr>
          <w:p w:rsidR="0013611F" w:rsidRDefault="0013611F" w:rsidP="004E1ACA">
            <w:pPr>
              <w:pStyle w:val="Lijstalinea"/>
              <w:numPr>
                <w:ilvl w:val="0"/>
                <w:numId w:val="7"/>
              </w:numPr>
              <w:tabs>
                <w:tab w:val="left" w:pos="7485"/>
              </w:tabs>
              <w:cnfStyle w:val="000000010000" w:firstRow="0" w:lastRow="0" w:firstColumn="0" w:lastColumn="0" w:oddVBand="0" w:evenVBand="0" w:oddHBand="0" w:evenHBand="1" w:firstRowFirstColumn="0" w:firstRowLastColumn="0" w:lastRowFirstColumn="0" w:lastRowLastColumn="0"/>
            </w:pPr>
            <w:r>
              <w:t>F</w:t>
            </w:r>
            <w:r w:rsidR="00385BD4">
              <w:t>ocus op de verspilling verbetert</w:t>
            </w:r>
            <w:r>
              <w:t xml:space="preserve"> de business. </w:t>
            </w:r>
          </w:p>
        </w:tc>
        <w:tc>
          <w:tcPr>
            <w:tcW w:w="2573" w:type="dxa"/>
          </w:tcPr>
          <w:p w:rsidR="0013611F" w:rsidRDefault="0013611F" w:rsidP="004E1ACA">
            <w:pPr>
              <w:pStyle w:val="Lijstalinea"/>
              <w:numPr>
                <w:ilvl w:val="0"/>
                <w:numId w:val="7"/>
              </w:numPr>
              <w:tabs>
                <w:tab w:val="left" w:pos="7485"/>
              </w:tabs>
              <w:cnfStyle w:val="000000010000" w:firstRow="0" w:lastRow="0" w:firstColumn="0" w:lastColumn="0" w:oddVBand="0" w:evenVBand="0" w:oddHBand="0" w:evenHBand="1" w:firstRowFirstColumn="0" w:firstRowLastColumn="0" w:lastRowFirstColumn="0" w:lastRowLastColumn="0"/>
            </w:pPr>
            <w:r>
              <w:t>Nadruk ligt op snelheid en volume in een bedrijf.</w:t>
            </w:r>
          </w:p>
        </w:tc>
      </w:tr>
      <w:tr w:rsidR="00550B53" w:rsidTr="00AB5B11">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310" w:type="dxa"/>
          </w:tcPr>
          <w:p w:rsidR="00550B53" w:rsidRDefault="00550B53" w:rsidP="004E1ACA">
            <w:pPr>
              <w:tabs>
                <w:tab w:val="left" w:pos="7485"/>
              </w:tabs>
            </w:pPr>
            <w:r>
              <w:t>Primair effect</w:t>
            </w:r>
          </w:p>
        </w:tc>
        <w:tc>
          <w:tcPr>
            <w:tcW w:w="2268" w:type="dxa"/>
          </w:tcPr>
          <w:p w:rsidR="00550B53" w:rsidRDefault="0018665D" w:rsidP="004E1ACA">
            <w:pPr>
              <w:tabs>
                <w:tab w:val="left" w:pos="7485"/>
              </w:tabs>
              <w:cnfStyle w:val="000000100000" w:firstRow="0" w:lastRow="0" w:firstColumn="0" w:lastColumn="0" w:oddVBand="0" w:evenVBand="0" w:oddHBand="1" w:evenHBand="0" w:firstRowFirstColumn="0" w:firstRowLastColumn="0" w:lastRowFirstColumn="0" w:lastRowLastColumn="0"/>
            </w:pPr>
            <w:r>
              <w:t>Uniform proces output.</w:t>
            </w:r>
          </w:p>
        </w:tc>
        <w:tc>
          <w:tcPr>
            <w:tcW w:w="2801" w:type="dxa"/>
          </w:tcPr>
          <w:p w:rsidR="00550B53" w:rsidRDefault="0018665D" w:rsidP="004E1ACA">
            <w:pPr>
              <w:tabs>
                <w:tab w:val="left" w:pos="7485"/>
              </w:tabs>
              <w:cnfStyle w:val="000000100000" w:firstRow="0" w:lastRow="0" w:firstColumn="0" w:lastColumn="0" w:oddVBand="0" w:evenVBand="0" w:oddHBand="1" w:evenHBand="0" w:firstRowFirstColumn="0" w:firstRowLastColumn="0" w:lastRowFirstColumn="0" w:lastRowLastColumn="0"/>
            </w:pPr>
            <w:r>
              <w:t>Reduceren flow time.</w:t>
            </w:r>
          </w:p>
        </w:tc>
        <w:tc>
          <w:tcPr>
            <w:tcW w:w="2573" w:type="dxa"/>
          </w:tcPr>
          <w:p w:rsidR="00550B53" w:rsidRDefault="0018665D" w:rsidP="004E1ACA">
            <w:pPr>
              <w:tabs>
                <w:tab w:val="left" w:pos="7485"/>
              </w:tabs>
              <w:cnfStyle w:val="000000100000" w:firstRow="0" w:lastRow="0" w:firstColumn="0" w:lastColumn="0" w:oddVBand="0" w:evenVBand="0" w:oddHBand="1" w:evenHBand="0" w:firstRowFirstColumn="0" w:firstRowLastColumn="0" w:lastRowFirstColumn="0" w:lastRowLastColumn="0"/>
            </w:pPr>
            <w:r>
              <w:t>Doorlooptijdverkorting.</w:t>
            </w:r>
          </w:p>
        </w:tc>
      </w:tr>
      <w:tr w:rsidR="00550B53" w:rsidTr="00AB5B1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0" w:type="dxa"/>
          </w:tcPr>
          <w:p w:rsidR="00550B53" w:rsidRDefault="00550B53" w:rsidP="004E1ACA">
            <w:pPr>
              <w:tabs>
                <w:tab w:val="left" w:pos="7485"/>
              </w:tabs>
            </w:pPr>
            <w:r>
              <w:t>Secundaire Effecten</w:t>
            </w:r>
          </w:p>
        </w:tc>
        <w:tc>
          <w:tcPr>
            <w:tcW w:w="2268" w:type="dxa"/>
          </w:tcPr>
          <w:p w:rsidR="00550B53" w:rsidRDefault="0018665D" w:rsidP="004E1ACA">
            <w:pPr>
              <w:pStyle w:val="Lijstalinea"/>
              <w:numPr>
                <w:ilvl w:val="0"/>
                <w:numId w:val="7"/>
              </w:numPr>
              <w:tabs>
                <w:tab w:val="left" w:pos="7485"/>
              </w:tabs>
              <w:cnfStyle w:val="000000010000" w:firstRow="0" w:lastRow="0" w:firstColumn="0" w:lastColumn="0" w:oddVBand="0" w:evenVBand="0" w:oddHBand="0" w:evenHBand="1" w:firstRowFirstColumn="0" w:firstRowLastColumn="0" w:lastRowFirstColumn="0" w:lastRowLastColumn="0"/>
            </w:pPr>
            <w:r>
              <w:t>Voorraadreductie</w:t>
            </w:r>
          </w:p>
          <w:p w:rsidR="0018665D" w:rsidRDefault="0018665D" w:rsidP="004E1ACA">
            <w:pPr>
              <w:pStyle w:val="Lijstalinea"/>
              <w:numPr>
                <w:ilvl w:val="0"/>
                <w:numId w:val="7"/>
              </w:numPr>
              <w:tabs>
                <w:tab w:val="left" w:pos="7485"/>
              </w:tabs>
              <w:cnfStyle w:val="000000010000" w:firstRow="0" w:lastRow="0" w:firstColumn="0" w:lastColumn="0" w:oddVBand="0" w:evenVBand="0" w:oddHBand="0" w:evenHBand="1" w:firstRowFirstColumn="0" w:firstRowLastColumn="0" w:lastRowFirstColumn="0" w:lastRowLastColumn="0"/>
            </w:pPr>
            <w:r>
              <w:t>Verbeterde kwaliteit</w:t>
            </w:r>
          </w:p>
          <w:p w:rsidR="0018665D" w:rsidRDefault="0018665D" w:rsidP="004E1ACA">
            <w:pPr>
              <w:pStyle w:val="Lijstalinea"/>
              <w:numPr>
                <w:ilvl w:val="0"/>
                <w:numId w:val="7"/>
              </w:numPr>
              <w:tabs>
                <w:tab w:val="left" w:pos="7485"/>
              </w:tabs>
              <w:cnfStyle w:val="000000010000" w:firstRow="0" w:lastRow="0" w:firstColumn="0" w:lastColumn="0" w:oddVBand="0" w:evenVBand="0" w:oddHBand="0" w:evenHBand="1" w:firstRowFirstColumn="0" w:firstRowLastColumn="0" w:lastRowFirstColumn="0" w:lastRowLastColumn="0"/>
            </w:pPr>
            <w:r>
              <w:t>Minder variatie</w:t>
            </w:r>
          </w:p>
        </w:tc>
        <w:tc>
          <w:tcPr>
            <w:tcW w:w="2801" w:type="dxa"/>
          </w:tcPr>
          <w:p w:rsidR="00550B53" w:rsidRDefault="0018665D" w:rsidP="004E1ACA">
            <w:pPr>
              <w:pStyle w:val="Lijstalinea"/>
              <w:numPr>
                <w:ilvl w:val="0"/>
                <w:numId w:val="7"/>
              </w:numPr>
              <w:tabs>
                <w:tab w:val="left" w:pos="7485"/>
              </w:tabs>
              <w:cnfStyle w:val="000000010000" w:firstRow="0" w:lastRow="0" w:firstColumn="0" w:lastColumn="0" w:oddVBand="0" w:evenVBand="0" w:oddHBand="0" w:evenHBand="1" w:firstRowFirstColumn="0" w:firstRowLastColumn="0" w:lastRowFirstColumn="0" w:lastRowLastColumn="0"/>
            </w:pPr>
            <w:r>
              <w:t>Voorraadreductie.</w:t>
            </w:r>
          </w:p>
          <w:p w:rsidR="0018665D" w:rsidRDefault="0018665D" w:rsidP="004E1ACA">
            <w:pPr>
              <w:pStyle w:val="Lijstalinea"/>
              <w:numPr>
                <w:ilvl w:val="0"/>
                <w:numId w:val="7"/>
              </w:numPr>
              <w:tabs>
                <w:tab w:val="left" w:pos="7485"/>
              </w:tabs>
              <w:cnfStyle w:val="000000010000" w:firstRow="0" w:lastRow="0" w:firstColumn="0" w:lastColumn="0" w:oddVBand="0" w:evenVBand="0" w:oddHBand="0" w:evenHBand="1" w:firstRowFirstColumn="0" w:firstRowLastColumn="0" w:lastRowFirstColumn="0" w:lastRowLastColumn="0"/>
            </w:pPr>
            <w:r>
              <w:t>Flow</w:t>
            </w:r>
          </w:p>
          <w:p w:rsidR="0018665D" w:rsidRDefault="0018665D" w:rsidP="004E1ACA">
            <w:pPr>
              <w:pStyle w:val="Lijstalinea"/>
              <w:numPr>
                <w:ilvl w:val="0"/>
                <w:numId w:val="7"/>
              </w:numPr>
              <w:tabs>
                <w:tab w:val="left" w:pos="7485"/>
              </w:tabs>
              <w:cnfStyle w:val="000000010000" w:firstRow="0" w:lastRow="0" w:firstColumn="0" w:lastColumn="0" w:oddVBand="0" w:evenVBand="0" w:oddHBand="0" w:evenHBand="1" w:firstRowFirstColumn="0" w:firstRowLastColumn="0" w:lastRowFirstColumn="0" w:lastRowLastColumn="0"/>
            </w:pPr>
            <w:r>
              <w:t>Eliminatie van verspillingen.</w:t>
            </w:r>
          </w:p>
        </w:tc>
        <w:tc>
          <w:tcPr>
            <w:tcW w:w="2573" w:type="dxa"/>
          </w:tcPr>
          <w:p w:rsidR="00550B53" w:rsidRDefault="0018665D" w:rsidP="004E1ACA">
            <w:pPr>
              <w:pStyle w:val="Lijstalinea"/>
              <w:numPr>
                <w:ilvl w:val="0"/>
                <w:numId w:val="7"/>
              </w:numPr>
              <w:tabs>
                <w:tab w:val="left" w:pos="7485"/>
              </w:tabs>
              <w:cnfStyle w:val="000000010000" w:firstRow="0" w:lastRow="0" w:firstColumn="0" w:lastColumn="0" w:oddVBand="0" w:evenVBand="0" w:oddHBand="0" w:evenHBand="1" w:firstRowFirstColumn="0" w:firstRowLastColumn="0" w:lastRowFirstColumn="0" w:lastRowLastColumn="0"/>
            </w:pPr>
            <w:r>
              <w:t>Voorraadreductie.</w:t>
            </w:r>
          </w:p>
          <w:p w:rsidR="0018665D" w:rsidRDefault="0013611F" w:rsidP="004E1ACA">
            <w:pPr>
              <w:pStyle w:val="Lijstalinea"/>
              <w:numPr>
                <w:ilvl w:val="0"/>
                <w:numId w:val="7"/>
              </w:numPr>
              <w:tabs>
                <w:tab w:val="left" w:pos="7485"/>
              </w:tabs>
              <w:cnfStyle w:val="000000010000" w:firstRow="0" w:lastRow="0" w:firstColumn="0" w:lastColumn="0" w:oddVBand="0" w:evenVBand="0" w:oddHBand="0" w:evenHBand="1" w:firstRowFirstColumn="0" w:firstRowLastColumn="0" w:lastRowFirstColumn="0" w:lastRowLastColumn="0"/>
            </w:pPr>
            <w:r>
              <w:t>Doorlooptijdkosten gereduceerd.</w:t>
            </w:r>
          </w:p>
          <w:p w:rsidR="0013611F" w:rsidRDefault="0013611F" w:rsidP="004E1ACA">
            <w:pPr>
              <w:pStyle w:val="Lijstalinea"/>
              <w:numPr>
                <w:ilvl w:val="0"/>
                <w:numId w:val="7"/>
              </w:numPr>
              <w:tabs>
                <w:tab w:val="left" w:pos="7485"/>
              </w:tabs>
              <w:cnfStyle w:val="000000010000" w:firstRow="0" w:lastRow="0" w:firstColumn="0" w:lastColumn="0" w:oddVBand="0" w:evenVBand="0" w:oddHBand="0" w:evenHBand="1" w:firstRowFirstColumn="0" w:firstRowLastColumn="0" w:lastRowFirstColumn="0" w:lastRowLastColumn="0"/>
            </w:pPr>
            <w:r>
              <w:t>Verbeterde kwaliteit.</w:t>
            </w:r>
          </w:p>
        </w:tc>
      </w:tr>
      <w:tr w:rsidR="00550B53" w:rsidTr="00AB5B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0" w:type="dxa"/>
          </w:tcPr>
          <w:p w:rsidR="00550B53" w:rsidRDefault="00550B53" w:rsidP="004E1ACA">
            <w:pPr>
              <w:tabs>
                <w:tab w:val="left" w:pos="7485"/>
              </w:tabs>
            </w:pPr>
            <w:r>
              <w:t>Kritiek</w:t>
            </w:r>
          </w:p>
        </w:tc>
        <w:tc>
          <w:tcPr>
            <w:tcW w:w="2268" w:type="dxa"/>
          </w:tcPr>
          <w:p w:rsidR="00550B53" w:rsidRDefault="0013611F" w:rsidP="004E1ACA">
            <w:pPr>
              <w:tabs>
                <w:tab w:val="left" w:pos="7485"/>
              </w:tabs>
              <w:cnfStyle w:val="000000100000" w:firstRow="0" w:lastRow="0" w:firstColumn="0" w:lastColumn="0" w:oddVBand="0" w:evenVBand="0" w:oddHBand="1" w:evenHBand="0" w:firstRowFirstColumn="0" w:firstRowLastColumn="0" w:lastRowFirstColumn="0" w:lastRowLastColumn="0"/>
            </w:pPr>
            <w:r>
              <w:t>Processen worden onafhankelijk verbeterd.</w:t>
            </w:r>
          </w:p>
        </w:tc>
        <w:tc>
          <w:tcPr>
            <w:tcW w:w="2801" w:type="dxa"/>
          </w:tcPr>
          <w:p w:rsidR="00550B53" w:rsidRDefault="0013611F" w:rsidP="004E1ACA">
            <w:pPr>
              <w:tabs>
                <w:tab w:val="left" w:pos="7485"/>
              </w:tabs>
              <w:cnfStyle w:val="000000100000" w:firstRow="0" w:lastRow="0" w:firstColumn="0" w:lastColumn="0" w:oddVBand="0" w:evenVBand="0" w:oddHBand="1" w:evenHBand="0" w:firstRowFirstColumn="0" w:firstRowLastColumn="0" w:lastRowFirstColumn="0" w:lastRowLastColumn="0"/>
            </w:pPr>
            <w:r>
              <w:t>Weinig tot geen statistische analyse.</w:t>
            </w:r>
          </w:p>
        </w:tc>
        <w:tc>
          <w:tcPr>
            <w:tcW w:w="2573" w:type="dxa"/>
          </w:tcPr>
          <w:p w:rsidR="00550B53" w:rsidRDefault="0013611F" w:rsidP="004E1ACA">
            <w:pPr>
              <w:keepNext/>
              <w:tabs>
                <w:tab w:val="left" w:pos="7485"/>
              </w:tabs>
              <w:cnfStyle w:val="000000100000" w:firstRow="0" w:lastRow="0" w:firstColumn="0" w:lastColumn="0" w:oddVBand="0" w:evenVBand="0" w:oddHBand="1" w:evenHBand="0" w:firstRowFirstColumn="0" w:firstRowLastColumn="0" w:lastRowFirstColumn="0" w:lastRowLastColumn="0"/>
            </w:pPr>
            <w:r>
              <w:t>Minimale input van werknemers.</w:t>
            </w:r>
          </w:p>
        </w:tc>
      </w:tr>
    </w:tbl>
    <w:p w:rsidR="0013611F" w:rsidRDefault="0013611F" w:rsidP="004E1ACA">
      <w:pPr>
        <w:pStyle w:val="Bijschrift"/>
      </w:pPr>
      <w:r>
        <w:t>Tabel A Verschillen tussen onder</w:t>
      </w:r>
      <w:r w:rsidR="00DE4451">
        <w:t>zoek</w:t>
      </w:r>
      <w:r>
        <w:t>modellen</w:t>
      </w:r>
    </w:p>
    <w:p w:rsidR="0013611F" w:rsidRDefault="0013611F" w:rsidP="004E1ACA">
      <w:r>
        <w:t xml:space="preserve">Om tot een juiste keuze te komen </w:t>
      </w:r>
      <w:r w:rsidR="00AE09ED">
        <w:t>is</w:t>
      </w:r>
      <w:r>
        <w:t xml:space="preserve"> hieronder toegelicht wat door middel van dit onderzoek bereikt moet worden binnen Blokker. Het model dat hier het beste bij aansluit </w:t>
      </w:r>
      <w:r w:rsidR="004867DF">
        <w:t>wordt</w:t>
      </w:r>
      <w:r>
        <w:t xml:space="preserve"> geselecteerd.</w:t>
      </w:r>
    </w:p>
    <w:p w:rsidR="0013611F" w:rsidRDefault="00DE4451" w:rsidP="004E1ACA">
      <w:pPr>
        <w:pStyle w:val="Lijstalinea"/>
        <w:numPr>
          <w:ilvl w:val="0"/>
          <w:numId w:val="7"/>
        </w:numPr>
      </w:pPr>
      <w:r>
        <w:t>Reduceren van onzekerheid in de voorraadbeschikbaarheid. De output van het proces (voorraad) moet beter aansluiten bij de klantvraag. Dit moet worden bereikt door aan de ene kant een nauwkeurigere forecast te creëren en aan de andere kant op een eerder stadium te bepalen hoeveel er moet worden ingekocht voor de folder.</w:t>
      </w:r>
    </w:p>
    <w:p w:rsidR="00E4787B" w:rsidRDefault="00DE4451" w:rsidP="004E1ACA">
      <w:pPr>
        <w:pStyle w:val="Lijstalinea"/>
        <w:numPr>
          <w:ilvl w:val="0"/>
          <w:numId w:val="7"/>
        </w:numPr>
        <w:tabs>
          <w:tab w:val="left" w:pos="7485"/>
        </w:tabs>
      </w:pPr>
      <w:r>
        <w:t>Data ondersteuning en analyse is essentieel in dit verhaal. De historie zal als uitgangspunt gelden om de processen te verbeteren.</w:t>
      </w:r>
    </w:p>
    <w:p w:rsidR="00DE4451" w:rsidRDefault="00DE4451" w:rsidP="004E1ACA">
      <w:pPr>
        <w:pStyle w:val="Lijstalinea"/>
        <w:numPr>
          <w:ilvl w:val="0"/>
          <w:numId w:val="7"/>
        </w:numPr>
        <w:tabs>
          <w:tab w:val="left" w:pos="7485"/>
        </w:tabs>
      </w:pPr>
      <w:r>
        <w:t>Een uniforme proceswerkwijze zal moeten worden opgezet om te voorkomen dat er verschillende interpretaties/werkwijzen zijn binnen het bedrijf.</w:t>
      </w:r>
    </w:p>
    <w:p w:rsidR="00DE4451" w:rsidRDefault="00DE4451" w:rsidP="004E1ACA">
      <w:pPr>
        <w:tabs>
          <w:tab w:val="left" w:pos="7485"/>
        </w:tabs>
      </w:pPr>
    </w:p>
    <w:p w:rsidR="00E268CE" w:rsidRDefault="00E268CE" w:rsidP="004E1ACA">
      <w:pPr>
        <w:tabs>
          <w:tab w:val="left" w:pos="7485"/>
        </w:tabs>
      </w:pPr>
      <w:r>
        <w:rPr>
          <w:noProof/>
          <w:lang w:eastAsia="nl-NL"/>
        </w:rPr>
        <w:drawing>
          <wp:anchor distT="0" distB="0" distL="114300" distR="114300" simplePos="0" relativeHeight="251645952" behindDoc="0" locked="0" layoutInCell="1" allowOverlap="1" wp14:anchorId="5C95D0FE" wp14:editId="7A7F8F2A">
            <wp:simplePos x="0" y="0"/>
            <wp:positionH relativeFrom="column">
              <wp:posOffset>3462020</wp:posOffset>
            </wp:positionH>
            <wp:positionV relativeFrom="paragraph">
              <wp:posOffset>37465</wp:posOffset>
            </wp:positionV>
            <wp:extent cx="2343150" cy="2181225"/>
            <wp:effectExtent l="0" t="0" r="19050" b="0"/>
            <wp:wrapSquare wrapText="bothSides"/>
            <wp:docPr id="11" name="Diagram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14:sizeRelH relativeFrom="page">
              <wp14:pctWidth>0</wp14:pctWidth>
            </wp14:sizeRelH>
            <wp14:sizeRelV relativeFrom="page">
              <wp14:pctHeight>0</wp14:pctHeight>
            </wp14:sizeRelV>
          </wp:anchor>
        </w:drawing>
      </w:r>
      <w:r w:rsidR="00DE4451">
        <w:t xml:space="preserve">Dit onderzoek zal plaatsvinden volgens Six Sigma, en daarbij in het bijzonder, met behulp van de DMAIC cirkel. De hierboven beschreven kritieke punten (reduceren van onzekerheid, statistische onderbouwing en uniform proces) hebben direct raakvlak met de in Tabel A beschreven kenmerken van Six Sigma. </w:t>
      </w:r>
      <w:proofErr w:type="spellStart"/>
      <w:r w:rsidR="00DE4451">
        <w:t>Lean</w:t>
      </w:r>
      <w:proofErr w:type="spellEnd"/>
      <w:r w:rsidR="00DE4451">
        <w:t xml:space="preserve"> en TOC zijn beide niet geschikt vanwege een totaal andere focus op </w:t>
      </w:r>
      <w:r>
        <w:t>een probleem zoals blijkt in tabel A.</w:t>
      </w:r>
    </w:p>
    <w:p w:rsidR="00E268CE" w:rsidRDefault="00E268CE" w:rsidP="004E1ACA">
      <w:pPr>
        <w:tabs>
          <w:tab w:val="left" w:pos="7485"/>
        </w:tabs>
      </w:pPr>
    </w:p>
    <w:p w:rsidR="00E268CE" w:rsidRDefault="00E268CE" w:rsidP="004E1ACA">
      <w:pPr>
        <w:pStyle w:val="Kop2"/>
        <w:numPr>
          <w:ilvl w:val="0"/>
          <w:numId w:val="0"/>
        </w:numPr>
        <w:ind w:left="576" w:hanging="576"/>
      </w:pPr>
      <w:bookmarkStart w:id="90" w:name="_Toc484510777"/>
      <w:r>
        <w:t>Uitwerking DMAIC</w:t>
      </w:r>
      <w:bookmarkEnd w:id="90"/>
    </w:p>
    <w:p w:rsidR="00E268CE" w:rsidRPr="00E268CE" w:rsidRDefault="00F31687" w:rsidP="004E1ACA">
      <w:r>
        <w:rPr>
          <w:noProof/>
          <w:lang w:eastAsia="nl-NL"/>
        </w:rPr>
        <mc:AlternateContent>
          <mc:Choice Requires="wps">
            <w:drawing>
              <wp:anchor distT="0" distB="0" distL="114300" distR="114300" simplePos="0" relativeHeight="251646976" behindDoc="0" locked="0" layoutInCell="1" allowOverlap="1" wp14:anchorId="0AA437DF" wp14:editId="590011FE">
                <wp:simplePos x="0" y="0"/>
                <wp:positionH relativeFrom="column">
                  <wp:posOffset>3442970</wp:posOffset>
                </wp:positionH>
                <wp:positionV relativeFrom="paragraph">
                  <wp:posOffset>711200</wp:posOffset>
                </wp:positionV>
                <wp:extent cx="2343150" cy="142875"/>
                <wp:effectExtent l="0" t="0" r="0" b="9525"/>
                <wp:wrapSquare wrapText="bothSides"/>
                <wp:docPr id="13" name="Tekstvak 13"/>
                <wp:cNvGraphicFramePr/>
                <a:graphic xmlns:a="http://schemas.openxmlformats.org/drawingml/2006/main">
                  <a:graphicData uri="http://schemas.microsoft.com/office/word/2010/wordprocessingShape">
                    <wps:wsp>
                      <wps:cNvSpPr txBox="1"/>
                      <wps:spPr>
                        <a:xfrm>
                          <a:off x="0" y="0"/>
                          <a:ext cx="2343150" cy="142875"/>
                        </a:xfrm>
                        <a:prstGeom prst="rect">
                          <a:avLst/>
                        </a:prstGeom>
                        <a:solidFill>
                          <a:prstClr val="white"/>
                        </a:solidFill>
                        <a:ln>
                          <a:noFill/>
                        </a:ln>
                        <a:effectLst/>
                      </wps:spPr>
                      <wps:txbx>
                        <w:txbxContent>
                          <w:p w:rsidR="00D177D8" w:rsidRPr="00B83481" w:rsidRDefault="00D177D8" w:rsidP="0051760A">
                            <w:pPr>
                              <w:pStyle w:val="Bijschrift"/>
                              <w:rPr>
                                <w:noProof/>
                                <w:sz w:val="20"/>
                                <w:szCs w:val="20"/>
                              </w:rPr>
                            </w:pPr>
                            <w:r>
                              <w:t>Figuur A: DMAIC Cirk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kstvak 13" o:spid="_x0000_s1043" type="#_x0000_t202" style="position:absolute;left:0;text-align:left;margin-left:271.1pt;margin-top:56pt;width:184.5pt;height:11.25pt;z-index:251646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" stroked="f">
                <v:textbox inset="0,0,0,0">
                  <w:txbxContent>
                    <w:p w:rsidR="00D177D8" w:rsidRPr="00B83481" w:rsidRDefault="00D177D8" w:rsidP="0051760A">
                      <w:pPr>
                        <w:pStyle w:val="Bijschrift"/>
                        <w:rPr>
                          <w:noProof/>
                          <w:sz w:val="20"/>
                          <w:szCs w:val="20"/>
                        </w:rPr>
                      </w:pPr>
                      <w:r>
                        <w:t>Figuur A: DMAIC Cirkel</w:t>
                      </w:r>
                    </w:p>
                  </w:txbxContent>
                </v:textbox>
                <w10:wrap type="square"/>
              </v:shape>
            </w:pict>
          </mc:Fallback>
        </mc:AlternateContent>
      </w:r>
      <w:r w:rsidR="00E268CE">
        <w:t>De DMAIC methode kent vijf stappen, waarvan binnen elke stap diverse modellen en tools gekoppeld zijn.</w:t>
      </w:r>
      <w:r>
        <w:t xml:space="preserve"> Deze stappen zijn weergegeven in figuur A. De theoretische kennis </w:t>
      </w:r>
      <w:r w:rsidR="00E268CE">
        <w:t>voor</w:t>
      </w:r>
      <w:r>
        <w:t xml:space="preserve"> de toepassing van deze methode</w:t>
      </w:r>
      <w:r w:rsidR="00E268CE">
        <w:t xml:space="preserve"> is verkregen uit het boek van Stephan </w:t>
      </w:r>
      <w:proofErr w:type="spellStart"/>
      <w:r w:rsidR="00E268CE">
        <w:t>Lunau</w:t>
      </w:r>
      <w:proofErr w:type="spellEnd"/>
      <w:r>
        <w:t>,</w:t>
      </w:r>
      <w:r w:rsidR="00E268CE">
        <w:t xml:space="preserve"> met als titel Six Sigma + </w:t>
      </w:r>
      <w:proofErr w:type="spellStart"/>
      <w:r w:rsidR="00E268CE">
        <w:t>Lean</w:t>
      </w:r>
      <w:proofErr w:type="spellEnd"/>
      <w:r w:rsidR="00E268CE">
        <w:t xml:space="preserve"> </w:t>
      </w:r>
      <w:proofErr w:type="spellStart"/>
      <w:r w:rsidR="00E268CE">
        <w:t>Toolset</w:t>
      </w:r>
      <w:proofErr w:type="spellEnd"/>
      <w:r w:rsidR="00E268CE">
        <w:t xml:space="preserve"> </w:t>
      </w:r>
      <w:r w:rsidR="00E268CE">
        <w:fldChar w:fldCharType="begin" w:fldLock="1"/>
      </w:r>
      <w:r w:rsidR="003757F8">
        <w:instrText>ADDIN CSL_CITATION { "citationItems" : [ { "id" : "ITEM-1", "itemData" : { "author" : [ { "dropping-particle" : "", "family" : "Lunau, Stephan, Meran", "given" : "R.", "non-dropping-particle" : "", "parse-names" : false, "suffix" : "" } ], "edition" : "2nd Editio", "id" : "ITEM-1", "issued" : { "date-parts" : [ [ "2014" ] ] }, "publisher" : "Springler", "title" : "Lean Six Sigma Toolset", "type" : "book" }, "uris" : [ "http://www.mendeley.com/documents/?uuid=196af833-4f76-4a63-868c-c6182d63fca2" ] } ], "mendeley" : { "formattedCitation" : "(Lunau, Stephan, Meran, 2014)", "plainTextFormattedCitation" : "(Lunau, Stephan, Meran, 2014)", "previouslyFormattedCitation" : "(Lunau, Stephan, Meran, 2014)" }, "properties" : { "noteIndex" : 0 }, "schema" : "https://github.com/citation-style-language/schema/raw/master/csl-citation.json" }</w:instrText>
      </w:r>
      <w:r w:rsidR="00E268CE">
        <w:fldChar w:fldCharType="separate"/>
      </w:r>
      <w:r w:rsidR="00E268CE" w:rsidRPr="00E268CE">
        <w:rPr>
          <w:noProof/>
        </w:rPr>
        <w:t>(Lunau, Stephan, Meran, 2014)</w:t>
      </w:r>
      <w:r w:rsidR="00E268CE">
        <w:fldChar w:fldCharType="end"/>
      </w:r>
      <w:r w:rsidR="00E268CE">
        <w:t xml:space="preserve">. </w:t>
      </w:r>
    </w:p>
    <w:p w:rsidR="00E268CE" w:rsidRDefault="00E268CE" w:rsidP="004E1ACA">
      <w:pPr>
        <w:tabs>
          <w:tab w:val="left" w:pos="7485"/>
        </w:tabs>
      </w:pPr>
    </w:p>
    <w:p w:rsidR="00416224" w:rsidRDefault="001D73C0" w:rsidP="004E1ACA">
      <w:pPr>
        <w:pStyle w:val="Kop1"/>
        <w:numPr>
          <w:ilvl w:val="0"/>
          <w:numId w:val="0"/>
        </w:numPr>
        <w:ind w:left="432" w:hanging="432"/>
      </w:pPr>
      <w:r w:rsidRPr="00BE1189">
        <w:br w:type="column"/>
      </w:r>
      <w:bookmarkStart w:id="91" w:name="_Toc484510778"/>
      <w:r w:rsidR="00416224" w:rsidRPr="00BE1189">
        <w:lastRenderedPageBreak/>
        <w:t xml:space="preserve">Bijlage </w:t>
      </w:r>
      <w:r w:rsidR="00416224">
        <w:t>I</w:t>
      </w:r>
      <w:r w:rsidR="004E1ACA">
        <w:t>I</w:t>
      </w:r>
      <w:r w:rsidR="00416224" w:rsidRPr="00BE1189">
        <w:t xml:space="preserve"> – </w:t>
      </w:r>
      <w:r w:rsidR="00416224">
        <w:t>SIPOC Diagram</w:t>
      </w:r>
      <w:bookmarkEnd w:id="91"/>
    </w:p>
    <w:p w:rsidR="00A37D34" w:rsidRDefault="00E80B51" w:rsidP="004E1ACA">
      <w:r>
        <w:t xml:space="preserve">De SIPOC is een </w:t>
      </w:r>
      <w:proofErr w:type="spellStart"/>
      <w:r>
        <w:t>Lean</w:t>
      </w:r>
      <w:proofErr w:type="spellEnd"/>
      <w:r>
        <w:t xml:space="preserve"> Six Sigma tool waarmee op een eenvoudige, maar overzichtelijk wijze, </w:t>
      </w:r>
      <w:r w:rsidR="00A37D34">
        <w:t>de</w:t>
      </w:r>
      <w:r>
        <w:t xml:space="preserve"> elementen van een bedrijfsproces in kaart worden gebracht. </w:t>
      </w:r>
      <w:r w:rsidR="00A37D34">
        <w:t>Een SIPOC bevat vijf categorieën</w:t>
      </w:r>
      <w:sdt>
        <w:sdtPr>
          <w:id w:val="1981411363"/>
          <w:citation/>
        </w:sdtPr>
        <w:sdtContent>
          <w:r w:rsidR="00A37D34">
            <w:fldChar w:fldCharType="begin"/>
          </w:r>
          <w:r w:rsidR="00A37D34">
            <w:instrText xml:space="preserve"> CITATION Inf \l 1043 </w:instrText>
          </w:r>
          <w:r w:rsidR="00A37D34">
            <w:fldChar w:fldCharType="separate"/>
          </w:r>
          <w:r w:rsidR="00871FB9">
            <w:rPr>
              <w:noProof/>
            </w:rPr>
            <w:t xml:space="preserve"> (Info over SIPOC, 2017)</w:t>
          </w:r>
          <w:r w:rsidR="00A37D34">
            <w:fldChar w:fldCharType="end"/>
          </w:r>
        </w:sdtContent>
      </w:sdt>
      <w:r w:rsidR="00A37D34">
        <w:t xml:space="preserve">: </w:t>
      </w:r>
    </w:p>
    <w:p w:rsidR="00A37D34" w:rsidRDefault="00A37D34" w:rsidP="004E1ACA">
      <w:pPr>
        <w:pStyle w:val="Lijstalinea"/>
        <w:numPr>
          <w:ilvl w:val="0"/>
          <w:numId w:val="22"/>
        </w:numPr>
      </w:pPr>
      <w:proofErr w:type="spellStart"/>
      <w:r>
        <w:t>Supplier</w:t>
      </w:r>
      <w:proofErr w:type="spellEnd"/>
      <w:r>
        <w:t xml:space="preserve"> (leverancier): afdeling, individu of organisatie die een processtap voorziet van materiaal of informatie.</w:t>
      </w:r>
    </w:p>
    <w:p w:rsidR="00A37D34" w:rsidRDefault="00A37D34" w:rsidP="004E1ACA">
      <w:pPr>
        <w:pStyle w:val="Lijstalinea"/>
        <w:numPr>
          <w:ilvl w:val="0"/>
          <w:numId w:val="22"/>
        </w:numPr>
      </w:pPr>
      <w:r>
        <w:t xml:space="preserve">Input: De materialen of informatie geleverd door de </w:t>
      </w:r>
      <w:proofErr w:type="spellStart"/>
      <w:r>
        <w:t>supplier</w:t>
      </w:r>
      <w:proofErr w:type="spellEnd"/>
      <w:r>
        <w:t>, welke benodigd is om een processtap uit te voeren.</w:t>
      </w:r>
    </w:p>
    <w:p w:rsidR="00A37D34" w:rsidRDefault="00A37D34" w:rsidP="004E1ACA">
      <w:pPr>
        <w:pStyle w:val="Lijstalinea"/>
        <w:numPr>
          <w:ilvl w:val="0"/>
          <w:numId w:val="22"/>
        </w:numPr>
      </w:pPr>
      <w:proofErr w:type="spellStart"/>
      <w:r>
        <w:t>Process</w:t>
      </w:r>
      <w:proofErr w:type="spellEnd"/>
      <w:r>
        <w:t>: Een serie van opeenvolgende stappen dat de input transformeert naar output</w:t>
      </w:r>
      <w:r w:rsidR="00D177D8">
        <w:t>.</w:t>
      </w:r>
    </w:p>
    <w:p w:rsidR="00A37D34" w:rsidRDefault="00A37D34" w:rsidP="004E1ACA">
      <w:pPr>
        <w:pStyle w:val="Lijstalinea"/>
        <w:numPr>
          <w:ilvl w:val="0"/>
          <w:numId w:val="22"/>
        </w:numPr>
      </w:pPr>
      <w:r>
        <w:t xml:space="preserve">Output: </w:t>
      </w:r>
      <w:r w:rsidR="00385BD4">
        <w:t>Het product of de dienst als eindresultaat van het proces.</w:t>
      </w:r>
    </w:p>
    <w:p w:rsidR="00A37D34" w:rsidRDefault="00A37D34" w:rsidP="004E1ACA">
      <w:pPr>
        <w:pStyle w:val="Lijstalinea"/>
        <w:numPr>
          <w:ilvl w:val="0"/>
          <w:numId w:val="22"/>
        </w:numPr>
      </w:pPr>
      <w:r>
        <w:t xml:space="preserve">Customer: Individuele afdeling of organisatie (klant) die de uitput van een proces ontvangt. </w:t>
      </w:r>
    </w:p>
    <w:p w:rsidR="00D72805" w:rsidRDefault="00D72805" w:rsidP="004E1ACA"/>
    <w:p w:rsidR="00D72805" w:rsidRPr="00C664D1" w:rsidRDefault="00D72805" w:rsidP="004E1ACA">
      <w:r>
        <w:t>De SIPOC ondersteund het Proces Flow Diagram, we</w:t>
      </w:r>
      <w:r w:rsidR="00F31687">
        <w:t>lke is uitgewerkt in hoofdstuk vier</w:t>
      </w:r>
      <w:r>
        <w:t xml:space="preserve">. Het startpunt van het proces is het opstellen van de forecast. Het proces eindigt bij de uitlevering van de </w:t>
      </w:r>
      <w:r w:rsidR="009226EA">
        <w:t>promotieartikelen</w:t>
      </w:r>
      <w:r>
        <w:t xml:space="preserve"> aan de filialen. De SIPOC is weergege</w:t>
      </w:r>
      <w:r w:rsidR="008D0EDF">
        <w:t>ven in tabel B</w:t>
      </w:r>
      <w:r>
        <w:t>.</w:t>
      </w:r>
    </w:p>
    <w:tbl>
      <w:tblPr>
        <w:tblStyle w:val="Rastertabel4-Accent31"/>
        <w:tblW w:w="8959" w:type="dxa"/>
        <w:tblInd w:w="108" w:type="dxa"/>
        <w:tblLayout w:type="fixed"/>
        <w:tblLook w:val="04A0" w:firstRow="1" w:lastRow="0" w:firstColumn="1" w:lastColumn="0" w:noHBand="0" w:noVBand="1"/>
      </w:tblPr>
      <w:tblGrid>
        <w:gridCol w:w="1452"/>
        <w:gridCol w:w="1275"/>
        <w:gridCol w:w="2410"/>
        <w:gridCol w:w="2126"/>
        <w:gridCol w:w="1696"/>
      </w:tblGrid>
      <w:tr w:rsidR="00C664D1" w:rsidRPr="00FE5569" w:rsidTr="00AB5B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2" w:type="dxa"/>
          </w:tcPr>
          <w:p w:rsidR="00C664D1" w:rsidRPr="00FE5569" w:rsidRDefault="00C664D1" w:rsidP="004E1ACA">
            <w:pPr>
              <w:pStyle w:val="Geenafstand"/>
              <w:jc w:val="both"/>
              <w:rPr>
                <w:sz w:val="20"/>
                <w:szCs w:val="20"/>
              </w:rPr>
            </w:pPr>
            <w:proofErr w:type="spellStart"/>
            <w:r w:rsidRPr="00FE5569">
              <w:rPr>
                <w:sz w:val="20"/>
                <w:szCs w:val="20"/>
              </w:rPr>
              <w:t>Supplier</w:t>
            </w:r>
            <w:proofErr w:type="spellEnd"/>
          </w:p>
        </w:tc>
        <w:tc>
          <w:tcPr>
            <w:tcW w:w="1275" w:type="dxa"/>
          </w:tcPr>
          <w:p w:rsidR="00C664D1" w:rsidRPr="00FE5569" w:rsidRDefault="00C664D1" w:rsidP="004E1ACA">
            <w:pPr>
              <w:pStyle w:val="Geenafstand"/>
              <w:jc w:val="both"/>
              <w:cnfStyle w:val="100000000000" w:firstRow="1" w:lastRow="0" w:firstColumn="0" w:lastColumn="0" w:oddVBand="0" w:evenVBand="0" w:oddHBand="0" w:evenHBand="0" w:firstRowFirstColumn="0" w:firstRowLastColumn="0" w:lastRowFirstColumn="0" w:lastRowLastColumn="0"/>
              <w:rPr>
                <w:sz w:val="20"/>
                <w:szCs w:val="20"/>
              </w:rPr>
            </w:pPr>
            <w:r w:rsidRPr="00FE5569">
              <w:rPr>
                <w:sz w:val="20"/>
                <w:szCs w:val="20"/>
              </w:rPr>
              <w:t>Input</w:t>
            </w:r>
          </w:p>
        </w:tc>
        <w:tc>
          <w:tcPr>
            <w:tcW w:w="2410" w:type="dxa"/>
          </w:tcPr>
          <w:p w:rsidR="00C664D1" w:rsidRPr="00FE5569" w:rsidRDefault="00C664D1" w:rsidP="004E1ACA">
            <w:pPr>
              <w:pStyle w:val="Geenafstand"/>
              <w:jc w:val="both"/>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FE5569">
              <w:rPr>
                <w:sz w:val="20"/>
                <w:szCs w:val="20"/>
              </w:rPr>
              <w:t>Process</w:t>
            </w:r>
            <w:proofErr w:type="spellEnd"/>
          </w:p>
        </w:tc>
        <w:tc>
          <w:tcPr>
            <w:tcW w:w="2126" w:type="dxa"/>
          </w:tcPr>
          <w:p w:rsidR="00C664D1" w:rsidRPr="00FE5569" w:rsidRDefault="00C664D1" w:rsidP="004E1ACA">
            <w:pPr>
              <w:pStyle w:val="Geenafstand"/>
              <w:jc w:val="both"/>
              <w:cnfStyle w:val="100000000000" w:firstRow="1" w:lastRow="0" w:firstColumn="0" w:lastColumn="0" w:oddVBand="0" w:evenVBand="0" w:oddHBand="0" w:evenHBand="0" w:firstRowFirstColumn="0" w:firstRowLastColumn="0" w:lastRowFirstColumn="0" w:lastRowLastColumn="0"/>
              <w:rPr>
                <w:sz w:val="20"/>
                <w:szCs w:val="20"/>
              </w:rPr>
            </w:pPr>
            <w:r w:rsidRPr="00FE5569">
              <w:rPr>
                <w:sz w:val="20"/>
                <w:szCs w:val="20"/>
              </w:rPr>
              <w:t>Output</w:t>
            </w:r>
          </w:p>
        </w:tc>
        <w:tc>
          <w:tcPr>
            <w:tcW w:w="1696" w:type="dxa"/>
          </w:tcPr>
          <w:p w:rsidR="00C664D1" w:rsidRPr="00FE5569" w:rsidRDefault="00C664D1" w:rsidP="004E1ACA">
            <w:pPr>
              <w:pStyle w:val="Geenafstand"/>
              <w:jc w:val="both"/>
              <w:cnfStyle w:val="100000000000" w:firstRow="1" w:lastRow="0" w:firstColumn="0" w:lastColumn="0" w:oddVBand="0" w:evenVBand="0" w:oddHBand="0" w:evenHBand="0" w:firstRowFirstColumn="0" w:firstRowLastColumn="0" w:lastRowFirstColumn="0" w:lastRowLastColumn="0"/>
              <w:rPr>
                <w:sz w:val="20"/>
                <w:szCs w:val="20"/>
              </w:rPr>
            </w:pPr>
            <w:r w:rsidRPr="00FE5569">
              <w:rPr>
                <w:sz w:val="20"/>
                <w:szCs w:val="20"/>
              </w:rPr>
              <w:t>Customer</w:t>
            </w:r>
          </w:p>
        </w:tc>
      </w:tr>
      <w:tr w:rsidR="00C664D1" w:rsidRPr="00FE5569" w:rsidTr="00AB5B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2" w:type="dxa"/>
          </w:tcPr>
          <w:p w:rsidR="00C664D1" w:rsidRPr="008C669F" w:rsidRDefault="00C664D1" w:rsidP="004E1ACA">
            <w:pPr>
              <w:pStyle w:val="Geenafstand"/>
              <w:jc w:val="both"/>
              <w:rPr>
                <w:b w:val="0"/>
                <w:sz w:val="20"/>
                <w:szCs w:val="20"/>
              </w:rPr>
            </w:pPr>
            <w:proofErr w:type="spellStart"/>
            <w:r w:rsidRPr="008C669F">
              <w:rPr>
                <w:b w:val="0"/>
                <w:sz w:val="20"/>
                <w:szCs w:val="20"/>
              </w:rPr>
              <w:t>Category</w:t>
            </w:r>
            <w:proofErr w:type="spellEnd"/>
            <w:r w:rsidRPr="008C669F">
              <w:rPr>
                <w:b w:val="0"/>
                <w:sz w:val="20"/>
                <w:szCs w:val="20"/>
              </w:rPr>
              <w:t xml:space="preserve"> Management</w:t>
            </w:r>
          </w:p>
        </w:tc>
        <w:tc>
          <w:tcPr>
            <w:tcW w:w="1275" w:type="dxa"/>
          </w:tcPr>
          <w:p w:rsidR="00C664D1" w:rsidRPr="00FE5569" w:rsidRDefault="00C664D1" w:rsidP="004E1ACA">
            <w:pPr>
              <w:pStyle w:val="Geenafstand"/>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Product- en marktkennis. </w:t>
            </w:r>
          </w:p>
        </w:tc>
        <w:tc>
          <w:tcPr>
            <w:tcW w:w="2410" w:type="dxa"/>
          </w:tcPr>
          <w:p w:rsidR="00C664D1" w:rsidRPr="00FE5569" w:rsidRDefault="00C664D1" w:rsidP="004E1ACA">
            <w:pPr>
              <w:pStyle w:val="Geenafstand"/>
              <w:jc w:val="both"/>
              <w:cnfStyle w:val="000000100000" w:firstRow="0" w:lastRow="0" w:firstColumn="0" w:lastColumn="0" w:oddVBand="0" w:evenVBand="0" w:oddHBand="1" w:evenHBand="0" w:firstRowFirstColumn="0" w:firstRowLastColumn="0" w:lastRowFirstColumn="0" w:lastRowLastColumn="0"/>
              <w:rPr>
                <w:sz w:val="20"/>
                <w:szCs w:val="20"/>
              </w:rPr>
            </w:pPr>
            <w:r w:rsidRPr="00FE5569">
              <w:rPr>
                <w:sz w:val="20"/>
                <w:szCs w:val="20"/>
              </w:rPr>
              <w:t xml:space="preserve">Forecast </w:t>
            </w:r>
            <w:r>
              <w:rPr>
                <w:sz w:val="20"/>
                <w:szCs w:val="20"/>
              </w:rPr>
              <w:t>opstellen voor de promotieartikelen.</w:t>
            </w:r>
          </w:p>
        </w:tc>
        <w:tc>
          <w:tcPr>
            <w:tcW w:w="2126" w:type="dxa"/>
          </w:tcPr>
          <w:p w:rsidR="00C664D1" w:rsidRPr="00FE5569" w:rsidRDefault="00C664D1" w:rsidP="004E1ACA">
            <w:pPr>
              <w:pStyle w:val="Geenafstand"/>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Lijst met folder artikelen en de bijbehorende forecast.</w:t>
            </w:r>
          </w:p>
        </w:tc>
        <w:tc>
          <w:tcPr>
            <w:tcW w:w="1696" w:type="dxa"/>
          </w:tcPr>
          <w:p w:rsidR="00C664D1" w:rsidRPr="00FE5569" w:rsidRDefault="00C664D1" w:rsidP="004E1ACA">
            <w:pPr>
              <w:pStyle w:val="Geenafstand"/>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upply Chain Folder</w:t>
            </w:r>
          </w:p>
        </w:tc>
      </w:tr>
      <w:tr w:rsidR="00C664D1" w:rsidRPr="00FE5569" w:rsidTr="00AB5B11">
        <w:tc>
          <w:tcPr>
            <w:cnfStyle w:val="001000000000" w:firstRow="0" w:lastRow="0" w:firstColumn="1" w:lastColumn="0" w:oddVBand="0" w:evenVBand="0" w:oddHBand="0" w:evenHBand="0" w:firstRowFirstColumn="0" w:firstRowLastColumn="0" w:lastRowFirstColumn="0" w:lastRowLastColumn="0"/>
            <w:tcW w:w="1452" w:type="dxa"/>
          </w:tcPr>
          <w:p w:rsidR="00C664D1" w:rsidRPr="008C669F" w:rsidRDefault="00C664D1" w:rsidP="004E1ACA">
            <w:pPr>
              <w:pStyle w:val="Geenafstand"/>
              <w:jc w:val="both"/>
              <w:rPr>
                <w:b w:val="0"/>
                <w:sz w:val="20"/>
                <w:szCs w:val="20"/>
              </w:rPr>
            </w:pPr>
            <w:r w:rsidRPr="008C669F">
              <w:rPr>
                <w:b w:val="0"/>
                <w:sz w:val="20"/>
                <w:szCs w:val="20"/>
              </w:rPr>
              <w:t xml:space="preserve">Supply Chain </w:t>
            </w:r>
            <w:r>
              <w:rPr>
                <w:b w:val="0"/>
                <w:sz w:val="20"/>
                <w:szCs w:val="20"/>
              </w:rPr>
              <w:t>Folder</w:t>
            </w:r>
          </w:p>
        </w:tc>
        <w:tc>
          <w:tcPr>
            <w:tcW w:w="1275" w:type="dxa"/>
          </w:tcPr>
          <w:p w:rsidR="00C664D1" w:rsidRDefault="00C664D1" w:rsidP="004E1ACA">
            <w:pPr>
              <w:pStyle w:val="Geenafstand"/>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Forecast per artikel.</w:t>
            </w:r>
          </w:p>
        </w:tc>
        <w:tc>
          <w:tcPr>
            <w:tcW w:w="2410" w:type="dxa"/>
          </w:tcPr>
          <w:p w:rsidR="00C664D1" w:rsidRPr="00FE5569" w:rsidRDefault="00C664D1" w:rsidP="004E1ACA">
            <w:pPr>
              <w:pStyle w:val="Geenafstand"/>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Vergelijking van forecast aantallen met historie.</w:t>
            </w:r>
          </w:p>
        </w:tc>
        <w:tc>
          <w:tcPr>
            <w:tcW w:w="2126" w:type="dxa"/>
          </w:tcPr>
          <w:p w:rsidR="00C664D1" w:rsidRDefault="00B7430F" w:rsidP="004E1ACA">
            <w:pPr>
              <w:pStyle w:val="Geenafstand"/>
              <w:jc w:val="both"/>
              <w:cnfStyle w:val="000000000000" w:firstRow="0" w:lastRow="0" w:firstColumn="0" w:lastColumn="0" w:oddVBand="0" w:evenVBand="0" w:oddHBand="0" w:evenHBand="0" w:firstRowFirstColumn="0" w:firstRowLastColumn="0" w:lastRowFirstColumn="0" w:lastRowLastColumn="0"/>
              <w:rPr>
                <w:sz w:val="20"/>
                <w:szCs w:val="20"/>
              </w:rPr>
            </w:pPr>
            <w:proofErr w:type="spellStart"/>
            <w:r>
              <w:rPr>
                <w:sz w:val="20"/>
                <w:szCs w:val="20"/>
              </w:rPr>
              <w:t>Gechalle</w:t>
            </w:r>
            <w:r w:rsidR="00C664D1">
              <w:rPr>
                <w:sz w:val="20"/>
                <w:szCs w:val="20"/>
              </w:rPr>
              <w:t>ngede</w:t>
            </w:r>
            <w:proofErr w:type="spellEnd"/>
            <w:r w:rsidR="00C664D1">
              <w:rPr>
                <w:sz w:val="20"/>
                <w:szCs w:val="20"/>
              </w:rPr>
              <w:t xml:space="preserve"> forecast.</w:t>
            </w:r>
          </w:p>
        </w:tc>
        <w:tc>
          <w:tcPr>
            <w:tcW w:w="1696" w:type="dxa"/>
          </w:tcPr>
          <w:p w:rsidR="00C664D1" w:rsidRDefault="00C664D1" w:rsidP="004E1ACA">
            <w:pPr>
              <w:pStyle w:val="Geenafstand"/>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ategorie Management</w:t>
            </w:r>
          </w:p>
        </w:tc>
      </w:tr>
      <w:tr w:rsidR="00C664D1" w:rsidRPr="00FE5569" w:rsidTr="00AB5B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2" w:type="dxa"/>
          </w:tcPr>
          <w:p w:rsidR="00C664D1" w:rsidRPr="008C669F" w:rsidRDefault="00C664D1" w:rsidP="004E1ACA">
            <w:pPr>
              <w:pStyle w:val="Geenafstand"/>
              <w:jc w:val="both"/>
              <w:rPr>
                <w:b w:val="0"/>
                <w:sz w:val="20"/>
                <w:szCs w:val="20"/>
              </w:rPr>
            </w:pPr>
            <w:r>
              <w:rPr>
                <w:b w:val="0"/>
                <w:sz w:val="20"/>
                <w:szCs w:val="20"/>
              </w:rPr>
              <w:t>Categorie Management</w:t>
            </w:r>
          </w:p>
        </w:tc>
        <w:tc>
          <w:tcPr>
            <w:tcW w:w="1275" w:type="dxa"/>
          </w:tcPr>
          <w:p w:rsidR="00C664D1" w:rsidRPr="00FE5569" w:rsidRDefault="00B7430F" w:rsidP="004E1ACA">
            <w:pPr>
              <w:pStyle w:val="Geenafstand"/>
              <w:jc w:val="both"/>
              <w:cnfStyle w:val="000000100000" w:firstRow="0" w:lastRow="0" w:firstColumn="0" w:lastColumn="0" w:oddVBand="0" w:evenVBand="0" w:oddHBand="1" w:evenHBand="0" w:firstRowFirstColumn="0" w:firstRowLastColumn="0" w:lastRowFirstColumn="0" w:lastRowLastColumn="0"/>
              <w:rPr>
                <w:sz w:val="20"/>
                <w:szCs w:val="20"/>
              </w:rPr>
            </w:pPr>
            <w:proofErr w:type="spellStart"/>
            <w:r>
              <w:rPr>
                <w:sz w:val="20"/>
                <w:szCs w:val="20"/>
              </w:rPr>
              <w:t>Gechallengede</w:t>
            </w:r>
            <w:proofErr w:type="spellEnd"/>
            <w:r>
              <w:rPr>
                <w:sz w:val="20"/>
                <w:szCs w:val="20"/>
              </w:rPr>
              <w:t xml:space="preserve"> </w:t>
            </w:r>
            <w:r w:rsidR="00C664D1">
              <w:rPr>
                <w:sz w:val="20"/>
                <w:szCs w:val="20"/>
              </w:rPr>
              <w:t>folderlijst</w:t>
            </w:r>
          </w:p>
        </w:tc>
        <w:tc>
          <w:tcPr>
            <w:tcW w:w="2410" w:type="dxa"/>
          </w:tcPr>
          <w:p w:rsidR="00C664D1" w:rsidRPr="00FE5569" w:rsidRDefault="00C664D1" w:rsidP="004E1ACA">
            <w:pPr>
              <w:pStyle w:val="Geenafstand"/>
              <w:jc w:val="both"/>
              <w:cnfStyle w:val="000000100000" w:firstRow="0" w:lastRow="0" w:firstColumn="0" w:lastColumn="0" w:oddVBand="0" w:evenVBand="0" w:oddHBand="1" w:evenHBand="0" w:firstRowFirstColumn="0" w:firstRowLastColumn="0" w:lastRowFirstColumn="0" w:lastRowLastColumn="0"/>
              <w:rPr>
                <w:sz w:val="20"/>
                <w:szCs w:val="20"/>
              </w:rPr>
            </w:pPr>
            <w:r w:rsidRPr="00FE5569">
              <w:rPr>
                <w:sz w:val="20"/>
                <w:szCs w:val="20"/>
              </w:rPr>
              <w:t xml:space="preserve">Opstellen definitieve folderlijst. </w:t>
            </w:r>
          </w:p>
        </w:tc>
        <w:tc>
          <w:tcPr>
            <w:tcW w:w="2126" w:type="dxa"/>
          </w:tcPr>
          <w:p w:rsidR="00C664D1" w:rsidRPr="00FE5569" w:rsidRDefault="00C664D1" w:rsidP="004E1ACA">
            <w:pPr>
              <w:pStyle w:val="Geenafstand"/>
              <w:jc w:val="both"/>
              <w:cnfStyle w:val="000000100000" w:firstRow="0" w:lastRow="0" w:firstColumn="0" w:lastColumn="0" w:oddVBand="0" w:evenVBand="0" w:oddHBand="1" w:evenHBand="0" w:firstRowFirstColumn="0" w:firstRowLastColumn="0" w:lastRowFirstColumn="0" w:lastRowLastColumn="0"/>
              <w:rPr>
                <w:sz w:val="20"/>
                <w:szCs w:val="20"/>
              </w:rPr>
            </w:pPr>
            <w:r w:rsidRPr="00FE5569">
              <w:rPr>
                <w:sz w:val="20"/>
                <w:szCs w:val="20"/>
              </w:rPr>
              <w:t xml:space="preserve">Definitieve </w:t>
            </w:r>
            <w:r>
              <w:rPr>
                <w:sz w:val="20"/>
                <w:szCs w:val="20"/>
              </w:rPr>
              <w:t>forecast.</w:t>
            </w:r>
          </w:p>
        </w:tc>
        <w:tc>
          <w:tcPr>
            <w:tcW w:w="1696" w:type="dxa"/>
          </w:tcPr>
          <w:p w:rsidR="00C664D1" w:rsidRPr="00FE5569" w:rsidRDefault="00C664D1" w:rsidP="004E1ACA">
            <w:pPr>
              <w:pStyle w:val="Geenafstand"/>
              <w:jc w:val="both"/>
              <w:cnfStyle w:val="000000100000" w:firstRow="0" w:lastRow="0" w:firstColumn="0" w:lastColumn="0" w:oddVBand="0" w:evenVBand="0" w:oddHBand="1" w:evenHBand="0" w:firstRowFirstColumn="0" w:firstRowLastColumn="0" w:lastRowFirstColumn="0" w:lastRowLastColumn="0"/>
              <w:rPr>
                <w:sz w:val="20"/>
                <w:szCs w:val="20"/>
              </w:rPr>
            </w:pPr>
            <w:r w:rsidRPr="00FE5569">
              <w:rPr>
                <w:sz w:val="20"/>
                <w:szCs w:val="20"/>
              </w:rPr>
              <w:t>Supply Chain Folder Afdeling</w:t>
            </w:r>
          </w:p>
        </w:tc>
      </w:tr>
      <w:tr w:rsidR="00C664D1" w:rsidRPr="00FE5569" w:rsidTr="00AB5B11">
        <w:tc>
          <w:tcPr>
            <w:cnfStyle w:val="001000000000" w:firstRow="0" w:lastRow="0" w:firstColumn="1" w:lastColumn="0" w:oddVBand="0" w:evenVBand="0" w:oddHBand="0" w:evenHBand="0" w:firstRowFirstColumn="0" w:firstRowLastColumn="0" w:lastRowFirstColumn="0" w:lastRowLastColumn="0"/>
            <w:tcW w:w="1452" w:type="dxa"/>
          </w:tcPr>
          <w:p w:rsidR="00C664D1" w:rsidRPr="008C669F" w:rsidRDefault="00C664D1" w:rsidP="004E1ACA">
            <w:pPr>
              <w:pStyle w:val="Geenafstand"/>
              <w:jc w:val="both"/>
              <w:rPr>
                <w:b w:val="0"/>
                <w:sz w:val="20"/>
                <w:szCs w:val="20"/>
              </w:rPr>
            </w:pPr>
            <w:r>
              <w:rPr>
                <w:b w:val="0"/>
                <w:sz w:val="20"/>
                <w:szCs w:val="20"/>
              </w:rPr>
              <w:t>Supply Chain Folder</w:t>
            </w:r>
          </w:p>
        </w:tc>
        <w:tc>
          <w:tcPr>
            <w:tcW w:w="1275" w:type="dxa"/>
          </w:tcPr>
          <w:p w:rsidR="00C664D1" w:rsidRDefault="00C664D1" w:rsidP="004E1ACA">
            <w:pPr>
              <w:pStyle w:val="Geenafstand"/>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Forecast</w:t>
            </w:r>
          </w:p>
        </w:tc>
        <w:tc>
          <w:tcPr>
            <w:tcW w:w="2410" w:type="dxa"/>
          </w:tcPr>
          <w:p w:rsidR="00C664D1" w:rsidRPr="00FE5569" w:rsidRDefault="00C664D1" w:rsidP="004E1ACA">
            <w:pPr>
              <w:pStyle w:val="Geenafstand"/>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Inrichting promo manager </w:t>
            </w:r>
          </w:p>
        </w:tc>
        <w:tc>
          <w:tcPr>
            <w:tcW w:w="2126" w:type="dxa"/>
          </w:tcPr>
          <w:p w:rsidR="00C664D1" w:rsidRPr="00FE5569" w:rsidRDefault="00C664D1" w:rsidP="004E1ACA">
            <w:pPr>
              <w:pStyle w:val="Geenafstand"/>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ysteem gevuld met promo afzet.</w:t>
            </w:r>
          </w:p>
        </w:tc>
        <w:tc>
          <w:tcPr>
            <w:tcW w:w="1696" w:type="dxa"/>
          </w:tcPr>
          <w:p w:rsidR="00C664D1" w:rsidRPr="00FE5569" w:rsidRDefault="00C664D1" w:rsidP="004E1ACA">
            <w:pPr>
              <w:pStyle w:val="Geenafstand"/>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upply Chain Planners</w:t>
            </w:r>
          </w:p>
        </w:tc>
      </w:tr>
      <w:tr w:rsidR="00C664D1" w:rsidRPr="00FE5569" w:rsidTr="00AB5B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2" w:type="dxa"/>
          </w:tcPr>
          <w:p w:rsidR="00C664D1" w:rsidRDefault="00777E1D" w:rsidP="004E1ACA">
            <w:pPr>
              <w:pStyle w:val="Geenafstand"/>
              <w:jc w:val="both"/>
              <w:rPr>
                <w:b w:val="0"/>
                <w:sz w:val="20"/>
                <w:szCs w:val="20"/>
              </w:rPr>
            </w:pPr>
            <w:r>
              <w:rPr>
                <w:b w:val="0"/>
                <w:sz w:val="20"/>
                <w:szCs w:val="20"/>
              </w:rPr>
              <w:t>-</w:t>
            </w:r>
            <w:r w:rsidR="00C664D1">
              <w:rPr>
                <w:b w:val="0"/>
                <w:sz w:val="20"/>
                <w:szCs w:val="20"/>
              </w:rPr>
              <w:t xml:space="preserve">Winkel </w:t>
            </w:r>
            <w:proofErr w:type="spellStart"/>
            <w:r w:rsidR="00C664D1">
              <w:rPr>
                <w:b w:val="0"/>
                <w:sz w:val="20"/>
                <w:szCs w:val="20"/>
              </w:rPr>
              <w:t>Replenishment</w:t>
            </w:r>
            <w:proofErr w:type="spellEnd"/>
          </w:p>
          <w:p w:rsidR="00C664D1" w:rsidRPr="008C669F" w:rsidRDefault="00777E1D" w:rsidP="00777E1D">
            <w:pPr>
              <w:pStyle w:val="Geenafstand"/>
              <w:jc w:val="both"/>
              <w:rPr>
                <w:b w:val="0"/>
                <w:sz w:val="20"/>
                <w:szCs w:val="20"/>
              </w:rPr>
            </w:pPr>
            <w:r>
              <w:rPr>
                <w:b w:val="0"/>
                <w:sz w:val="20"/>
                <w:szCs w:val="20"/>
              </w:rPr>
              <w:t>-</w:t>
            </w:r>
            <w:r w:rsidR="00C664D1">
              <w:rPr>
                <w:b w:val="0"/>
                <w:sz w:val="20"/>
                <w:szCs w:val="20"/>
              </w:rPr>
              <w:t>Filialen</w:t>
            </w:r>
          </w:p>
        </w:tc>
        <w:tc>
          <w:tcPr>
            <w:tcW w:w="1275" w:type="dxa"/>
          </w:tcPr>
          <w:p w:rsidR="00C664D1" w:rsidRDefault="00C664D1" w:rsidP="004E1ACA">
            <w:pPr>
              <w:pStyle w:val="Geenafstand"/>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Aantallen Push, AHB en Intekenen</w:t>
            </w:r>
          </w:p>
        </w:tc>
        <w:tc>
          <w:tcPr>
            <w:tcW w:w="2410" w:type="dxa"/>
          </w:tcPr>
          <w:p w:rsidR="00C664D1" w:rsidRPr="00FE5569" w:rsidRDefault="00A46FFE" w:rsidP="004E1ACA">
            <w:pPr>
              <w:pStyle w:val="Geenafstand"/>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0-procent</w:t>
            </w:r>
            <w:r w:rsidR="00C664D1">
              <w:rPr>
                <w:sz w:val="20"/>
                <w:szCs w:val="20"/>
              </w:rPr>
              <w:t xml:space="preserve"> aantallen bepalen op basis van de definitieve uitleveraantallen.</w:t>
            </w:r>
          </w:p>
        </w:tc>
        <w:tc>
          <w:tcPr>
            <w:tcW w:w="2126" w:type="dxa"/>
          </w:tcPr>
          <w:p w:rsidR="00C664D1" w:rsidRPr="00FE5569" w:rsidRDefault="00A46FFE" w:rsidP="004E1ACA">
            <w:pPr>
              <w:pStyle w:val="Geenafstand"/>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0-procent</w:t>
            </w:r>
            <w:r w:rsidR="00C664D1">
              <w:rPr>
                <w:sz w:val="20"/>
                <w:szCs w:val="20"/>
              </w:rPr>
              <w:t xml:space="preserve"> lijst.</w:t>
            </w:r>
          </w:p>
        </w:tc>
        <w:tc>
          <w:tcPr>
            <w:tcW w:w="1696" w:type="dxa"/>
          </w:tcPr>
          <w:p w:rsidR="00C664D1" w:rsidRPr="00FE5569" w:rsidRDefault="00C664D1" w:rsidP="004E1ACA">
            <w:pPr>
              <w:pStyle w:val="Geenafstand"/>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upply Chain Planners</w:t>
            </w:r>
          </w:p>
        </w:tc>
      </w:tr>
      <w:tr w:rsidR="00C664D1" w:rsidRPr="00FE5569" w:rsidTr="00AB5B11">
        <w:tc>
          <w:tcPr>
            <w:cnfStyle w:val="001000000000" w:firstRow="0" w:lastRow="0" w:firstColumn="1" w:lastColumn="0" w:oddVBand="0" w:evenVBand="0" w:oddHBand="0" w:evenHBand="0" w:firstRowFirstColumn="0" w:firstRowLastColumn="0" w:lastRowFirstColumn="0" w:lastRowLastColumn="0"/>
            <w:tcW w:w="1452" w:type="dxa"/>
          </w:tcPr>
          <w:p w:rsidR="00C664D1" w:rsidRPr="008C669F" w:rsidRDefault="00C664D1" w:rsidP="004E1ACA">
            <w:pPr>
              <w:pStyle w:val="Geenafstand"/>
              <w:jc w:val="both"/>
              <w:rPr>
                <w:b w:val="0"/>
                <w:sz w:val="20"/>
                <w:szCs w:val="20"/>
              </w:rPr>
            </w:pPr>
          </w:p>
        </w:tc>
        <w:tc>
          <w:tcPr>
            <w:tcW w:w="1275" w:type="dxa"/>
          </w:tcPr>
          <w:p w:rsidR="00C664D1" w:rsidRPr="00FE5569" w:rsidRDefault="00C664D1" w:rsidP="004E1ACA">
            <w:pPr>
              <w:pStyle w:val="Geenafstand"/>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Forecast, </w:t>
            </w:r>
            <w:r w:rsidR="00A46FFE">
              <w:rPr>
                <w:sz w:val="20"/>
                <w:szCs w:val="20"/>
              </w:rPr>
              <w:t>100-procent</w:t>
            </w:r>
            <w:r>
              <w:rPr>
                <w:sz w:val="20"/>
                <w:szCs w:val="20"/>
              </w:rPr>
              <w:t xml:space="preserve"> lijst</w:t>
            </w:r>
          </w:p>
        </w:tc>
        <w:tc>
          <w:tcPr>
            <w:tcW w:w="2410" w:type="dxa"/>
          </w:tcPr>
          <w:p w:rsidR="00C664D1" w:rsidRPr="00FE5569" w:rsidRDefault="00C664D1" w:rsidP="004E1ACA">
            <w:pPr>
              <w:pStyle w:val="Geenafstand"/>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Bepalen bestelhoeveelheid </w:t>
            </w:r>
            <w:r w:rsidR="009226EA">
              <w:rPr>
                <w:sz w:val="20"/>
                <w:szCs w:val="20"/>
              </w:rPr>
              <w:t>promotieartikelen</w:t>
            </w:r>
            <w:r>
              <w:rPr>
                <w:sz w:val="20"/>
                <w:szCs w:val="20"/>
              </w:rPr>
              <w:t>.</w:t>
            </w:r>
          </w:p>
        </w:tc>
        <w:tc>
          <w:tcPr>
            <w:tcW w:w="2126" w:type="dxa"/>
          </w:tcPr>
          <w:p w:rsidR="00C664D1" w:rsidRPr="00FE5569" w:rsidRDefault="00C664D1" w:rsidP="004E1ACA">
            <w:pPr>
              <w:pStyle w:val="Geenafstand"/>
              <w:ind w:left="34"/>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nkooporder</w:t>
            </w:r>
          </w:p>
        </w:tc>
        <w:tc>
          <w:tcPr>
            <w:tcW w:w="1696" w:type="dxa"/>
          </w:tcPr>
          <w:p w:rsidR="00C664D1" w:rsidRPr="00FE5569" w:rsidRDefault="00C664D1" w:rsidP="004E1ACA">
            <w:pPr>
              <w:pStyle w:val="Geenafstand"/>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stributiecentrum</w:t>
            </w:r>
          </w:p>
        </w:tc>
      </w:tr>
      <w:tr w:rsidR="00C664D1" w:rsidRPr="00FE5569" w:rsidTr="00AB5B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2" w:type="dxa"/>
          </w:tcPr>
          <w:p w:rsidR="00C664D1" w:rsidRPr="008C669F" w:rsidRDefault="00C664D1" w:rsidP="004E1ACA">
            <w:pPr>
              <w:pStyle w:val="Geenafstand"/>
              <w:jc w:val="both"/>
              <w:rPr>
                <w:b w:val="0"/>
                <w:sz w:val="20"/>
                <w:szCs w:val="20"/>
              </w:rPr>
            </w:pPr>
            <w:r>
              <w:rPr>
                <w:b w:val="0"/>
                <w:sz w:val="20"/>
                <w:szCs w:val="20"/>
              </w:rPr>
              <w:t>Leverancier van de producten</w:t>
            </w:r>
          </w:p>
        </w:tc>
        <w:tc>
          <w:tcPr>
            <w:tcW w:w="1275" w:type="dxa"/>
          </w:tcPr>
          <w:p w:rsidR="00C664D1" w:rsidRDefault="00C664D1" w:rsidP="004E1ACA">
            <w:pPr>
              <w:pStyle w:val="Geenafstand"/>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allets</w:t>
            </w:r>
          </w:p>
        </w:tc>
        <w:tc>
          <w:tcPr>
            <w:tcW w:w="2410" w:type="dxa"/>
          </w:tcPr>
          <w:p w:rsidR="00C664D1" w:rsidRDefault="00C664D1" w:rsidP="004E1ACA">
            <w:pPr>
              <w:pStyle w:val="Geenafstand"/>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Ontvangst op distributiecentrum en start uitlevering naar filialen</w:t>
            </w:r>
          </w:p>
        </w:tc>
        <w:tc>
          <w:tcPr>
            <w:tcW w:w="2126" w:type="dxa"/>
          </w:tcPr>
          <w:p w:rsidR="00C664D1" w:rsidRDefault="00C664D1" w:rsidP="004E1ACA">
            <w:pPr>
              <w:pStyle w:val="Geenafstand"/>
              <w:ind w:left="34"/>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Vrachtwagens met containers op weg naar de filialen.</w:t>
            </w:r>
          </w:p>
        </w:tc>
        <w:tc>
          <w:tcPr>
            <w:tcW w:w="1696" w:type="dxa"/>
          </w:tcPr>
          <w:p w:rsidR="00C664D1" w:rsidRDefault="00C664D1" w:rsidP="004E1ACA">
            <w:pPr>
              <w:pStyle w:val="Geenafstand"/>
              <w:keepNext/>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ilialen.</w:t>
            </w:r>
          </w:p>
        </w:tc>
      </w:tr>
    </w:tbl>
    <w:p w:rsidR="00416224" w:rsidRPr="00416224" w:rsidRDefault="004E1ACA" w:rsidP="004E1ACA">
      <w:pPr>
        <w:pStyle w:val="Bijschrift"/>
      </w:pPr>
      <w:r>
        <w:t>Tabel B</w:t>
      </w:r>
      <w:r w:rsidR="00C664D1">
        <w:t>: SIPOC</w:t>
      </w:r>
      <w:r>
        <w:t xml:space="preserve"> Diagram</w:t>
      </w:r>
    </w:p>
    <w:p w:rsidR="001D73C0" w:rsidRPr="00BE1189" w:rsidRDefault="00416224" w:rsidP="004E1ACA">
      <w:pPr>
        <w:pStyle w:val="Kop1"/>
        <w:numPr>
          <w:ilvl w:val="0"/>
          <w:numId w:val="0"/>
        </w:numPr>
        <w:ind w:left="432" w:hanging="432"/>
      </w:pPr>
      <w:r>
        <w:br w:type="column"/>
      </w:r>
      <w:bookmarkStart w:id="92" w:name="_Toc484510779"/>
      <w:r w:rsidR="001D73C0" w:rsidRPr="00BE1189">
        <w:lastRenderedPageBreak/>
        <w:t xml:space="preserve">Bijlage </w:t>
      </w:r>
      <w:r>
        <w:t>I</w:t>
      </w:r>
      <w:r w:rsidR="001D73C0" w:rsidRPr="00BE1189">
        <w:t xml:space="preserve">II – </w:t>
      </w:r>
      <w:r w:rsidR="00BE1189" w:rsidRPr="00BE1189">
        <w:t>Uitleverstrategieën</w:t>
      </w:r>
      <w:bookmarkEnd w:id="92"/>
    </w:p>
    <w:p w:rsidR="00BE1189" w:rsidRDefault="00F31687" w:rsidP="002D38A1">
      <w:r>
        <w:t>Zoals in hoofdstuk vier</w:t>
      </w:r>
      <w:r w:rsidR="00D177D8">
        <w:t xml:space="preserve"> al kort is toegelicht, </w:t>
      </w:r>
      <w:r w:rsidR="00B7430F">
        <w:t xml:space="preserve">zijn </w:t>
      </w:r>
      <w:r w:rsidR="00BE1189" w:rsidRPr="00335C94">
        <w:t xml:space="preserve">er drie uitleverstrategieën voor de promoties binnen Blokker. Deze </w:t>
      </w:r>
      <w:r w:rsidR="00405DDE">
        <w:t xml:space="preserve">zijn </w:t>
      </w:r>
      <w:r>
        <w:t>verder toegelicht in deze bijlage.</w:t>
      </w:r>
    </w:p>
    <w:p w:rsidR="002D38A1" w:rsidRPr="002D38A1" w:rsidRDefault="002D38A1" w:rsidP="002D38A1"/>
    <w:p w:rsidR="00BE1189" w:rsidRPr="00335C94" w:rsidRDefault="00BE1189" w:rsidP="004E1ACA">
      <w:pPr>
        <w:pStyle w:val="Kop2"/>
        <w:numPr>
          <w:ilvl w:val="0"/>
          <w:numId w:val="0"/>
        </w:numPr>
        <w:ind w:left="576" w:hanging="576"/>
      </w:pPr>
      <w:bookmarkStart w:id="93" w:name="_Toc484510780"/>
      <w:r w:rsidRPr="00335C94">
        <w:t>Push</w:t>
      </w:r>
      <w:bookmarkEnd w:id="93"/>
    </w:p>
    <w:p w:rsidR="00BE1189" w:rsidRPr="00335C94" w:rsidRDefault="00BE1189" w:rsidP="004E1ACA">
      <w:r w:rsidRPr="00335C94">
        <w:t xml:space="preserve">De eerste uitleverstrategie is push. Dit betekent dat vanuit het hoofdkantoor, door de afdeling assortimentsbeheer, wordt bepaald hoeveel elke filiaal </w:t>
      </w:r>
      <w:r w:rsidR="00335C94" w:rsidRPr="00335C94">
        <w:t>geleverd</w:t>
      </w:r>
      <w:r w:rsidRPr="00335C94">
        <w:t xml:space="preserve"> krijgt voor de folder. De input hiervoor is de promotieforecast vanuit </w:t>
      </w:r>
      <w:proofErr w:type="spellStart"/>
      <w:r w:rsidR="00D177D8">
        <w:t>CatMan</w:t>
      </w:r>
      <w:proofErr w:type="spellEnd"/>
      <w:r w:rsidR="00D177D8">
        <w:t xml:space="preserve">. Stel </w:t>
      </w:r>
      <w:proofErr w:type="spellStart"/>
      <w:r w:rsidR="00D177D8">
        <w:t>CatMan</w:t>
      </w:r>
      <w:proofErr w:type="spellEnd"/>
      <w:r w:rsidRPr="00335C94">
        <w:t xml:space="preserve"> verwacht er 4</w:t>
      </w:r>
      <w:r w:rsidR="00B7430F">
        <w:t>.</w:t>
      </w:r>
      <w:r w:rsidRPr="00335C94">
        <w:t>000 te verkopen, dan wordt dit aantal vertaald naar hoeveel elk filiaal geleverd krijgt.</w:t>
      </w:r>
    </w:p>
    <w:p w:rsidR="00BE1189" w:rsidRPr="00335C94" w:rsidRDefault="00BE1189" w:rsidP="004E1ACA">
      <w:r w:rsidRPr="00335C94">
        <w:br/>
        <w:t xml:space="preserve">Deze uitleverstrategie </w:t>
      </w:r>
      <w:r w:rsidR="00D177D8">
        <w:t>wordt</w:t>
      </w:r>
      <w:r w:rsidRPr="00335C94">
        <w:t xml:space="preserve"> toegepast voor de belangrijkste producten in de folder en is de meest ideale uitleverstrategie voor de </w:t>
      </w:r>
      <w:proofErr w:type="spellStart"/>
      <w:r w:rsidRPr="00335C94">
        <w:t>supply</w:t>
      </w:r>
      <w:proofErr w:type="spellEnd"/>
      <w:r w:rsidRPr="00335C94">
        <w:t xml:space="preserve"> chain afdeling. Dit komt omdat de forecast gelijk staat aan het aantal wat er vanuit het distributiecentrum naar de </w:t>
      </w:r>
      <w:r w:rsidR="00777E1D">
        <w:t>filialen</w:t>
      </w:r>
      <w:r w:rsidRPr="00335C94">
        <w:t xml:space="preserve"> gaat. De filiaalmanagers hebben geen invloed op deze aantallen. </w:t>
      </w:r>
    </w:p>
    <w:p w:rsidR="0030098E" w:rsidRPr="00335C94" w:rsidRDefault="00BE1189" w:rsidP="004E1ACA">
      <w:r w:rsidRPr="00335C94">
        <w:br/>
        <w:t xml:space="preserve">Het zou optimaal zijn om elk </w:t>
      </w:r>
      <w:r w:rsidR="00D177D8">
        <w:t>promotie</w:t>
      </w:r>
      <w:r w:rsidRPr="00335C94">
        <w:t>artikel te pushen omdat d</w:t>
      </w:r>
      <w:r w:rsidR="0030098E" w:rsidRPr="00335C94">
        <w:t xml:space="preserve">e </w:t>
      </w:r>
      <w:r w:rsidR="00D177D8">
        <w:t>promotie</w:t>
      </w:r>
      <w:r w:rsidR="0030098E" w:rsidRPr="00335C94">
        <w:t xml:space="preserve">aantallen altijd gelijk staan aan de uitstroom aantallen. Echter valt dit niet te realiseren omdat filiaalmanagers ontevreden zijn als zij hier geen zeggenschap </w:t>
      </w:r>
      <w:r w:rsidR="00D177D8">
        <w:t xml:space="preserve">meer </w:t>
      </w:r>
      <w:r w:rsidR="0030098E" w:rsidRPr="00335C94">
        <w:t>over hebben.</w:t>
      </w:r>
    </w:p>
    <w:p w:rsidR="0030098E" w:rsidRPr="00335C94" w:rsidRDefault="0030098E" w:rsidP="004E1ACA"/>
    <w:p w:rsidR="0030098E" w:rsidRPr="00335C94" w:rsidRDefault="0030098E" w:rsidP="004E1ACA">
      <w:pPr>
        <w:pStyle w:val="Kop2"/>
        <w:numPr>
          <w:ilvl w:val="0"/>
          <w:numId w:val="0"/>
        </w:numPr>
        <w:ind w:left="576" w:hanging="576"/>
      </w:pPr>
      <w:bookmarkStart w:id="94" w:name="_Toc484510781"/>
      <w:r w:rsidRPr="00335C94">
        <w:t xml:space="preserve">Automatisch </w:t>
      </w:r>
      <w:proofErr w:type="spellStart"/>
      <w:r w:rsidRPr="00335C94">
        <w:t>Herbestellen</w:t>
      </w:r>
      <w:proofErr w:type="spellEnd"/>
      <w:r w:rsidRPr="00335C94">
        <w:t xml:space="preserve"> (AHB)</w:t>
      </w:r>
      <w:bookmarkEnd w:id="94"/>
    </w:p>
    <w:p w:rsidR="0030098E" w:rsidRPr="00335C94" w:rsidRDefault="0030098E" w:rsidP="004E1ACA">
      <w:r w:rsidRPr="00335C94">
        <w:t xml:space="preserve">De tweede uitleverstrategie is automatisch </w:t>
      </w:r>
      <w:proofErr w:type="spellStart"/>
      <w:r w:rsidRPr="00335C94">
        <w:t>herbestellen</w:t>
      </w:r>
      <w:proofErr w:type="spellEnd"/>
      <w:r w:rsidRPr="00335C94">
        <w:t xml:space="preserve">. Om dit te realiseren verhoogt de afdeling Winkel </w:t>
      </w:r>
      <w:proofErr w:type="spellStart"/>
      <w:r w:rsidRPr="00335C94">
        <w:t>Replenishment</w:t>
      </w:r>
      <w:proofErr w:type="spellEnd"/>
      <w:r w:rsidRPr="00335C94">
        <w:t xml:space="preserve"> de parameters op filiaalniveau t</w:t>
      </w:r>
      <w:r w:rsidR="00D177D8">
        <w:t>ijdens een promotie</w:t>
      </w:r>
      <w:r w:rsidRPr="00335C94">
        <w:t>periode. Filiaalvoorr</w:t>
      </w:r>
      <w:r w:rsidR="00D177D8">
        <w:t xml:space="preserve">aden worden tijdens de baselineafzet </w:t>
      </w:r>
      <w:r w:rsidRPr="00335C94">
        <w:t xml:space="preserve">automatisch </w:t>
      </w:r>
      <w:proofErr w:type="spellStart"/>
      <w:r w:rsidRPr="00335C94">
        <w:t>herbesteld</w:t>
      </w:r>
      <w:proofErr w:type="spellEnd"/>
      <w:r w:rsidRPr="00335C94">
        <w:t xml:space="preserve"> aan de hand van </w:t>
      </w:r>
      <w:r w:rsidR="009226EA">
        <w:t>MIN-MAX</w:t>
      </w:r>
      <w:r w:rsidRPr="00335C94">
        <w:t xml:space="preserve"> voorraadparameters. </w:t>
      </w:r>
      <w:r w:rsidR="00F31687">
        <w:t>Tijdens de promotie</w:t>
      </w:r>
      <w:r w:rsidRPr="00335C94">
        <w:t xml:space="preserve">periode worden deze </w:t>
      </w:r>
      <w:r w:rsidR="009226EA">
        <w:t>MIN-MAX</w:t>
      </w:r>
      <w:r w:rsidRPr="00335C94">
        <w:t xml:space="preserve"> parameters verh</w:t>
      </w:r>
      <w:r w:rsidR="00F31687">
        <w:t>oogd zodat de voorraad automatisch wordt verhoogd in de filialen.</w:t>
      </w:r>
    </w:p>
    <w:p w:rsidR="0030098E" w:rsidRPr="00335C94" w:rsidRDefault="0030098E" w:rsidP="004E1ACA"/>
    <w:p w:rsidR="0030098E" w:rsidRPr="00335C94" w:rsidRDefault="0030098E" w:rsidP="004E1ACA">
      <w:r w:rsidRPr="00335C94">
        <w:t xml:space="preserve">Stel product X heeft </w:t>
      </w:r>
      <w:r w:rsidR="003421FA">
        <w:t>in de baseline</w:t>
      </w:r>
      <w:r w:rsidRPr="00335C94">
        <w:t xml:space="preserve"> een </w:t>
      </w:r>
      <w:r w:rsidR="00F31687">
        <w:t xml:space="preserve">MIN van vier en een MAX van acht. Dit betekent dat </w:t>
      </w:r>
      <w:r w:rsidRPr="00335C94">
        <w:t xml:space="preserve">als de voorraad lager is dan vier, er bijbesteld </w:t>
      </w:r>
      <w:r w:rsidR="00D177D8">
        <w:t>wordt tot acht. Tijdens de promotie</w:t>
      </w:r>
      <w:r w:rsidRPr="00335C94">
        <w:t xml:space="preserve">periode is deze afzet hoger en worden deze </w:t>
      </w:r>
      <w:r w:rsidR="009226EA">
        <w:t>MIN-</w:t>
      </w:r>
      <w:proofErr w:type="spellStart"/>
      <w:r w:rsidR="009226EA">
        <w:t>MAX</w:t>
      </w:r>
      <w:r w:rsidRPr="00335C94">
        <w:t>’en</w:t>
      </w:r>
      <w:proofErr w:type="spellEnd"/>
      <w:r w:rsidRPr="00335C94">
        <w:t xml:space="preserve"> verhoogd tot bijvoorbeeld 10</w:t>
      </w:r>
      <w:r w:rsidR="00D177D8">
        <w:t xml:space="preserve"> -16. Dit </w:t>
      </w:r>
      <w:r w:rsidRPr="00335C94">
        <w:t>betekent dat als de voorraad nu lager is dan tien</w:t>
      </w:r>
      <w:r w:rsidR="00D177D8">
        <w:t>,</w:t>
      </w:r>
      <w:r w:rsidRPr="00335C94">
        <w:t xml:space="preserve"> er automatisch bijbesteld wordt tot 16.</w:t>
      </w:r>
    </w:p>
    <w:p w:rsidR="0030098E" w:rsidRPr="00335C94" w:rsidRDefault="0030098E" w:rsidP="004E1ACA"/>
    <w:p w:rsidR="0030098E" w:rsidRPr="00335C94" w:rsidRDefault="0030098E" w:rsidP="004E1ACA">
      <w:r w:rsidRPr="00335C94">
        <w:t xml:space="preserve">Deze uitleverstrategie is </w:t>
      </w:r>
      <w:r w:rsidR="000513D2">
        <w:t>goed te managen voor de afdeling</w:t>
      </w:r>
      <w:r w:rsidR="00747882" w:rsidRPr="00335C94">
        <w:t xml:space="preserve"> </w:t>
      </w:r>
      <w:proofErr w:type="spellStart"/>
      <w:r w:rsidR="00747882" w:rsidRPr="00335C94">
        <w:t>supply</w:t>
      </w:r>
      <w:proofErr w:type="spellEnd"/>
      <w:r w:rsidR="00747882" w:rsidRPr="00335C94">
        <w:t xml:space="preserve"> chain omdat de </w:t>
      </w:r>
      <w:r w:rsidR="00B7430F">
        <w:t>forecast in theorie gelijk staat</w:t>
      </w:r>
      <w:r w:rsidR="00747882" w:rsidRPr="00335C94">
        <w:t xml:space="preserve"> aan de uitleveraantallen. Echter hebben filiaalmanagers de mogelijkheid om de </w:t>
      </w:r>
      <w:r w:rsidR="009226EA">
        <w:t>MIN-MAX</w:t>
      </w:r>
      <w:r w:rsidR="00747882" w:rsidRPr="00335C94">
        <w:t xml:space="preserve"> besteladviezen aan te passen. Stel, op basis van de nieuwe </w:t>
      </w:r>
      <w:r w:rsidR="009226EA">
        <w:t>MIN-MAX</w:t>
      </w:r>
      <w:r w:rsidR="00747882" w:rsidRPr="00335C94">
        <w:t xml:space="preserve"> parameters heeft de filiaa</w:t>
      </w:r>
      <w:r w:rsidR="00D177D8">
        <w:t>lmanager een besteladvies van tien</w:t>
      </w:r>
      <w:r w:rsidR="00747882" w:rsidRPr="00335C94">
        <w:t xml:space="preserve"> stuks gekregen, dan heeft hij de mogelijkheid om dit handmatig te wijzigen. Dit kan naar boven, maar ook naar beneden worden aangepast. </w:t>
      </w:r>
      <w:r w:rsidR="0067000C">
        <w:t>Hierdoor</w:t>
      </w:r>
      <w:r w:rsidR="00747882" w:rsidRPr="00335C94">
        <w:t xml:space="preserve"> is de uitkomst van de 100-procent aantallen volgens AHB geen zekerheid.</w:t>
      </w:r>
    </w:p>
    <w:p w:rsidR="00747882" w:rsidRPr="00335C94" w:rsidRDefault="00747882" w:rsidP="004E1ACA"/>
    <w:p w:rsidR="0030098E" w:rsidRPr="00335C94" w:rsidRDefault="00747882" w:rsidP="004E1ACA">
      <w:pPr>
        <w:pStyle w:val="Kop2"/>
        <w:numPr>
          <w:ilvl w:val="0"/>
          <w:numId w:val="0"/>
        </w:numPr>
        <w:ind w:left="576" w:hanging="576"/>
      </w:pPr>
      <w:bookmarkStart w:id="95" w:name="_Toc484510782"/>
      <w:r w:rsidRPr="00335C94">
        <w:t>Intekenen</w:t>
      </w:r>
      <w:bookmarkEnd w:id="95"/>
    </w:p>
    <w:p w:rsidR="00747882" w:rsidRPr="00335C94" w:rsidRDefault="00747882" w:rsidP="004E1ACA">
      <w:r w:rsidRPr="00335C94">
        <w:t xml:space="preserve">De laatste uitleverstrategie, een daarmee de lastigste voor </w:t>
      </w:r>
      <w:proofErr w:type="spellStart"/>
      <w:r w:rsidRPr="00335C94">
        <w:t>supply</w:t>
      </w:r>
      <w:proofErr w:type="spellEnd"/>
      <w:r w:rsidRPr="00335C94">
        <w:t xml:space="preserve"> chain, is het intekenen. Dit betekent dat de filiaalmanager zelf bepaald hoeveel </w:t>
      </w:r>
      <w:r w:rsidR="00D177D8">
        <w:t>hij tijdens de promotie</w:t>
      </w:r>
      <w:r w:rsidR="00B7430F">
        <w:t>periode wil</w:t>
      </w:r>
      <w:r w:rsidRPr="00335C94">
        <w:t xml:space="preserve"> ontvangen. Vanuit assortimentsbeheer wordt een voorstel gegeven aan de filiaalmanagers, alleen hebben zij de mogelijkheid om dit aantal vrij te bepalen.</w:t>
      </w:r>
    </w:p>
    <w:p w:rsidR="00747882" w:rsidRPr="00335C94" w:rsidRDefault="00747882" w:rsidP="004E1ACA"/>
    <w:p w:rsidR="00E76D76" w:rsidRDefault="00335C94" w:rsidP="004E1ACA">
      <w:r w:rsidRPr="00335C94">
        <w:t>Twee weken voor start uitlevering moet de filiaalmanager deze aantallen indienen. Een forecast opstellen voor de</w:t>
      </w:r>
      <w:r>
        <w:t xml:space="preserve"> inteken</w:t>
      </w:r>
      <w:r w:rsidRPr="00335C94">
        <w:t xml:space="preserve">producten is het lastigst van de drie </w:t>
      </w:r>
      <w:r>
        <w:t>uitlever</w:t>
      </w:r>
      <w:r w:rsidRPr="00335C94">
        <w:t>strategieën</w:t>
      </w:r>
      <w:r w:rsidR="00B7430F">
        <w:t>,</w:t>
      </w:r>
      <w:r>
        <w:t xml:space="preserve"> omdat het moeilijk te voorzien is wat </w:t>
      </w:r>
      <w:r w:rsidR="00C918F8">
        <w:t>filiaalmanagers gaan intekenen.</w:t>
      </w:r>
    </w:p>
    <w:p w:rsidR="00A812E5" w:rsidRDefault="00A812E5" w:rsidP="004E1ACA"/>
    <w:p w:rsidR="004E1ACA" w:rsidRDefault="004E1ACA" w:rsidP="004E1ACA"/>
    <w:p w:rsidR="00E76D76" w:rsidRDefault="00E76D76" w:rsidP="004E1ACA"/>
    <w:p w:rsidR="00A812E5" w:rsidRDefault="00A812E5" w:rsidP="004E1ACA"/>
    <w:p w:rsidR="00383D53" w:rsidRDefault="00383D53" w:rsidP="004E1ACA"/>
    <w:p w:rsidR="00383D53" w:rsidRDefault="00383D53" w:rsidP="004E1ACA"/>
    <w:p w:rsidR="00383D53" w:rsidRDefault="00383D53" w:rsidP="004E1ACA"/>
    <w:p w:rsidR="00383D53" w:rsidRDefault="00383D53" w:rsidP="004E1ACA"/>
    <w:p w:rsidR="004E1ACA" w:rsidRDefault="004E1ACA" w:rsidP="004E1ACA"/>
    <w:p w:rsidR="004E1ACA" w:rsidRDefault="004E1ACA" w:rsidP="004E1ACA"/>
    <w:p w:rsidR="004E1ACA" w:rsidRDefault="004E1ACA" w:rsidP="004E1ACA">
      <w:pPr>
        <w:pStyle w:val="Kop1"/>
        <w:numPr>
          <w:ilvl w:val="0"/>
          <w:numId w:val="0"/>
        </w:numPr>
        <w:ind w:left="432" w:hanging="432"/>
      </w:pPr>
      <w:r>
        <w:br w:type="column"/>
      </w:r>
      <w:bookmarkStart w:id="96" w:name="_Toc484510783"/>
      <w:r w:rsidRPr="00BE1189">
        <w:lastRenderedPageBreak/>
        <w:t xml:space="preserve">Bijlage </w:t>
      </w:r>
      <w:r>
        <w:t>IV</w:t>
      </w:r>
      <w:r w:rsidRPr="00BE1189">
        <w:t xml:space="preserve"> – </w:t>
      </w:r>
      <w:r>
        <w:t>Interviews</w:t>
      </w:r>
      <w:bookmarkEnd w:id="96"/>
    </w:p>
    <w:p w:rsidR="004E1ACA" w:rsidRDefault="004E1ACA" w:rsidP="004E1ACA">
      <w:pPr>
        <w:pStyle w:val="Geenafstand"/>
        <w:jc w:val="both"/>
        <w:rPr>
          <w:rFonts w:eastAsia="Times New Roman" w:cs="Times New Roman"/>
          <w:sz w:val="20"/>
          <w:szCs w:val="20"/>
        </w:rPr>
      </w:pPr>
      <w:r>
        <w:rPr>
          <w:rFonts w:eastAsia="Times New Roman" w:cs="Times New Roman"/>
          <w:sz w:val="20"/>
          <w:szCs w:val="20"/>
        </w:rPr>
        <w:t xml:space="preserve">In deze bijlage </w:t>
      </w:r>
      <w:r w:rsidR="00405DDE">
        <w:rPr>
          <w:rFonts w:eastAsia="Times New Roman" w:cs="Times New Roman"/>
          <w:sz w:val="20"/>
          <w:szCs w:val="20"/>
        </w:rPr>
        <w:t xml:space="preserve">zijn </w:t>
      </w:r>
      <w:r>
        <w:rPr>
          <w:rFonts w:eastAsia="Times New Roman" w:cs="Times New Roman"/>
          <w:sz w:val="20"/>
          <w:szCs w:val="20"/>
        </w:rPr>
        <w:t>de interviews met verschillende personen binnen Blokker weergegeven. Deze interviews vormen input en onderbouwing voor het onderzoek.</w:t>
      </w:r>
    </w:p>
    <w:p w:rsidR="004E1ACA" w:rsidRPr="00E453A1" w:rsidRDefault="004E1ACA" w:rsidP="004E1ACA"/>
    <w:p w:rsidR="004E1ACA" w:rsidRPr="00335C94" w:rsidRDefault="004E1ACA" w:rsidP="004E1ACA">
      <w:pPr>
        <w:pStyle w:val="Kop2"/>
        <w:numPr>
          <w:ilvl w:val="0"/>
          <w:numId w:val="0"/>
        </w:numPr>
        <w:ind w:left="576" w:hanging="576"/>
      </w:pPr>
      <w:bookmarkStart w:id="97" w:name="_Toc484510784"/>
      <w:r>
        <w:t>Interview I – Supply Chain Coördinator</w:t>
      </w:r>
      <w:bookmarkEnd w:id="97"/>
    </w:p>
    <w:p w:rsidR="004E1ACA" w:rsidRDefault="004E1ACA" w:rsidP="004E1ACA">
      <w:pPr>
        <w:pStyle w:val="Geenafstand"/>
        <w:jc w:val="both"/>
        <w:rPr>
          <w:rFonts w:eastAsia="Times New Roman" w:cs="Times New Roman"/>
          <w:sz w:val="20"/>
          <w:szCs w:val="20"/>
        </w:rPr>
      </w:pPr>
      <w:r w:rsidRPr="00E453A1">
        <w:rPr>
          <w:rFonts w:eastAsia="Times New Roman" w:cs="Times New Roman"/>
          <w:b/>
          <w:sz w:val="20"/>
          <w:szCs w:val="20"/>
        </w:rPr>
        <w:t>Interviewe</w:t>
      </w:r>
      <w:r w:rsidRPr="00E453A1">
        <w:rPr>
          <w:rFonts w:eastAsia="Times New Roman" w:cs="Times New Roman"/>
          <w:sz w:val="20"/>
          <w:szCs w:val="20"/>
        </w:rPr>
        <w:t>r:</w:t>
      </w:r>
      <w:r>
        <w:rPr>
          <w:rFonts w:eastAsia="Times New Roman" w:cs="Times New Roman"/>
          <w:sz w:val="20"/>
          <w:szCs w:val="20"/>
        </w:rPr>
        <w:t xml:space="preserve"> Arjan </w:t>
      </w:r>
      <w:proofErr w:type="spellStart"/>
      <w:r>
        <w:rPr>
          <w:rFonts w:eastAsia="Times New Roman" w:cs="Times New Roman"/>
          <w:sz w:val="20"/>
          <w:szCs w:val="20"/>
        </w:rPr>
        <w:t>Markestein</w:t>
      </w:r>
      <w:proofErr w:type="spellEnd"/>
      <w:r>
        <w:rPr>
          <w:rFonts w:eastAsia="Times New Roman" w:cs="Times New Roman"/>
          <w:sz w:val="20"/>
          <w:szCs w:val="20"/>
        </w:rPr>
        <w:tab/>
      </w:r>
      <w:r>
        <w:rPr>
          <w:rFonts w:eastAsia="Times New Roman" w:cs="Times New Roman"/>
          <w:sz w:val="20"/>
          <w:szCs w:val="20"/>
        </w:rPr>
        <w:tab/>
      </w:r>
      <w:r>
        <w:rPr>
          <w:rFonts w:eastAsia="Times New Roman" w:cs="Times New Roman"/>
          <w:sz w:val="20"/>
          <w:szCs w:val="20"/>
        </w:rPr>
        <w:tab/>
      </w:r>
      <w:r>
        <w:rPr>
          <w:rFonts w:eastAsia="Times New Roman" w:cs="Times New Roman"/>
          <w:sz w:val="20"/>
          <w:szCs w:val="20"/>
        </w:rPr>
        <w:tab/>
      </w:r>
      <w:r w:rsidRPr="00E453A1">
        <w:rPr>
          <w:rFonts w:eastAsia="Times New Roman" w:cs="Times New Roman"/>
          <w:b/>
          <w:sz w:val="20"/>
          <w:szCs w:val="20"/>
        </w:rPr>
        <w:t>Datum:</w:t>
      </w:r>
      <w:r w:rsidR="00D031AA">
        <w:rPr>
          <w:rFonts w:eastAsia="Times New Roman" w:cs="Times New Roman"/>
          <w:sz w:val="20"/>
          <w:szCs w:val="20"/>
        </w:rPr>
        <w:t xml:space="preserve"> 29 maart 2017</w:t>
      </w:r>
    </w:p>
    <w:p w:rsidR="004E1ACA" w:rsidRDefault="004E1ACA" w:rsidP="004E1ACA">
      <w:pPr>
        <w:pStyle w:val="Geenafstand"/>
        <w:jc w:val="both"/>
        <w:rPr>
          <w:rFonts w:eastAsia="Times New Roman" w:cs="Times New Roman"/>
          <w:sz w:val="20"/>
          <w:szCs w:val="20"/>
        </w:rPr>
      </w:pPr>
      <w:r w:rsidRPr="00E453A1">
        <w:rPr>
          <w:rFonts w:eastAsia="Times New Roman" w:cs="Times New Roman"/>
          <w:b/>
          <w:sz w:val="20"/>
          <w:szCs w:val="20"/>
        </w:rPr>
        <w:t>Geïnterviewde:</w:t>
      </w:r>
      <w:r>
        <w:rPr>
          <w:rFonts w:eastAsia="Times New Roman" w:cs="Times New Roman"/>
          <w:sz w:val="20"/>
          <w:szCs w:val="20"/>
        </w:rPr>
        <w:t xml:space="preserve"> Annemieke Klop</w:t>
      </w:r>
      <w:r>
        <w:rPr>
          <w:rFonts w:eastAsia="Times New Roman" w:cs="Times New Roman"/>
          <w:sz w:val="20"/>
          <w:szCs w:val="20"/>
        </w:rPr>
        <w:tab/>
      </w:r>
      <w:r>
        <w:rPr>
          <w:rFonts w:eastAsia="Times New Roman" w:cs="Times New Roman"/>
          <w:sz w:val="20"/>
          <w:szCs w:val="20"/>
        </w:rPr>
        <w:tab/>
      </w:r>
      <w:r>
        <w:rPr>
          <w:rFonts w:eastAsia="Times New Roman" w:cs="Times New Roman"/>
          <w:sz w:val="20"/>
          <w:szCs w:val="20"/>
        </w:rPr>
        <w:tab/>
      </w:r>
      <w:r>
        <w:rPr>
          <w:rFonts w:eastAsia="Times New Roman" w:cs="Times New Roman"/>
          <w:sz w:val="20"/>
          <w:szCs w:val="20"/>
        </w:rPr>
        <w:tab/>
      </w:r>
      <w:r w:rsidRPr="00E453A1">
        <w:rPr>
          <w:rFonts w:eastAsia="Times New Roman" w:cs="Times New Roman"/>
          <w:b/>
          <w:sz w:val="20"/>
          <w:szCs w:val="20"/>
        </w:rPr>
        <w:t xml:space="preserve">Functie: </w:t>
      </w:r>
      <w:r w:rsidRPr="00E453A1">
        <w:rPr>
          <w:rFonts w:eastAsia="Times New Roman" w:cs="Times New Roman"/>
          <w:sz w:val="20"/>
          <w:szCs w:val="20"/>
        </w:rPr>
        <w:t>Supply Chain Coördinator</w:t>
      </w:r>
    </w:p>
    <w:p w:rsidR="004E1ACA" w:rsidRPr="00D031AA" w:rsidRDefault="004E1ACA" w:rsidP="004E1ACA">
      <w:pPr>
        <w:pStyle w:val="Geenafstand"/>
        <w:jc w:val="both"/>
        <w:rPr>
          <w:rFonts w:eastAsia="Times New Roman" w:cs="Times New Roman"/>
          <w:sz w:val="20"/>
          <w:szCs w:val="20"/>
        </w:rPr>
      </w:pPr>
      <w:r>
        <w:rPr>
          <w:rFonts w:eastAsia="Times New Roman" w:cs="Times New Roman"/>
          <w:b/>
          <w:sz w:val="20"/>
          <w:szCs w:val="20"/>
        </w:rPr>
        <w:t xml:space="preserve">Plaats: </w:t>
      </w:r>
      <w:r>
        <w:rPr>
          <w:rFonts w:eastAsia="Times New Roman" w:cs="Times New Roman"/>
          <w:sz w:val="20"/>
          <w:szCs w:val="20"/>
        </w:rPr>
        <w:t>Amsterdam</w:t>
      </w:r>
      <w:r>
        <w:rPr>
          <w:rFonts w:eastAsia="Times New Roman" w:cs="Times New Roman"/>
          <w:sz w:val="20"/>
          <w:szCs w:val="20"/>
        </w:rPr>
        <w:tab/>
      </w:r>
      <w:r>
        <w:rPr>
          <w:rFonts w:eastAsia="Times New Roman" w:cs="Times New Roman"/>
          <w:sz w:val="20"/>
          <w:szCs w:val="20"/>
        </w:rPr>
        <w:tab/>
      </w:r>
      <w:r>
        <w:rPr>
          <w:rFonts w:eastAsia="Times New Roman" w:cs="Times New Roman"/>
          <w:sz w:val="20"/>
          <w:szCs w:val="20"/>
        </w:rPr>
        <w:tab/>
      </w:r>
      <w:r>
        <w:rPr>
          <w:rFonts w:eastAsia="Times New Roman" w:cs="Times New Roman"/>
          <w:sz w:val="20"/>
          <w:szCs w:val="20"/>
        </w:rPr>
        <w:tab/>
      </w:r>
      <w:r>
        <w:rPr>
          <w:rFonts w:eastAsia="Times New Roman" w:cs="Times New Roman"/>
          <w:sz w:val="20"/>
          <w:szCs w:val="20"/>
        </w:rPr>
        <w:tab/>
      </w:r>
      <w:r w:rsidRPr="00E453A1">
        <w:rPr>
          <w:rFonts w:eastAsia="Times New Roman" w:cs="Times New Roman"/>
          <w:b/>
          <w:sz w:val="20"/>
          <w:szCs w:val="20"/>
        </w:rPr>
        <w:t>Interview gevalideerd op:</w:t>
      </w:r>
      <w:r>
        <w:rPr>
          <w:rFonts w:eastAsia="Times New Roman" w:cs="Times New Roman"/>
          <w:sz w:val="20"/>
          <w:szCs w:val="20"/>
        </w:rPr>
        <w:t xml:space="preserve"> </w:t>
      </w:r>
      <w:r w:rsidR="00D031AA">
        <w:rPr>
          <w:rFonts w:eastAsia="Times New Roman" w:cs="Times New Roman"/>
          <w:sz w:val="20"/>
          <w:szCs w:val="20"/>
        </w:rPr>
        <w:t>5 april 2017</w:t>
      </w:r>
    </w:p>
    <w:p w:rsidR="004E1ACA" w:rsidRDefault="004E1ACA" w:rsidP="004E1ACA">
      <w:pPr>
        <w:pStyle w:val="Geenafstand"/>
        <w:jc w:val="both"/>
        <w:rPr>
          <w:rFonts w:eastAsia="Times New Roman" w:cs="Times New Roman"/>
          <w:sz w:val="20"/>
          <w:szCs w:val="20"/>
        </w:rPr>
      </w:pPr>
    </w:p>
    <w:p w:rsidR="00C664D2" w:rsidRPr="00E453A1" w:rsidRDefault="00C664D2" w:rsidP="00C664D2">
      <w:pPr>
        <w:pStyle w:val="Geenafstand"/>
        <w:jc w:val="both"/>
        <w:rPr>
          <w:rFonts w:eastAsia="Times New Roman" w:cs="Times New Roman"/>
          <w:sz w:val="20"/>
          <w:szCs w:val="20"/>
        </w:rPr>
      </w:pPr>
      <w:r>
        <w:rPr>
          <w:rFonts w:eastAsia="Times New Roman" w:cs="Times New Roman"/>
          <w:sz w:val="20"/>
          <w:szCs w:val="20"/>
        </w:rPr>
        <w:t>1. Voor welke productwereld</w:t>
      </w:r>
      <w:r w:rsidRPr="00E453A1">
        <w:rPr>
          <w:rFonts w:eastAsia="Times New Roman" w:cs="Times New Roman"/>
          <w:sz w:val="20"/>
          <w:szCs w:val="20"/>
        </w:rPr>
        <w:t xml:space="preserve"> ben jij verantwoordelijk</w:t>
      </w:r>
      <w:r>
        <w:rPr>
          <w:rFonts w:eastAsia="Times New Roman" w:cs="Times New Roman"/>
          <w:sz w:val="20"/>
          <w:szCs w:val="20"/>
        </w:rPr>
        <w:t xml:space="preserve"> Binnen Blokker</w:t>
      </w:r>
      <w:r w:rsidRPr="00E453A1">
        <w:rPr>
          <w:rFonts w:eastAsia="Times New Roman" w:cs="Times New Roman"/>
          <w:sz w:val="20"/>
          <w:szCs w:val="20"/>
        </w:rPr>
        <w:t>?</w:t>
      </w:r>
    </w:p>
    <w:p w:rsidR="00C664D2" w:rsidRPr="00DB6F5F" w:rsidRDefault="00C664D2" w:rsidP="00C664D2">
      <w:pPr>
        <w:pStyle w:val="Geenafstand"/>
        <w:jc w:val="both"/>
        <w:rPr>
          <w:rFonts w:eastAsia="Times New Roman" w:cs="Times New Roman"/>
          <w:i/>
          <w:sz w:val="20"/>
          <w:szCs w:val="20"/>
        </w:rPr>
      </w:pPr>
      <w:r w:rsidRPr="00DB6F5F">
        <w:rPr>
          <w:rFonts w:eastAsia="Times New Roman" w:cs="Times New Roman"/>
          <w:i/>
          <w:sz w:val="20"/>
          <w:szCs w:val="20"/>
        </w:rPr>
        <w:t>Koken en Bakken</w:t>
      </w:r>
    </w:p>
    <w:p w:rsidR="00C664D2" w:rsidRPr="000705B2" w:rsidRDefault="00C664D2" w:rsidP="00C664D2">
      <w:pPr>
        <w:pStyle w:val="Geenafstand"/>
        <w:jc w:val="both"/>
        <w:rPr>
          <w:rFonts w:eastAsia="Times New Roman" w:cs="Times New Roman"/>
          <w:sz w:val="20"/>
          <w:szCs w:val="20"/>
        </w:rPr>
      </w:pPr>
    </w:p>
    <w:p w:rsidR="00C664D2" w:rsidRDefault="00C664D2" w:rsidP="00C664D2">
      <w:pPr>
        <w:pStyle w:val="Geenafstand"/>
        <w:jc w:val="both"/>
        <w:rPr>
          <w:rFonts w:eastAsia="Times New Roman" w:cs="Times New Roman"/>
          <w:sz w:val="20"/>
          <w:szCs w:val="20"/>
        </w:rPr>
      </w:pPr>
      <w:r w:rsidRPr="000705B2">
        <w:rPr>
          <w:rFonts w:eastAsia="Times New Roman" w:cs="Times New Roman"/>
          <w:sz w:val="20"/>
          <w:szCs w:val="20"/>
        </w:rPr>
        <w:t xml:space="preserve">2. </w:t>
      </w:r>
      <w:r>
        <w:rPr>
          <w:rFonts w:eastAsia="Times New Roman" w:cs="Times New Roman"/>
          <w:sz w:val="20"/>
          <w:szCs w:val="20"/>
        </w:rPr>
        <w:t>Hoe ligt de verhouding regulier bestellen – folder bestellen in jouw dagelijkse werkzaamheden?</w:t>
      </w:r>
    </w:p>
    <w:p w:rsidR="00C664D2" w:rsidRPr="00DB6F5F" w:rsidRDefault="00C664D2" w:rsidP="00C664D2">
      <w:pPr>
        <w:pStyle w:val="Geenafstand"/>
        <w:jc w:val="both"/>
        <w:rPr>
          <w:rFonts w:eastAsia="Times New Roman" w:cs="Times New Roman"/>
          <w:i/>
          <w:sz w:val="20"/>
          <w:szCs w:val="20"/>
        </w:rPr>
      </w:pPr>
      <w:r w:rsidRPr="00DB6F5F">
        <w:rPr>
          <w:rFonts w:eastAsia="Times New Roman" w:cs="Times New Roman"/>
          <w:i/>
          <w:sz w:val="20"/>
          <w:szCs w:val="20"/>
        </w:rPr>
        <w:t xml:space="preserve">Dat verschilt sterk per folder </w:t>
      </w:r>
      <w:r>
        <w:rPr>
          <w:rFonts w:eastAsia="Times New Roman" w:cs="Times New Roman"/>
          <w:i/>
          <w:sz w:val="20"/>
          <w:szCs w:val="20"/>
        </w:rPr>
        <w:t xml:space="preserve">waardoor ik </w:t>
      </w:r>
      <w:r w:rsidR="00D177D8">
        <w:rPr>
          <w:rFonts w:eastAsia="Times New Roman" w:cs="Times New Roman"/>
          <w:i/>
          <w:sz w:val="20"/>
          <w:szCs w:val="20"/>
        </w:rPr>
        <w:t xml:space="preserve">hier </w:t>
      </w:r>
      <w:r w:rsidR="000513D2">
        <w:rPr>
          <w:rFonts w:eastAsia="Times New Roman" w:cs="Times New Roman"/>
          <w:i/>
          <w:sz w:val="20"/>
          <w:szCs w:val="20"/>
        </w:rPr>
        <w:t>geen</w:t>
      </w:r>
      <w:r w:rsidRPr="00DB6F5F">
        <w:rPr>
          <w:rFonts w:eastAsia="Times New Roman" w:cs="Times New Roman"/>
          <w:i/>
          <w:sz w:val="20"/>
          <w:szCs w:val="20"/>
        </w:rPr>
        <w:t xml:space="preserve"> </w:t>
      </w:r>
      <w:r>
        <w:rPr>
          <w:rFonts w:eastAsia="Times New Roman" w:cs="Times New Roman"/>
          <w:i/>
          <w:sz w:val="20"/>
          <w:szCs w:val="20"/>
        </w:rPr>
        <w:t>nauwkeurig</w:t>
      </w:r>
      <w:r w:rsidR="00B7430F">
        <w:rPr>
          <w:rFonts w:eastAsia="Times New Roman" w:cs="Times New Roman"/>
          <w:i/>
          <w:sz w:val="20"/>
          <w:szCs w:val="20"/>
        </w:rPr>
        <w:t xml:space="preserve"> antwoord</w:t>
      </w:r>
      <w:r w:rsidRPr="00DB6F5F">
        <w:rPr>
          <w:rFonts w:eastAsia="Times New Roman" w:cs="Times New Roman"/>
          <w:i/>
          <w:sz w:val="20"/>
          <w:szCs w:val="20"/>
        </w:rPr>
        <w:t xml:space="preserve"> </w:t>
      </w:r>
      <w:r w:rsidR="00D177D8">
        <w:rPr>
          <w:rFonts w:eastAsia="Times New Roman" w:cs="Times New Roman"/>
          <w:i/>
          <w:sz w:val="20"/>
          <w:szCs w:val="20"/>
        </w:rPr>
        <w:t xml:space="preserve">op </w:t>
      </w:r>
      <w:r>
        <w:rPr>
          <w:rFonts w:eastAsia="Times New Roman" w:cs="Times New Roman"/>
          <w:i/>
          <w:sz w:val="20"/>
          <w:szCs w:val="20"/>
        </w:rPr>
        <w:t xml:space="preserve">kan </w:t>
      </w:r>
      <w:r w:rsidR="00D177D8">
        <w:rPr>
          <w:rFonts w:eastAsia="Times New Roman" w:cs="Times New Roman"/>
          <w:i/>
          <w:sz w:val="20"/>
          <w:szCs w:val="20"/>
        </w:rPr>
        <w:t xml:space="preserve">geven. Op dit moment lopen </w:t>
      </w:r>
      <w:r w:rsidRPr="00DB6F5F">
        <w:rPr>
          <w:rFonts w:eastAsia="Times New Roman" w:cs="Times New Roman"/>
          <w:i/>
          <w:sz w:val="20"/>
          <w:szCs w:val="20"/>
        </w:rPr>
        <w:t>een aantal folder</w:t>
      </w:r>
      <w:r w:rsidR="00B7430F">
        <w:rPr>
          <w:rFonts w:eastAsia="Times New Roman" w:cs="Times New Roman"/>
          <w:i/>
          <w:sz w:val="20"/>
          <w:szCs w:val="20"/>
        </w:rPr>
        <w:t>s</w:t>
      </w:r>
      <w:r w:rsidRPr="00DB6F5F">
        <w:rPr>
          <w:rFonts w:eastAsia="Times New Roman" w:cs="Times New Roman"/>
          <w:i/>
          <w:sz w:val="20"/>
          <w:szCs w:val="20"/>
        </w:rPr>
        <w:t xml:space="preserve"> dicht op elkaar</w:t>
      </w:r>
      <w:r w:rsidR="00B7430F">
        <w:rPr>
          <w:rFonts w:eastAsia="Times New Roman" w:cs="Times New Roman"/>
          <w:i/>
          <w:sz w:val="20"/>
          <w:szCs w:val="20"/>
        </w:rPr>
        <w:t>,</w:t>
      </w:r>
      <w:r w:rsidRPr="00DB6F5F">
        <w:rPr>
          <w:rFonts w:eastAsia="Times New Roman" w:cs="Times New Roman"/>
          <w:i/>
          <w:sz w:val="20"/>
          <w:szCs w:val="20"/>
        </w:rPr>
        <w:t xml:space="preserve"> waardoor ik hier relatief veel tijd aan kwijt ben. Op het moment dat</w:t>
      </w:r>
      <w:r w:rsidR="00B7430F">
        <w:rPr>
          <w:rFonts w:eastAsia="Times New Roman" w:cs="Times New Roman"/>
          <w:i/>
          <w:sz w:val="20"/>
          <w:szCs w:val="20"/>
        </w:rPr>
        <w:t xml:space="preserve"> de folder tweewekelijks is,</w:t>
      </w:r>
      <w:r w:rsidRPr="00DB6F5F">
        <w:rPr>
          <w:rFonts w:eastAsia="Times New Roman" w:cs="Times New Roman"/>
          <w:i/>
          <w:sz w:val="20"/>
          <w:szCs w:val="20"/>
        </w:rPr>
        <w:t xml:space="preserve"> is dit minder intensief. </w:t>
      </w:r>
    </w:p>
    <w:p w:rsidR="00C664D2" w:rsidRDefault="00C664D2" w:rsidP="00C664D2">
      <w:pPr>
        <w:pStyle w:val="Geenafstand"/>
        <w:jc w:val="both"/>
        <w:rPr>
          <w:rFonts w:eastAsia="Times New Roman" w:cs="Times New Roman"/>
          <w:sz w:val="20"/>
          <w:szCs w:val="20"/>
        </w:rPr>
      </w:pPr>
    </w:p>
    <w:p w:rsidR="00C664D2" w:rsidRPr="000705B2" w:rsidRDefault="00C664D2" w:rsidP="00C664D2">
      <w:pPr>
        <w:pStyle w:val="Geenafstand"/>
        <w:jc w:val="both"/>
        <w:rPr>
          <w:rFonts w:eastAsia="Times New Roman" w:cs="Times New Roman"/>
          <w:sz w:val="20"/>
          <w:szCs w:val="20"/>
        </w:rPr>
      </w:pPr>
      <w:r w:rsidRPr="000705B2">
        <w:rPr>
          <w:rFonts w:eastAsia="Times New Roman" w:cs="Times New Roman"/>
          <w:sz w:val="20"/>
          <w:szCs w:val="20"/>
        </w:rPr>
        <w:t xml:space="preserve">3. </w:t>
      </w:r>
      <w:r>
        <w:rPr>
          <w:rFonts w:eastAsia="Times New Roman" w:cs="Times New Roman"/>
          <w:sz w:val="20"/>
          <w:szCs w:val="20"/>
        </w:rPr>
        <w:t>Welke stappen doorloop jij om van forecast tot bestelhoeveelheid te komen?</w:t>
      </w:r>
    </w:p>
    <w:p w:rsidR="00C664D2" w:rsidRDefault="00C664D2" w:rsidP="00C664D2">
      <w:pPr>
        <w:pStyle w:val="Geenafstand"/>
        <w:jc w:val="both"/>
        <w:rPr>
          <w:rFonts w:eastAsia="Times New Roman" w:cs="Times New Roman"/>
          <w:i/>
          <w:sz w:val="20"/>
          <w:szCs w:val="20"/>
        </w:rPr>
      </w:pPr>
      <w:r>
        <w:rPr>
          <w:rFonts w:eastAsia="Times New Roman" w:cs="Times New Roman"/>
          <w:i/>
          <w:sz w:val="20"/>
          <w:szCs w:val="20"/>
        </w:rPr>
        <w:t xml:space="preserve">Anderhalf week voor start uitlevering aan de filialen krijg ik de </w:t>
      </w:r>
      <w:r w:rsidR="00A46FFE">
        <w:rPr>
          <w:rFonts w:eastAsia="Times New Roman" w:cs="Times New Roman"/>
          <w:i/>
          <w:sz w:val="20"/>
          <w:szCs w:val="20"/>
        </w:rPr>
        <w:t>100-procent</w:t>
      </w:r>
      <w:r>
        <w:rPr>
          <w:rFonts w:eastAsia="Times New Roman" w:cs="Times New Roman"/>
          <w:i/>
          <w:sz w:val="20"/>
          <w:szCs w:val="20"/>
        </w:rPr>
        <w:t xml:space="preserve"> aantallen door. Deze aantallen gaan met zekerheid naar de filialen. Ik wacht tot deze aantallen bekend zijn en bestel deze aantallen of ik bestel alvast een deel van de forecast in een eerder stadium.</w:t>
      </w:r>
    </w:p>
    <w:p w:rsidR="00C664D2" w:rsidRDefault="00C664D2" w:rsidP="00C664D2">
      <w:pPr>
        <w:pStyle w:val="Geenafstand"/>
        <w:jc w:val="both"/>
        <w:rPr>
          <w:rFonts w:eastAsia="Times New Roman" w:cs="Times New Roman"/>
          <w:i/>
          <w:sz w:val="20"/>
          <w:szCs w:val="20"/>
        </w:rPr>
      </w:pPr>
    </w:p>
    <w:p w:rsidR="00C664D2" w:rsidRDefault="00C664D2" w:rsidP="00C664D2">
      <w:pPr>
        <w:pStyle w:val="Geenafstand"/>
        <w:jc w:val="both"/>
        <w:rPr>
          <w:rFonts w:eastAsia="Times New Roman" w:cs="Times New Roman"/>
          <w:i/>
          <w:sz w:val="20"/>
          <w:szCs w:val="20"/>
        </w:rPr>
      </w:pPr>
      <w:r>
        <w:rPr>
          <w:rFonts w:eastAsia="Times New Roman" w:cs="Times New Roman"/>
          <w:i/>
          <w:sz w:val="20"/>
          <w:szCs w:val="20"/>
        </w:rPr>
        <w:t>Daarnaast zijn er ook leveranciers met een langere levertijd. Voor deze leveranciers bestel ik op basis van de forecast</w:t>
      </w:r>
      <w:r w:rsidR="00B7430F">
        <w:rPr>
          <w:rFonts w:eastAsia="Times New Roman" w:cs="Times New Roman"/>
          <w:i/>
          <w:sz w:val="20"/>
          <w:szCs w:val="20"/>
        </w:rPr>
        <w:t>,</w:t>
      </w:r>
      <w:r>
        <w:rPr>
          <w:rFonts w:eastAsia="Times New Roman" w:cs="Times New Roman"/>
          <w:i/>
          <w:sz w:val="20"/>
          <w:szCs w:val="20"/>
        </w:rPr>
        <w:t xml:space="preserve"> omdat de </w:t>
      </w:r>
      <w:r w:rsidR="00A46FFE">
        <w:rPr>
          <w:rFonts w:eastAsia="Times New Roman" w:cs="Times New Roman"/>
          <w:i/>
          <w:sz w:val="20"/>
          <w:szCs w:val="20"/>
        </w:rPr>
        <w:t>100-procent</w:t>
      </w:r>
      <w:r>
        <w:rPr>
          <w:rFonts w:eastAsia="Times New Roman" w:cs="Times New Roman"/>
          <w:i/>
          <w:sz w:val="20"/>
          <w:szCs w:val="20"/>
        </w:rPr>
        <w:t xml:space="preserve"> aantallen hiervoor te laat komen.</w:t>
      </w:r>
    </w:p>
    <w:p w:rsidR="00C664D2" w:rsidRDefault="00C664D2" w:rsidP="00C664D2">
      <w:pPr>
        <w:pStyle w:val="Geenafstand"/>
        <w:jc w:val="both"/>
        <w:rPr>
          <w:rFonts w:eastAsia="Times New Roman" w:cs="Times New Roman"/>
          <w:i/>
          <w:sz w:val="20"/>
          <w:szCs w:val="20"/>
        </w:rPr>
      </w:pPr>
    </w:p>
    <w:p w:rsidR="00C664D2" w:rsidRPr="000705B2" w:rsidRDefault="00B7430F" w:rsidP="00C664D2">
      <w:pPr>
        <w:pStyle w:val="Geenafstand"/>
        <w:jc w:val="both"/>
        <w:rPr>
          <w:rFonts w:eastAsia="Times New Roman" w:cs="Times New Roman"/>
          <w:sz w:val="20"/>
          <w:szCs w:val="20"/>
        </w:rPr>
      </w:pPr>
      <w:r>
        <w:rPr>
          <w:rFonts w:eastAsia="Times New Roman" w:cs="Times New Roman"/>
          <w:sz w:val="20"/>
          <w:szCs w:val="20"/>
        </w:rPr>
        <w:t>4. W</w:t>
      </w:r>
      <w:r w:rsidR="00C664D2" w:rsidRPr="000705B2">
        <w:rPr>
          <w:rFonts w:eastAsia="Times New Roman" w:cs="Times New Roman"/>
          <w:sz w:val="20"/>
          <w:szCs w:val="20"/>
        </w:rPr>
        <w:t xml:space="preserve">elke factoren </w:t>
      </w:r>
      <w:r w:rsidR="00C664D2">
        <w:rPr>
          <w:rFonts w:eastAsia="Times New Roman" w:cs="Times New Roman"/>
          <w:sz w:val="20"/>
          <w:szCs w:val="20"/>
        </w:rPr>
        <w:t xml:space="preserve">neem jij mee in de bepaling van de bestelhoeveelheid voor </w:t>
      </w:r>
      <w:r w:rsidR="009226EA">
        <w:rPr>
          <w:rFonts w:eastAsia="Times New Roman" w:cs="Times New Roman"/>
          <w:sz w:val="20"/>
          <w:szCs w:val="20"/>
        </w:rPr>
        <w:t>promotieartikelen</w:t>
      </w:r>
      <w:r w:rsidR="00C664D2">
        <w:rPr>
          <w:rFonts w:eastAsia="Times New Roman" w:cs="Times New Roman"/>
          <w:sz w:val="20"/>
          <w:szCs w:val="20"/>
        </w:rPr>
        <w:t>?</w:t>
      </w:r>
    </w:p>
    <w:p w:rsidR="00C664D2" w:rsidRPr="003F31C4" w:rsidRDefault="00C664D2" w:rsidP="00C664D2">
      <w:pPr>
        <w:pStyle w:val="Geenafstand"/>
        <w:jc w:val="both"/>
        <w:rPr>
          <w:rFonts w:eastAsia="Times New Roman" w:cs="Times New Roman"/>
          <w:color w:val="FF0000"/>
          <w:sz w:val="20"/>
          <w:szCs w:val="20"/>
        </w:rPr>
      </w:pPr>
      <w:r>
        <w:rPr>
          <w:rFonts w:eastAsia="Times New Roman" w:cs="Times New Roman"/>
          <w:i/>
          <w:sz w:val="20"/>
          <w:szCs w:val="20"/>
        </w:rPr>
        <w:t xml:space="preserve">In principe volg ik de </w:t>
      </w:r>
      <w:r w:rsidR="00A46FFE">
        <w:rPr>
          <w:rFonts w:eastAsia="Times New Roman" w:cs="Times New Roman"/>
          <w:i/>
          <w:sz w:val="20"/>
          <w:szCs w:val="20"/>
        </w:rPr>
        <w:t>100-procent</w:t>
      </w:r>
      <w:r>
        <w:rPr>
          <w:rFonts w:eastAsia="Times New Roman" w:cs="Times New Roman"/>
          <w:i/>
          <w:sz w:val="20"/>
          <w:szCs w:val="20"/>
        </w:rPr>
        <w:t xml:space="preserve"> aantallen vanuit Ruben. In deze aantallen is - als het goed is - al rekening gehouden met de BE (aantal per hoeveel het artikel verpakt is). Wel kijk ik naar mijn hu</w:t>
      </w:r>
      <w:r w:rsidR="000513D2">
        <w:rPr>
          <w:rFonts w:eastAsia="Times New Roman" w:cs="Times New Roman"/>
          <w:i/>
          <w:sz w:val="20"/>
          <w:szCs w:val="20"/>
        </w:rPr>
        <w:t>idige voorraadstand voordat ik een artikel bestel.</w:t>
      </w:r>
      <w:r>
        <w:rPr>
          <w:rFonts w:eastAsia="Times New Roman" w:cs="Times New Roman"/>
          <w:i/>
          <w:sz w:val="20"/>
          <w:szCs w:val="20"/>
        </w:rPr>
        <w:t xml:space="preserve"> Bij Tefal moet ik volle pallets afnemen en in principe ook volle vrachtwagens. De MOQ is daarom ook zeer relevant. Het is per leverancier wel verschillen</w:t>
      </w:r>
      <w:r w:rsidR="00B7430F">
        <w:rPr>
          <w:rFonts w:eastAsia="Times New Roman" w:cs="Times New Roman"/>
          <w:i/>
          <w:sz w:val="20"/>
          <w:szCs w:val="20"/>
        </w:rPr>
        <w:t>d</w:t>
      </w:r>
      <w:r>
        <w:rPr>
          <w:rFonts w:eastAsia="Times New Roman" w:cs="Times New Roman"/>
          <w:i/>
          <w:sz w:val="20"/>
          <w:szCs w:val="20"/>
        </w:rPr>
        <w:t xml:space="preserve"> of ik nog afspraken over de MOQ of volle truck kan maken.</w:t>
      </w:r>
    </w:p>
    <w:p w:rsidR="00C664D2" w:rsidRPr="000705B2" w:rsidRDefault="00C664D2" w:rsidP="00C664D2">
      <w:pPr>
        <w:pStyle w:val="Geenafstand"/>
        <w:jc w:val="both"/>
        <w:rPr>
          <w:rFonts w:eastAsia="Times New Roman" w:cs="Times New Roman"/>
          <w:sz w:val="20"/>
          <w:szCs w:val="20"/>
        </w:rPr>
      </w:pPr>
    </w:p>
    <w:p w:rsidR="00C664D2" w:rsidRPr="000705B2" w:rsidRDefault="00C664D2" w:rsidP="00C664D2">
      <w:pPr>
        <w:pStyle w:val="Geenafstand"/>
        <w:tabs>
          <w:tab w:val="left" w:pos="4500"/>
        </w:tabs>
        <w:jc w:val="both"/>
        <w:rPr>
          <w:rFonts w:eastAsia="Times New Roman" w:cs="Times New Roman"/>
          <w:sz w:val="20"/>
          <w:szCs w:val="20"/>
        </w:rPr>
      </w:pPr>
      <w:r w:rsidRPr="000705B2">
        <w:rPr>
          <w:rFonts w:eastAsia="Times New Roman" w:cs="Times New Roman"/>
          <w:sz w:val="20"/>
          <w:szCs w:val="20"/>
        </w:rPr>
        <w:t xml:space="preserve">5. Hoe kijk jij tegen de rol en ondersteuning van Slim4 in het </w:t>
      </w:r>
      <w:proofErr w:type="spellStart"/>
      <w:r w:rsidRPr="000705B2">
        <w:rPr>
          <w:rFonts w:eastAsia="Times New Roman" w:cs="Times New Roman"/>
          <w:sz w:val="20"/>
          <w:szCs w:val="20"/>
        </w:rPr>
        <w:t>forecasting</w:t>
      </w:r>
      <w:proofErr w:type="spellEnd"/>
      <w:r w:rsidRPr="000705B2">
        <w:rPr>
          <w:rFonts w:eastAsia="Times New Roman" w:cs="Times New Roman"/>
          <w:sz w:val="20"/>
          <w:szCs w:val="20"/>
        </w:rPr>
        <w:t xml:space="preserve"> proces aan?</w:t>
      </w:r>
    </w:p>
    <w:p w:rsidR="00C664D2" w:rsidRPr="003033B9" w:rsidRDefault="00C664D2" w:rsidP="00C664D2">
      <w:pPr>
        <w:pStyle w:val="Geenafstand"/>
        <w:tabs>
          <w:tab w:val="left" w:pos="4500"/>
        </w:tabs>
        <w:jc w:val="both"/>
        <w:rPr>
          <w:rFonts w:eastAsia="Times New Roman" w:cs="Times New Roman"/>
          <w:i/>
          <w:sz w:val="20"/>
          <w:szCs w:val="20"/>
        </w:rPr>
      </w:pPr>
      <w:r>
        <w:rPr>
          <w:rFonts w:eastAsia="Times New Roman" w:cs="Times New Roman"/>
          <w:i/>
          <w:sz w:val="20"/>
          <w:szCs w:val="20"/>
        </w:rPr>
        <w:t>De ondersteuning vanuit Slim4 kan beter. Het systeem geeft een besteladvies op basis van de ingeladen promotie</w:t>
      </w:r>
      <w:r w:rsidR="00D177D8">
        <w:rPr>
          <w:rFonts w:eastAsia="Times New Roman" w:cs="Times New Roman"/>
          <w:i/>
          <w:sz w:val="20"/>
          <w:szCs w:val="20"/>
        </w:rPr>
        <w:t>forecast</w:t>
      </w:r>
      <w:r>
        <w:rPr>
          <w:rFonts w:eastAsia="Times New Roman" w:cs="Times New Roman"/>
          <w:i/>
          <w:sz w:val="20"/>
          <w:szCs w:val="20"/>
        </w:rPr>
        <w:t>. Het is aan mij om te bepalen hoeveel er daadwerkelijk nodig is. Op het moment dat er meerdere folders achter elkaar lopen kan Slim4 hier niet goed mee omgaan. Ik moet dan zelf handmatig bekijken wat ik in de vorige folders heb bestel</w:t>
      </w:r>
      <w:r w:rsidR="000513D2">
        <w:rPr>
          <w:rFonts w:eastAsia="Times New Roman" w:cs="Times New Roman"/>
          <w:i/>
          <w:sz w:val="20"/>
          <w:szCs w:val="20"/>
        </w:rPr>
        <w:t>d</w:t>
      </w:r>
      <w:r>
        <w:rPr>
          <w:rFonts w:eastAsia="Times New Roman" w:cs="Times New Roman"/>
          <w:i/>
          <w:sz w:val="20"/>
          <w:szCs w:val="20"/>
        </w:rPr>
        <w:t xml:space="preserve">. </w:t>
      </w:r>
      <w:r w:rsidRPr="003033B9">
        <w:rPr>
          <w:rFonts w:eastAsia="Times New Roman" w:cs="Times New Roman"/>
          <w:i/>
          <w:sz w:val="20"/>
          <w:szCs w:val="20"/>
        </w:rPr>
        <w:t>Dit speelt vooral bij artikelen die on</w:t>
      </w:r>
      <w:r w:rsidR="000513D2">
        <w:rPr>
          <w:rFonts w:eastAsia="Times New Roman" w:cs="Times New Roman"/>
          <w:i/>
          <w:sz w:val="20"/>
          <w:szCs w:val="20"/>
        </w:rPr>
        <w:t xml:space="preserve">der AHB in de folder staan. </w:t>
      </w:r>
      <w:r w:rsidRPr="003033B9">
        <w:rPr>
          <w:rFonts w:eastAsia="Times New Roman" w:cs="Times New Roman"/>
          <w:i/>
          <w:sz w:val="20"/>
          <w:szCs w:val="20"/>
        </w:rPr>
        <w:t xml:space="preserve">Daarbij is door het ontbreken van een promotiemanager niet duidelijk wat er in de navraag uit zal gaan. Als deze onverwacht hoog is, heb je kans dat je misgrijpt bij artikelen in een folder. </w:t>
      </w:r>
    </w:p>
    <w:p w:rsidR="00C664D2" w:rsidRPr="000705B2" w:rsidRDefault="00C664D2" w:rsidP="00C664D2">
      <w:pPr>
        <w:pStyle w:val="Geenafstand"/>
        <w:tabs>
          <w:tab w:val="left" w:pos="4500"/>
        </w:tabs>
        <w:jc w:val="both"/>
        <w:rPr>
          <w:rFonts w:eastAsia="Times New Roman" w:cs="Times New Roman"/>
          <w:sz w:val="20"/>
          <w:szCs w:val="20"/>
        </w:rPr>
      </w:pPr>
    </w:p>
    <w:p w:rsidR="00C664D2" w:rsidRDefault="00C664D2" w:rsidP="00C664D2">
      <w:pPr>
        <w:pStyle w:val="Geenafstand"/>
        <w:tabs>
          <w:tab w:val="left" w:pos="4500"/>
        </w:tabs>
        <w:jc w:val="both"/>
        <w:rPr>
          <w:rFonts w:eastAsia="Times New Roman" w:cs="Times New Roman"/>
          <w:sz w:val="20"/>
          <w:szCs w:val="20"/>
        </w:rPr>
      </w:pPr>
      <w:r>
        <w:rPr>
          <w:rFonts w:eastAsia="Times New Roman" w:cs="Times New Roman"/>
          <w:sz w:val="20"/>
          <w:szCs w:val="20"/>
        </w:rPr>
        <w:t>6</w:t>
      </w:r>
      <w:r w:rsidRPr="000705B2">
        <w:rPr>
          <w:rFonts w:eastAsia="Times New Roman" w:cs="Times New Roman"/>
          <w:sz w:val="20"/>
          <w:szCs w:val="20"/>
        </w:rPr>
        <w:t>. Welke problemen ervaar jij in het huidige</w:t>
      </w:r>
      <w:r>
        <w:rPr>
          <w:rFonts w:eastAsia="Times New Roman" w:cs="Times New Roman"/>
          <w:sz w:val="20"/>
          <w:szCs w:val="20"/>
        </w:rPr>
        <w:t xml:space="preserve"> proces van </w:t>
      </w:r>
      <w:proofErr w:type="spellStart"/>
      <w:r>
        <w:rPr>
          <w:rFonts w:eastAsia="Times New Roman" w:cs="Times New Roman"/>
          <w:sz w:val="20"/>
          <w:szCs w:val="20"/>
        </w:rPr>
        <w:t>forecasting</w:t>
      </w:r>
      <w:proofErr w:type="spellEnd"/>
      <w:r>
        <w:rPr>
          <w:rFonts w:eastAsia="Times New Roman" w:cs="Times New Roman"/>
          <w:sz w:val="20"/>
          <w:szCs w:val="20"/>
        </w:rPr>
        <w:t xml:space="preserve"> en bestellen voor de </w:t>
      </w:r>
      <w:r w:rsidR="009226EA">
        <w:rPr>
          <w:rFonts w:eastAsia="Times New Roman" w:cs="Times New Roman"/>
          <w:sz w:val="20"/>
          <w:szCs w:val="20"/>
        </w:rPr>
        <w:t>promotieartikelen</w:t>
      </w:r>
      <w:r>
        <w:rPr>
          <w:rFonts w:eastAsia="Times New Roman" w:cs="Times New Roman"/>
          <w:sz w:val="20"/>
          <w:szCs w:val="20"/>
        </w:rPr>
        <w:t>?</w:t>
      </w:r>
    </w:p>
    <w:p w:rsidR="00C664D2" w:rsidRPr="00FB699A" w:rsidRDefault="00C664D2" w:rsidP="00C664D2">
      <w:pPr>
        <w:pStyle w:val="Geenafstand"/>
        <w:tabs>
          <w:tab w:val="left" w:pos="4500"/>
        </w:tabs>
        <w:jc w:val="both"/>
        <w:rPr>
          <w:rFonts w:eastAsia="Times New Roman" w:cs="Times New Roman"/>
          <w:i/>
          <w:sz w:val="20"/>
          <w:szCs w:val="20"/>
        </w:rPr>
      </w:pPr>
      <w:r w:rsidRPr="00FB699A">
        <w:rPr>
          <w:rFonts w:eastAsia="Times New Roman" w:cs="Times New Roman"/>
          <w:i/>
          <w:sz w:val="20"/>
          <w:szCs w:val="20"/>
        </w:rPr>
        <w:t>Categorie Management maakt 14 weken voor star</w:t>
      </w:r>
      <w:r>
        <w:rPr>
          <w:rFonts w:eastAsia="Times New Roman" w:cs="Times New Roman"/>
          <w:i/>
          <w:sz w:val="20"/>
          <w:szCs w:val="20"/>
        </w:rPr>
        <w:t>t van de folder al afspraken met de</w:t>
      </w:r>
      <w:r w:rsidRPr="00FB699A">
        <w:rPr>
          <w:rFonts w:eastAsia="Times New Roman" w:cs="Times New Roman"/>
          <w:i/>
          <w:sz w:val="20"/>
          <w:szCs w:val="20"/>
        </w:rPr>
        <w:t xml:space="preserve"> leverancier </w:t>
      </w:r>
      <w:r>
        <w:rPr>
          <w:rFonts w:eastAsia="Times New Roman" w:cs="Times New Roman"/>
          <w:i/>
          <w:sz w:val="20"/>
          <w:szCs w:val="20"/>
        </w:rPr>
        <w:t>over de te verwachten verkopen.</w:t>
      </w:r>
      <w:r w:rsidRPr="00FB699A">
        <w:rPr>
          <w:rFonts w:eastAsia="Times New Roman" w:cs="Times New Roman"/>
          <w:i/>
          <w:sz w:val="20"/>
          <w:szCs w:val="20"/>
        </w:rPr>
        <w:t xml:space="preserve"> Als de uiteindelijk aantallen lager blijken te zijn dan wat Categorie Management heeft afgesproken dan zal ik al</w:t>
      </w:r>
      <w:r w:rsidR="00B7430F">
        <w:rPr>
          <w:rFonts w:eastAsia="Times New Roman" w:cs="Times New Roman"/>
          <w:i/>
          <w:sz w:val="20"/>
          <w:szCs w:val="20"/>
        </w:rPr>
        <w:t>snog dat aantal moeten bestellen,</w:t>
      </w:r>
      <w:r w:rsidRPr="00FB699A">
        <w:rPr>
          <w:rFonts w:eastAsia="Times New Roman" w:cs="Times New Roman"/>
          <w:i/>
          <w:sz w:val="20"/>
          <w:szCs w:val="20"/>
        </w:rPr>
        <w:t xml:space="preserve"> waardoor ik veel voorraad kan overhouden.</w:t>
      </w:r>
    </w:p>
    <w:p w:rsidR="00C664D2" w:rsidRPr="00FB699A" w:rsidRDefault="00C664D2" w:rsidP="00C664D2">
      <w:pPr>
        <w:pStyle w:val="Geenafstand"/>
        <w:tabs>
          <w:tab w:val="left" w:pos="4500"/>
        </w:tabs>
        <w:jc w:val="both"/>
        <w:rPr>
          <w:rFonts w:eastAsia="Times New Roman" w:cs="Times New Roman"/>
          <w:i/>
          <w:sz w:val="20"/>
          <w:szCs w:val="20"/>
        </w:rPr>
      </w:pPr>
    </w:p>
    <w:p w:rsidR="00C664D2" w:rsidRPr="00FB699A" w:rsidRDefault="00C664D2" w:rsidP="00C664D2">
      <w:pPr>
        <w:pStyle w:val="Geenafstand"/>
        <w:tabs>
          <w:tab w:val="left" w:pos="4500"/>
        </w:tabs>
        <w:jc w:val="both"/>
        <w:rPr>
          <w:rFonts w:eastAsia="Times New Roman" w:cs="Times New Roman"/>
          <w:i/>
          <w:sz w:val="20"/>
          <w:szCs w:val="20"/>
        </w:rPr>
      </w:pPr>
      <w:r w:rsidRPr="00FB699A">
        <w:rPr>
          <w:rFonts w:eastAsia="Times New Roman" w:cs="Times New Roman"/>
          <w:i/>
          <w:sz w:val="20"/>
          <w:szCs w:val="20"/>
        </w:rPr>
        <w:t xml:space="preserve">Daarnaast is er in ons proces geen standaard werkwijze om te bepalen hoeveel er ingekocht moet worden. Het zou goed zijn om te weten wat er naast de voorraad in het DC, ook in de filialen ligt op dit moment. </w:t>
      </w:r>
    </w:p>
    <w:p w:rsidR="00C664D2" w:rsidRPr="00FB699A" w:rsidRDefault="00C664D2" w:rsidP="00C664D2">
      <w:pPr>
        <w:pStyle w:val="Geenafstand"/>
        <w:tabs>
          <w:tab w:val="left" w:pos="4500"/>
        </w:tabs>
        <w:jc w:val="both"/>
        <w:rPr>
          <w:rFonts w:eastAsia="Times New Roman" w:cs="Times New Roman"/>
          <w:i/>
          <w:sz w:val="20"/>
          <w:szCs w:val="20"/>
        </w:rPr>
      </w:pPr>
    </w:p>
    <w:p w:rsidR="00C664D2" w:rsidRDefault="00C664D2" w:rsidP="00C664D2">
      <w:pPr>
        <w:pStyle w:val="Geenafstand"/>
        <w:tabs>
          <w:tab w:val="left" w:pos="4500"/>
        </w:tabs>
        <w:jc w:val="both"/>
        <w:rPr>
          <w:rFonts w:eastAsia="Times New Roman" w:cs="Times New Roman"/>
          <w:i/>
          <w:sz w:val="20"/>
          <w:szCs w:val="20"/>
        </w:rPr>
      </w:pPr>
      <w:r w:rsidRPr="00FB699A">
        <w:rPr>
          <w:rFonts w:eastAsia="Times New Roman" w:cs="Times New Roman"/>
          <w:i/>
          <w:sz w:val="20"/>
          <w:szCs w:val="20"/>
        </w:rPr>
        <w:t xml:space="preserve">Als laatste komen de </w:t>
      </w:r>
      <w:r w:rsidR="00A46FFE">
        <w:rPr>
          <w:rFonts w:eastAsia="Times New Roman" w:cs="Times New Roman"/>
          <w:i/>
          <w:sz w:val="20"/>
          <w:szCs w:val="20"/>
        </w:rPr>
        <w:t>100-procent</w:t>
      </w:r>
      <w:r w:rsidRPr="00FB699A">
        <w:rPr>
          <w:rFonts w:eastAsia="Times New Roman" w:cs="Times New Roman"/>
          <w:i/>
          <w:sz w:val="20"/>
          <w:szCs w:val="20"/>
        </w:rPr>
        <w:t xml:space="preserve"> aantallen te laat voor mij. Nu wordt er zo kort op de bal gespeeld dat het</w:t>
      </w:r>
      <w:r>
        <w:rPr>
          <w:rFonts w:eastAsia="Times New Roman" w:cs="Times New Roman"/>
          <w:i/>
          <w:sz w:val="20"/>
          <w:szCs w:val="20"/>
        </w:rPr>
        <w:t xml:space="preserve"> lastig is om bij te houden wat voor welke folder is besteld. Daarnaast ben ik van mening dat, wanneer hier meer tijd voor is, er ook betere beslissingen genomen kunnen worden. Nu moet er snel beslist </w:t>
      </w:r>
      <w:r w:rsidR="00B7430F">
        <w:rPr>
          <w:rFonts w:eastAsia="Times New Roman" w:cs="Times New Roman"/>
          <w:i/>
          <w:sz w:val="20"/>
          <w:szCs w:val="20"/>
        </w:rPr>
        <w:t xml:space="preserve">worden, waardoor </w:t>
      </w:r>
      <w:r>
        <w:rPr>
          <w:rFonts w:eastAsia="Times New Roman" w:cs="Times New Roman"/>
          <w:i/>
          <w:sz w:val="20"/>
          <w:szCs w:val="20"/>
        </w:rPr>
        <w:t>soms te hoge aantallen worden besteld.</w:t>
      </w:r>
    </w:p>
    <w:p w:rsidR="00C664D2" w:rsidRPr="000705B2" w:rsidRDefault="00C664D2" w:rsidP="00C664D2">
      <w:pPr>
        <w:pStyle w:val="Geenafstand"/>
        <w:tabs>
          <w:tab w:val="left" w:pos="4500"/>
        </w:tabs>
        <w:jc w:val="both"/>
        <w:rPr>
          <w:rFonts w:eastAsia="Times New Roman" w:cs="Times New Roman"/>
          <w:sz w:val="20"/>
          <w:szCs w:val="20"/>
        </w:rPr>
      </w:pPr>
    </w:p>
    <w:p w:rsidR="00C664D2" w:rsidRPr="000705B2" w:rsidRDefault="00C664D2" w:rsidP="00C664D2">
      <w:pPr>
        <w:pStyle w:val="Geenafstand"/>
        <w:tabs>
          <w:tab w:val="left" w:pos="4500"/>
        </w:tabs>
        <w:jc w:val="both"/>
        <w:rPr>
          <w:rFonts w:eastAsia="Times New Roman" w:cs="Times New Roman"/>
          <w:sz w:val="20"/>
          <w:szCs w:val="20"/>
        </w:rPr>
      </w:pPr>
      <w:r>
        <w:rPr>
          <w:rFonts w:eastAsia="Times New Roman" w:cs="Times New Roman"/>
          <w:sz w:val="20"/>
          <w:szCs w:val="20"/>
        </w:rPr>
        <w:t>7</w:t>
      </w:r>
      <w:r w:rsidRPr="000705B2">
        <w:rPr>
          <w:rFonts w:eastAsia="Times New Roman" w:cs="Times New Roman"/>
          <w:sz w:val="20"/>
          <w:szCs w:val="20"/>
        </w:rPr>
        <w:t>. Welke punten zou jij graag in een verbeterd proces/werkwijze terugzien?</w:t>
      </w:r>
    </w:p>
    <w:p w:rsidR="00C664D2" w:rsidRDefault="000513D2" w:rsidP="00C664D2">
      <w:pPr>
        <w:pStyle w:val="Geenafstand"/>
        <w:tabs>
          <w:tab w:val="left" w:pos="4500"/>
        </w:tabs>
        <w:jc w:val="both"/>
        <w:rPr>
          <w:rFonts w:eastAsia="Times New Roman" w:cs="Times New Roman"/>
          <w:i/>
          <w:sz w:val="20"/>
          <w:szCs w:val="20"/>
        </w:rPr>
      </w:pPr>
      <w:r>
        <w:rPr>
          <w:rFonts w:eastAsia="Times New Roman" w:cs="Times New Roman"/>
          <w:i/>
          <w:sz w:val="20"/>
          <w:szCs w:val="20"/>
        </w:rPr>
        <w:lastRenderedPageBreak/>
        <w:t>Ik zou graag in een e</w:t>
      </w:r>
      <w:r w:rsidR="00C664D2">
        <w:rPr>
          <w:rFonts w:eastAsia="Times New Roman" w:cs="Times New Roman"/>
          <w:i/>
          <w:sz w:val="20"/>
          <w:szCs w:val="20"/>
        </w:rPr>
        <w:t xml:space="preserve">erder stadium willen weten wat de definitieve </w:t>
      </w:r>
      <w:r w:rsidR="00A46FFE">
        <w:rPr>
          <w:rFonts w:eastAsia="Times New Roman" w:cs="Times New Roman"/>
          <w:i/>
          <w:sz w:val="20"/>
          <w:szCs w:val="20"/>
        </w:rPr>
        <w:t>100-procent</w:t>
      </w:r>
      <w:r w:rsidR="00C664D2">
        <w:rPr>
          <w:rFonts w:eastAsia="Times New Roman" w:cs="Times New Roman"/>
          <w:i/>
          <w:sz w:val="20"/>
          <w:szCs w:val="20"/>
        </w:rPr>
        <w:t xml:space="preserve"> aantallen zijn. </w:t>
      </w:r>
      <w:r w:rsidR="0067000C">
        <w:rPr>
          <w:rFonts w:eastAsia="Times New Roman" w:cs="Times New Roman"/>
          <w:i/>
          <w:sz w:val="20"/>
          <w:szCs w:val="20"/>
        </w:rPr>
        <w:t xml:space="preserve">Hierdoor is </w:t>
      </w:r>
      <w:r w:rsidR="00C664D2">
        <w:rPr>
          <w:rFonts w:eastAsia="Times New Roman" w:cs="Times New Roman"/>
          <w:i/>
          <w:sz w:val="20"/>
          <w:szCs w:val="20"/>
        </w:rPr>
        <w:t xml:space="preserve">er meer tijd om stil te staan bij de inkoopaantallen per folderartikel. Door dit eerder te weten zou al veel overvoorraad voorkomen kunnen worden. </w:t>
      </w:r>
    </w:p>
    <w:p w:rsidR="00C664D2" w:rsidRDefault="00C664D2" w:rsidP="00C664D2">
      <w:pPr>
        <w:pStyle w:val="Geenafstand"/>
        <w:tabs>
          <w:tab w:val="left" w:pos="4500"/>
        </w:tabs>
        <w:jc w:val="both"/>
        <w:rPr>
          <w:rFonts w:eastAsia="Times New Roman" w:cs="Times New Roman"/>
          <w:i/>
          <w:sz w:val="20"/>
          <w:szCs w:val="20"/>
        </w:rPr>
      </w:pPr>
    </w:p>
    <w:p w:rsidR="00C664D2" w:rsidRPr="00FB699A" w:rsidRDefault="00C664D2" w:rsidP="00C664D2">
      <w:pPr>
        <w:pStyle w:val="Geenafstand"/>
        <w:tabs>
          <w:tab w:val="left" w:pos="4500"/>
        </w:tabs>
        <w:jc w:val="both"/>
        <w:rPr>
          <w:rFonts w:eastAsia="Times New Roman" w:cs="Times New Roman"/>
          <w:i/>
          <w:sz w:val="20"/>
          <w:szCs w:val="20"/>
        </w:rPr>
      </w:pPr>
      <w:r>
        <w:rPr>
          <w:rFonts w:eastAsia="Times New Roman" w:cs="Times New Roman"/>
          <w:i/>
          <w:sz w:val="20"/>
          <w:szCs w:val="20"/>
        </w:rPr>
        <w:t>Ook voor mijn leveranciers zou dit veel prettiger zijn. Orders worden nu kort voor start uitlevering ingeschoten. De leverancier wil</w:t>
      </w:r>
      <w:r w:rsidR="00B7430F">
        <w:rPr>
          <w:rFonts w:eastAsia="Times New Roman" w:cs="Times New Roman"/>
          <w:i/>
          <w:sz w:val="20"/>
          <w:szCs w:val="20"/>
        </w:rPr>
        <w:t xml:space="preserve"> deze order eerder hebben, </w:t>
      </w:r>
      <w:r w:rsidR="000513D2">
        <w:rPr>
          <w:rFonts w:eastAsia="Times New Roman" w:cs="Times New Roman"/>
          <w:i/>
          <w:sz w:val="20"/>
          <w:szCs w:val="20"/>
        </w:rPr>
        <w:t>omdat deze zijn productieproces op de verhoogde uitlever</w:t>
      </w:r>
      <w:r>
        <w:rPr>
          <w:rFonts w:eastAsia="Times New Roman" w:cs="Times New Roman"/>
          <w:i/>
          <w:sz w:val="20"/>
          <w:szCs w:val="20"/>
        </w:rPr>
        <w:t>aantallen moet afstemmen.</w:t>
      </w:r>
    </w:p>
    <w:p w:rsidR="004E1ACA" w:rsidRDefault="004E1ACA" w:rsidP="004E1ACA">
      <w:pPr>
        <w:pStyle w:val="Geenafstand"/>
        <w:tabs>
          <w:tab w:val="left" w:pos="4500"/>
        </w:tabs>
        <w:jc w:val="both"/>
        <w:rPr>
          <w:rFonts w:eastAsia="Times New Roman" w:cs="Times New Roman"/>
          <w:sz w:val="20"/>
          <w:szCs w:val="20"/>
        </w:rPr>
      </w:pPr>
    </w:p>
    <w:p w:rsidR="004E1ACA" w:rsidRPr="007D2E7B" w:rsidRDefault="004E1ACA" w:rsidP="004E1ACA">
      <w:pPr>
        <w:pStyle w:val="Kop2"/>
        <w:numPr>
          <w:ilvl w:val="0"/>
          <w:numId w:val="0"/>
        </w:numPr>
        <w:ind w:left="576" w:hanging="576"/>
        <w:rPr>
          <w:lang w:val="en-GB"/>
        </w:rPr>
      </w:pPr>
      <w:bookmarkStart w:id="98" w:name="_Toc484510785"/>
      <w:r w:rsidRPr="007D2E7B">
        <w:rPr>
          <w:lang w:val="en-GB"/>
        </w:rPr>
        <w:t xml:space="preserve">Interview </w:t>
      </w:r>
      <w:r>
        <w:rPr>
          <w:lang w:val="en-GB"/>
        </w:rPr>
        <w:t>II</w:t>
      </w:r>
      <w:r w:rsidRPr="007D2E7B">
        <w:rPr>
          <w:lang w:val="en-GB"/>
        </w:rPr>
        <w:t xml:space="preserve"> – Supply Chain </w:t>
      </w:r>
      <w:proofErr w:type="spellStart"/>
      <w:r w:rsidRPr="007D2E7B">
        <w:rPr>
          <w:lang w:val="en-GB"/>
        </w:rPr>
        <w:t>Coördinator</w:t>
      </w:r>
      <w:bookmarkEnd w:id="98"/>
      <w:proofErr w:type="spellEnd"/>
    </w:p>
    <w:p w:rsidR="004E1ACA" w:rsidRPr="00982831" w:rsidRDefault="004E1ACA" w:rsidP="004E1ACA">
      <w:pPr>
        <w:pStyle w:val="Geenafstand"/>
        <w:jc w:val="both"/>
        <w:rPr>
          <w:rFonts w:eastAsia="Times New Roman" w:cs="Times New Roman"/>
          <w:sz w:val="20"/>
          <w:szCs w:val="20"/>
          <w:lang w:val="en-GB"/>
        </w:rPr>
      </w:pPr>
      <w:r w:rsidRPr="00982831">
        <w:rPr>
          <w:rFonts w:eastAsia="Times New Roman" w:cs="Times New Roman"/>
          <w:b/>
          <w:sz w:val="20"/>
          <w:szCs w:val="20"/>
          <w:lang w:val="en-GB"/>
        </w:rPr>
        <w:t>Interviewe</w:t>
      </w:r>
      <w:r w:rsidRPr="00982831">
        <w:rPr>
          <w:rFonts w:eastAsia="Times New Roman" w:cs="Times New Roman"/>
          <w:sz w:val="20"/>
          <w:szCs w:val="20"/>
          <w:lang w:val="en-GB"/>
        </w:rPr>
        <w:t xml:space="preserve">r: </w:t>
      </w:r>
      <w:proofErr w:type="spellStart"/>
      <w:r w:rsidRPr="00982831">
        <w:rPr>
          <w:rFonts w:eastAsia="Times New Roman" w:cs="Times New Roman"/>
          <w:sz w:val="20"/>
          <w:szCs w:val="20"/>
          <w:lang w:val="en-GB"/>
        </w:rPr>
        <w:t>Arjan</w:t>
      </w:r>
      <w:proofErr w:type="spellEnd"/>
      <w:r w:rsidRPr="00982831">
        <w:rPr>
          <w:rFonts w:eastAsia="Times New Roman" w:cs="Times New Roman"/>
          <w:sz w:val="20"/>
          <w:szCs w:val="20"/>
          <w:lang w:val="en-GB"/>
        </w:rPr>
        <w:t xml:space="preserve"> </w:t>
      </w:r>
      <w:proofErr w:type="spellStart"/>
      <w:r w:rsidRPr="00982831">
        <w:rPr>
          <w:rFonts w:eastAsia="Times New Roman" w:cs="Times New Roman"/>
          <w:sz w:val="20"/>
          <w:szCs w:val="20"/>
          <w:lang w:val="en-GB"/>
        </w:rPr>
        <w:t>Markestein</w:t>
      </w:r>
      <w:proofErr w:type="spellEnd"/>
      <w:r w:rsidRPr="00982831">
        <w:rPr>
          <w:rFonts w:eastAsia="Times New Roman" w:cs="Times New Roman"/>
          <w:sz w:val="20"/>
          <w:szCs w:val="20"/>
          <w:lang w:val="en-GB"/>
        </w:rPr>
        <w:tab/>
      </w:r>
      <w:r w:rsidRPr="00982831">
        <w:rPr>
          <w:rFonts w:eastAsia="Times New Roman" w:cs="Times New Roman"/>
          <w:sz w:val="20"/>
          <w:szCs w:val="20"/>
          <w:lang w:val="en-GB"/>
        </w:rPr>
        <w:tab/>
      </w:r>
      <w:r w:rsidRPr="00982831">
        <w:rPr>
          <w:rFonts w:eastAsia="Times New Roman" w:cs="Times New Roman"/>
          <w:sz w:val="20"/>
          <w:szCs w:val="20"/>
          <w:lang w:val="en-GB"/>
        </w:rPr>
        <w:tab/>
      </w:r>
      <w:r w:rsidRPr="00982831">
        <w:rPr>
          <w:rFonts w:eastAsia="Times New Roman" w:cs="Times New Roman"/>
          <w:sz w:val="20"/>
          <w:szCs w:val="20"/>
          <w:lang w:val="en-GB"/>
        </w:rPr>
        <w:tab/>
      </w:r>
      <w:r w:rsidRPr="00982831">
        <w:rPr>
          <w:rFonts w:eastAsia="Times New Roman" w:cs="Times New Roman"/>
          <w:b/>
          <w:sz w:val="20"/>
          <w:szCs w:val="20"/>
          <w:lang w:val="en-GB"/>
        </w:rPr>
        <w:t>Datum:</w:t>
      </w:r>
      <w:r w:rsidR="00D031AA" w:rsidRPr="00982831">
        <w:rPr>
          <w:rFonts w:eastAsia="Times New Roman" w:cs="Times New Roman"/>
          <w:sz w:val="20"/>
          <w:szCs w:val="20"/>
          <w:lang w:val="en-GB"/>
        </w:rPr>
        <w:t xml:space="preserve"> 29 </w:t>
      </w:r>
      <w:proofErr w:type="spellStart"/>
      <w:r w:rsidR="00D031AA" w:rsidRPr="00982831">
        <w:rPr>
          <w:rFonts w:eastAsia="Times New Roman" w:cs="Times New Roman"/>
          <w:sz w:val="20"/>
          <w:szCs w:val="20"/>
          <w:lang w:val="en-GB"/>
        </w:rPr>
        <w:t>maart</w:t>
      </w:r>
      <w:proofErr w:type="spellEnd"/>
      <w:r w:rsidR="00D031AA" w:rsidRPr="00982831">
        <w:rPr>
          <w:rFonts w:eastAsia="Times New Roman" w:cs="Times New Roman"/>
          <w:sz w:val="20"/>
          <w:szCs w:val="20"/>
          <w:lang w:val="en-GB"/>
        </w:rPr>
        <w:t xml:space="preserve"> 2017</w:t>
      </w:r>
    </w:p>
    <w:p w:rsidR="004E1ACA" w:rsidRPr="007D2E7B" w:rsidRDefault="004E1ACA" w:rsidP="004E1ACA">
      <w:pPr>
        <w:pStyle w:val="Geenafstand"/>
        <w:jc w:val="both"/>
        <w:rPr>
          <w:rFonts w:eastAsia="Times New Roman" w:cs="Times New Roman"/>
          <w:sz w:val="20"/>
          <w:szCs w:val="20"/>
          <w:lang w:val="en-GB"/>
        </w:rPr>
      </w:pPr>
      <w:proofErr w:type="spellStart"/>
      <w:r w:rsidRPr="007D2E7B">
        <w:rPr>
          <w:rFonts w:eastAsia="Times New Roman" w:cs="Times New Roman"/>
          <w:b/>
          <w:sz w:val="20"/>
          <w:szCs w:val="20"/>
          <w:lang w:val="en-GB"/>
        </w:rPr>
        <w:t>Geïnterviewde</w:t>
      </w:r>
      <w:proofErr w:type="spellEnd"/>
      <w:r w:rsidRPr="007D2E7B">
        <w:rPr>
          <w:rFonts w:eastAsia="Times New Roman" w:cs="Times New Roman"/>
          <w:b/>
          <w:sz w:val="20"/>
          <w:szCs w:val="20"/>
          <w:lang w:val="en-GB"/>
        </w:rPr>
        <w:t>:</w:t>
      </w:r>
      <w:r w:rsidRPr="007D2E7B">
        <w:rPr>
          <w:rFonts w:eastAsia="Times New Roman" w:cs="Times New Roman"/>
          <w:sz w:val="20"/>
          <w:szCs w:val="20"/>
          <w:lang w:val="en-GB"/>
        </w:rPr>
        <w:t xml:space="preserve"> Jordy Balfoort</w:t>
      </w:r>
      <w:r w:rsidRPr="007D2E7B">
        <w:rPr>
          <w:rFonts w:eastAsia="Times New Roman" w:cs="Times New Roman"/>
          <w:sz w:val="20"/>
          <w:szCs w:val="20"/>
          <w:lang w:val="en-GB"/>
        </w:rPr>
        <w:tab/>
      </w:r>
      <w:r w:rsidRPr="007D2E7B">
        <w:rPr>
          <w:rFonts w:eastAsia="Times New Roman" w:cs="Times New Roman"/>
          <w:sz w:val="20"/>
          <w:szCs w:val="20"/>
          <w:lang w:val="en-GB"/>
        </w:rPr>
        <w:tab/>
      </w:r>
      <w:r w:rsidRPr="007D2E7B">
        <w:rPr>
          <w:rFonts w:eastAsia="Times New Roman" w:cs="Times New Roman"/>
          <w:sz w:val="20"/>
          <w:szCs w:val="20"/>
          <w:lang w:val="en-GB"/>
        </w:rPr>
        <w:tab/>
      </w:r>
      <w:r w:rsidRPr="007D2E7B">
        <w:rPr>
          <w:rFonts w:eastAsia="Times New Roman" w:cs="Times New Roman"/>
          <w:sz w:val="20"/>
          <w:szCs w:val="20"/>
          <w:lang w:val="en-GB"/>
        </w:rPr>
        <w:tab/>
      </w:r>
      <w:proofErr w:type="spellStart"/>
      <w:r w:rsidRPr="007D2E7B">
        <w:rPr>
          <w:rFonts w:eastAsia="Times New Roman" w:cs="Times New Roman"/>
          <w:b/>
          <w:sz w:val="20"/>
          <w:szCs w:val="20"/>
          <w:lang w:val="en-GB"/>
        </w:rPr>
        <w:t>Functie</w:t>
      </w:r>
      <w:proofErr w:type="spellEnd"/>
      <w:r w:rsidRPr="007D2E7B">
        <w:rPr>
          <w:rFonts w:eastAsia="Times New Roman" w:cs="Times New Roman"/>
          <w:b/>
          <w:sz w:val="20"/>
          <w:szCs w:val="20"/>
          <w:lang w:val="en-GB"/>
        </w:rPr>
        <w:t xml:space="preserve">: </w:t>
      </w:r>
      <w:r w:rsidRPr="007D2E7B">
        <w:rPr>
          <w:rFonts w:eastAsia="Times New Roman" w:cs="Times New Roman"/>
          <w:sz w:val="20"/>
          <w:szCs w:val="20"/>
          <w:lang w:val="en-GB"/>
        </w:rPr>
        <w:t xml:space="preserve">Supply Chain </w:t>
      </w:r>
      <w:proofErr w:type="spellStart"/>
      <w:r w:rsidRPr="007D2E7B">
        <w:rPr>
          <w:rFonts w:eastAsia="Times New Roman" w:cs="Times New Roman"/>
          <w:sz w:val="20"/>
          <w:szCs w:val="20"/>
          <w:lang w:val="en-GB"/>
        </w:rPr>
        <w:t>Coördinator</w:t>
      </w:r>
      <w:proofErr w:type="spellEnd"/>
    </w:p>
    <w:p w:rsidR="004E1ACA" w:rsidRPr="00D031AA" w:rsidRDefault="004E1ACA" w:rsidP="004E1ACA">
      <w:pPr>
        <w:pStyle w:val="Geenafstand"/>
        <w:jc w:val="both"/>
        <w:rPr>
          <w:rFonts w:eastAsia="Times New Roman" w:cs="Times New Roman"/>
          <w:sz w:val="20"/>
          <w:szCs w:val="20"/>
        </w:rPr>
      </w:pPr>
      <w:r>
        <w:rPr>
          <w:rFonts w:eastAsia="Times New Roman" w:cs="Times New Roman"/>
          <w:b/>
          <w:sz w:val="20"/>
          <w:szCs w:val="20"/>
        </w:rPr>
        <w:t xml:space="preserve">Plaats: </w:t>
      </w:r>
      <w:r>
        <w:rPr>
          <w:rFonts w:eastAsia="Times New Roman" w:cs="Times New Roman"/>
          <w:sz w:val="20"/>
          <w:szCs w:val="20"/>
        </w:rPr>
        <w:t>Amsterdam</w:t>
      </w:r>
      <w:r>
        <w:rPr>
          <w:rFonts w:eastAsia="Times New Roman" w:cs="Times New Roman"/>
          <w:sz w:val="20"/>
          <w:szCs w:val="20"/>
        </w:rPr>
        <w:tab/>
      </w:r>
      <w:r>
        <w:rPr>
          <w:rFonts w:eastAsia="Times New Roman" w:cs="Times New Roman"/>
          <w:sz w:val="20"/>
          <w:szCs w:val="20"/>
        </w:rPr>
        <w:tab/>
      </w:r>
      <w:r>
        <w:rPr>
          <w:rFonts w:eastAsia="Times New Roman" w:cs="Times New Roman"/>
          <w:sz w:val="20"/>
          <w:szCs w:val="20"/>
        </w:rPr>
        <w:tab/>
      </w:r>
      <w:r>
        <w:rPr>
          <w:rFonts w:eastAsia="Times New Roman" w:cs="Times New Roman"/>
          <w:sz w:val="20"/>
          <w:szCs w:val="20"/>
        </w:rPr>
        <w:tab/>
      </w:r>
      <w:r>
        <w:rPr>
          <w:rFonts w:eastAsia="Times New Roman" w:cs="Times New Roman"/>
          <w:sz w:val="20"/>
          <w:szCs w:val="20"/>
        </w:rPr>
        <w:tab/>
      </w:r>
      <w:r w:rsidRPr="00E453A1">
        <w:rPr>
          <w:rFonts w:eastAsia="Times New Roman" w:cs="Times New Roman"/>
          <w:b/>
          <w:sz w:val="20"/>
          <w:szCs w:val="20"/>
        </w:rPr>
        <w:t>Interview gevalideerd op:</w:t>
      </w:r>
      <w:r>
        <w:rPr>
          <w:rFonts w:eastAsia="Times New Roman" w:cs="Times New Roman"/>
          <w:sz w:val="20"/>
          <w:szCs w:val="20"/>
        </w:rPr>
        <w:t xml:space="preserve"> </w:t>
      </w:r>
      <w:r w:rsidR="00D031AA">
        <w:rPr>
          <w:rFonts w:eastAsia="Times New Roman" w:cs="Times New Roman"/>
          <w:sz w:val="20"/>
          <w:szCs w:val="20"/>
        </w:rPr>
        <w:t>5 april 2017</w:t>
      </w:r>
    </w:p>
    <w:p w:rsidR="004E1ACA" w:rsidRPr="000705B2" w:rsidRDefault="004E1ACA" w:rsidP="004E1ACA">
      <w:pPr>
        <w:pStyle w:val="Geenafstand"/>
        <w:jc w:val="both"/>
        <w:rPr>
          <w:rFonts w:eastAsia="Times New Roman" w:cs="Times New Roman"/>
          <w:sz w:val="20"/>
          <w:szCs w:val="20"/>
        </w:rPr>
      </w:pPr>
    </w:p>
    <w:p w:rsidR="004E1ACA" w:rsidRPr="000705B2" w:rsidRDefault="004E1ACA" w:rsidP="004E1ACA">
      <w:pPr>
        <w:pStyle w:val="Geenafstand"/>
        <w:jc w:val="both"/>
        <w:rPr>
          <w:rFonts w:eastAsia="Times New Roman" w:cs="Times New Roman"/>
          <w:sz w:val="20"/>
          <w:szCs w:val="20"/>
        </w:rPr>
      </w:pPr>
      <w:r w:rsidRPr="000705B2">
        <w:rPr>
          <w:rFonts w:eastAsia="Times New Roman" w:cs="Times New Roman"/>
          <w:sz w:val="20"/>
          <w:szCs w:val="20"/>
        </w:rPr>
        <w:t>1. Voor welke groep(en) binnen Blokker ben jij verantwoordelijk?</w:t>
      </w:r>
    </w:p>
    <w:p w:rsidR="004E1ACA" w:rsidRPr="000D409A" w:rsidRDefault="004E1ACA" w:rsidP="004E1ACA">
      <w:pPr>
        <w:pStyle w:val="Geenafstand"/>
        <w:jc w:val="both"/>
        <w:rPr>
          <w:rFonts w:eastAsia="Times New Roman" w:cs="Times New Roman"/>
          <w:i/>
          <w:sz w:val="20"/>
          <w:szCs w:val="20"/>
        </w:rPr>
      </w:pPr>
      <w:r w:rsidRPr="000D409A">
        <w:rPr>
          <w:rFonts w:eastAsia="Times New Roman" w:cs="Times New Roman"/>
          <w:i/>
          <w:sz w:val="20"/>
          <w:szCs w:val="20"/>
        </w:rPr>
        <w:t>Schoonmaken en huishouden.</w:t>
      </w:r>
    </w:p>
    <w:p w:rsidR="004E1ACA" w:rsidRPr="000705B2" w:rsidRDefault="004E1ACA" w:rsidP="004E1ACA">
      <w:pPr>
        <w:pStyle w:val="Geenafstand"/>
        <w:jc w:val="both"/>
        <w:rPr>
          <w:rFonts w:eastAsia="Times New Roman" w:cs="Times New Roman"/>
          <w:sz w:val="20"/>
          <w:szCs w:val="20"/>
        </w:rPr>
      </w:pPr>
    </w:p>
    <w:p w:rsidR="004E1ACA" w:rsidRDefault="004E1ACA" w:rsidP="004E1ACA">
      <w:pPr>
        <w:pStyle w:val="Geenafstand"/>
        <w:jc w:val="both"/>
        <w:rPr>
          <w:rFonts w:eastAsia="Times New Roman" w:cs="Times New Roman"/>
          <w:sz w:val="20"/>
          <w:szCs w:val="20"/>
        </w:rPr>
      </w:pPr>
      <w:r w:rsidRPr="000705B2">
        <w:rPr>
          <w:rFonts w:eastAsia="Times New Roman" w:cs="Times New Roman"/>
          <w:sz w:val="20"/>
          <w:szCs w:val="20"/>
        </w:rPr>
        <w:t xml:space="preserve">2. </w:t>
      </w:r>
      <w:r>
        <w:rPr>
          <w:rFonts w:eastAsia="Times New Roman" w:cs="Times New Roman"/>
          <w:sz w:val="20"/>
          <w:szCs w:val="20"/>
        </w:rPr>
        <w:t>Hoe ligt de verhouding regulier bestellen – folder bestellen in jouw dagelijkse werkzaamheden?</w:t>
      </w:r>
    </w:p>
    <w:p w:rsidR="004E1ACA" w:rsidRPr="000705B2" w:rsidRDefault="00A6438E" w:rsidP="004E1ACA">
      <w:pPr>
        <w:pStyle w:val="Geenafstand"/>
        <w:jc w:val="both"/>
        <w:rPr>
          <w:rFonts w:eastAsia="Times New Roman" w:cs="Times New Roman"/>
          <w:sz w:val="20"/>
          <w:szCs w:val="20"/>
        </w:rPr>
      </w:pPr>
      <w:r>
        <w:rPr>
          <w:rFonts w:eastAsia="Times New Roman" w:cs="Times New Roman"/>
          <w:i/>
          <w:sz w:val="20"/>
          <w:szCs w:val="20"/>
        </w:rPr>
        <w:t>Dit zijn twee totaal verschillende processen waar op dit moment nog niet de juiste tools voor aanwezig zijn om dit op een efficiënte manier te managen.</w:t>
      </w:r>
      <w:r w:rsidR="004E1ACA">
        <w:rPr>
          <w:rFonts w:eastAsia="Times New Roman" w:cs="Times New Roman"/>
          <w:i/>
          <w:sz w:val="20"/>
          <w:szCs w:val="20"/>
        </w:rPr>
        <w:t xml:space="preserve"> In elke folder zitten andere soort artikelen en daarnaast vereisen bepaalde weekfolders meer tijd dan de andere. Artikelen die vaak terugkomen in folders vereisen het meeste tijd om te managen. Artikelen die eens per twaalf weken terugkomen bijvoorbeeld, hebben een mooi afzetpatroon e</w:t>
      </w:r>
      <w:r>
        <w:rPr>
          <w:rFonts w:eastAsia="Times New Roman" w:cs="Times New Roman"/>
          <w:i/>
          <w:sz w:val="20"/>
          <w:szCs w:val="20"/>
        </w:rPr>
        <w:t xml:space="preserve">n zijn </w:t>
      </w:r>
      <w:r w:rsidR="00B7430F">
        <w:rPr>
          <w:rFonts w:eastAsia="Times New Roman" w:cs="Times New Roman"/>
          <w:i/>
          <w:sz w:val="20"/>
          <w:szCs w:val="20"/>
        </w:rPr>
        <w:t>gemakkelijker te managen</w:t>
      </w:r>
      <w:r w:rsidR="004E1ACA">
        <w:rPr>
          <w:rFonts w:eastAsia="Times New Roman" w:cs="Times New Roman"/>
          <w:i/>
          <w:sz w:val="20"/>
          <w:szCs w:val="20"/>
        </w:rPr>
        <w:t>.</w:t>
      </w:r>
    </w:p>
    <w:p w:rsidR="004E1ACA" w:rsidRPr="000705B2" w:rsidRDefault="004E1ACA" w:rsidP="004E1ACA">
      <w:pPr>
        <w:pStyle w:val="Geenafstand"/>
        <w:jc w:val="both"/>
        <w:rPr>
          <w:rFonts w:eastAsia="Times New Roman" w:cs="Times New Roman"/>
          <w:sz w:val="20"/>
          <w:szCs w:val="20"/>
        </w:rPr>
      </w:pPr>
    </w:p>
    <w:p w:rsidR="004E1ACA" w:rsidRPr="000705B2" w:rsidRDefault="004E1ACA" w:rsidP="004E1ACA">
      <w:pPr>
        <w:pStyle w:val="Geenafstand"/>
        <w:jc w:val="both"/>
        <w:rPr>
          <w:rFonts w:eastAsia="Times New Roman" w:cs="Times New Roman"/>
          <w:sz w:val="20"/>
          <w:szCs w:val="20"/>
        </w:rPr>
      </w:pPr>
      <w:r w:rsidRPr="000705B2">
        <w:rPr>
          <w:rFonts w:eastAsia="Times New Roman" w:cs="Times New Roman"/>
          <w:sz w:val="20"/>
          <w:szCs w:val="20"/>
        </w:rPr>
        <w:t>3. Welke stappen doorloop jij om van forecast tot bestelhoeveelheid te komen?</w:t>
      </w:r>
    </w:p>
    <w:p w:rsidR="004E1ACA" w:rsidRPr="000705B2" w:rsidRDefault="004E1ACA" w:rsidP="004E1ACA">
      <w:pPr>
        <w:pStyle w:val="Geenafstand"/>
        <w:jc w:val="both"/>
        <w:rPr>
          <w:rFonts w:eastAsia="Times New Roman" w:cs="Times New Roman"/>
          <w:sz w:val="20"/>
          <w:szCs w:val="20"/>
        </w:rPr>
      </w:pPr>
      <w:r>
        <w:rPr>
          <w:rFonts w:eastAsia="Times New Roman" w:cs="Times New Roman"/>
          <w:i/>
          <w:sz w:val="20"/>
          <w:szCs w:val="20"/>
        </w:rPr>
        <w:t>Ik heb veel producten die folder na folder terugkeren. Ons bestelsysteem Slim4 is niet geschikt om met meerdere folders om te gaan. De voorraad wordt als één totaal gezien, er is geen onderscheid tussen</w:t>
      </w:r>
      <w:r w:rsidR="003421FA">
        <w:rPr>
          <w:rFonts w:eastAsia="Times New Roman" w:cs="Times New Roman"/>
          <w:i/>
          <w:sz w:val="20"/>
          <w:szCs w:val="20"/>
        </w:rPr>
        <w:t xml:space="preserve"> baselinevoorraad en promotie</w:t>
      </w:r>
      <w:r>
        <w:rPr>
          <w:rFonts w:eastAsia="Times New Roman" w:cs="Times New Roman"/>
          <w:i/>
          <w:sz w:val="20"/>
          <w:szCs w:val="20"/>
        </w:rPr>
        <w:t xml:space="preserve">voorraad. Ik heb mijn eigen Excel bestand om te checken wat ik voor een artikel in voorgaande folders heb besteld. Op basis van de </w:t>
      </w:r>
      <w:r w:rsidR="00A46FFE">
        <w:rPr>
          <w:rFonts w:eastAsia="Times New Roman" w:cs="Times New Roman"/>
          <w:i/>
          <w:sz w:val="20"/>
          <w:szCs w:val="20"/>
        </w:rPr>
        <w:t>100-procent</w:t>
      </w:r>
      <w:r>
        <w:rPr>
          <w:rFonts w:eastAsia="Times New Roman" w:cs="Times New Roman"/>
          <w:i/>
          <w:sz w:val="20"/>
          <w:szCs w:val="20"/>
        </w:rPr>
        <w:t xml:space="preserve"> aantallen en </w:t>
      </w:r>
      <w:r w:rsidR="00A6438E">
        <w:rPr>
          <w:rFonts w:eastAsia="Times New Roman" w:cs="Times New Roman"/>
          <w:i/>
          <w:sz w:val="20"/>
          <w:szCs w:val="20"/>
        </w:rPr>
        <w:t xml:space="preserve">mijn Excel-lijst baseer ik de </w:t>
      </w:r>
      <w:r>
        <w:rPr>
          <w:rFonts w:eastAsia="Times New Roman" w:cs="Times New Roman"/>
          <w:i/>
          <w:sz w:val="20"/>
          <w:szCs w:val="20"/>
        </w:rPr>
        <w:t>bestelhoeveelheid.</w:t>
      </w:r>
    </w:p>
    <w:p w:rsidR="004E1ACA" w:rsidRPr="000705B2" w:rsidRDefault="004E1ACA" w:rsidP="004E1ACA">
      <w:pPr>
        <w:pStyle w:val="Geenafstand"/>
        <w:jc w:val="both"/>
        <w:rPr>
          <w:rFonts w:eastAsia="Times New Roman" w:cs="Times New Roman"/>
          <w:sz w:val="20"/>
          <w:szCs w:val="20"/>
        </w:rPr>
      </w:pPr>
    </w:p>
    <w:p w:rsidR="004E1ACA" w:rsidRPr="000705B2" w:rsidRDefault="00B7430F" w:rsidP="004E1ACA">
      <w:pPr>
        <w:pStyle w:val="Geenafstand"/>
        <w:jc w:val="both"/>
        <w:rPr>
          <w:rFonts w:eastAsia="Times New Roman" w:cs="Times New Roman"/>
          <w:sz w:val="20"/>
          <w:szCs w:val="20"/>
        </w:rPr>
      </w:pPr>
      <w:r>
        <w:rPr>
          <w:rFonts w:eastAsia="Times New Roman" w:cs="Times New Roman"/>
          <w:sz w:val="20"/>
          <w:szCs w:val="20"/>
        </w:rPr>
        <w:t>4. W</w:t>
      </w:r>
      <w:r w:rsidR="004E1ACA" w:rsidRPr="000705B2">
        <w:rPr>
          <w:rFonts w:eastAsia="Times New Roman" w:cs="Times New Roman"/>
          <w:sz w:val="20"/>
          <w:szCs w:val="20"/>
        </w:rPr>
        <w:t xml:space="preserve">elke factoren </w:t>
      </w:r>
      <w:r w:rsidR="004E1ACA">
        <w:rPr>
          <w:rFonts w:eastAsia="Times New Roman" w:cs="Times New Roman"/>
          <w:sz w:val="20"/>
          <w:szCs w:val="20"/>
        </w:rPr>
        <w:t xml:space="preserve">neem jij mee in de bepaling van de bestelhoeveelheid voor </w:t>
      </w:r>
      <w:r w:rsidR="009226EA">
        <w:rPr>
          <w:rFonts w:eastAsia="Times New Roman" w:cs="Times New Roman"/>
          <w:sz w:val="20"/>
          <w:szCs w:val="20"/>
        </w:rPr>
        <w:t>promotieartikelen</w:t>
      </w:r>
      <w:r w:rsidR="004E1ACA">
        <w:rPr>
          <w:rFonts w:eastAsia="Times New Roman" w:cs="Times New Roman"/>
          <w:sz w:val="20"/>
          <w:szCs w:val="20"/>
        </w:rPr>
        <w:t>?</w:t>
      </w:r>
    </w:p>
    <w:p w:rsidR="004E1ACA" w:rsidRPr="00E52D42" w:rsidRDefault="004E1ACA" w:rsidP="004E1ACA">
      <w:pPr>
        <w:pStyle w:val="Geenafstand"/>
        <w:jc w:val="both"/>
        <w:rPr>
          <w:rFonts w:eastAsia="Times New Roman" w:cs="Times New Roman"/>
          <w:i/>
          <w:sz w:val="20"/>
          <w:szCs w:val="20"/>
        </w:rPr>
      </w:pPr>
      <w:r w:rsidRPr="00E52D42">
        <w:rPr>
          <w:rFonts w:eastAsia="Times New Roman" w:cs="Times New Roman"/>
          <w:i/>
          <w:sz w:val="20"/>
          <w:szCs w:val="20"/>
        </w:rPr>
        <w:t xml:space="preserve">In mijn orderbehoefte houd ik rekening met de minimale bestelhoeveelheid bij de leverancier. Deze MOQ betreft in de meeste gevallen een afronding op hele pallets. In enkele gevallen wordt met de leverancier om tafel gezeten als een extra pallet teveel overvoorraad creëert. Hierdoor kan ik bijvoorbeeld op pallet laag niveau bestellen. </w:t>
      </w:r>
    </w:p>
    <w:p w:rsidR="004E1ACA" w:rsidRPr="00E52D42" w:rsidRDefault="00A6438E" w:rsidP="004E1ACA">
      <w:pPr>
        <w:pStyle w:val="Geenafstand"/>
        <w:jc w:val="both"/>
        <w:rPr>
          <w:rFonts w:eastAsia="Times New Roman" w:cs="Times New Roman"/>
          <w:i/>
          <w:sz w:val="20"/>
          <w:szCs w:val="20"/>
        </w:rPr>
      </w:pPr>
      <w:r>
        <w:rPr>
          <w:rFonts w:eastAsia="Times New Roman" w:cs="Times New Roman"/>
          <w:i/>
          <w:sz w:val="20"/>
          <w:szCs w:val="20"/>
        </w:rPr>
        <w:br/>
        <w:t>In het bepalen van de promotieaantallen hou ik</w:t>
      </w:r>
      <w:r w:rsidR="004E1ACA" w:rsidRPr="00E52D42">
        <w:rPr>
          <w:rFonts w:eastAsia="Times New Roman" w:cs="Times New Roman"/>
          <w:i/>
          <w:sz w:val="20"/>
          <w:szCs w:val="20"/>
        </w:rPr>
        <w:t xml:space="preserve"> geen rekening met filiaalvoorraad of verpakkingseenheden (BE). Het team van Ruben stemt </w:t>
      </w:r>
      <w:r>
        <w:rPr>
          <w:rFonts w:eastAsia="Times New Roman" w:cs="Times New Roman"/>
          <w:i/>
          <w:sz w:val="20"/>
          <w:szCs w:val="20"/>
        </w:rPr>
        <w:t xml:space="preserve">in </w:t>
      </w:r>
      <w:r w:rsidR="004E1ACA" w:rsidRPr="00E52D42">
        <w:rPr>
          <w:rFonts w:eastAsia="Times New Roman" w:cs="Times New Roman"/>
          <w:i/>
          <w:sz w:val="20"/>
          <w:szCs w:val="20"/>
        </w:rPr>
        <w:t xml:space="preserve">de </w:t>
      </w:r>
      <w:r w:rsidR="00A46FFE">
        <w:rPr>
          <w:rFonts w:eastAsia="Times New Roman" w:cs="Times New Roman"/>
          <w:i/>
          <w:sz w:val="20"/>
          <w:szCs w:val="20"/>
        </w:rPr>
        <w:t>100-procent</w:t>
      </w:r>
      <w:r>
        <w:rPr>
          <w:rFonts w:eastAsia="Times New Roman" w:cs="Times New Roman"/>
          <w:i/>
          <w:sz w:val="20"/>
          <w:szCs w:val="20"/>
        </w:rPr>
        <w:t xml:space="preserve"> aantallen de forecast</w:t>
      </w:r>
      <w:r w:rsidR="004E1ACA" w:rsidRPr="00E52D42">
        <w:rPr>
          <w:rFonts w:eastAsia="Times New Roman" w:cs="Times New Roman"/>
          <w:i/>
          <w:sz w:val="20"/>
          <w:szCs w:val="20"/>
        </w:rPr>
        <w:t xml:space="preserve"> af op filiaalvoorraad en verpakkingseenheid. Deze worden naar ons gecommuniceerd. Op het moment dat deze aantallen bekend zijn</w:t>
      </w:r>
      <w:r w:rsidR="00B7430F">
        <w:rPr>
          <w:rFonts w:eastAsia="Times New Roman" w:cs="Times New Roman"/>
          <w:i/>
          <w:sz w:val="20"/>
          <w:szCs w:val="20"/>
        </w:rPr>
        <w:t>,</w:t>
      </w:r>
      <w:r w:rsidR="004E1ACA" w:rsidRPr="00E52D42">
        <w:rPr>
          <w:rFonts w:eastAsia="Times New Roman" w:cs="Times New Roman"/>
          <w:i/>
          <w:sz w:val="20"/>
          <w:szCs w:val="20"/>
        </w:rPr>
        <w:t xml:space="preserve"> is het mijn verantwoordelijkheid om te zorgen dat deze aantallen op het juiste moment en in de juiste hoeveelheid voorradig zijn in ons distributiecentrum.</w:t>
      </w:r>
    </w:p>
    <w:p w:rsidR="004E1ACA" w:rsidRPr="000705B2" w:rsidRDefault="004E1ACA" w:rsidP="004E1ACA">
      <w:pPr>
        <w:pStyle w:val="Geenafstand"/>
        <w:jc w:val="both"/>
        <w:rPr>
          <w:rFonts w:eastAsia="Times New Roman" w:cs="Times New Roman"/>
          <w:sz w:val="20"/>
          <w:szCs w:val="20"/>
        </w:rPr>
      </w:pPr>
    </w:p>
    <w:p w:rsidR="004E1ACA" w:rsidRPr="000705B2" w:rsidRDefault="004E1ACA" w:rsidP="004E1ACA">
      <w:pPr>
        <w:pStyle w:val="Geenafstand"/>
        <w:jc w:val="both"/>
        <w:rPr>
          <w:rFonts w:eastAsia="Times New Roman" w:cs="Times New Roman"/>
          <w:sz w:val="20"/>
          <w:szCs w:val="20"/>
        </w:rPr>
      </w:pPr>
      <w:r w:rsidRPr="000705B2">
        <w:rPr>
          <w:rFonts w:eastAsia="Times New Roman" w:cs="Times New Roman"/>
          <w:sz w:val="20"/>
          <w:szCs w:val="20"/>
        </w:rPr>
        <w:t xml:space="preserve">5. Hoe kijk jij tegen de rol en ondersteuning van Slim4 in het </w:t>
      </w:r>
      <w:proofErr w:type="spellStart"/>
      <w:r w:rsidRPr="000705B2">
        <w:rPr>
          <w:rFonts w:eastAsia="Times New Roman" w:cs="Times New Roman"/>
          <w:sz w:val="20"/>
          <w:szCs w:val="20"/>
        </w:rPr>
        <w:t>forecasting</w:t>
      </w:r>
      <w:proofErr w:type="spellEnd"/>
      <w:r w:rsidRPr="000705B2">
        <w:rPr>
          <w:rFonts w:eastAsia="Times New Roman" w:cs="Times New Roman"/>
          <w:sz w:val="20"/>
          <w:szCs w:val="20"/>
        </w:rPr>
        <w:t xml:space="preserve"> proces aan?</w:t>
      </w:r>
    </w:p>
    <w:p w:rsidR="004E1ACA" w:rsidRPr="00E52D42" w:rsidRDefault="004E1ACA" w:rsidP="004E1ACA">
      <w:pPr>
        <w:pStyle w:val="Geenafstand"/>
        <w:jc w:val="both"/>
        <w:rPr>
          <w:rFonts w:eastAsia="Times New Roman" w:cs="Times New Roman"/>
          <w:i/>
          <w:sz w:val="20"/>
          <w:szCs w:val="20"/>
        </w:rPr>
      </w:pPr>
      <w:r w:rsidRPr="00E52D42">
        <w:rPr>
          <w:rFonts w:eastAsia="Times New Roman" w:cs="Times New Roman"/>
          <w:i/>
          <w:sz w:val="20"/>
          <w:szCs w:val="20"/>
        </w:rPr>
        <w:t xml:space="preserve">Een tekortkoming van Slim4 is dat er geen onderscheid </w:t>
      </w:r>
      <w:r w:rsidR="00477D6F">
        <w:rPr>
          <w:rFonts w:eastAsia="Times New Roman" w:cs="Times New Roman"/>
          <w:i/>
          <w:sz w:val="20"/>
          <w:szCs w:val="20"/>
        </w:rPr>
        <w:t xml:space="preserve">wordt gemaakt </w:t>
      </w:r>
      <w:r w:rsidR="003421FA">
        <w:rPr>
          <w:rFonts w:eastAsia="Times New Roman" w:cs="Times New Roman"/>
          <w:i/>
          <w:sz w:val="20"/>
          <w:szCs w:val="20"/>
        </w:rPr>
        <w:t>tussen baseline</w:t>
      </w:r>
      <w:r w:rsidRPr="00E52D42">
        <w:rPr>
          <w:rFonts w:eastAsia="Times New Roman" w:cs="Times New Roman"/>
          <w:i/>
          <w:sz w:val="20"/>
          <w:szCs w:val="20"/>
        </w:rPr>
        <w:t>voorraad is en</w:t>
      </w:r>
      <w:r w:rsidR="00A6438E">
        <w:rPr>
          <w:rFonts w:eastAsia="Times New Roman" w:cs="Times New Roman"/>
          <w:i/>
          <w:sz w:val="20"/>
          <w:szCs w:val="20"/>
        </w:rPr>
        <w:t xml:space="preserve"> promotievoorraad</w:t>
      </w:r>
      <w:r w:rsidRPr="00E52D42">
        <w:rPr>
          <w:rFonts w:eastAsia="Times New Roman" w:cs="Times New Roman"/>
          <w:i/>
          <w:sz w:val="20"/>
          <w:szCs w:val="20"/>
        </w:rPr>
        <w:t xml:space="preserve">. Op het moment dat ik wil beoordelen </w:t>
      </w:r>
      <w:r w:rsidR="00477D6F">
        <w:rPr>
          <w:rFonts w:eastAsia="Times New Roman" w:cs="Times New Roman"/>
          <w:i/>
          <w:sz w:val="20"/>
          <w:szCs w:val="20"/>
        </w:rPr>
        <w:t xml:space="preserve">of ik met mijn huidige voorraadstand genoeg heb </w:t>
      </w:r>
      <w:r w:rsidRPr="00E52D42">
        <w:rPr>
          <w:rFonts w:eastAsia="Times New Roman" w:cs="Times New Roman"/>
          <w:i/>
          <w:sz w:val="20"/>
          <w:szCs w:val="20"/>
        </w:rPr>
        <w:t xml:space="preserve">voor een </w:t>
      </w:r>
      <w:r w:rsidR="00A6438E">
        <w:rPr>
          <w:rFonts w:eastAsia="Times New Roman" w:cs="Times New Roman"/>
          <w:i/>
          <w:sz w:val="20"/>
          <w:szCs w:val="20"/>
        </w:rPr>
        <w:t>promotie</w:t>
      </w:r>
      <w:r w:rsidRPr="00E52D42">
        <w:rPr>
          <w:rFonts w:eastAsia="Times New Roman" w:cs="Times New Roman"/>
          <w:i/>
          <w:sz w:val="20"/>
          <w:szCs w:val="20"/>
        </w:rPr>
        <w:t>, kan ik niet zien of mijn huidige voorraad puur vo</w:t>
      </w:r>
      <w:r w:rsidR="003421FA">
        <w:rPr>
          <w:rFonts w:eastAsia="Times New Roman" w:cs="Times New Roman"/>
          <w:i/>
          <w:sz w:val="20"/>
          <w:szCs w:val="20"/>
        </w:rPr>
        <w:t>or de baseline</w:t>
      </w:r>
      <w:r w:rsidR="00B7430F">
        <w:rPr>
          <w:rFonts w:eastAsia="Times New Roman" w:cs="Times New Roman"/>
          <w:i/>
          <w:sz w:val="20"/>
          <w:szCs w:val="20"/>
        </w:rPr>
        <w:t xml:space="preserve"> orderstroom is </w:t>
      </w:r>
      <w:r w:rsidRPr="00E52D42">
        <w:rPr>
          <w:rFonts w:eastAsia="Times New Roman" w:cs="Times New Roman"/>
          <w:i/>
          <w:sz w:val="20"/>
          <w:szCs w:val="20"/>
        </w:rPr>
        <w:t>of dat er</w:t>
      </w:r>
      <w:r w:rsidR="00A6438E">
        <w:rPr>
          <w:rFonts w:eastAsia="Times New Roman" w:cs="Times New Roman"/>
          <w:i/>
          <w:sz w:val="20"/>
          <w:szCs w:val="20"/>
        </w:rPr>
        <w:t xml:space="preserve"> ook folderaantallen tussen zitten. Dit zorgt ervoor dat het niet mogelijk om vroegtijdig orders </w:t>
      </w:r>
      <w:r w:rsidR="00477D6F">
        <w:rPr>
          <w:rFonts w:eastAsia="Times New Roman" w:cs="Times New Roman"/>
          <w:i/>
          <w:sz w:val="20"/>
          <w:szCs w:val="20"/>
        </w:rPr>
        <w:t>te plaatsen voor de aankomende promoties</w:t>
      </w:r>
      <w:r w:rsidR="00A6438E">
        <w:rPr>
          <w:rFonts w:eastAsia="Times New Roman" w:cs="Times New Roman"/>
          <w:i/>
          <w:sz w:val="20"/>
          <w:szCs w:val="20"/>
        </w:rPr>
        <w:t>.</w:t>
      </w:r>
    </w:p>
    <w:p w:rsidR="004E1ACA" w:rsidRPr="000705B2" w:rsidRDefault="004E1ACA" w:rsidP="004E1ACA">
      <w:pPr>
        <w:pStyle w:val="Geenafstand"/>
        <w:jc w:val="both"/>
        <w:rPr>
          <w:rFonts w:eastAsia="Times New Roman" w:cs="Times New Roman"/>
          <w:sz w:val="20"/>
          <w:szCs w:val="20"/>
        </w:rPr>
      </w:pPr>
    </w:p>
    <w:p w:rsidR="004E1ACA" w:rsidRDefault="004E1ACA" w:rsidP="004E1ACA">
      <w:pPr>
        <w:pStyle w:val="Geenafstand"/>
        <w:tabs>
          <w:tab w:val="left" w:pos="4500"/>
        </w:tabs>
        <w:jc w:val="both"/>
        <w:rPr>
          <w:rFonts w:eastAsia="Times New Roman" w:cs="Times New Roman"/>
          <w:sz w:val="20"/>
          <w:szCs w:val="20"/>
        </w:rPr>
      </w:pPr>
      <w:r>
        <w:rPr>
          <w:rFonts w:eastAsia="Times New Roman" w:cs="Times New Roman"/>
          <w:sz w:val="20"/>
          <w:szCs w:val="20"/>
        </w:rPr>
        <w:t>6</w:t>
      </w:r>
      <w:r w:rsidRPr="000705B2">
        <w:rPr>
          <w:rFonts w:eastAsia="Times New Roman" w:cs="Times New Roman"/>
          <w:sz w:val="20"/>
          <w:szCs w:val="20"/>
        </w:rPr>
        <w:t>. Welke problemen ervaar jij in het huidige</w:t>
      </w:r>
      <w:r>
        <w:rPr>
          <w:rFonts w:eastAsia="Times New Roman" w:cs="Times New Roman"/>
          <w:sz w:val="20"/>
          <w:szCs w:val="20"/>
        </w:rPr>
        <w:t xml:space="preserve"> proces van </w:t>
      </w:r>
      <w:proofErr w:type="spellStart"/>
      <w:r>
        <w:rPr>
          <w:rFonts w:eastAsia="Times New Roman" w:cs="Times New Roman"/>
          <w:sz w:val="20"/>
          <w:szCs w:val="20"/>
        </w:rPr>
        <w:t>forecasting</w:t>
      </w:r>
      <w:proofErr w:type="spellEnd"/>
      <w:r>
        <w:rPr>
          <w:rFonts w:eastAsia="Times New Roman" w:cs="Times New Roman"/>
          <w:sz w:val="20"/>
          <w:szCs w:val="20"/>
        </w:rPr>
        <w:t xml:space="preserve"> en bestellen voor de </w:t>
      </w:r>
      <w:r w:rsidR="009226EA">
        <w:rPr>
          <w:rFonts w:eastAsia="Times New Roman" w:cs="Times New Roman"/>
          <w:sz w:val="20"/>
          <w:szCs w:val="20"/>
        </w:rPr>
        <w:t>promotieartikelen</w:t>
      </w:r>
      <w:r>
        <w:rPr>
          <w:rFonts w:eastAsia="Times New Roman" w:cs="Times New Roman"/>
          <w:sz w:val="20"/>
          <w:szCs w:val="20"/>
        </w:rPr>
        <w:t>?</w:t>
      </w:r>
    </w:p>
    <w:p w:rsidR="004E1ACA" w:rsidRDefault="004E1ACA" w:rsidP="004E1ACA">
      <w:pPr>
        <w:pStyle w:val="Geenafstand"/>
        <w:jc w:val="both"/>
        <w:rPr>
          <w:rFonts w:eastAsia="Times New Roman" w:cs="Times New Roman"/>
          <w:i/>
          <w:sz w:val="20"/>
          <w:szCs w:val="20"/>
        </w:rPr>
      </w:pPr>
      <w:r>
        <w:rPr>
          <w:rFonts w:eastAsia="Times New Roman" w:cs="Times New Roman"/>
          <w:i/>
          <w:sz w:val="20"/>
          <w:szCs w:val="20"/>
        </w:rPr>
        <w:t>Ik ervaar allereerst problemen op het gebied van informatievoorzieningen. Wij werken momenteel met verouderde systemen. Daarnaast is het onderscheid in voorraad, zoals ik bij de vorige vraag al aangaf, een belangrijk punt voor mij.</w:t>
      </w:r>
    </w:p>
    <w:p w:rsidR="004E1ACA" w:rsidRDefault="004E1ACA" w:rsidP="004E1ACA">
      <w:pPr>
        <w:pStyle w:val="Geenafstand"/>
        <w:jc w:val="both"/>
        <w:rPr>
          <w:rFonts w:eastAsia="Times New Roman" w:cs="Times New Roman"/>
          <w:i/>
          <w:sz w:val="20"/>
          <w:szCs w:val="20"/>
        </w:rPr>
      </w:pPr>
    </w:p>
    <w:p w:rsidR="004E1ACA" w:rsidRPr="00301369" w:rsidRDefault="004E1ACA" w:rsidP="004E1ACA">
      <w:pPr>
        <w:pStyle w:val="Geenafstand"/>
        <w:jc w:val="both"/>
        <w:rPr>
          <w:rFonts w:eastAsia="Times New Roman" w:cs="Times New Roman"/>
          <w:i/>
          <w:sz w:val="20"/>
          <w:szCs w:val="20"/>
        </w:rPr>
      </w:pPr>
      <w:r>
        <w:rPr>
          <w:rFonts w:eastAsia="Times New Roman" w:cs="Times New Roman"/>
          <w:i/>
          <w:sz w:val="20"/>
          <w:szCs w:val="20"/>
        </w:rPr>
        <w:t xml:space="preserve">De </w:t>
      </w:r>
      <w:r w:rsidR="00A46FFE">
        <w:rPr>
          <w:rFonts w:eastAsia="Times New Roman" w:cs="Times New Roman"/>
          <w:i/>
          <w:sz w:val="20"/>
          <w:szCs w:val="20"/>
        </w:rPr>
        <w:t>100-procent</w:t>
      </w:r>
      <w:r>
        <w:rPr>
          <w:rFonts w:eastAsia="Times New Roman" w:cs="Times New Roman"/>
          <w:i/>
          <w:sz w:val="20"/>
          <w:szCs w:val="20"/>
        </w:rPr>
        <w:t xml:space="preserve"> aantallen komen voor mij niet te laat. De artikelen in mijn productportfolio hebben een korte </w:t>
      </w:r>
      <w:proofErr w:type="spellStart"/>
      <w:r>
        <w:rPr>
          <w:rFonts w:eastAsia="Times New Roman" w:cs="Times New Roman"/>
          <w:i/>
          <w:sz w:val="20"/>
          <w:szCs w:val="20"/>
        </w:rPr>
        <w:t>leadtime</w:t>
      </w:r>
      <w:proofErr w:type="spellEnd"/>
      <w:r>
        <w:rPr>
          <w:rFonts w:eastAsia="Times New Roman" w:cs="Times New Roman"/>
          <w:i/>
          <w:sz w:val="20"/>
          <w:szCs w:val="20"/>
        </w:rPr>
        <w:t xml:space="preserve"> wa</w:t>
      </w:r>
      <w:r w:rsidR="00A6438E">
        <w:rPr>
          <w:rFonts w:eastAsia="Times New Roman" w:cs="Times New Roman"/>
          <w:i/>
          <w:sz w:val="20"/>
          <w:szCs w:val="20"/>
        </w:rPr>
        <w:t>ardoor ik snel kan schakelen</w:t>
      </w:r>
      <w:r>
        <w:rPr>
          <w:rFonts w:eastAsia="Times New Roman" w:cs="Times New Roman"/>
          <w:i/>
          <w:sz w:val="20"/>
          <w:szCs w:val="20"/>
        </w:rPr>
        <w:t xml:space="preserve"> tussen (interne) klant en leverancier. Op dit gebied ervaar ik dan ook weinig problemen.</w:t>
      </w:r>
    </w:p>
    <w:p w:rsidR="004E1ACA" w:rsidRDefault="004E1ACA" w:rsidP="004E1ACA">
      <w:pPr>
        <w:pStyle w:val="Geenafstand"/>
        <w:jc w:val="both"/>
        <w:rPr>
          <w:rFonts w:eastAsia="Times New Roman" w:cs="Times New Roman"/>
          <w:sz w:val="20"/>
          <w:szCs w:val="20"/>
        </w:rPr>
      </w:pPr>
    </w:p>
    <w:p w:rsidR="004E1ACA" w:rsidRPr="000705B2" w:rsidRDefault="004E1ACA" w:rsidP="004E1ACA">
      <w:pPr>
        <w:pStyle w:val="Geenafstand"/>
        <w:jc w:val="both"/>
        <w:rPr>
          <w:rFonts w:eastAsia="Times New Roman" w:cs="Times New Roman"/>
          <w:sz w:val="20"/>
          <w:szCs w:val="20"/>
        </w:rPr>
      </w:pPr>
      <w:r>
        <w:rPr>
          <w:rFonts w:eastAsia="Times New Roman" w:cs="Times New Roman"/>
          <w:sz w:val="20"/>
          <w:szCs w:val="20"/>
        </w:rPr>
        <w:t>7</w:t>
      </w:r>
      <w:r w:rsidRPr="000705B2">
        <w:rPr>
          <w:rFonts w:eastAsia="Times New Roman" w:cs="Times New Roman"/>
          <w:sz w:val="20"/>
          <w:szCs w:val="20"/>
        </w:rPr>
        <w:t>. Welke punten zou jij graag in een verbeterd proces/werkwijze terugzien?</w:t>
      </w:r>
    </w:p>
    <w:p w:rsidR="004E1ACA" w:rsidRDefault="004E1ACA" w:rsidP="004E1ACA">
      <w:pPr>
        <w:pStyle w:val="Geenafstand"/>
        <w:jc w:val="both"/>
        <w:rPr>
          <w:rFonts w:eastAsia="Times New Roman" w:cs="Times New Roman"/>
          <w:i/>
          <w:sz w:val="20"/>
          <w:szCs w:val="20"/>
        </w:rPr>
      </w:pPr>
      <w:r>
        <w:rPr>
          <w:rFonts w:eastAsia="Times New Roman" w:cs="Times New Roman"/>
          <w:i/>
          <w:sz w:val="20"/>
          <w:szCs w:val="20"/>
        </w:rPr>
        <w:t xml:space="preserve">Voor bepaalde leveranciers is het belangrijk dat ik in een eerder stadium doorgeef hoeveel ze </w:t>
      </w:r>
      <w:r w:rsidR="00A6438E">
        <w:rPr>
          <w:rFonts w:eastAsia="Times New Roman" w:cs="Times New Roman"/>
          <w:i/>
          <w:sz w:val="20"/>
          <w:szCs w:val="20"/>
        </w:rPr>
        <w:t xml:space="preserve">moeten </w:t>
      </w:r>
      <w:r>
        <w:rPr>
          <w:rFonts w:eastAsia="Times New Roman" w:cs="Times New Roman"/>
          <w:i/>
          <w:sz w:val="20"/>
          <w:szCs w:val="20"/>
        </w:rPr>
        <w:t>leveren tijdens</w:t>
      </w:r>
      <w:r w:rsidR="00A6438E">
        <w:rPr>
          <w:rFonts w:eastAsia="Times New Roman" w:cs="Times New Roman"/>
          <w:i/>
          <w:sz w:val="20"/>
          <w:szCs w:val="20"/>
        </w:rPr>
        <w:t xml:space="preserve"> promotie</w:t>
      </w:r>
      <w:r>
        <w:rPr>
          <w:rFonts w:eastAsia="Times New Roman" w:cs="Times New Roman"/>
          <w:i/>
          <w:sz w:val="20"/>
          <w:szCs w:val="20"/>
        </w:rPr>
        <w:t>. De leverancier moet hier zijn productie</w:t>
      </w:r>
      <w:r w:rsidR="00477D6F">
        <w:rPr>
          <w:rFonts w:eastAsia="Times New Roman" w:cs="Times New Roman"/>
          <w:i/>
          <w:sz w:val="20"/>
          <w:szCs w:val="20"/>
        </w:rPr>
        <w:t>capaciteiten</w:t>
      </w:r>
      <w:r>
        <w:rPr>
          <w:rFonts w:eastAsia="Times New Roman" w:cs="Times New Roman"/>
          <w:i/>
          <w:sz w:val="20"/>
          <w:szCs w:val="20"/>
        </w:rPr>
        <w:t xml:space="preserve"> op aanpassen en zou van ons graag eerder weten welke aantallen er geleverd </w:t>
      </w:r>
      <w:r w:rsidR="00A6438E">
        <w:rPr>
          <w:rFonts w:eastAsia="Times New Roman" w:cs="Times New Roman"/>
          <w:i/>
          <w:sz w:val="20"/>
          <w:szCs w:val="20"/>
        </w:rPr>
        <w:t>moeten worden tijdens een promotie</w:t>
      </w:r>
      <w:r>
        <w:rPr>
          <w:rFonts w:eastAsia="Times New Roman" w:cs="Times New Roman"/>
          <w:i/>
          <w:sz w:val="20"/>
          <w:szCs w:val="20"/>
        </w:rPr>
        <w:t>periode. Echter is ons huidige proces er nog niet op ingericht om dit zo te managen.</w:t>
      </w:r>
    </w:p>
    <w:p w:rsidR="00C664D2" w:rsidRPr="00301369" w:rsidRDefault="00C664D2" w:rsidP="004E1ACA">
      <w:pPr>
        <w:pStyle w:val="Geenafstand"/>
        <w:jc w:val="both"/>
        <w:rPr>
          <w:rFonts w:eastAsia="Times New Roman" w:cs="Times New Roman"/>
          <w:i/>
          <w:sz w:val="20"/>
          <w:szCs w:val="20"/>
        </w:rPr>
      </w:pPr>
    </w:p>
    <w:p w:rsidR="004E1ACA" w:rsidRPr="00301369" w:rsidRDefault="004E1ACA" w:rsidP="004E1ACA">
      <w:pPr>
        <w:pStyle w:val="Geenafstand"/>
        <w:jc w:val="both"/>
        <w:rPr>
          <w:rFonts w:eastAsia="Times New Roman" w:cs="Times New Roman"/>
          <w:i/>
          <w:sz w:val="20"/>
          <w:szCs w:val="20"/>
        </w:rPr>
      </w:pPr>
      <w:r>
        <w:rPr>
          <w:rFonts w:eastAsia="Times New Roman" w:cs="Times New Roman"/>
          <w:i/>
          <w:sz w:val="20"/>
          <w:szCs w:val="20"/>
        </w:rPr>
        <w:t xml:space="preserve">Systeeminrichting zie ik als een belangrijk aspect voor de langere termijn, en daarmee doel ik vooral op het scheiden </w:t>
      </w:r>
      <w:r w:rsidR="003421FA">
        <w:rPr>
          <w:rFonts w:eastAsia="Times New Roman" w:cs="Times New Roman"/>
          <w:i/>
          <w:sz w:val="20"/>
          <w:szCs w:val="20"/>
        </w:rPr>
        <w:t>van voorraad voor de baseline en promoties</w:t>
      </w:r>
      <w:r>
        <w:rPr>
          <w:rFonts w:eastAsia="Times New Roman" w:cs="Times New Roman"/>
          <w:i/>
          <w:sz w:val="20"/>
          <w:szCs w:val="20"/>
        </w:rPr>
        <w:t xml:space="preserve">. Er zou veel verder teruggerekend moeten worden hoeveel er besteld moet worden bij een leverancier </w:t>
      </w:r>
      <w:r w:rsidR="00A6438E">
        <w:rPr>
          <w:rFonts w:eastAsia="Times New Roman" w:cs="Times New Roman"/>
          <w:i/>
          <w:sz w:val="20"/>
          <w:szCs w:val="20"/>
        </w:rPr>
        <w:t>ten opzichte van het</w:t>
      </w:r>
      <w:r>
        <w:rPr>
          <w:rFonts w:eastAsia="Times New Roman" w:cs="Times New Roman"/>
          <w:i/>
          <w:sz w:val="20"/>
          <w:szCs w:val="20"/>
        </w:rPr>
        <w:t xml:space="preserve"> moment waarop dat nu gedaan wordt. Op het moment dat de leverancier eerder weet </w:t>
      </w:r>
      <w:r w:rsidR="00A6438E">
        <w:rPr>
          <w:rFonts w:eastAsia="Times New Roman" w:cs="Times New Roman"/>
          <w:i/>
          <w:sz w:val="20"/>
          <w:szCs w:val="20"/>
        </w:rPr>
        <w:t>welke aantallen hij moet produceren voor onze promotie</w:t>
      </w:r>
      <w:r>
        <w:rPr>
          <w:rFonts w:eastAsia="Times New Roman" w:cs="Times New Roman"/>
          <w:i/>
          <w:sz w:val="20"/>
          <w:szCs w:val="20"/>
        </w:rPr>
        <w:t>s, dan weet ik zeker dat wij ook minder stock-outs zullen hebben.</w:t>
      </w:r>
    </w:p>
    <w:p w:rsidR="004E1ACA" w:rsidRDefault="004E1ACA" w:rsidP="004E1ACA">
      <w:pPr>
        <w:pStyle w:val="Geenafstand"/>
        <w:jc w:val="both"/>
        <w:rPr>
          <w:rFonts w:eastAsia="Times New Roman" w:cs="Times New Roman"/>
          <w:sz w:val="20"/>
          <w:szCs w:val="20"/>
        </w:rPr>
      </w:pPr>
    </w:p>
    <w:p w:rsidR="004E1ACA" w:rsidRPr="007D2E7B" w:rsidRDefault="004E1ACA" w:rsidP="004E1ACA">
      <w:pPr>
        <w:pStyle w:val="Kop2"/>
        <w:numPr>
          <w:ilvl w:val="0"/>
          <w:numId w:val="0"/>
        </w:numPr>
        <w:ind w:left="576" w:hanging="576"/>
        <w:rPr>
          <w:lang w:val="en-GB"/>
        </w:rPr>
      </w:pPr>
      <w:bookmarkStart w:id="99" w:name="_Toc484510786"/>
      <w:r w:rsidRPr="007D2E7B">
        <w:rPr>
          <w:lang w:val="en-GB"/>
        </w:rPr>
        <w:t>Interview I</w:t>
      </w:r>
      <w:r>
        <w:rPr>
          <w:lang w:val="en-GB"/>
        </w:rPr>
        <w:t>II</w:t>
      </w:r>
      <w:r w:rsidRPr="007D2E7B">
        <w:rPr>
          <w:lang w:val="en-GB"/>
        </w:rPr>
        <w:t xml:space="preserve"> – Supply Chain </w:t>
      </w:r>
      <w:proofErr w:type="spellStart"/>
      <w:r w:rsidRPr="007D2E7B">
        <w:rPr>
          <w:lang w:val="en-GB"/>
        </w:rPr>
        <w:t>Coördinator</w:t>
      </w:r>
      <w:bookmarkEnd w:id="99"/>
      <w:proofErr w:type="spellEnd"/>
    </w:p>
    <w:p w:rsidR="004E1ACA" w:rsidRPr="00982831" w:rsidRDefault="004E1ACA" w:rsidP="004E1ACA">
      <w:pPr>
        <w:pStyle w:val="Geenafstand"/>
        <w:jc w:val="both"/>
        <w:rPr>
          <w:rFonts w:eastAsia="Times New Roman" w:cs="Times New Roman"/>
          <w:sz w:val="20"/>
          <w:szCs w:val="20"/>
          <w:lang w:val="en-GB"/>
        </w:rPr>
      </w:pPr>
      <w:r w:rsidRPr="00982831">
        <w:rPr>
          <w:rFonts w:eastAsia="Times New Roman" w:cs="Times New Roman"/>
          <w:b/>
          <w:sz w:val="20"/>
          <w:szCs w:val="20"/>
          <w:lang w:val="en-GB"/>
        </w:rPr>
        <w:t>Interviewe</w:t>
      </w:r>
      <w:r w:rsidRPr="00982831">
        <w:rPr>
          <w:rFonts w:eastAsia="Times New Roman" w:cs="Times New Roman"/>
          <w:sz w:val="20"/>
          <w:szCs w:val="20"/>
          <w:lang w:val="en-GB"/>
        </w:rPr>
        <w:t xml:space="preserve">r: </w:t>
      </w:r>
      <w:proofErr w:type="spellStart"/>
      <w:r w:rsidRPr="00982831">
        <w:rPr>
          <w:rFonts w:eastAsia="Times New Roman" w:cs="Times New Roman"/>
          <w:sz w:val="20"/>
          <w:szCs w:val="20"/>
          <w:lang w:val="en-GB"/>
        </w:rPr>
        <w:t>Arjan</w:t>
      </w:r>
      <w:proofErr w:type="spellEnd"/>
      <w:r w:rsidRPr="00982831">
        <w:rPr>
          <w:rFonts w:eastAsia="Times New Roman" w:cs="Times New Roman"/>
          <w:sz w:val="20"/>
          <w:szCs w:val="20"/>
          <w:lang w:val="en-GB"/>
        </w:rPr>
        <w:t xml:space="preserve"> </w:t>
      </w:r>
      <w:proofErr w:type="spellStart"/>
      <w:r w:rsidRPr="00982831">
        <w:rPr>
          <w:rFonts w:eastAsia="Times New Roman" w:cs="Times New Roman"/>
          <w:sz w:val="20"/>
          <w:szCs w:val="20"/>
          <w:lang w:val="en-GB"/>
        </w:rPr>
        <w:t>Markestein</w:t>
      </w:r>
      <w:proofErr w:type="spellEnd"/>
      <w:r w:rsidRPr="00982831">
        <w:rPr>
          <w:rFonts w:eastAsia="Times New Roman" w:cs="Times New Roman"/>
          <w:sz w:val="20"/>
          <w:szCs w:val="20"/>
          <w:lang w:val="en-GB"/>
        </w:rPr>
        <w:tab/>
      </w:r>
      <w:r w:rsidRPr="00982831">
        <w:rPr>
          <w:rFonts w:eastAsia="Times New Roman" w:cs="Times New Roman"/>
          <w:sz w:val="20"/>
          <w:szCs w:val="20"/>
          <w:lang w:val="en-GB"/>
        </w:rPr>
        <w:tab/>
      </w:r>
      <w:r w:rsidRPr="00982831">
        <w:rPr>
          <w:rFonts w:eastAsia="Times New Roman" w:cs="Times New Roman"/>
          <w:sz w:val="20"/>
          <w:szCs w:val="20"/>
          <w:lang w:val="en-GB"/>
        </w:rPr>
        <w:tab/>
      </w:r>
      <w:r w:rsidRPr="00982831">
        <w:rPr>
          <w:rFonts w:eastAsia="Times New Roman" w:cs="Times New Roman"/>
          <w:sz w:val="20"/>
          <w:szCs w:val="20"/>
          <w:lang w:val="en-GB"/>
        </w:rPr>
        <w:tab/>
      </w:r>
      <w:r w:rsidRPr="00982831">
        <w:rPr>
          <w:rFonts w:eastAsia="Times New Roman" w:cs="Times New Roman"/>
          <w:b/>
          <w:sz w:val="20"/>
          <w:szCs w:val="20"/>
          <w:lang w:val="en-GB"/>
        </w:rPr>
        <w:t>Datum:</w:t>
      </w:r>
      <w:r w:rsidR="00D031AA" w:rsidRPr="00982831">
        <w:rPr>
          <w:rFonts w:eastAsia="Times New Roman" w:cs="Times New Roman"/>
          <w:sz w:val="20"/>
          <w:szCs w:val="20"/>
          <w:lang w:val="en-GB"/>
        </w:rPr>
        <w:t xml:space="preserve"> 29 </w:t>
      </w:r>
      <w:proofErr w:type="spellStart"/>
      <w:r w:rsidR="00D031AA" w:rsidRPr="00982831">
        <w:rPr>
          <w:rFonts w:eastAsia="Times New Roman" w:cs="Times New Roman"/>
          <w:sz w:val="20"/>
          <w:szCs w:val="20"/>
          <w:lang w:val="en-GB"/>
        </w:rPr>
        <w:t>maart</w:t>
      </w:r>
      <w:proofErr w:type="spellEnd"/>
      <w:r w:rsidR="00D031AA" w:rsidRPr="00982831">
        <w:rPr>
          <w:rFonts w:eastAsia="Times New Roman" w:cs="Times New Roman"/>
          <w:sz w:val="20"/>
          <w:szCs w:val="20"/>
          <w:lang w:val="en-GB"/>
        </w:rPr>
        <w:t xml:space="preserve"> 2017</w:t>
      </w:r>
    </w:p>
    <w:p w:rsidR="004E1ACA" w:rsidRPr="007D2E7B" w:rsidRDefault="004E1ACA" w:rsidP="004E1ACA">
      <w:pPr>
        <w:pStyle w:val="Geenafstand"/>
        <w:jc w:val="both"/>
        <w:rPr>
          <w:rFonts w:eastAsia="Times New Roman" w:cs="Times New Roman"/>
          <w:sz w:val="20"/>
          <w:szCs w:val="20"/>
          <w:lang w:val="en-GB"/>
        </w:rPr>
      </w:pPr>
      <w:proofErr w:type="spellStart"/>
      <w:r w:rsidRPr="007D2E7B">
        <w:rPr>
          <w:rFonts w:eastAsia="Times New Roman" w:cs="Times New Roman"/>
          <w:b/>
          <w:sz w:val="20"/>
          <w:szCs w:val="20"/>
          <w:lang w:val="en-GB"/>
        </w:rPr>
        <w:t>Geïnterviewde</w:t>
      </w:r>
      <w:proofErr w:type="spellEnd"/>
      <w:r w:rsidRPr="007D2E7B">
        <w:rPr>
          <w:rFonts w:eastAsia="Times New Roman" w:cs="Times New Roman"/>
          <w:b/>
          <w:sz w:val="20"/>
          <w:szCs w:val="20"/>
          <w:lang w:val="en-GB"/>
        </w:rPr>
        <w:t>:</w:t>
      </w:r>
      <w:r>
        <w:rPr>
          <w:rFonts w:eastAsia="Times New Roman" w:cs="Times New Roman"/>
          <w:sz w:val="20"/>
          <w:szCs w:val="20"/>
          <w:lang w:val="en-GB"/>
        </w:rPr>
        <w:t xml:space="preserve"> Auke Hingstman</w:t>
      </w:r>
      <w:r w:rsidRPr="007D2E7B">
        <w:rPr>
          <w:rFonts w:eastAsia="Times New Roman" w:cs="Times New Roman"/>
          <w:sz w:val="20"/>
          <w:szCs w:val="20"/>
          <w:lang w:val="en-GB"/>
        </w:rPr>
        <w:tab/>
      </w:r>
      <w:r w:rsidRPr="007D2E7B">
        <w:rPr>
          <w:rFonts w:eastAsia="Times New Roman" w:cs="Times New Roman"/>
          <w:sz w:val="20"/>
          <w:szCs w:val="20"/>
          <w:lang w:val="en-GB"/>
        </w:rPr>
        <w:tab/>
      </w:r>
      <w:r w:rsidRPr="007D2E7B">
        <w:rPr>
          <w:rFonts w:eastAsia="Times New Roman" w:cs="Times New Roman"/>
          <w:sz w:val="20"/>
          <w:szCs w:val="20"/>
          <w:lang w:val="en-GB"/>
        </w:rPr>
        <w:tab/>
      </w:r>
      <w:r w:rsidRPr="007D2E7B">
        <w:rPr>
          <w:rFonts w:eastAsia="Times New Roman" w:cs="Times New Roman"/>
          <w:sz w:val="20"/>
          <w:szCs w:val="20"/>
          <w:lang w:val="en-GB"/>
        </w:rPr>
        <w:tab/>
      </w:r>
      <w:proofErr w:type="spellStart"/>
      <w:r w:rsidRPr="007D2E7B">
        <w:rPr>
          <w:rFonts w:eastAsia="Times New Roman" w:cs="Times New Roman"/>
          <w:b/>
          <w:sz w:val="20"/>
          <w:szCs w:val="20"/>
          <w:lang w:val="en-GB"/>
        </w:rPr>
        <w:t>Functie</w:t>
      </w:r>
      <w:proofErr w:type="spellEnd"/>
      <w:r w:rsidRPr="007D2E7B">
        <w:rPr>
          <w:rFonts w:eastAsia="Times New Roman" w:cs="Times New Roman"/>
          <w:b/>
          <w:sz w:val="20"/>
          <w:szCs w:val="20"/>
          <w:lang w:val="en-GB"/>
        </w:rPr>
        <w:t xml:space="preserve">: </w:t>
      </w:r>
      <w:r w:rsidRPr="007D2E7B">
        <w:rPr>
          <w:rFonts w:eastAsia="Times New Roman" w:cs="Times New Roman"/>
          <w:sz w:val="20"/>
          <w:szCs w:val="20"/>
          <w:lang w:val="en-GB"/>
        </w:rPr>
        <w:t xml:space="preserve">Supply Chain </w:t>
      </w:r>
      <w:proofErr w:type="spellStart"/>
      <w:r w:rsidRPr="007D2E7B">
        <w:rPr>
          <w:rFonts w:eastAsia="Times New Roman" w:cs="Times New Roman"/>
          <w:sz w:val="20"/>
          <w:szCs w:val="20"/>
          <w:lang w:val="en-GB"/>
        </w:rPr>
        <w:t>Coördinator</w:t>
      </w:r>
      <w:proofErr w:type="spellEnd"/>
    </w:p>
    <w:p w:rsidR="004E1ACA" w:rsidRPr="00D031AA" w:rsidRDefault="004E1ACA" w:rsidP="004E1ACA">
      <w:pPr>
        <w:pStyle w:val="Geenafstand"/>
        <w:jc w:val="both"/>
        <w:rPr>
          <w:rFonts w:eastAsia="Times New Roman" w:cs="Times New Roman"/>
          <w:sz w:val="20"/>
          <w:szCs w:val="20"/>
        </w:rPr>
      </w:pPr>
      <w:r>
        <w:rPr>
          <w:rFonts w:eastAsia="Times New Roman" w:cs="Times New Roman"/>
          <w:b/>
          <w:sz w:val="20"/>
          <w:szCs w:val="20"/>
        </w:rPr>
        <w:t xml:space="preserve">Plaats: </w:t>
      </w:r>
      <w:r>
        <w:rPr>
          <w:rFonts w:eastAsia="Times New Roman" w:cs="Times New Roman"/>
          <w:sz w:val="20"/>
          <w:szCs w:val="20"/>
        </w:rPr>
        <w:t>Amsterdam</w:t>
      </w:r>
      <w:r>
        <w:rPr>
          <w:rFonts w:eastAsia="Times New Roman" w:cs="Times New Roman"/>
          <w:sz w:val="20"/>
          <w:szCs w:val="20"/>
        </w:rPr>
        <w:tab/>
      </w:r>
      <w:r>
        <w:rPr>
          <w:rFonts w:eastAsia="Times New Roman" w:cs="Times New Roman"/>
          <w:sz w:val="20"/>
          <w:szCs w:val="20"/>
        </w:rPr>
        <w:tab/>
      </w:r>
      <w:r>
        <w:rPr>
          <w:rFonts w:eastAsia="Times New Roman" w:cs="Times New Roman"/>
          <w:sz w:val="20"/>
          <w:szCs w:val="20"/>
        </w:rPr>
        <w:tab/>
      </w:r>
      <w:r>
        <w:rPr>
          <w:rFonts w:eastAsia="Times New Roman" w:cs="Times New Roman"/>
          <w:sz w:val="20"/>
          <w:szCs w:val="20"/>
        </w:rPr>
        <w:tab/>
      </w:r>
      <w:r>
        <w:rPr>
          <w:rFonts w:eastAsia="Times New Roman" w:cs="Times New Roman"/>
          <w:sz w:val="20"/>
          <w:szCs w:val="20"/>
        </w:rPr>
        <w:tab/>
      </w:r>
      <w:r w:rsidRPr="00E453A1">
        <w:rPr>
          <w:rFonts w:eastAsia="Times New Roman" w:cs="Times New Roman"/>
          <w:b/>
          <w:sz w:val="20"/>
          <w:szCs w:val="20"/>
        </w:rPr>
        <w:t>Interview gevalideerd op:</w:t>
      </w:r>
      <w:r>
        <w:rPr>
          <w:rFonts w:eastAsia="Times New Roman" w:cs="Times New Roman"/>
          <w:sz w:val="20"/>
          <w:szCs w:val="20"/>
        </w:rPr>
        <w:t xml:space="preserve"> </w:t>
      </w:r>
      <w:r w:rsidR="00D031AA">
        <w:rPr>
          <w:rFonts w:eastAsia="Times New Roman" w:cs="Times New Roman"/>
          <w:sz w:val="20"/>
          <w:szCs w:val="20"/>
        </w:rPr>
        <w:t>5 april 2017</w:t>
      </w:r>
    </w:p>
    <w:p w:rsidR="004E1ACA" w:rsidRDefault="004E1ACA" w:rsidP="004E1ACA">
      <w:pPr>
        <w:pStyle w:val="Geenafstand"/>
        <w:jc w:val="both"/>
        <w:rPr>
          <w:rFonts w:eastAsia="Times New Roman" w:cs="Times New Roman"/>
          <w:sz w:val="20"/>
          <w:szCs w:val="20"/>
        </w:rPr>
      </w:pPr>
    </w:p>
    <w:p w:rsidR="004E1ACA" w:rsidRPr="000705B2" w:rsidRDefault="004E1ACA" w:rsidP="004E1ACA">
      <w:pPr>
        <w:pStyle w:val="Geenafstand"/>
        <w:jc w:val="both"/>
        <w:rPr>
          <w:rFonts w:eastAsia="Times New Roman" w:cs="Times New Roman"/>
          <w:sz w:val="20"/>
          <w:szCs w:val="20"/>
        </w:rPr>
      </w:pPr>
      <w:r w:rsidRPr="000705B2">
        <w:rPr>
          <w:rFonts w:eastAsia="Times New Roman" w:cs="Times New Roman"/>
          <w:sz w:val="20"/>
          <w:szCs w:val="20"/>
        </w:rPr>
        <w:t>1. Voor welke groep(en) binnen Blokker ben jij verantwoordelijk?</w:t>
      </w:r>
    </w:p>
    <w:p w:rsidR="004E1ACA" w:rsidRPr="000D409A" w:rsidRDefault="004E1ACA" w:rsidP="004E1ACA">
      <w:pPr>
        <w:pStyle w:val="Geenafstand"/>
        <w:jc w:val="both"/>
        <w:rPr>
          <w:rFonts w:eastAsia="Times New Roman" w:cs="Times New Roman"/>
          <w:i/>
          <w:sz w:val="20"/>
          <w:szCs w:val="20"/>
        </w:rPr>
      </w:pPr>
      <w:r w:rsidRPr="000D409A">
        <w:rPr>
          <w:rFonts w:eastAsia="Times New Roman" w:cs="Times New Roman"/>
          <w:i/>
          <w:sz w:val="20"/>
          <w:szCs w:val="20"/>
        </w:rPr>
        <w:t xml:space="preserve">Elektra. </w:t>
      </w:r>
    </w:p>
    <w:p w:rsidR="004E1ACA" w:rsidRPr="000705B2" w:rsidRDefault="004E1ACA" w:rsidP="004E1ACA">
      <w:pPr>
        <w:pStyle w:val="Geenafstand"/>
        <w:jc w:val="both"/>
        <w:rPr>
          <w:rFonts w:eastAsia="Times New Roman" w:cs="Times New Roman"/>
          <w:sz w:val="20"/>
          <w:szCs w:val="20"/>
        </w:rPr>
      </w:pPr>
    </w:p>
    <w:p w:rsidR="004E1ACA" w:rsidRPr="000705B2" w:rsidRDefault="004E1ACA" w:rsidP="004E1ACA">
      <w:pPr>
        <w:pStyle w:val="Geenafstand"/>
        <w:jc w:val="both"/>
        <w:rPr>
          <w:rFonts w:eastAsia="Times New Roman" w:cs="Times New Roman"/>
          <w:sz w:val="20"/>
          <w:szCs w:val="20"/>
        </w:rPr>
      </w:pPr>
      <w:r w:rsidRPr="000705B2">
        <w:rPr>
          <w:rFonts w:eastAsia="Times New Roman" w:cs="Times New Roman"/>
          <w:sz w:val="20"/>
          <w:szCs w:val="20"/>
        </w:rPr>
        <w:t xml:space="preserve">2. </w:t>
      </w:r>
      <w:r>
        <w:rPr>
          <w:rFonts w:eastAsia="Times New Roman" w:cs="Times New Roman"/>
          <w:sz w:val="20"/>
          <w:szCs w:val="20"/>
        </w:rPr>
        <w:t>Hoe ligt de verhouding regulier bestellen – folder bestellen in jouw dagelijkse werkzaamheden?</w:t>
      </w:r>
    </w:p>
    <w:p w:rsidR="004E1ACA" w:rsidRPr="000D409A" w:rsidRDefault="00477D6F" w:rsidP="004E1ACA">
      <w:pPr>
        <w:pStyle w:val="Geenafstand"/>
        <w:jc w:val="both"/>
        <w:rPr>
          <w:rFonts w:eastAsia="Times New Roman" w:cs="Times New Roman"/>
          <w:i/>
          <w:sz w:val="20"/>
          <w:szCs w:val="20"/>
        </w:rPr>
      </w:pPr>
      <w:r>
        <w:rPr>
          <w:rFonts w:eastAsia="Times New Roman" w:cs="Times New Roman"/>
          <w:i/>
          <w:sz w:val="20"/>
          <w:szCs w:val="20"/>
        </w:rPr>
        <w:t>Dit ligt aan</w:t>
      </w:r>
      <w:r w:rsidR="004E1ACA">
        <w:rPr>
          <w:rFonts w:eastAsia="Times New Roman" w:cs="Times New Roman"/>
          <w:i/>
          <w:sz w:val="20"/>
          <w:szCs w:val="20"/>
        </w:rPr>
        <w:t xml:space="preserve"> welke artikelen er in de folder staan en hoeveel artikelen hiervan binnen mijn groep vallen. Wat betreft de werkver</w:t>
      </w:r>
      <w:r w:rsidR="00D177D8">
        <w:rPr>
          <w:rFonts w:eastAsia="Times New Roman" w:cs="Times New Roman"/>
          <w:i/>
          <w:sz w:val="20"/>
          <w:szCs w:val="20"/>
        </w:rPr>
        <w:t xml:space="preserve">deling tussen regulier en promoties </w:t>
      </w:r>
      <w:r w:rsidR="004E1ACA">
        <w:rPr>
          <w:rFonts w:eastAsia="Times New Roman" w:cs="Times New Roman"/>
          <w:i/>
          <w:sz w:val="20"/>
          <w:szCs w:val="20"/>
        </w:rPr>
        <w:t>zou ik geen uitspraak durven te doen omdat ik hier weinig inzicht in hebt.</w:t>
      </w:r>
    </w:p>
    <w:p w:rsidR="004E1ACA" w:rsidRPr="000705B2" w:rsidRDefault="004E1ACA" w:rsidP="004E1ACA">
      <w:pPr>
        <w:pStyle w:val="Geenafstand"/>
        <w:jc w:val="both"/>
        <w:rPr>
          <w:rFonts w:eastAsia="Times New Roman" w:cs="Times New Roman"/>
          <w:sz w:val="20"/>
          <w:szCs w:val="20"/>
        </w:rPr>
      </w:pPr>
    </w:p>
    <w:p w:rsidR="004E1ACA" w:rsidRDefault="004E1ACA" w:rsidP="004E1ACA">
      <w:pPr>
        <w:pStyle w:val="Geenafstand"/>
        <w:numPr>
          <w:ilvl w:val="0"/>
          <w:numId w:val="4"/>
        </w:numPr>
        <w:jc w:val="both"/>
        <w:rPr>
          <w:rFonts w:eastAsia="Times New Roman" w:cs="Times New Roman"/>
          <w:sz w:val="20"/>
          <w:szCs w:val="20"/>
        </w:rPr>
      </w:pPr>
      <w:r w:rsidRPr="000705B2">
        <w:rPr>
          <w:rFonts w:eastAsia="Times New Roman" w:cs="Times New Roman"/>
          <w:sz w:val="20"/>
          <w:szCs w:val="20"/>
        </w:rPr>
        <w:t>Welke stappen doorloop jij om van forecast tot bestelhoeveelheid te komen?</w:t>
      </w:r>
    </w:p>
    <w:p w:rsidR="004E1ACA" w:rsidRPr="000D409A" w:rsidRDefault="004E1ACA" w:rsidP="004E1ACA">
      <w:pPr>
        <w:pStyle w:val="Geenafstand"/>
        <w:jc w:val="both"/>
        <w:rPr>
          <w:rFonts w:eastAsia="Times New Roman" w:cs="Times New Roman"/>
          <w:i/>
          <w:sz w:val="20"/>
          <w:szCs w:val="20"/>
        </w:rPr>
      </w:pPr>
      <w:r>
        <w:rPr>
          <w:rFonts w:eastAsia="Times New Roman" w:cs="Times New Roman"/>
          <w:i/>
          <w:sz w:val="20"/>
          <w:szCs w:val="20"/>
        </w:rPr>
        <w:t xml:space="preserve">Mijn benodigde aantallen haal ik uit de </w:t>
      </w:r>
      <w:r w:rsidR="00A46FFE">
        <w:rPr>
          <w:rFonts w:eastAsia="Times New Roman" w:cs="Times New Roman"/>
          <w:i/>
          <w:sz w:val="20"/>
          <w:szCs w:val="20"/>
        </w:rPr>
        <w:t>100-procent</w:t>
      </w:r>
      <w:r>
        <w:rPr>
          <w:rFonts w:eastAsia="Times New Roman" w:cs="Times New Roman"/>
          <w:i/>
          <w:sz w:val="20"/>
          <w:szCs w:val="20"/>
        </w:rPr>
        <w:t xml:space="preserve"> lijst vanuit Ruben en hier baseer ik mijn bestelhoeveelheid op. Echter verschil</w:t>
      </w:r>
      <w:r w:rsidR="00477D6F">
        <w:rPr>
          <w:rFonts w:eastAsia="Times New Roman" w:cs="Times New Roman"/>
          <w:i/>
          <w:sz w:val="20"/>
          <w:szCs w:val="20"/>
        </w:rPr>
        <w:t>t</w:t>
      </w:r>
      <w:r>
        <w:rPr>
          <w:rFonts w:eastAsia="Times New Roman" w:cs="Times New Roman"/>
          <w:i/>
          <w:sz w:val="20"/>
          <w:szCs w:val="20"/>
        </w:rPr>
        <w:t xml:space="preserve"> het per leverfrequentie van de leverancier hoeveel ik in één keer bestel. Philips bijvoorb</w:t>
      </w:r>
      <w:r w:rsidR="00B7430F">
        <w:rPr>
          <w:rFonts w:eastAsia="Times New Roman" w:cs="Times New Roman"/>
          <w:i/>
          <w:sz w:val="20"/>
          <w:szCs w:val="20"/>
        </w:rPr>
        <w:t>eeld plan ik</w:t>
      </w:r>
      <w:r>
        <w:rPr>
          <w:rFonts w:eastAsia="Times New Roman" w:cs="Times New Roman"/>
          <w:i/>
          <w:sz w:val="20"/>
          <w:szCs w:val="20"/>
        </w:rPr>
        <w:t xml:space="preserve"> geleidelijk in zodat er verdeeld over de folder vrachtwagens binnenkomen. </w:t>
      </w:r>
      <w:r w:rsidR="00B7430F">
        <w:rPr>
          <w:rFonts w:eastAsia="Times New Roman" w:cs="Times New Roman"/>
          <w:i/>
          <w:sz w:val="20"/>
          <w:szCs w:val="20"/>
        </w:rPr>
        <w:t>Van l</w:t>
      </w:r>
      <w:r>
        <w:rPr>
          <w:rFonts w:eastAsia="Times New Roman" w:cs="Times New Roman"/>
          <w:i/>
          <w:sz w:val="20"/>
          <w:szCs w:val="20"/>
        </w:rPr>
        <w:t>everanciers met een langere levertijd haal ik in één keer de aantallen binnen.</w:t>
      </w:r>
    </w:p>
    <w:p w:rsidR="004E1ACA" w:rsidRPr="000705B2" w:rsidRDefault="004E1ACA" w:rsidP="004E1ACA">
      <w:pPr>
        <w:pStyle w:val="Geenafstand"/>
        <w:jc w:val="both"/>
        <w:rPr>
          <w:rFonts w:eastAsia="Times New Roman" w:cs="Times New Roman"/>
          <w:sz w:val="20"/>
          <w:szCs w:val="20"/>
        </w:rPr>
      </w:pPr>
    </w:p>
    <w:p w:rsidR="004E1ACA" w:rsidRPr="000705B2" w:rsidRDefault="00B7430F" w:rsidP="00B7430F">
      <w:pPr>
        <w:pStyle w:val="Geenafstand"/>
        <w:numPr>
          <w:ilvl w:val="0"/>
          <w:numId w:val="4"/>
        </w:numPr>
        <w:jc w:val="both"/>
        <w:rPr>
          <w:rFonts w:eastAsia="Times New Roman" w:cs="Times New Roman"/>
          <w:sz w:val="20"/>
          <w:szCs w:val="20"/>
        </w:rPr>
      </w:pPr>
      <w:r>
        <w:rPr>
          <w:rFonts w:eastAsia="Times New Roman" w:cs="Times New Roman"/>
          <w:sz w:val="20"/>
          <w:szCs w:val="20"/>
        </w:rPr>
        <w:t>W</w:t>
      </w:r>
      <w:r w:rsidR="004E1ACA" w:rsidRPr="000705B2">
        <w:rPr>
          <w:rFonts w:eastAsia="Times New Roman" w:cs="Times New Roman"/>
          <w:sz w:val="20"/>
          <w:szCs w:val="20"/>
        </w:rPr>
        <w:t xml:space="preserve">elke factoren </w:t>
      </w:r>
      <w:r w:rsidR="004E1ACA">
        <w:rPr>
          <w:rFonts w:eastAsia="Times New Roman" w:cs="Times New Roman"/>
          <w:sz w:val="20"/>
          <w:szCs w:val="20"/>
        </w:rPr>
        <w:t xml:space="preserve">neem jij mee in de bepaling van de bestelhoeveelheid voor </w:t>
      </w:r>
      <w:r w:rsidR="009226EA">
        <w:rPr>
          <w:rFonts w:eastAsia="Times New Roman" w:cs="Times New Roman"/>
          <w:sz w:val="20"/>
          <w:szCs w:val="20"/>
        </w:rPr>
        <w:t>promotieartikelen</w:t>
      </w:r>
      <w:r w:rsidR="004E1ACA">
        <w:rPr>
          <w:rFonts w:eastAsia="Times New Roman" w:cs="Times New Roman"/>
          <w:sz w:val="20"/>
          <w:szCs w:val="20"/>
        </w:rPr>
        <w:t>?</w:t>
      </w:r>
    </w:p>
    <w:p w:rsidR="004E1ACA" w:rsidRPr="00A51DB1" w:rsidRDefault="004E1ACA" w:rsidP="004E1ACA">
      <w:pPr>
        <w:pStyle w:val="Geenafstand"/>
        <w:jc w:val="both"/>
        <w:rPr>
          <w:rFonts w:eastAsia="Times New Roman" w:cs="Times New Roman"/>
          <w:i/>
          <w:sz w:val="20"/>
          <w:szCs w:val="20"/>
        </w:rPr>
      </w:pPr>
      <w:r>
        <w:rPr>
          <w:rFonts w:eastAsia="Times New Roman" w:cs="Times New Roman"/>
          <w:i/>
          <w:sz w:val="20"/>
          <w:szCs w:val="20"/>
        </w:rPr>
        <w:t>Ik hou</w:t>
      </w:r>
      <w:r w:rsidR="00B7430F">
        <w:rPr>
          <w:rFonts w:eastAsia="Times New Roman" w:cs="Times New Roman"/>
          <w:i/>
          <w:sz w:val="20"/>
          <w:szCs w:val="20"/>
        </w:rPr>
        <w:t>d</w:t>
      </w:r>
      <w:r>
        <w:rPr>
          <w:rFonts w:eastAsia="Times New Roman" w:cs="Times New Roman"/>
          <w:i/>
          <w:sz w:val="20"/>
          <w:szCs w:val="20"/>
        </w:rPr>
        <w:t xml:space="preserve"> geen rekening met verpakkingseenheden (BE) of filiaalvoorraden omdat Ruben in de </w:t>
      </w:r>
      <w:r w:rsidR="00A46FFE">
        <w:rPr>
          <w:rFonts w:eastAsia="Times New Roman" w:cs="Times New Roman"/>
          <w:i/>
          <w:sz w:val="20"/>
          <w:szCs w:val="20"/>
        </w:rPr>
        <w:t>100-procent</w:t>
      </w:r>
      <w:r>
        <w:rPr>
          <w:rFonts w:eastAsia="Times New Roman" w:cs="Times New Roman"/>
          <w:i/>
          <w:sz w:val="20"/>
          <w:szCs w:val="20"/>
        </w:rPr>
        <w:t xml:space="preserve"> aantallen hier al rekening mee heeft gehouden. Echter zegt mijn gevoel</w:t>
      </w:r>
      <w:r w:rsidR="00B7430F">
        <w:rPr>
          <w:rFonts w:eastAsia="Times New Roman" w:cs="Times New Roman"/>
          <w:i/>
          <w:sz w:val="20"/>
          <w:szCs w:val="20"/>
        </w:rPr>
        <w:t xml:space="preserve"> dat Categorie Management in de</w:t>
      </w:r>
      <w:r>
        <w:rPr>
          <w:rFonts w:eastAsia="Times New Roman" w:cs="Times New Roman"/>
          <w:i/>
          <w:sz w:val="20"/>
          <w:szCs w:val="20"/>
        </w:rPr>
        <w:t xml:space="preserve"> bepalin</w:t>
      </w:r>
      <w:r w:rsidR="00B7430F">
        <w:rPr>
          <w:rFonts w:eastAsia="Times New Roman" w:cs="Times New Roman"/>
          <w:i/>
          <w:sz w:val="20"/>
          <w:szCs w:val="20"/>
        </w:rPr>
        <w:t xml:space="preserve">g van de forecast zelden kijkt </w:t>
      </w:r>
      <w:r>
        <w:rPr>
          <w:rFonts w:eastAsia="Times New Roman" w:cs="Times New Roman"/>
          <w:i/>
          <w:sz w:val="20"/>
          <w:szCs w:val="20"/>
        </w:rPr>
        <w:t xml:space="preserve">naar </w:t>
      </w:r>
      <w:proofErr w:type="spellStart"/>
      <w:r>
        <w:rPr>
          <w:rFonts w:eastAsia="Times New Roman" w:cs="Times New Roman"/>
          <w:i/>
          <w:sz w:val="20"/>
          <w:szCs w:val="20"/>
        </w:rPr>
        <w:t>MOQ’s</w:t>
      </w:r>
      <w:proofErr w:type="spellEnd"/>
      <w:r>
        <w:rPr>
          <w:rFonts w:eastAsia="Times New Roman" w:cs="Times New Roman"/>
          <w:i/>
          <w:sz w:val="20"/>
          <w:szCs w:val="20"/>
        </w:rPr>
        <w:t xml:space="preserve">, </w:t>
      </w:r>
      <w:proofErr w:type="spellStart"/>
      <w:r>
        <w:rPr>
          <w:rFonts w:eastAsia="Times New Roman" w:cs="Times New Roman"/>
          <w:i/>
          <w:sz w:val="20"/>
          <w:szCs w:val="20"/>
        </w:rPr>
        <w:t>BE’s</w:t>
      </w:r>
      <w:proofErr w:type="spellEnd"/>
      <w:r>
        <w:rPr>
          <w:rFonts w:eastAsia="Times New Roman" w:cs="Times New Roman"/>
          <w:i/>
          <w:sz w:val="20"/>
          <w:szCs w:val="20"/>
        </w:rPr>
        <w:t xml:space="preserve"> of kolenvoorraden.</w:t>
      </w:r>
    </w:p>
    <w:p w:rsidR="004E1ACA" w:rsidRPr="000705B2" w:rsidRDefault="004E1ACA" w:rsidP="004E1ACA">
      <w:pPr>
        <w:pStyle w:val="Geenafstand"/>
        <w:jc w:val="both"/>
        <w:rPr>
          <w:rFonts w:eastAsia="Times New Roman" w:cs="Times New Roman"/>
          <w:sz w:val="20"/>
          <w:szCs w:val="20"/>
        </w:rPr>
      </w:pPr>
    </w:p>
    <w:p w:rsidR="004E1ACA" w:rsidRPr="000705B2" w:rsidRDefault="004E1ACA" w:rsidP="004E1ACA">
      <w:pPr>
        <w:pStyle w:val="Geenafstand"/>
        <w:jc w:val="both"/>
        <w:rPr>
          <w:rFonts w:eastAsia="Times New Roman" w:cs="Times New Roman"/>
          <w:sz w:val="20"/>
          <w:szCs w:val="20"/>
        </w:rPr>
      </w:pPr>
      <w:r w:rsidRPr="000705B2">
        <w:rPr>
          <w:rFonts w:eastAsia="Times New Roman" w:cs="Times New Roman"/>
          <w:sz w:val="20"/>
          <w:szCs w:val="20"/>
        </w:rPr>
        <w:t xml:space="preserve">5. Hoe kijk jij tegen de rol en ondersteuning van Slim4 in het </w:t>
      </w:r>
      <w:proofErr w:type="spellStart"/>
      <w:r w:rsidRPr="000705B2">
        <w:rPr>
          <w:rFonts w:eastAsia="Times New Roman" w:cs="Times New Roman"/>
          <w:sz w:val="20"/>
          <w:szCs w:val="20"/>
        </w:rPr>
        <w:t>forecasting</w:t>
      </w:r>
      <w:proofErr w:type="spellEnd"/>
      <w:r w:rsidRPr="000705B2">
        <w:rPr>
          <w:rFonts w:eastAsia="Times New Roman" w:cs="Times New Roman"/>
          <w:sz w:val="20"/>
          <w:szCs w:val="20"/>
        </w:rPr>
        <w:t xml:space="preserve"> proces aan?</w:t>
      </w:r>
    </w:p>
    <w:p w:rsidR="004E1ACA" w:rsidRPr="000705B2" w:rsidRDefault="004E1ACA" w:rsidP="004E1ACA">
      <w:pPr>
        <w:pStyle w:val="Geenafstand"/>
        <w:jc w:val="both"/>
        <w:rPr>
          <w:rFonts w:eastAsia="Times New Roman" w:cs="Times New Roman"/>
          <w:sz w:val="20"/>
          <w:szCs w:val="20"/>
        </w:rPr>
      </w:pPr>
      <w:r>
        <w:rPr>
          <w:rFonts w:eastAsia="Times New Roman" w:cs="Times New Roman"/>
          <w:i/>
          <w:sz w:val="20"/>
          <w:szCs w:val="20"/>
        </w:rPr>
        <w:t>Ik zie Slim4 als een goede reminder dat ik moet bestellen voor een promotie. Wat betreft het bepalen van de bestelhoeveelheid doe ik er weinig mee.</w:t>
      </w:r>
      <w:r w:rsidRPr="000705B2">
        <w:rPr>
          <w:rFonts w:eastAsia="Times New Roman" w:cs="Times New Roman"/>
          <w:sz w:val="20"/>
          <w:szCs w:val="20"/>
        </w:rPr>
        <w:t xml:space="preserve"> </w:t>
      </w:r>
    </w:p>
    <w:p w:rsidR="004E1ACA" w:rsidRPr="000705B2" w:rsidRDefault="004E1ACA" w:rsidP="004E1ACA">
      <w:pPr>
        <w:pStyle w:val="Geenafstand"/>
        <w:jc w:val="both"/>
        <w:rPr>
          <w:rFonts w:eastAsia="Times New Roman" w:cs="Times New Roman"/>
          <w:sz w:val="20"/>
          <w:szCs w:val="20"/>
        </w:rPr>
      </w:pPr>
    </w:p>
    <w:p w:rsidR="004E1ACA" w:rsidRDefault="004E1ACA" w:rsidP="004E1ACA">
      <w:pPr>
        <w:pStyle w:val="Geenafstand"/>
        <w:tabs>
          <w:tab w:val="left" w:pos="4500"/>
        </w:tabs>
        <w:jc w:val="both"/>
        <w:rPr>
          <w:rFonts w:eastAsia="Times New Roman" w:cs="Times New Roman"/>
          <w:sz w:val="20"/>
          <w:szCs w:val="20"/>
        </w:rPr>
      </w:pPr>
      <w:r>
        <w:rPr>
          <w:rFonts w:eastAsia="Times New Roman" w:cs="Times New Roman"/>
          <w:sz w:val="20"/>
          <w:szCs w:val="20"/>
        </w:rPr>
        <w:t>6</w:t>
      </w:r>
      <w:r w:rsidRPr="000705B2">
        <w:rPr>
          <w:rFonts w:eastAsia="Times New Roman" w:cs="Times New Roman"/>
          <w:sz w:val="20"/>
          <w:szCs w:val="20"/>
        </w:rPr>
        <w:t>. Welke problemen ervaar jij in het huidige</w:t>
      </w:r>
      <w:r>
        <w:rPr>
          <w:rFonts w:eastAsia="Times New Roman" w:cs="Times New Roman"/>
          <w:sz w:val="20"/>
          <w:szCs w:val="20"/>
        </w:rPr>
        <w:t xml:space="preserve"> proces van </w:t>
      </w:r>
      <w:proofErr w:type="spellStart"/>
      <w:r>
        <w:rPr>
          <w:rFonts w:eastAsia="Times New Roman" w:cs="Times New Roman"/>
          <w:sz w:val="20"/>
          <w:szCs w:val="20"/>
        </w:rPr>
        <w:t>forecasting</w:t>
      </w:r>
      <w:proofErr w:type="spellEnd"/>
      <w:r>
        <w:rPr>
          <w:rFonts w:eastAsia="Times New Roman" w:cs="Times New Roman"/>
          <w:sz w:val="20"/>
          <w:szCs w:val="20"/>
        </w:rPr>
        <w:t xml:space="preserve"> en bestellen voor de </w:t>
      </w:r>
      <w:r w:rsidR="009226EA">
        <w:rPr>
          <w:rFonts w:eastAsia="Times New Roman" w:cs="Times New Roman"/>
          <w:sz w:val="20"/>
          <w:szCs w:val="20"/>
        </w:rPr>
        <w:t>promotieartikelen</w:t>
      </w:r>
      <w:r>
        <w:rPr>
          <w:rFonts w:eastAsia="Times New Roman" w:cs="Times New Roman"/>
          <w:sz w:val="20"/>
          <w:szCs w:val="20"/>
        </w:rPr>
        <w:t>?</w:t>
      </w:r>
    </w:p>
    <w:p w:rsidR="004E1ACA" w:rsidRDefault="004E1ACA" w:rsidP="004E1ACA">
      <w:pPr>
        <w:pStyle w:val="Geenafstand"/>
        <w:jc w:val="both"/>
        <w:rPr>
          <w:rFonts w:eastAsia="Times New Roman" w:cs="Times New Roman"/>
          <w:i/>
          <w:sz w:val="20"/>
          <w:szCs w:val="20"/>
        </w:rPr>
      </w:pPr>
      <w:r>
        <w:rPr>
          <w:rFonts w:eastAsia="Times New Roman" w:cs="Times New Roman"/>
          <w:i/>
          <w:sz w:val="20"/>
          <w:szCs w:val="20"/>
        </w:rPr>
        <w:t xml:space="preserve">Ik ondervind weinig problemen met het moment waarop de </w:t>
      </w:r>
      <w:r w:rsidR="00A46FFE">
        <w:rPr>
          <w:rFonts w:eastAsia="Times New Roman" w:cs="Times New Roman"/>
          <w:i/>
          <w:sz w:val="20"/>
          <w:szCs w:val="20"/>
        </w:rPr>
        <w:t>100-procent</w:t>
      </w:r>
      <w:r>
        <w:rPr>
          <w:rFonts w:eastAsia="Times New Roman" w:cs="Times New Roman"/>
          <w:i/>
          <w:sz w:val="20"/>
          <w:szCs w:val="20"/>
        </w:rPr>
        <w:t xml:space="preserve"> aantallen bekend zijn. Philips zijn levertijden zijn kort genoeg om te bestellen nadat de </w:t>
      </w:r>
      <w:r w:rsidR="00A46FFE">
        <w:rPr>
          <w:rFonts w:eastAsia="Times New Roman" w:cs="Times New Roman"/>
          <w:i/>
          <w:sz w:val="20"/>
          <w:szCs w:val="20"/>
        </w:rPr>
        <w:t>100-procent</w:t>
      </w:r>
      <w:r>
        <w:rPr>
          <w:rFonts w:eastAsia="Times New Roman" w:cs="Times New Roman"/>
          <w:i/>
          <w:sz w:val="20"/>
          <w:szCs w:val="20"/>
        </w:rPr>
        <w:t xml:space="preserve"> aantallen bekend zijn.</w:t>
      </w:r>
    </w:p>
    <w:p w:rsidR="004E1ACA" w:rsidRDefault="004E1ACA" w:rsidP="004E1ACA">
      <w:pPr>
        <w:pStyle w:val="Geenafstand"/>
        <w:jc w:val="both"/>
        <w:rPr>
          <w:rFonts w:eastAsia="Times New Roman" w:cs="Times New Roman"/>
          <w:i/>
          <w:sz w:val="20"/>
          <w:szCs w:val="20"/>
        </w:rPr>
      </w:pPr>
    </w:p>
    <w:p w:rsidR="004E1ACA" w:rsidRPr="002873E0" w:rsidRDefault="004E1ACA" w:rsidP="004E1ACA">
      <w:pPr>
        <w:pStyle w:val="Geenafstand"/>
        <w:jc w:val="both"/>
        <w:rPr>
          <w:rFonts w:eastAsia="Times New Roman" w:cs="Times New Roman"/>
          <w:i/>
          <w:sz w:val="20"/>
          <w:szCs w:val="20"/>
        </w:rPr>
      </w:pPr>
      <w:r>
        <w:rPr>
          <w:rFonts w:eastAsia="Times New Roman" w:cs="Times New Roman"/>
          <w:i/>
          <w:sz w:val="20"/>
          <w:szCs w:val="20"/>
        </w:rPr>
        <w:t>Echter wi</w:t>
      </w:r>
      <w:r w:rsidR="00477D6F">
        <w:rPr>
          <w:rFonts w:eastAsia="Times New Roman" w:cs="Times New Roman"/>
          <w:i/>
          <w:sz w:val="20"/>
          <w:szCs w:val="20"/>
        </w:rPr>
        <w:t xml:space="preserve">llen de leveranciers vanwege </w:t>
      </w:r>
      <w:r>
        <w:rPr>
          <w:rFonts w:eastAsia="Times New Roman" w:cs="Times New Roman"/>
          <w:i/>
          <w:sz w:val="20"/>
          <w:szCs w:val="20"/>
        </w:rPr>
        <w:t>productiecapaciteiten eerder inzichtelijk h</w:t>
      </w:r>
      <w:r w:rsidR="00477D6F">
        <w:rPr>
          <w:rFonts w:eastAsia="Times New Roman" w:cs="Times New Roman"/>
          <w:i/>
          <w:sz w:val="20"/>
          <w:szCs w:val="20"/>
        </w:rPr>
        <w:t xml:space="preserve">ebben wat er tijdens een promotieperiode </w:t>
      </w:r>
      <w:r>
        <w:rPr>
          <w:rFonts w:eastAsia="Times New Roman" w:cs="Times New Roman"/>
          <w:i/>
          <w:sz w:val="20"/>
          <w:szCs w:val="20"/>
        </w:rPr>
        <w:t>geleverd moet worden aan Blo</w:t>
      </w:r>
      <w:r w:rsidR="00B7430F">
        <w:rPr>
          <w:rFonts w:eastAsia="Times New Roman" w:cs="Times New Roman"/>
          <w:i/>
          <w:sz w:val="20"/>
          <w:szCs w:val="20"/>
        </w:rPr>
        <w:t>kker. Wat ik nu aan het doen ben,</w:t>
      </w:r>
      <w:r>
        <w:rPr>
          <w:rFonts w:eastAsia="Times New Roman" w:cs="Times New Roman"/>
          <w:i/>
          <w:sz w:val="20"/>
          <w:szCs w:val="20"/>
        </w:rPr>
        <w:t xml:space="preserve"> is om een planning voor </w:t>
      </w:r>
      <w:r w:rsidR="00477D6F">
        <w:rPr>
          <w:rFonts w:eastAsia="Times New Roman" w:cs="Times New Roman"/>
          <w:i/>
          <w:sz w:val="20"/>
          <w:szCs w:val="20"/>
        </w:rPr>
        <w:t xml:space="preserve">de baseline en promoties </w:t>
      </w:r>
      <w:r>
        <w:rPr>
          <w:rFonts w:eastAsia="Times New Roman" w:cs="Times New Roman"/>
          <w:i/>
          <w:sz w:val="20"/>
          <w:szCs w:val="20"/>
        </w:rPr>
        <w:t>te maken. Echter zie je dat artikelen soms in meerdere folders achter elkaar</w:t>
      </w:r>
      <w:r w:rsidR="00477D6F">
        <w:rPr>
          <w:rFonts w:eastAsia="Times New Roman" w:cs="Times New Roman"/>
          <w:i/>
          <w:sz w:val="20"/>
          <w:szCs w:val="20"/>
        </w:rPr>
        <w:t xml:space="preserve"> staan. Stel het artikel loopt in de eerste promotieperiode</w:t>
      </w:r>
      <w:r>
        <w:rPr>
          <w:rFonts w:eastAsia="Times New Roman" w:cs="Times New Roman"/>
          <w:i/>
          <w:sz w:val="20"/>
          <w:szCs w:val="20"/>
        </w:rPr>
        <w:t xml:space="preserve"> harder dan vooraf v</w:t>
      </w:r>
      <w:r w:rsidR="00477D6F">
        <w:rPr>
          <w:rFonts w:eastAsia="Times New Roman" w:cs="Times New Roman"/>
          <w:i/>
          <w:sz w:val="20"/>
          <w:szCs w:val="20"/>
        </w:rPr>
        <w:t xml:space="preserve">oorspeld was, moet ik meer </w:t>
      </w:r>
      <w:r>
        <w:rPr>
          <w:rFonts w:eastAsia="Times New Roman" w:cs="Times New Roman"/>
          <w:i/>
          <w:sz w:val="20"/>
          <w:szCs w:val="20"/>
        </w:rPr>
        <w:t xml:space="preserve">inkopen waardoor het kan zijn dat ik in een volgende </w:t>
      </w:r>
      <w:r w:rsidR="00477D6F">
        <w:rPr>
          <w:rFonts w:eastAsia="Times New Roman" w:cs="Times New Roman"/>
          <w:i/>
          <w:sz w:val="20"/>
          <w:szCs w:val="20"/>
        </w:rPr>
        <w:t>promotieperiode</w:t>
      </w:r>
      <w:r>
        <w:rPr>
          <w:rFonts w:eastAsia="Times New Roman" w:cs="Times New Roman"/>
          <w:i/>
          <w:sz w:val="20"/>
          <w:szCs w:val="20"/>
        </w:rPr>
        <w:t xml:space="preserve"> te wei</w:t>
      </w:r>
      <w:r w:rsidR="00B7430F">
        <w:rPr>
          <w:rFonts w:eastAsia="Times New Roman" w:cs="Times New Roman"/>
          <w:i/>
          <w:sz w:val="20"/>
          <w:szCs w:val="20"/>
        </w:rPr>
        <w:t>nig heb</w:t>
      </w:r>
      <w:r>
        <w:rPr>
          <w:rFonts w:eastAsia="Times New Roman" w:cs="Times New Roman"/>
          <w:i/>
          <w:sz w:val="20"/>
          <w:szCs w:val="20"/>
        </w:rPr>
        <w:t xml:space="preserve">. Op het moment dat artikelen in meerdere folders achter elkaar staan wordt het proces lastiger om te managen omdat ik vooraf niet weet wat ik overhoud of juist te kort kom na een folder. </w:t>
      </w:r>
    </w:p>
    <w:p w:rsidR="004E1ACA" w:rsidRPr="000705B2" w:rsidRDefault="004E1ACA" w:rsidP="004E1ACA">
      <w:pPr>
        <w:pStyle w:val="Geenafstand"/>
        <w:jc w:val="both"/>
        <w:rPr>
          <w:rFonts w:eastAsia="Times New Roman" w:cs="Times New Roman"/>
          <w:sz w:val="20"/>
          <w:szCs w:val="20"/>
        </w:rPr>
      </w:pPr>
    </w:p>
    <w:p w:rsidR="004E1ACA" w:rsidRPr="000705B2" w:rsidRDefault="004E1ACA" w:rsidP="004E1ACA">
      <w:pPr>
        <w:pStyle w:val="Geenafstand"/>
        <w:jc w:val="both"/>
        <w:rPr>
          <w:rFonts w:eastAsia="Times New Roman" w:cs="Times New Roman"/>
          <w:sz w:val="20"/>
          <w:szCs w:val="20"/>
        </w:rPr>
      </w:pPr>
      <w:r>
        <w:rPr>
          <w:rFonts w:eastAsia="Times New Roman" w:cs="Times New Roman"/>
          <w:sz w:val="20"/>
          <w:szCs w:val="20"/>
        </w:rPr>
        <w:t>7</w:t>
      </w:r>
      <w:r w:rsidRPr="000705B2">
        <w:rPr>
          <w:rFonts w:eastAsia="Times New Roman" w:cs="Times New Roman"/>
          <w:sz w:val="20"/>
          <w:szCs w:val="20"/>
        </w:rPr>
        <w:t>. Welke punten zou jij graag in een verbeterd proces/werkwijze terugzien?</w:t>
      </w:r>
    </w:p>
    <w:p w:rsidR="004E1ACA" w:rsidRPr="002873E0" w:rsidRDefault="004E1ACA" w:rsidP="004E1ACA">
      <w:pPr>
        <w:pStyle w:val="Geenafstand"/>
        <w:jc w:val="both"/>
        <w:rPr>
          <w:rFonts w:eastAsia="Times New Roman" w:cs="Times New Roman"/>
          <w:i/>
          <w:sz w:val="20"/>
          <w:szCs w:val="20"/>
        </w:rPr>
      </w:pPr>
      <w:r>
        <w:rPr>
          <w:rFonts w:eastAsia="Times New Roman" w:cs="Times New Roman"/>
          <w:i/>
          <w:sz w:val="20"/>
          <w:szCs w:val="20"/>
        </w:rPr>
        <w:t xml:space="preserve">De procesinrichting voor de promoties kan beter. De forecast zou eerder naar de leveranciers gecommuniceerd moeten worden en de definitieve aantallen moeten </w:t>
      </w:r>
      <w:r w:rsidR="00477D6F">
        <w:rPr>
          <w:rFonts w:eastAsia="Times New Roman" w:cs="Times New Roman"/>
          <w:i/>
          <w:sz w:val="20"/>
          <w:szCs w:val="20"/>
        </w:rPr>
        <w:t xml:space="preserve">eerder </w:t>
      </w:r>
      <w:r>
        <w:rPr>
          <w:rFonts w:eastAsia="Times New Roman" w:cs="Times New Roman"/>
          <w:i/>
          <w:sz w:val="20"/>
          <w:szCs w:val="20"/>
        </w:rPr>
        <w:t xml:space="preserve">worden vastgelegd </w:t>
      </w:r>
      <w:r w:rsidR="00477D6F">
        <w:rPr>
          <w:rFonts w:eastAsia="Times New Roman" w:cs="Times New Roman"/>
          <w:i/>
          <w:sz w:val="20"/>
          <w:szCs w:val="20"/>
        </w:rPr>
        <w:t>bij</w:t>
      </w:r>
      <w:r>
        <w:rPr>
          <w:rFonts w:eastAsia="Times New Roman" w:cs="Times New Roman"/>
          <w:i/>
          <w:sz w:val="20"/>
          <w:szCs w:val="20"/>
        </w:rPr>
        <w:t xml:space="preserve"> de leveranciers. </w:t>
      </w:r>
      <w:r w:rsidR="00477D6F">
        <w:rPr>
          <w:rFonts w:eastAsia="Times New Roman" w:cs="Times New Roman"/>
          <w:i/>
          <w:sz w:val="20"/>
          <w:szCs w:val="20"/>
        </w:rPr>
        <w:t>Zodoende</w:t>
      </w:r>
      <w:r>
        <w:rPr>
          <w:rFonts w:eastAsia="Times New Roman" w:cs="Times New Roman"/>
          <w:i/>
          <w:sz w:val="20"/>
          <w:szCs w:val="20"/>
        </w:rPr>
        <w:t xml:space="preserve"> zijn </w:t>
      </w:r>
      <w:r w:rsidR="00477D6F">
        <w:rPr>
          <w:rFonts w:eastAsia="Times New Roman" w:cs="Times New Roman"/>
          <w:i/>
          <w:sz w:val="20"/>
          <w:szCs w:val="20"/>
        </w:rPr>
        <w:t>promotie</w:t>
      </w:r>
      <w:r>
        <w:rPr>
          <w:rFonts w:eastAsia="Times New Roman" w:cs="Times New Roman"/>
          <w:i/>
          <w:sz w:val="20"/>
          <w:szCs w:val="20"/>
        </w:rPr>
        <w:t>aantallen eerder bekend en weet een leverancie</w:t>
      </w:r>
      <w:r w:rsidR="00B7430F">
        <w:rPr>
          <w:rFonts w:eastAsia="Times New Roman" w:cs="Times New Roman"/>
          <w:i/>
          <w:sz w:val="20"/>
          <w:szCs w:val="20"/>
        </w:rPr>
        <w:t>r eerder wat hij moet produceren,</w:t>
      </w:r>
      <w:r>
        <w:rPr>
          <w:rFonts w:eastAsia="Times New Roman" w:cs="Times New Roman"/>
          <w:i/>
          <w:sz w:val="20"/>
          <w:szCs w:val="20"/>
        </w:rPr>
        <w:t xml:space="preserve"> wat ons meer </w:t>
      </w:r>
      <w:r>
        <w:rPr>
          <w:rFonts w:eastAsia="Times New Roman" w:cs="Times New Roman"/>
          <w:i/>
          <w:sz w:val="20"/>
          <w:szCs w:val="20"/>
        </w:rPr>
        <w:lastRenderedPageBreak/>
        <w:t>zekerheid geeft in het ontvangen van de juiste aantallen. In het huidige proces wordt te kort op de bal gespeeld waardoor voorraadtekorten bij de leverancier niet meer opgevangen kunnen worden. Het geeft daarnaast ook een stukje rust als deze aantallen eerder vast staan.</w:t>
      </w:r>
    </w:p>
    <w:p w:rsidR="004E1ACA" w:rsidRDefault="004E1ACA" w:rsidP="004E1ACA">
      <w:pPr>
        <w:pStyle w:val="Geenafstand"/>
        <w:jc w:val="both"/>
        <w:rPr>
          <w:rFonts w:eastAsia="Times New Roman" w:cs="Times New Roman"/>
          <w:sz w:val="20"/>
          <w:szCs w:val="20"/>
        </w:rPr>
      </w:pPr>
    </w:p>
    <w:p w:rsidR="004E1ACA" w:rsidRPr="007D2E7B" w:rsidRDefault="004E1ACA" w:rsidP="004E1ACA">
      <w:pPr>
        <w:pStyle w:val="Kop2"/>
        <w:numPr>
          <w:ilvl w:val="0"/>
          <w:numId w:val="0"/>
        </w:numPr>
        <w:ind w:left="576" w:hanging="576"/>
        <w:rPr>
          <w:lang w:val="en-GB"/>
        </w:rPr>
      </w:pPr>
      <w:bookmarkStart w:id="100" w:name="_Toc484510787"/>
      <w:r w:rsidRPr="007D2E7B">
        <w:rPr>
          <w:lang w:val="en-GB"/>
        </w:rPr>
        <w:t>Interview I</w:t>
      </w:r>
      <w:r>
        <w:rPr>
          <w:lang w:val="en-GB"/>
        </w:rPr>
        <w:t>V</w:t>
      </w:r>
      <w:r w:rsidRPr="007D2E7B">
        <w:rPr>
          <w:lang w:val="en-GB"/>
        </w:rPr>
        <w:t xml:space="preserve"> – Supply Chain </w:t>
      </w:r>
      <w:proofErr w:type="spellStart"/>
      <w:r w:rsidRPr="007D2E7B">
        <w:rPr>
          <w:lang w:val="en-GB"/>
        </w:rPr>
        <w:t>Coördinator</w:t>
      </w:r>
      <w:bookmarkEnd w:id="100"/>
      <w:proofErr w:type="spellEnd"/>
    </w:p>
    <w:p w:rsidR="004E1ACA" w:rsidRPr="00982831" w:rsidRDefault="004E1ACA" w:rsidP="004E1ACA">
      <w:pPr>
        <w:pStyle w:val="Geenafstand"/>
        <w:jc w:val="both"/>
        <w:rPr>
          <w:rFonts w:eastAsia="Times New Roman" w:cs="Times New Roman"/>
          <w:sz w:val="20"/>
          <w:szCs w:val="20"/>
          <w:lang w:val="en-GB"/>
        </w:rPr>
      </w:pPr>
      <w:r w:rsidRPr="00982831">
        <w:rPr>
          <w:rFonts w:eastAsia="Times New Roman" w:cs="Times New Roman"/>
          <w:b/>
          <w:sz w:val="20"/>
          <w:szCs w:val="20"/>
          <w:lang w:val="en-GB"/>
        </w:rPr>
        <w:t>Interviewe</w:t>
      </w:r>
      <w:r w:rsidRPr="00982831">
        <w:rPr>
          <w:rFonts w:eastAsia="Times New Roman" w:cs="Times New Roman"/>
          <w:sz w:val="20"/>
          <w:szCs w:val="20"/>
          <w:lang w:val="en-GB"/>
        </w:rPr>
        <w:t xml:space="preserve">r: </w:t>
      </w:r>
      <w:proofErr w:type="spellStart"/>
      <w:r w:rsidRPr="00982831">
        <w:rPr>
          <w:rFonts w:eastAsia="Times New Roman" w:cs="Times New Roman"/>
          <w:sz w:val="20"/>
          <w:szCs w:val="20"/>
          <w:lang w:val="en-GB"/>
        </w:rPr>
        <w:t>Arjan</w:t>
      </w:r>
      <w:proofErr w:type="spellEnd"/>
      <w:r w:rsidRPr="00982831">
        <w:rPr>
          <w:rFonts w:eastAsia="Times New Roman" w:cs="Times New Roman"/>
          <w:sz w:val="20"/>
          <w:szCs w:val="20"/>
          <w:lang w:val="en-GB"/>
        </w:rPr>
        <w:t xml:space="preserve"> </w:t>
      </w:r>
      <w:proofErr w:type="spellStart"/>
      <w:r w:rsidRPr="00982831">
        <w:rPr>
          <w:rFonts w:eastAsia="Times New Roman" w:cs="Times New Roman"/>
          <w:sz w:val="20"/>
          <w:szCs w:val="20"/>
          <w:lang w:val="en-GB"/>
        </w:rPr>
        <w:t>Markestein</w:t>
      </w:r>
      <w:proofErr w:type="spellEnd"/>
      <w:r w:rsidRPr="00982831">
        <w:rPr>
          <w:rFonts w:eastAsia="Times New Roman" w:cs="Times New Roman"/>
          <w:sz w:val="20"/>
          <w:szCs w:val="20"/>
          <w:lang w:val="en-GB"/>
        </w:rPr>
        <w:tab/>
      </w:r>
      <w:r w:rsidRPr="00982831">
        <w:rPr>
          <w:rFonts w:eastAsia="Times New Roman" w:cs="Times New Roman"/>
          <w:sz w:val="20"/>
          <w:szCs w:val="20"/>
          <w:lang w:val="en-GB"/>
        </w:rPr>
        <w:tab/>
      </w:r>
      <w:r w:rsidRPr="00982831">
        <w:rPr>
          <w:rFonts w:eastAsia="Times New Roman" w:cs="Times New Roman"/>
          <w:sz w:val="20"/>
          <w:szCs w:val="20"/>
          <w:lang w:val="en-GB"/>
        </w:rPr>
        <w:tab/>
      </w:r>
      <w:r w:rsidRPr="00982831">
        <w:rPr>
          <w:rFonts w:eastAsia="Times New Roman" w:cs="Times New Roman"/>
          <w:sz w:val="20"/>
          <w:szCs w:val="20"/>
          <w:lang w:val="en-GB"/>
        </w:rPr>
        <w:tab/>
      </w:r>
      <w:r w:rsidRPr="00982831">
        <w:rPr>
          <w:rFonts w:eastAsia="Times New Roman" w:cs="Times New Roman"/>
          <w:b/>
          <w:sz w:val="20"/>
          <w:szCs w:val="20"/>
          <w:lang w:val="en-GB"/>
        </w:rPr>
        <w:t>Datum:</w:t>
      </w:r>
      <w:r w:rsidR="00D031AA" w:rsidRPr="00982831">
        <w:rPr>
          <w:rFonts w:eastAsia="Times New Roman" w:cs="Times New Roman"/>
          <w:sz w:val="20"/>
          <w:szCs w:val="20"/>
          <w:lang w:val="en-GB"/>
        </w:rPr>
        <w:t xml:space="preserve"> 29 </w:t>
      </w:r>
      <w:proofErr w:type="spellStart"/>
      <w:r w:rsidR="00D031AA" w:rsidRPr="00982831">
        <w:rPr>
          <w:rFonts w:eastAsia="Times New Roman" w:cs="Times New Roman"/>
          <w:sz w:val="20"/>
          <w:szCs w:val="20"/>
          <w:lang w:val="en-GB"/>
        </w:rPr>
        <w:t>maart</w:t>
      </w:r>
      <w:proofErr w:type="spellEnd"/>
      <w:r w:rsidR="00D031AA" w:rsidRPr="00982831">
        <w:rPr>
          <w:rFonts w:eastAsia="Times New Roman" w:cs="Times New Roman"/>
          <w:sz w:val="20"/>
          <w:szCs w:val="20"/>
          <w:lang w:val="en-GB"/>
        </w:rPr>
        <w:t xml:space="preserve"> 2017</w:t>
      </w:r>
    </w:p>
    <w:p w:rsidR="004E1ACA" w:rsidRPr="007D2E7B" w:rsidRDefault="004E1ACA" w:rsidP="004E1ACA">
      <w:pPr>
        <w:pStyle w:val="Geenafstand"/>
        <w:jc w:val="both"/>
        <w:rPr>
          <w:rFonts w:eastAsia="Times New Roman" w:cs="Times New Roman"/>
          <w:sz w:val="20"/>
          <w:szCs w:val="20"/>
          <w:lang w:val="en-GB"/>
        </w:rPr>
      </w:pPr>
      <w:proofErr w:type="spellStart"/>
      <w:r w:rsidRPr="007D2E7B">
        <w:rPr>
          <w:rFonts w:eastAsia="Times New Roman" w:cs="Times New Roman"/>
          <w:b/>
          <w:sz w:val="20"/>
          <w:szCs w:val="20"/>
          <w:lang w:val="en-GB"/>
        </w:rPr>
        <w:t>Geïnterviewde</w:t>
      </w:r>
      <w:proofErr w:type="spellEnd"/>
      <w:r w:rsidRPr="007D2E7B">
        <w:rPr>
          <w:rFonts w:eastAsia="Times New Roman" w:cs="Times New Roman"/>
          <w:b/>
          <w:sz w:val="20"/>
          <w:szCs w:val="20"/>
          <w:lang w:val="en-GB"/>
        </w:rPr>
        <w:t>:</w:t>
      </w:r>
      <w:r>
        <w:rPr>
          <w:rFonts w:eastAsia="Times New Roman" w:cs="Times New Roman"/>
          <w:b/>
          <w:sz w:val="20"/>
          <w:szCs w:val="20"/>
          <w:lang w:val="en-GB"/>
        </w:rPr>
        <w:t xml:space="preserve"> </w:t>
      </w:r>
      <w:r>
        <w:rPr>
          <w:rFonts w:eastAsia="Times New Roman" w:cs="Times New Roman"/>
          <w:sz w:val="20"/>
          <w:szCs w:val="20"/>
          <w:lang w:val="en-GB"/>
        </w:rPr>
        <w:t>Dominic Renting</w:t>
      </w:r>
      <w:r w:rsidRPr="007D2E7B">
        <w:rPr>
          <w:rFonts w:eastAsia="Times New Roman" w:cs="Times New Roman"/>
          <w:sz w:val="20"/>
          <w:szCs w:val="20"/>
          <w:lang w:val="en-GB"/>
        </w:rPr>
        <w:tab/>
      </w:r>
      <w:r w:rsidRPr="007D2E7B">
        <w:rPr>
          <w:rFonts w:eastAsia="Times New Roman" w:cs="Times New Roman"/>
          <w:sz w:val="20"/>
          <w:szCs w:val="20"/>
          <w:lang w:val="en-GB"/>
        </w:rPr>
        <w:tab/>
      </w:r>
      <w:r w:rsidRPr="007D2E7B">
        <w:rPr>
          <w:rFonts w:eastAsia="Times New Roman" w:cs="Times New Roman"/>
          <w:sz w:val="20"/>
          <w:szCs w:val="20"/>
          <w:lang w:val="en-GB"/>
        </w:rPr>
        <w:tab/>
      </w:r>
      <w:r w:rsidRPr="007D2E7B">
        <w:rPr>
          <w:rFonts w:eastAsia="Times New Roman" w:cs="Times New Roman"/>
          <w:sz w:val="20"/>
          <w:szCs w:val="20"/>
          <w:lang w:val="en-GB"/>
        </w:rPr>
        <w:tab/>
      </w:r>
      <w:proofErr w:type="spellStart"/>
      <w:r w:rsidRPr="007D2E7B">
        <w:rPr>
          <w:rFonts w:eastAsia="Times New Roman" w:cs="Times New Roman"/>
          <w:b/>
          <w:sz w:val="20"/>
          <w:szCs w:val="20"/>
          <w:lang w:val="en-GB"/>
        </w:rPr>
        <w:t>Functie</w:t>
      </w:r>
      <w:proofErr w:type="spellEnd"/>
      <w:r w:rsidRPr="007D2E7B">
        <w:rPr>
          <w:rFonts w:eastAsia="Times New Roman" w:cs="Times New Roman"/>
          <w:b/>
          <w:sz w:val="20"/>
          <w:szCs w:val="20"/>
          <w:lang w:val="en-GB"/>
        </w:rPr>
        <w:t xml:space="preserve">: </w:t>
      </w:r>
      <w:r w:rsidRPr="007D2E7B">
        <w:rPr>
          <w:rFonts w:eastAsia="Times New Roman" w:cs="Times New Roman"/>
          <w:sz w:val="20"/>
          <w:szCs w:val="20"/>
          <w:lang w:val="en-GB"/>
        </w:rPr>
        <w:t xml:space="preserve">Supply Chain </w:t>
      </w:r>
      <w:proofErr w:type="spellStart"/>
      <w:r w:rsidRPr="007D2E7B">
        <w:rPr>
          <w:rFonts w:eastAsia="Times New Roman" w:cs="Times New Roman"/>
          <w:sz w:val="20"/>
          <w:szCs w:val="20"/>
          <w:lang w:val="en-GB"/>
        </w:rPr>
        <w:t>Coördinator</w:t>
      </w:r>
      <w:proofErr w:type="spellEnd"/>
    </w:p>
    <w:p w:rsidR="004E1ACA" w:rsidRPr="00D031AA" w:rsidRDefault="004E1ACA" w:rsidP="004E1ACA">
      <w:pPr>
        <w:pStyle w:val="Geenafstand"/>
        <w:jc w:val="both"/>
        <w:rPr>
          <w:rFonts w:eastAsia="Times New Roman" w:cs="Times New Roman"/>
          <w:sz w:val="20"/>
          <w:szCs w:val="20"/>
        </w:rPr>
      </w:pPr>
      <w:r>
        <w:rPr>
          <w:rFonts w:eastAsia="Times New Roman" w:cs="Times New Roman"/>
          <w:b/>
          <w:sz w:val="20"/>
          <w:szCs w:val="20"/>
        </w:rPr>
        <w:t xml:space="preserve">Plaats: </w:t>
      </w:r>
      <w:r>
        <w:rPr>
          <w:rFonts w:eastAsia="Times New Roman" w:cs="Times New Roman"/>
          <w:sz w:val="20"/>
          <w:szCs w:val="20"/>
        </w:rPr>
        <w:t>Amsterdam</w:t>
      </w:r>
      <w:r>
        <w:rPr>
          <w:rFonts w:eastAsia="Times New Roman" w:cs="Times New Roman"/>
          <w:sz w:val="20"/>
          <w:szCs w:val="20"/>
        </w:rPr>
        <w:tab/>
      </w:r>
      <w:r>
        <w:rPr>
          <w:rFonts w:eastAsia="Times New Roman" w:cs="Times New Roman"/>
          <w:sz w:val="20"/>
          <w:szCs w:val="20"/>
        </w:rPr>
        <w:tab/>
      </w:r>
      <w:r>
        <w:rPr>
          <w:rFonts w:eastAsia="Times New Roman" w:cs="Times New Roman"/>
          <w:sz w:val="20"/>
          <w:szCs w:val="20"/>
        </w:rPr>
        <w:tab/>
      </w:r>
      <w:r>
        <w:rPr>
          <w:rFonts w:eastAsia="Times New Roman" w:cs="Times New Roman"/>
          <w:sz w:val="20"/>
          <w:szCs w:val="20"/>
        </w:rPr>
        <w:tab/>
      </w:r>
      <w:r>
        <w:rPr>
          <w:rFonts w:eastAsia="Times New Roman" w:cs="Times New Roman"/>
          <w:sz w:val="20"/>
          <w:szCs w:val="20"/>
        </w:rPr>
        <w:tab/>
      </w:r>
      <w:r w:rsidRPr="00E453A1">
        <w:rPr>
          <w:rFonts w:eastAsia="Times New Roman" w:cs="Times New Roman"/>
          <w:b/>
          <w:sz w:val="20"/>
          <w:szCs w:val="20"/>
        </w:rPr>
        <w:t>Interview gevalideerd op:</w:t>
      </w:r>
      <w:r>
        <w:rPr>
          <w:rFonts w:eastAsia="Times New Roman" w:cs="Times New Roman"/>
          <w:sz w:val="20"/>
          <w:szCs w:val="20"/>
        </w:rPr>
        <w:t xml:space="preserve"> </w:t>
      </w:r>
      <w:r w:rsidR="00D031AA">
        <w:rPr>
          <w:rFonts w:eastAsia="Times New Roman" w:cs="Times New Roman"/>
          <w:sz w:val="20"/>
          <w:szCs w:val="20"/>
        </w:rPr>
        <w:t>5 april 2017</w:t>
      </w:r>
    </w:p>
    <w:p w:rsidR="004E1ACA" w:rsidRDefault="004E1ACA" w:rsidP="004E1ACA">
      <w:pPr>
        <w:pStyle w:val="Geenafstand"/>
        <w:jc w:val="both"/>
        <w:rPr>
          <w:rFonts w:eastAsia="Times New Roman" w:cs="Times New Roman"/>
          <w:sz w:val="20"/>
          <w:szCs w:val="20"/>
        </w:rPr>
      </w:pPr>
    </w:p>
    <w:p w:rsidR="004E1ACA" w:rsidRPr="002873E0" w:rsidRDefault="004E1ACA" w:rsidP="004E1ACA">
      <w:pPr>
        <w:pStyle w:val="Geenafstand"/>
        <w:jc w:val="both"/>
        <w:rPr>
          <w:rFonts w:eastAsia="Times New Roman" w:cs="Times New Roman"/>
          <w:sz w:val="20"/>
          <w:szCs w:val="20"/>
        </w:rPr>
      </w:pPr>
      <w:r w:rsidRPr="002873E0">
        <w:rPr>
          <w:rFonts w:eastAsia="Times New Roman" w:cs="Times New Roman"/>
          <w:sz w:val="20"/>
          <w:szCs w:val="20"/>
        </w:rPr>
        <w:t>1. Voor welke groep(en) binnen Blokker ben jij verantwoordelijk?</w:t>
      </w:r>
    </w:p>
    <w:p w:rsidR="004E1ACA" w:rsidRPr="002873E0" w:rsidRDefault="004E1ACA" w:rsidP="004E1ACA">
      <w:pPr>
        <w:pStyle w:val="Geenafstand"/>
        <w:jc w:val="both"/>
        <w:rPr>
          <w:rFonts w:eastAsia="Times New Roman" w:cs="Times New Roman"/>
          <w:sz w:val="20"/>
          <w:szCs w:val="20"/>
        </w:rPr>
      </w:pPr>
      <w:r w:rsidRPr="002873E0">
        <w:rPr>
          <w:rFonts w:eastAsia="Times New Roman" w:cs="Times New Roman"/>
          <w:sz w:val="20"/>
          <w:szCs w:val="20"/>
        </w:rPr>
        <w:t>Eten en Tafelen.</w:t>
      </w:r>
    </w:p>
    <w:p w:rsidR="004E1ACA" w:rsidRPr="000705B2" w:rsidRDefault="004E1ACA" w:rsidP="004E1ACA">
      <w:pPr>
        <w:pStyle w:val="Geenafstand"/>
        <w:jc w:val="both"/>
        <w:rPr>
          <w:rFonts w:eastAsia="Times New Roman" w:cs="Times New Roman"/>
          <w:sz w:val="20"/>
          <w:szCs w:val="20"/>
        </w:rPr>
      </w:pPr>
    </w:p>
    <w:p w:rsidR="004E1ACA" w:rsidRDefault="004E1ACA" w:rsidP="004E1ACA">
      <w:pPr>
        <w:pStyle w:val="Geenafstand"/>
        <w:jc w:val="both"/>
        <w:rPr>
          <w:rFonts w:eastAsia="Times New Roman" w:cs="Times New Roman"/>
          <w:sz w:val="20"/>
          <w:szCs w:val="20"/>
        </w:rPr>
      </w:pPr>
      <w:r>
        <w:rPr>
          <w:rFonts w:eastAsia="Times New Roman" w:cs="Times New Roman"/>
          <w:sz w:val="20"/>
          <w:szCs w:val="20"/>
        </w:rPr>
        <w:t>2. Hoe ligt de verhouding regulier bestellen – folder bestellen in jouw dagelijkse werkzaamheden?</w:t>
      </w:r>
    </w:p>
    <w:p w:rsidR="004E1ACA" w:rsidRPr="00F931B0" w:rsidRDefault="004E1ACA" w:rsidP="004E1ACA">
      <w:pPr>
        <w:pStyle w:val="Geenafstand"/>
        <w:jc w:val="both"/>
        <w:rPr>
          <w:rFonts w:eastAsia="Times New Roman" w:cs="Times New Roman"/>
          <w:i/>
          <w:sz w:val="20"/>
          <w:szCs w:val="20"/>
        </w:rPr>
      </w:pPr>
      <w:r>
        <w:rPr>
          <w:rFonts w:eastAsia="Times New Roman" w:cs="Times New Roman"/>
          <w:i/>
          <w:sz w:val="20"/>
          <w:szCs w:val="20"/>
        </w:rPr>
        <w:t xml:space="preserve">Het aantal promoties binnen mijn leveranciers valt mee </w:t>
      </w:r>
      <w:r w:rsidR="00B7430F">
        <w:rPr>
          <w:rFonts w:eastAsia="Times New Roman" w:cs="Times New Roman"/>
          <w:i/>
          <w:sz w:val="20"/>
          <w:szCs w:val="20"/>
        </w:rPr>
        <w:t xml:space="preserve">in vergelijking met </w:t>
      </w:r>
      <w:r>
        <w:rPr>
          <w:rFonts w:eastAsia="Times New Roman" w:cs="Times New Roman"/>
          <w:i/>
          <w:sz w:val="20"/>
          <w:szCs w:val="20"/>
        </w:rPr>
        <w:t xml:space="preserve">andere bestellers. De meeste promoties die in mijn productportfolio zitten zijn eenmalig. Eenmalige artikelen zijn het </w:t>
      </w:r>
      <w:r w:rsidR="00B7430F">
        <w:rPr>
          <w:rFonts w:eastAsia="Times New Roman" w:cs="Times New Roman"/>
          <w:i/>
          <w:sz w:val="20"/>
          <w:szCs w:val="20"/>
        </w:rPr>
        <w:t>ge</w:t>
      </w:r>
      <w:r>
        <w:rPr>
          <w:rFonts w:eastAsia="Times New Roman" w:cs="Times New Roman"/>
          <w:i/>
          <w:sz w:val="20"/>
          <w:szCs w:val="20"/>
        </w:rPr>
        <w:t>makkelijkst te managen qua promoties om</w:t>
      </w:r>
      <w:r w:rsidR="00A6438E">
        <w:rPr>
          <w:rFonts w:eastAsia="Times New Roman" w:cs="Times New Roman"/>
          <w:i/>
          <w:sz w:val="20"/>
          <w:szCs w:val="20"/>
        </w:rPr>
        <w:t xml:space="preserve">dat het aantal wat </w:t>
      </w:r>
      <w:proofErr w:type="spellStart"/>
      <w:r w:rsidR="00A6438E">
        <w:rPr>
          <w:rFonts w:eastAsia="Times New Roman" w:cs="Times New Roman"/>
          <w:i/>
          <w:sz w:val="20"/>
          <w:szCs w:val="20"/>
        </w:rPr>
        <w:t>geforcast</w:t>
      </w:r>
      <w:proofErr w:type="spellEnd"/>
      <w:r w:rsidR="00A6438E">
        <w:rPr>
          <w:rFonts w:eastAsia="Times New Roman" w:cs="Times New Roman"/>
          <w:i/>
          <w:sz w:val="20"/>
          <w:szCs w:val="20"/>
        </w:rPr>
        <w:t xml:space="preserve"> is, </w:t>
      </w:r>
      <w:r>
        <w:rPr>
          <w:rFonts w:eastAsia="Times New Roman" w:cs="Times New Roman"/>
          <w:i/>
          <w:sz w:val="20"/>
          <w:szCs w:val="20"/>
        </w:rPr>
        <w:t>ook het aantal is wat ik moet bestellen. Echter verschilt het per folder hoelang ik bezig ben met het bestellen voor de promoties</w:t>
      </w:r>
      <w:r w:rsidR="00B7430F">
        <w:rPr>
          <w:rFonts w:eastAsia="Times New Roman" w:cs="Times New Roman"/>
          <w:i/>
          <w:sz w:val="20"/>
          <w:szCs w:val="20"/>
        </w:rPr>
        <w:t>.</w:t>
      </w:r>
    </w:p>
    <w:p w:rsidR="004E1ACA" w:rsidRPr="000705B2" w:rsidRDefault="004E1ACA" w:rsidP="004E1ACA">
      <w:pPr>
        <w:pStyle w:val="Geenafstand"/>
        <w:jc w:val="both"/>
        <w:rPr>
          <w:rFonts w:eastAsia="Times New Roman" w:cs="Times New Roman"/>
          <w:sz w:val="20"/>
          <w:szCs w:val="20"/>
        </w:rPr>
      </w:pPr>
    </w:p>
    <w:p w:rsidR="004E1ACA" w:rsidRPr="000D409A" w:rsidRDefault="004E1ACA" w:rsidP="004E1ACA">
      <w:pPr>
        <w:pStyle w:val="Geenafstand"/>
        <w:numPr>
          <w:ilvl w:val="0"/>
          <w:numId w:val="24"/>
        </w:numPr>
        <w:jc w:val="both"/>
        <w:rPr>
          <w:rFonts w:eastAsia="Times New Roman" w:cs="Times New Roman"/>
          <w:sz w:val="20"/>
          <w:szCs w:val="20"/>
        </w:rPr>
      </w:pPr>
      <w:r w:rsidRPr="000705B2">
        <w:rPr>
          <w:rFonts w:eastAsia="Times New Roman" w:cs="Times New Roman"/>
          <w:sz w:val="20"/>
          <w:szCs w:val="20"/>
        </w:rPr>
        <w:t>Welke stappen doorloop jij om van forecast tot bestelhoeveelheid te komen?</w:t>
      </w:r>
    </w:p>
    <w:p w:rsidR="004E1ACA" w:rsidRPr="00C52CA6" w:rsidRDefault="004E1ACA" w:rsidP="004E1ACA">
      <w:pPr>
        <w:pStyle w:val="Geenafstand"/>
        <w:jc w:val="both"/>
        <w:rPr>
          <w:rFonts w:eastAsia="Times New Roman" w:cs="Times New Roman"/>
          <w:i/>
          <w:sz w:val="20"/>
          <w:szCs w:val="20"/>
        </w:rPr>
      </w:pPr>
      <w:r>
        <w:rPr>
          <w:rFonts w:eastAsia="Times New Roman" w:cs="Times New Roman"/>
          <w:i/>
          <w:sz w:val="20"/>
          <w:szCs w:val="20"/>
        </w:rPr>
        <w:t xml:space="preserve">Ik begin met het openen van de ordergenerator in Slim4. Vervolgens open ik de folderbewakingslijst, waar de </w:t>
      </w:r>
      <w:r w:rsidR="00A46FFE">
        <w:rPr>
          <w:rFonts w:eastAsia="Times New Roman" w:cs="Times New Roman"/>
          <w:i/>
          <w:sz w:val="20"/>
          <w:szCs w:val="20"/>
        </w:rPr>
        <w:t>100-procent</w:t>
      </w:r>
      <w:r w:rsidR="00A6438E">
        <w:rPr>
          <w:rFonts w:eastAsia="Times New Roman" w:cs="Times New Roman"/>
          <w:i/>
          <w:sz w:val="20"/>
          <w:szCs w:val="20"/>
        </w:rPr>
        <w:t xml:space="preserve"> aantallen in staan. D</w:t>
      </w:r>
      <w:r>
        <w:rPr>
          <w:rFonts w:eastAsia="Times New Roman" w:cs="Times New Roman"/>
          <w:i/>
          <w:sz w:val="20"/>
          <w:szCs w:val="20"/>
        </w:rPr>
        <w:t>eze twee schermen zet ik naast elkaar. Ik kijk wat ik momenteel in mijn distributiecentrum heb liggen en beoordeel of dit al</w:t>
      </w:r>
      <w:r w:rsidR="003421FA">
        <w:rPr>
          <w:rFonts w:eastAsia="Times New Roman" w:cs="Times New Roman"/>
          <w:i/>
          <w:sz w:val="20"/>
          <w:szCs w:val="20"/>
        </w:rPr>
        <w:t>lemaal nodig is voor de baseline</w:t>
      </w:r>
      <w:r>
        <w:rPr>
          <w:rFonts w:eastAsia="Times New Roman" w:cs="Times New Roman"/>
          <w:i/>
          <w:sz w:val="20"/>
          <w:szCs w:val="20"/>
        </w:rPr>
        <w:t xml:space="preserve"> uitstroom. Op basis hiervan bestel ik wat nodig is. </w:t>
      </w:r>
      <w:r w:rsidR="00A6438E">
        <w:rPr>
          <w:rFonts w:eastAsia="Times New Roman" w:cs="Times New Roman"/>
          <w:i/>
          <w:sz w:val="20"/>
          <w:szCs w:val="20"/>
        </w:rPr>
        <w:t>De promotieaantallen probeer is te spreiden naar binnenkomst in het distributiecentrum.</w:t>
      </w:r>
      <w:r>
        <w:rPr>
          <w:rFonts w:eastAsia="Times New Roman" w:cs="Times New Roman"/>
          <w:i/>
          <w:sz w:val="20"/>
          <w:szCs w:val="20"/>
        </w:rPr>
        <w:t xml:space="preserve"> </w:t>
      </w:r>
    </w:p>
    <w:p w:rsidR="004E1ACA" w:rsidRPr="000705B2" w:rsidRDefault="004E1ACA" w:rsidP="004E1ACA">
      <w:pPr>
        <w:pStyle w:val="Geenafstand"/>
        <w:jc w:val="both"/>
        <w:rPr>
          <w:rFonts w:eastAsia="Times New Roman" w:cs="Times New Roman"/>
          <w:sz w:val="20"/>
          <w:szCs w:val="20"/>
        </w:rPr>
      </w:pPr>
    </w:p>
    <w:p w:rsidR="004E1ACA" w:rsidRPr="00C52CA6" w:rsidRDefault="00B7430F" w:rsidP="004E1ACA">
      <w:pPr>
        <w:pStyle w:val="Geenafstand"/>
        <w:jc w:val="both"/>
        <w:rPr>
          <w:rFonts w:eastAsia="Times New Roman" w:cs="Times New Roman"/>
          <w:i/>
          <w:sz w:val="20"/>
          <w:szCs w:val="20"/>
        </w:rPr>
      </w:pPr>
      <w:r>
        <w:rPr>
          <w:rFonts w:eastAsia="Times New Roman" w:cs="Times New Roman"/>
          <w:sz w:val="20"/>
          <w:szCs w:val="20"/>
        </w:rPr>
        <w:t>4. W</w:t>
      </w:r>
      <w:r w:rsidR="004E1ACA" w:rsidRPr="000705B2">
        <w:rPr>
          <w:rFonts w:eastAsia="Times New Roman" w:cs="Times New Roman"/>
          <w:sz w:val="20"/>
          <w:szCs w:val="20"/>
        </w:rPr>
        <w:t xml:space="preserve">elke factoren </w:t>
      </w:r>
      <w:r w:rsidR="004E1ACA">
        <w:rPr>
          <w:rFonts w:eastAsia="Times New Roman" w:cs="Times New Roman"/>
          <w:sz w:val="20"/>
          <w:szCs w:val="20"/>
        </w:rPr>
        <w:t xml:space="preserve">neem jij mee in de bepaling van de bestelhoeveelheid voor </w:t>
      </w:r>
      <w:r w:rsidR="009226EA">
        <w:rPr>
          <w:rFonts w:eastAsia="Times New Roman" w:cs="Times New Roman"/>
          <w:sz w:val="20"/>
          <w:szCs w:val="20"/>
        </w:rPr>
        <w:t>promotieartikelen</w:t>
      </w:r>
      <w:r w:rsidR="004E1ACA">
        <w:rPr>
          <w:rFonts w:eastAsia="Times New Roman" w:cs="Times New Roman"/>
          <w:sz w:val="20"/>
          <w:szCs w:val="20"/>
        </w:rPr>
        <w:t>?</w:t>
      </w:r>
      <w:r w:rsidR="004E1ACA">
        <w:rPr>
          <w:rFonts w:eastAsia="Times New Roman" w:cs="Times New Roman"/>
          <w:sz w:val="20"/>
          <w:szCs w:val="20"/>
        </w:rPr>
        <w:br/>
      </w:r>
      <w:r w:rsidR="004E1ACA">
        <w:rPr>
          <w:rFonts w:eastAsia="Times New Roman" w:cs="Times New Roman"/>
          <w:i/>
          <w:sz w:val="20"/>
          <w:szCs w:val="20"/>
        </w:rPr>
        <w:t>In het bepalen van de aantallen hou</w:t>
      </w:r>
      <w:r>
        <w:rPr>
          <w:rFonts w:eastAsia="Times New Roman" w:cs="Times New Roman"/>
          <w:i/>
          <w:sz w:val="20"/>
          <w:szCs w:val="20"/>
        </w:rPr>
        <w:t>d</w:t>
      </w:r>
      <w:r w:rsidR="004E1ACA">
        <w:rPr>
          <w:rFonts w:eastAsia="Times New Roman" w:cs="Times New Roman"/>
          <w:i/>
          <w:sz w:val="20"/>
          <w:szCs w:val="20"/>
        </w:rPr>
        <w:t xml:space="preserve"> ik rekening met hoeveel </w:t>
      </w:r>
      <w:r w:rsidR="00A6438E">
        <w:rPr>
          <w:rFonts w:eastAsia="Times New Roman" w:cs="Times New Roman"/>
          <w:i/>
          <w:sz w:val="20"/>
          <w:szCs w:val="20"/>
        </w:rPr>
        <w:t xml:space="preserve">voorraad </w:t>
      </w:r>
      <w:r w:rsidR="004E1ACA">
        <w:rPr>
          <w:rFonts w:eastAsia="Times New Roman" w:cs="Times New Roman"/>
          <w:i/>
          <w:sz w:val="20"/>
          <w:szCs w:val="20"/>
        </w:rPr>
        <w:t xml:space="preserve">er </w:t>
      </w:r>
      <w:r w:rsidR="00A6438E">
        <w:rPr>
          <w:rFonts w:eastAsia="Times New Roman" w:cs="Times New Roman"/>
          <w:i/>
          <w:sz w:val="20"/>
          <w:szCs w:val="20"/>
        </w:rPr>
        <w:t>al in het distributiecentrum l</w:t>
      </w:r>
      <w:r w:rsidR="004E1ACA">
        <w:rPr>
          <w:rFonts w:eastAsia="Times New Roman" w:cs="Times New Roman"/>
          <w:i/>
          <w:sz w:val="20"/>
          <w:szCs w:val="20"/>
        </w:rPr>
        <w:t>igt. Filiaalvoorraden heb ik niet inzichtelijk en neem ik niet mee in de afweging.</w:t>
      </w:r>
    </w:p>
    <w:p w:rsidR="004E1ACA" w:rsidRPr="000705B2" w:rsidRDefault="004E1ACA" w:rsidP="004E1ACA">
      <w:pPr>
        <w:pStyle w:val="Geenafstand"/>
        <w:jc w:val="both"/>
        <w:rPr>
          <w:rFonts w:eastAsia="Times New Roman" w:cs="Times New Roman"/>
          <w:sz w:val="20"/>
          <w:szCs w:val="20"/>
        </w:rPr>
      </w:pPr>
    </w:p>
    <w:p w:rsidR="004E1ACA" w:rsidRPr="000705B2" w:rsidRDefault="004E1ACA" w:rsidP="004E1ACA">
      <w:pPr>
        <w:pStyle w:val="Geenafstand"/>
        <w:jc w:val="both"/>
        <w:rPr>
          <w:rFonts w:eastAsia="Times New Roman" w:cs="Times New Roman"/>
          <w:sz w:val="20"/>
          <w:szCs w:val="20"/>
        </w:rPr>
      </w:pPr>
      <w:r w:rsidRPr="000705B2">
        <w:rPr>
          <w:rFonts w:eastAsia="Times New Roman" w:cs="Times New Roman"/>
          <w:sz w:val="20"/>
          <w:szCs w:val="20"/>
        </w:rPr>
        <w:t xml:space="preserve">5. Hoe kijk jij tegen de rol en ondersteuning van Slim4 in het </w:t>
      </w:r>
      <w:proofErr w:type="spellStart"/>
      <w:r w:rsidRPr="000705B2">
        <w:rPr>
          <w:rFonts w:eastAsia="Times New Roman" w:cs="Times New Roman"/>
          <w:sz w:val="20"/>
          <w:szCs w:val="20"/>
        </w:rPr>
        <w:t>forecasting</w:t>
      </w:r>
      <w:proofErr w:type="spellEnd"/>
      <w:r w:rsidRPr="000705B2">
        <w:rPr>
          <w:rFonts w:eastAsia="Times New Roman" w:cs="Times New Roman"/>
          <w:sz w:val="20"/>
          <w:szCs w:val="20"/>
        </w:rPr>
        <w:t xml:space="preserve"> proces aan?</w:t>
      </w:r>
    </w:p>
    <w:p w:rsidR="003A065B" w:rsidRDefault="004E1ACA" w:rsidP="004E1ACA">
      <w:pPr>
        <w:pStyle w:val="Geenafstand"/>
        <w:jc w:val="both"/>
        <w:rPr>
          <w:rFonts w:eastAsia="Times New Roman" w:cs="Times New Roman"/>
          <w:i/>
          <w:sz w:val="20"/>
          <w:szCs w:val="20"/>
        </w:rPr>
      </w:pPr>
      <w:r>
        <w:rPr>
          <w:rFonts w:eastAsia="Times New Roman" w:cs="Times New Roman"/>
          <w:i/>
          <w:sz w:val="20"/>
          <w:szCs w:val="20"/>
        </w:rPr>
        <w:t xml:space="preserve">In Slim4 zie ik </w:t>
      </w:r>
      <w:r w:rsidR="003421FA">
        <w:rPr>
          <w:rFonts w:eastAsia="Times New Roman" w:cs="Times New Roman"/>
          <w:i/>
          <w:sz w:val="20"/>
          <w:szCs w:val="20"/>
        </w:rPr>
        <w:t>geen splitsing in de baselinevoorraad en promotievoorraad</w:t>
      </w:r>
      <w:r>
        <w:rPr>
          <w:rFonts w:eastAsia="Times New Roman" w:cs="Times New Roman"/>
          <w:i/>
          <w:sz w:val="20"/>
          <w:szCs w:val="20"/>
        </w:rPr>
        <w:t>. Daarnaast is Slim4 niet altijd even betrouwbaar. De promotie</w:t>
      </w:r>
      <w:r w:rsidR="003A065B">
        <w:rPr>
          <w:rFonts w:eastAsia="Times New Roman" w:cs="Times New Roman"/>
          <w:i/>
          <w:sz w:val="20"/>
          <w:szCs w:val="20"/>
        </w:rPr>
        <w:t>aantallen staan in Slim4 geladen aan het begin van de promotieweek</w:t>
      </w:r>
      <w:r>
        <w:rPr>
          <w:rFonts w:eastAsia="Times New Roman" w:cs="Times New Roman"/>
          <w:i/>
          <w:sz w:val="20"/>
          <w:szCs w:val="20"/>
        </w:rPr>
        <w:t xml:space="preserve"> </w:t>
      </w:r>
      <w:r w:rsidR="003A065B">
        <w:rPr>
          <w:rFonts w:eastAsia="Times New Roman" w:cs="Times New Roman"/>
          <w:i/>
          <w:sz w:val="20"/>
          <w:szCs w:val="20"/>
        </w:rPr>
        <w:t>Afhankelijk van de leverancier meldt Slim4 dat ik alles in één keer moet binnenhalen, terwijl ik bij sommige leveranciers dagelijks kan bestellen en daardoor de order zou kunnen spreiden.</w:t>
      </w:r>
    </w:p>
    <w:p w:rsidR="004E1ACA" w:rsidRPr="0047581B" w:rsidRDefault="003A065B" w:rsidP="004E1ACA">
      <w:pPr>
        <w:pStyle w:val="Geenafstand"/>
        <w:jc w:val="both"/>
        <w:rPr>
          <w:rFonts w:eastAsia="Times New Roman" w:cs="Times New Roman"/>
          <w:i/>
          <w:sz w:val="20"/>
          <w:szCs w:val="20"/>
        </w:rPr>
      </w:pPr>
      <w:r w:rsidRPr="0047581B">
        <w:rPr>
          <w:rFonts w:eastAsia="Times New Roman" w:cs="Times New Roman"/>
          <w:i/>
          <w:sz w:val="20"/>
          <w:szCs w:val="20"/>
        </w:rPr>
        <w:t xml:space="preserve"> </w:t>
      </w:r>
    </w:p>
    <w:p w:rsidR="004E1ACA" w:rsidRDefault="004E1ACA" w:rsidP="004E1ACA">
      <w:pPr>
        <w:pStyle w:val="Geenafstand"/>
        <w:tabs>
          <w:tab w:val="left" w:pos="4500"/>
        </w:tabs>
        <w:jc w:val="both"/>
        <w:rPr>
          <w:rFonts w:eastAsia="Times New Roman" w:cs="Times New Roman"/>
          <w:sz w:val="20"/>
          <w:szCs w:val="20"/>
        </w:rPr>
      </w:pPr>
      <w:r>
        <w:rPr>
          <w:rFonts w:eastAsia="Times New Roman" w:cs="Times New Roman"/>
          <w:sz w:val="20"/>
          <w:szCs w:val="20"/>
        </w:rPr>
        <w:t>6</w:t>
      </w:r>
      <w:r w:rsidRPr="000705B2">
        <w:rPr>
          <w:rFonts w:eastAsia="Times New Roman" w:cs="Times New Roman"/>
          <w:sz w:val="20"/>
          <w:szCs w:val="20"/>
        </w:rPr>
        <w:t>. Welke problemen ervaar jij in het huidige</w:t>
      </w:r>
      <w:r>
        <w:rPr>
          <w:rFonts w:eastAsia="Times New Roman" w:cs="Times New Roman"/>
          <w:sz w:val="20"/>
          <w:szCs w:val="20"/>
        </w:rPr>
        <w:t xml:space="preserve"> proces van </w:t>
      </w:r>
      <w:proofErr w:type="spellStart"/>
      <w:r>
        <w:rPr>
          <w:rFonts w:eastAsia="Times New Roman" w:cs="Times New Roman"/>
          <w:sz w:val="20"/>
          <w:szCs w:val="20"/>
        </w:rPr>
        <w:t>forecasting</w:t>
      </w:r>
      <w:proofErr w:type="spellEnd"/>
      <w:r>
        <w:rPr>
          <w:rFonts w:eastAsia="Times New Roman" w:cs="Times New Roman"/>
          <w:sz w:val="20"/>
          <w:szCs w:val="20"/>
        </w:rPr>
        <w:t xml:space="preserve"> en bestellen voor de </w:t>
      </w:r>
      <w:r w:rsidR="009226EA">
        <w:rPr>
          <w:rFonts w:eastAsia="Times New Roman" w:cs="Times New Roman"/>
          <w:sz w:val="20"/>
          <w:szCs w:val="20"/>
        </w:rPr>
        <w:t>promotieartikelen</w:t>
      </w:r>
      <w:r>
        <w:rPr>
          <w:rFonts w:eastAsia="Times New Roman" w:cs="Times New Roman"/>
          <w:sz w:val="20"/>
          <w:szCs w:val="20"/>
        </w:rPr>
        <w:t>?</w:t>
      </w:r>
    </w:p>
    <w:p w:rsidR="004E1ACA" w:rsidRPr="0047581B" w:rsidRDefault="004E1ACA" w:rsidP="004E1ACA">
      <w:pPr>
        <w:pStyle w:val="Geenafstand"/>
        <w:tabs>
          <w:tab w:val="left" w:pos="4500"/>
        </w:tabs>
        <w:jc w:val="both"/>
        <w:rPr>
          <w:rFonts w:eastAsia="Times New Roman" w:cs="Times New Roman"/>
          <w:i/>
          <w:sz w:val="20"/>
          <w:szCs w:val="20"/>
        </w:rPr>
      </w:pPr>
      <w:r>
        <w:rPr>
          <w:rFonts w:eastAsia="Times New Roman" w:cs="Times New Roman"/>
          <w:i/>
          <w:sz w:val="20"/>
          <w:szCs w:val="20"/>
        </w:rPr>
        <w:t>Het huidige proces is erg foutgevoelig omdat je te maken hebt met verschillende personen die ook verschillende interpretaties hebben wat betreft de aantallen voor de folder. Informatie is laat bekend</w:t>
      </w:r>
      <w:r w:rsidR="00B7430F">
        <w:rPr>
          <w:rFonts w:eastAsia="Times New Roman" w:cs="Times New Roman"/>
          <w:i/>
          <w:sz w:val="20"/>
          <w:szCs w:val="20"/>
        </w:rPr>
        <w:t>,</w:t>
      </w:r>
      <w:r>
        <w:rPr>
          <w:rFonts w:eastAsia="Times New Roman" w:cs="Times New Roman"/>
          <w:i/>
          <w:sz w:val="20"/>
          <w:szCs w:val="20"/>
        </w:rPr>
        <w:t xml:space="preserve"> waardoor het niet alleen voor ons last</w:t>
      </w:r>
      <w:r w:rsidR="003A065B">
        <w:rPr>
          <w:rFonts w:eastAsia="Times New Roman" w:cs="Times New Roman"/>
          <w:i/>
          <w:sz w:val="20"/>
          <w:szCs w:val="20"/>
        </w:rPr>
        <w:t>ig is met bestellen,</w:t>
      </w:r>
      <w:r>
        <w:rPr>
          <w:rFonts w:eastAsia="Times New Roman" w:cs="Times New Roman"/>
          <w:i/>
          <w:sz w:val="20"/>
          <w:szCs w:val="20"/>
        </w:rPr>
        <w:t xml:space="preserve"> maar ook voo</w:t>
      </w:r>
      <w:r w:rsidR="003A065B">
        <w:rPr>
          <w:rFonts w:eastAsia="Times New Roman" w:cs="Times New Roman"/>
          <w:i/>
          <w:sz w:val="20"/>
          <w:szCs w:val="20"/>
        </w:rPr>
        <w:t xml:space="preserve">r de inslagplannen in het distributiecentrum. Het is </w:t>
      </w:r>
      <w:r>
        <w:rPr>
          <w:rFonts w:eastAsia="Times New Roman" w:cs="Times New Roman"/>
          <w:i/>
          <w:sz w:val="20"/>
          <w:szCs w:val="20"/>
        </w:rPr>
        <w:t>lastig om de operatie goed te plannen</w:t>
      </w:r>
      <w:r w:rsidR="00B7430F">
        <w:rPr>
          <w:rFonts w:eastAsia="Times New Roman" w:cs="Times New Roman"/>
          <w:i/>
          <w:sz w:val="20"/>
          <w:szCs w:val="20"/>
        </w:rPr>
        <w:t>,</w:t>
      </w:r>
      <w:r>
        <w:rPr>
          <w:rFonts w:eastAsia="Times New Roman" w:cs="Times New Roman"/>
          <w:i/>
          <w:sz w:val="20"/>
          <w:szCs w:val="20"/>
        </w:rPr>
        <w:t xml:space="preserve"> doordat er zo kort op de bal gespeeld wordt. Daarnaast k</w:t>
      </w:r>
      <w:r w:rsidR="003A065B">
        <w:rPr>
          <w:rFonts w:eastAsia="Times New Roman" w:cs="Times New Roman"/>
          <w:i/>
          <w:sz w:val="20"/>
          <w:szCs w:val="20"/>
        </w:rPr>
        <w:t>an het verschil tussen forecast</w:t>
      </w:r>
      <w:r>
        <w:rPr>
          <w:rFonts w:eastAsia="Times New Roman" w:cs="Times New Roman"/>
          <w:i/>
          <w:sz w:val="20"/>
          <w:szCs w:val="20"/>
        </w:rPr>
        <w:t>aantallen en werkelijke uitlevering groot zijn.</w:t>
      </w:r>
      <w:r w:rsidRPr="0047581B">
        <w:rPr>
          <w:rFonts w:eastAsia="Times New Roman" w:cs="Times New Roman"/>
          <w:i/>
          <w:sz w:val="20"/>
          <w:szCs w:val="20"/>
        </w:rPr>
        <w:t xml:space="preserve"> </w:t>
      </w:r>
    </w:p>
    <w:p w:rsidR="004E1ACA" w:rsidRPr="000705B2" w:rsidRDefault="004E1ACA" w:rsidP="004E1ACA">
      <w:pPr>
        <w:pStyle w:val="Geenafstand"/>
        <w:jc w:val="both"/>
        <w:rPr>
          <w:rFonts w:eastAsia="Times New Roman" w:cs="Times New Roman"/>
          <w:sz w:val="20"/>
          <w:szCs w:val="20"/>
        </w:rPr>
      </w:pPr>
    </w:p>
    <w:p w:rsidR="004E1ACA" w:rsidRPr="000705B2" w:rsidRDefault="004E1ACA" w:rsidP="004E1ACA">
      <w:pPr>
        <w:pStyle w:val="Geenafstand"/>
        <w:jc w:val="both"/>
        <w:rPr>
          <w:rFonts w:eastAsia="Times New Roman" w:cs="Times New Roman"/>
          <w:sz w:val="20"/>
          <w:szCs w:val="20"/>
        </w:rPr>
      </w:pPr>
      <w:r>
        <w:rPr>
          <w:rFonts w:eastAsia="Times New Roman" w:cs="Times New Roman"/>
          <w:sz w:val="20"/>
          <w:szCs w:val="20"/>
        </w:rPr>
        <w:t>7</w:t>
      </w:r>
      <w:r w:rsidRPr="000705B2">
        <w:rPr>
          <w:rFonts w:eastAsia="Times New Roman" w:cs="Times New Roman"/>
          <w:sz w:val="20"/>
          <w:szCs w:val="20"/>
        </w:rPr>
        <w:t>. Welke punten zou jij graag in een verbet</w:t>
      </w:r>
      <w:r>
        <w:rPr>
          <w:rFonts w:eastAsia="Times New Roman" w:cs="Times New Roman"/>
          <w:sz w:val="20"/>
          <w:szCs w:val="20"/>
        </w:rPr>
        <w:t>erd proces/werkwijze terugzien?</w:t>
      </w:r>
    </w:p>
    <w:p w:rsidR="004E1ACA" w:rsidRPr="0047581B" w:rsidRDefault="004E1ACA" w:rsidP="004E1ACA">
      <w:pPr>
        <w:pStyle w:val="Geenafstand"/>
        <w:jc w:val="both"/>
        <w:rPr>
          <w:rFonts w:eastAsia="Times New Roman" w:cs="Times New Roman"/>
          <w:i/>
          <w:sz w:val="20"/>
          <w:szCs w:val="20"/>
        </w:rPr>
      </w:pPr>
      <w:r>
        <w:rPr>
          <w:rFonts w:eastAsia="Times New Roman" w:cs="Times New Roman"/>
          <w:i/>
          <w:sz w:val="20"/>
          <w:szCs w:val="20"/>
        </w:rPr>
        <w:t>Ik zou graag nog nauwkeuriger willen kunnen bepalen hoeveel ik moet bestellen voor een folder door ook de filiaalvoor</w:t>
      </w:r>
      <w:r w:rsidR="00C664D2">
        <w:rPr>
          <w:rFonts w:eastAsia="Times New Roman" w:cs="Times New Roman"/>
          <w:i/>
          <w:sz w:val="20"/>
          <w:szCs w:val="20"/>
        </w:rPr>
        <w:t>raad inzichtelijk te hebben. Meer</w:t>
      </w:r>
      <w:r>
        <w:rPr>
          <w:rFonts w:eastAsia="Times New Roman" w:cs="Times New Roman"/>
          <w:i/>
          <w:sz w:val="20"/>
          <w:szCs w:val="20"/>
        </w:rPr>
        <w:t xml:space="preserve"> betrokkenheid vanuit </w:t>
      </w:r>
      <w:proofErr w:type="spellStart"/>
      <w:r>
        <w:rPr>
          <w:rFonts w:eastAsia="Times New Roman" w:cs="Times New Roman"/>
          <w:i/>
          <w:sz w:val="20"/>
          <w:szCs w:val="20"/>
        </w:rPr>
        <w:t>supply</w:t>
      </w:r>
      <w:proofErr w:type="spellEnd"/>
      <w:r>
        <w:rPr>
          <w:rFonts w:eastAsia="Times New Roman" w:cs="Times New Roman"/>
          <w:i/>
          <w:sz w:val="20"/>
          <w:szCs w:val="20"/>
        </w:rPr>
        <w:t xml:space="preserve"> chain in het bepalen van de forecast aantallen zie ik ook als een </w:t>
      </w:r>
      <w:r w:rsidR="003A065B">
        <w:rPr>
          <w:rFonts w:eastAsia="Times New Roman" w:cs="Times New Roman"/>
          <w:i/>
          <w:sz w:val="20"/>
          <w:szCs w:val="20"/>
        </w:rPr>
        <w:t>verbeterpunt.</w:t>
      </w:r>
    </w:p>
    <w:p w:rsidR="004E1ACA" w:rsidRDefault="004E1ACA" w:rsidP="004E1ACA">
      <w:pPr>
        <w:pStyle w:val="Kop1"/>
        <w:numPr>
          <w:ilvl w:val="0"/>
          <w:numId w:val="0"/>
        </w:numPr>
        <w:ind w:left="432" w:hanging="432"/>
      </w:pPr>
      <w:r w:rsidRPr="00AB5B11">
        <w:rPr>
          <w:sz w:val="20"/>
          <w:szCs w:val="20"/>
        </w:rPr>
        <w:br w:type="column"/>
      </w:r>
      <w:bookmarkStart w:id="101" w:name="_Toc484510788"/>
      <w:r w:rsidRPr="00BE1189">
        <w:lastRenderedPageBreak/>
        <w:t xml:space="preserve">Bijlage </w:t>
      </w:r>
      <w:r>
        <w:t>V</w:t>
      </w:r>
      <w:r w:rsidRPr="00BE1189">
        <w:t xml:space="preserve"> – </w:t>
      </w:r>
      <w:r>
        <w:t>Uitwerkingen Gesprekken Met Manager Supply &amp; Demand</w:t>
      </w:r>
      <w:bookmarkEnd w:id="101"/>
    </w:p>
    <w:p w:rsidR="00B37820" w:rsidRPr="00B37820" w:rsidRDefault="00B37820" w:rsidP="00B37820">
      <w:pPr>
        <w:pStyle w:val="Geenafstand"/>
        <w:jc w:val="both"/>
        <w:rPr>
          <w:rFonts w:eastAsia="Times New Roman" w:cs="Times New Roman"/>
          <w:sz w:val="20"/>
          <w:szCs w:val="20"/>
        </w:rPr>
      </w:pPr>
      <w:r w:rsidRPr="00B37820">
        <w:rPr>
          <w:rFonts w:eastAsia="Times New Roman" w:cs="Times New Roman"/>
          <w:b/>
          <w:sz w:val="20"/>
          <w:szCs w:val="20"/>
        </w:rPr>
        <w:t>Interviewe</w:t>
      </w:r>
      <w:r w:rsidRPr="00B37820">
        <w:rPr>
          <w:rFonts w:eastAsia="Times New Roman" w:cs="Times New Roman"/>
          <w:sz w:val="20"/>
          <w:szCs w:val="20"/>
        </w:rPr>
        <w:t xml:space="preserve">r: Arjan </w:t>
      </w:r>
      <w:proofErr w:type="spellStart"/>
      <w:r w:rsidRPr="00B37820">
        <w:rPr>
          <w:rFonts w:eastAsia="Times New Roman" w:cs="Times New Roman"/>
          <w:sz w:val="20"/>
          <w:szCs w:val="20"/>
        </w:rPr>
        <w:t>Markestein</w:t>
      </w:r>
      <w:proofErr w:type="spellEnd"/>
      <w:r w:rsidRPr="00B37820">
        <w:rPr>
          <w:rFonts w:eastAsia="Times New Roman" w:cs="Times New Roman"/>
          <w:sz w:val="20"/>
          <w:szCs w:val="20"/>
        </w:rPr>
        <w:tab/>
      </w:r>
      <w:r w:rsidRPr="00B37820">
        <w:rPr>
          <w:rFonts w:eastAsia="Times New Roman" w:cs="Times New Roman"/>
          <w:sz w:val="20"/>
          <w:szCs w:val="20"/>
        </w:rPr>
        <w:tab/>
      </w:r>
      <w:r w:rsidRPr="00B37820">
        <w:rPr>
          <w:rFonts w:eastAsia="Times New Roman" w:cs="Times New Roman"/>
          <w:sz w:val="20"/>
          <w:szCs w:val="20"/>
        </w:rPr>
        <w:tab/>
      </w:r>
      <w:r w:rsidRPr="00B37820">
        <w:rPr>
          <w:rFonts w:eastAsia="Times New Roman" w:cs="Times New Roman"/>
          <w:sz w:val="20"/>
          <w:szCs w:val="20"/>
        </w:rPr>
        <w:tab/>
      </w:r>
      <w:r w:rsidRPr="00B37820">
        <w:rPr>
          <w:rFonts w:eastAsia="Times New Roman" w:cs="Times New Roman"/>
          <w:b/>
          <w:sz w:val="20"/>
          <w:szCs w:val="20"/>
        </w:rPr>
        <w:t>Datum:</w:t>
      </w:r>
      <w:r w:rsidRPr="00B37820">
        <w:rPr>
          <w:rFonts w:eastAsia="Times New Roman" w:cs="Times New Roman"/>
          <w:sz w:val="20"/>
          <w:szCs w:val="20"/>
        </w:rPr>
        <w:t xml:space="preserve"> </w:t>
      </w:r>
      <w:r w:rsidR="009A10AE">
        <w:rPr>
          <w:rFonts w:eastAsia="Times New Roman" w:cs="Times New Roman"/>
          <w:sz w:val="20"/>
          <w:szCs w:val="20"/>
        </w:rPr>
        <w:t xml:space="preserve">maart 2017 – mei 2017 </w:t>
      </w:r>
    </w:p>
    <w:p w:rsidR="00B37820" w:rsidRPr="009A10AE" w:rsidRDefault="00B37820" w:rsidP="00B37820">
      <w:pPr>
        <w:pStyle w:val="Geenafstand"/>
        <w:jc w:val="both"/>
        <w:rPr>
          <w:rFonts w:eastAsia="Times New Roman" w:cs="Times New Roman"/>
          <w:sz w:val="20"/>
          <w:szCs w:val="20"/>
        </w:rPr>
      </w:pPr>
      <w:r w:rsidRPr="009A10AE">
        <w:rPr>
          <w:rFonts w:eastAsia="Times New Roman" w:cs="Times New Roman"/>
          <w:b/>
          <w:sz w:val="20"/>
          <w:szCs w:val="20"/>
        </w:rPr>
        <w:t xml:space="preserve">Geïnterviewde: </w:t>
      </w:r>
      <w:r w:rsidR="009A10AE" w:rsidRPr="009A10AE">
        <w:rPr>
          <w:rFonts w:eastAsia="Times New Roman" w:cs="Times New Roman"/>
          <w:sz w:val="20"/>
          <w:szCs w:val="20"/>
        </w:rPr>
        <w:t xml:space="preserve">Michel van Keulen </w:t>
      </w:r>
      <w:r w:rsidRPr="009A10AE">
        <w:rPr>
          <w:rFonts w:eastAsia="Times New Roman" w:cs="Times New Roman"/>
          <w:sz w:val="20"/>
          <w:szCs w:val="20"/>
        </w:rPr>
        <w:tab/>
      </w:r>
      <w:r w:rsidRPr="009A10AE">
        <w:rPr>
          <w:rFonts w:eastAsia="Times New Roman" w:cs="Times New Roman"/>
          <w:sz w:val="20"/>
          <w:szCs w:val="20"/>
        </w:rPr>
        <w:tab/>
      </w:r>
      <w:r w:rsidRPr="009A10AE">
        <w:rPr>
          <w:rFonts w:eastAsia="Times New Roman" w:cs="Times New Roman"/>
          <w:sz w:val="20"/>
          <w:szCs w:val="20"/>
        </w:rPr>
        <w:tab/>
      </w:r>
      <w:r w:rsidRPr="009A10AE">
        <w:rPr>
          <w:rFonts w:eastAsia="Times New Roman" w:cs="Times New Roman"/>
          <w:b/>
          <w:sz w:val="20"/>
          <w:szCs w:val="20"/>
        </w:rPr>
        <w:t xml:space="preserve">Functie: </w:t>
      </w:r>
      <w:r w:rsidR="009A10AE">
        <w:rPr>
          <w:rFonts w:eastAsia="Times New Roman" w:cs="Times New Roman"/>
          <w:sz w:val="20"/>
          <w:szCs w:val="20"/>
        </w:rPr>
        <w:t>Manager Supply &amp; Demand</w:t>
      </w:r>
    </w:p>
    <w:p w:rsidR="00B37820" w:rsidRPr="00D031AA" w:rsidRDefault="00B37820" w:rsidP="00B37820">
      <w:pPr>
        <w:pStyle w:val="Geenafstand"/>
        <w:jc w:val="both"/>
        <w:rPr>
          <w:rFonts w:eastAsia="Times New Roman" w:cs="Times New Roman"/>
          <w:sz w:val="20"/>
          <w:szCs w:val="20"/>
        </w:rPr>
      </w:pPr>
      <w:r>
        <w:rPr>
          <w:rFonts w:eastAsia="Times New Roman" w:cs="Times New Roman"/>
          <w:b/>
          <w:sz w:val="20"/>
          <w:szCs w:val="20"/>
        </w:rPr>
        <w:t xml:space="preserve">Plaats: </w:t>
      </w:r>
      <w:r>
        <w:rPr>
          <w:rFonts w:eastAsia="Times New Roman" w:cs="Times New Roman"/>
          <w:sz w:val="20"/>
          <w:szCs w:val="20"/>
        </w:rPr>
        <w:t>Amsterdam</w:t>
      </w:r>
      <w:r>
        <w:rPr>
          <w:rFonts w:eastAsia="Times New Roman" w:cs="Times New Roman"/>
          <w:sz w:val="20"/>
          <w:szCs w:val="20"/>
        </w:rPr>
        <w:tab/>
      </w:r>
      <w:r>
        <w:rPr>
          <w:rFonts w:eastAsia="Times New Roman" w:cs="Times New Roman"/>
          <w:sz w:val="20"/>
          <w:szCs w:val="20"/>
        </w:rPr>
        <w:tab/>
      </w:r>
      <w:r>
        <w:rPr>
          <w:rFonts w:eastAsia="Times New Roman" w:cs="Times New Roman"/>
          <w:sz w:val="20"/>
          <w:szCs w:val="20"/>
        </w:rPr>
        <w:tab/>
      </w:r>
      <w:r>
        <w:rPr>
          <w:rFonts w:eastAsia="Times New Roman" w:cs="Times New Roman"/>
          <w:sz w:val="20"/>
          <w:szCs w:val="20"/>
        </w:rPr>
        <w:tab/>
      </w:r>
      <w:r>
        <w:rPr>
          <w:rFonts w:eastAsia="Times New Roman" w:cs="Times New Roman"/>
          <w:sz w:val="20"/>
          <w:szCs w:val="20"/>
        </w:rPr>
        <w:tab/>
      </w:r>
      <w:r w:rsidRPr="00E453A1">
        <w:rPr>
          <w:rFonts w:eastAsia="Times New Roman" w:cs="Times New Roman"/>
          <w:b/>
          <w:sz w:val="20"/>
          <w:szCs w:val="20"/>
        </w:rPr>
        <w:t>Interview gevalideerd op:</w:t>
      </w:r>
      <w:r>
        <w:rPr>
          <w:rFonts w:eastAsia="Times New Roman" w:cs="Times New Roman"/>
          <w:sz w:val="20"/>
          <w:szCs w:val="20"/>
        </w:rPr>
        <w:t xml:space="preserve"> </w:t>
      </w:r>
      <w:r w:rsidR="003A065B">
        <w:rPr>
          <w:rFonts w:eastAsia="Times New Roman" w:cs="Times New Roman"/>
          <w:sz w:val="20"/>
          <w:szCs w:val="20"/>
        </w:rPr>
        <w:t>18 mei 2017</w:t>
      </w:r>
    </w:p>
    <w:p w:rsidR="00B37820" w:rsidRDefault="00B37820" w:rsidP="006327ED"/>
    <w:p w:rsidR="00B37820" w:rsidRDefault="006327ED" w:rsidP="006327ED">
      <w:r>
        <w:t>In deze bijlage zijn de interviews weergegeven met de Manager Supply &amp; Demand. De afgelopen maanden hebben er meerdere vergaderingen plaatsgevonden en daarnaast zijn er tussentijds ook vragen gestel</w:t>
      </w:r>
      <w:r w:rsidR="00AE09ED">
        <w:t>d via de mail. In deze bijlage is</w:t>
      </w:r>
      <w:r w:rsidR="00B37820">
        <w:t xml:space="preserve"> de belangrijkste informatie uit deze verschillende mails en gesprekken beschreven.</w:t>
      </w:r>
    </w:p>
    <w:p w:rsidR="009A10AE" w:rsidRDefault="009A10AE" w:rsidP="006327ED"/>
    <w:p w:rsidR="009A10AE" w:rsidRDefault="009A10AE" w:rsidP="009A10AE">
      <w:pPr>
        <w:pStyle w:val="Lijstalinea"/>
        <w:numPr>
          <w:ilvl w:val="0"/>
          <w:numId w:val="29"/>
        </w:numPr>
      </w:pPr>
      <w:r>
        <w:t>Wat is het belang van het jou als manager in het Supply Chain Folder Proces?</w:t>
      </w:r>
    </w:p>
    <w:p w:rsidR="009A10AE" w:rsidRDefault="009A10AE" w:rsidP="006327ED">
      <w:pPr>
        <w:rPr>
          <w:i/>
        </w:rPr>
      </w:pPr>
      <w:r>
        <w:rPr>
          <w:i/>
        </w:rPr>
        <w:t>Ik wil een juiste balans tussen vraag en aanbod zonder overvoorraad in stuks en waarde.</w:t>
      </w:r>
    </w:p>
    <w:p w:rsidR="00870FC1" w:rsidRDefault="00870FC1" w:rsidP="006327ED">
      <w:pPr>
        <w:rPr>
          <w:i/>
        </w:rPr>
      </w:pPr>
    </w:p>
    <w:p w:rsidR="00870FC1" w:rsidRDefault="00870FC1" w:rsidP="00870FC1">
      <w:pPr>
        <w:pStyle w:val="Lijstalinea"/>
        <w:numPr>
          <w:ilvl w:val="0"/>
          <w:numId w:val="29"/>
        </w:numPr>
      </w:pPr>
      <w:r>
        <w:t xml:space="preserve">Wie zijn de stakeholders in het proces van </w:t>
      </w:r>
      <w:proofErr w:type="spellStart"/>
      <w:r>
        <w:t>forecasting</w:t>
      </w:r>
      <w:proofErr w:type="spellEnd"/>
      <w:r>
        <w:t xml:space="preserve"> tot bestellen?</w:t>
      </w:r>
    </w:p>
    <w:p w:rsidR="00870FC1" w:rsidRPr="00870FC1" w:rsidRDefault="00870FC1" w:rsidP="00870FC1">
      <w:pPr>
        <w:rPr>
          <w:i/>
        </w:rPr>
      </w:pPr>
      <w:r w:rsidRPr="00870FC1">
        <w:rPr>
          <w:i/>
        </w:rPr>
        <w:t xml:space="preserve">De stakeholders zijn verkoop, </w:t>
      </w:r>
      <w:proofErr w:type="spellStart"/>
      <w:r w:rsidRPr="00870FC1">
        <w:rPr>
          <w:i/>
        </w:rPr>
        <w:t>supply</w:t>
      </w:r>
      <w:proofErr w:type="spellEnd"/>
      <w:r w:rsidRPr="00870FC1">
        <w:rPr>
          <w:i/>
        </w:rPr>
        <w:t xml:space="preserve"> chain en Categorie Management.</w:t>
      </w:r>
    </w:p>
    <w:p w:rsidR="00870FC1" w:rsidRDefault="00870FC1" w:rsidP="00870FC1"/>
    <w:p w:rsidR="00870FC1" w:rsidRDefault="00870FC1" w:rsidP="00870FC1">
      <w:pPr>
        <w:pStyle w:val="Lijstalinea"/>
        <w:numPr>
          <w:ilvl w:val="0"/>
          <w:numId w:val="29"/>
        </w:numPr>
      </w:pPr>
      <w:r>
        <w:t xml:space="preserve">Hoe verschilt het belang </w:t>
      </w:r>
      <w:r w:rsidR="00B7430F">
        <w:t xml:space="preserve">van </w:t>
      </w:r>
      <w:r>
        <w:t>elke stakeholder zich tot elkaar?</w:t>
      </w:r>
    </w:p>
    <w:p w:rsidR="00870FC1" w:rsidRPr="00870FC1" w:rsidRDefault="00870FC1" w:rsidP="00870FC1">
      <w:pPr>
        <w:rPr>
          <w:i/>
        </w:rPr>
      </w:pPr>
      <w:r w:rsidRPr="00870FC1">
        <w:rPr>
          <w:i/>
        </w:rPr>
        <w:t>Categorie Management</w:t>
      </w:r>
      <w:r>
        <w:rPr>
          <w:i/>
        </w:rPr>
        <w:t xml:space="preserve"> is gebaat bij een maximale verkoop, waarbij de voorraadniveaus niet uitmaken. Supply Chain daarentegen streeft naar een optimale voorraadbeschikbaarh</w:t>
      </w:r>
      <w:r w:rsidR="00B7430F">
        <w:rPr>
          <w:i/>
        </w:rPr>
        <w:t>eid. Dit laatste betekent een zo</w:t>
      </w:r>
      <w:r>
        <w:rPr>
          <w:i/>
        </w:rPr>
        <w:t xml:space="preserve"> hoog mogelijke verkoop tegen een zo laag mogelijke voorraad.</w:t>
      </w:r>
    </w:p>
    <w:p w:rsidR="00870FC1" w:rsidRPr="00870FC1" w:rsidRDefault="00870FC1" w:rsidP="00870FC1"/>
    <w:p w:rsidR="00477D6F" w:rsidRDefault="009A10AE" w:rsidP="00477D6F">
      <w:pPr>
        <w:pStyle w:val="Lijstalinea"/>
        <w:numPr>
          <w:ilvl w:val="0"/>
          <w:numId w:val="29"/>
        </w:numPr>
      </w:pPr>
      <w:r>
        <w:t xml:space="preserve">In dit onderzoek </w:t>
      </w:r>
      <w:r w:rsidR="00AE09ED">
        <w:t xml:space="preserve">is </w:t>
      </w:r>
      <w:r>
        <w:t xml:space="preserve">gewerkt volgens het DMAIC model. In de </w:t>
      </w:r>
      <w:proofErr w:type="spellStart"/>
      <w:r>
        <w:t>define</w:t>
      </w:r>
      <w:proofErr w:type="spellEnd"/>
      <w:r>
        <w:t xml:space="preserve"> fase </w:t>
      </w:r>
      <w:r w:rsidR="00477D6F">
        <w:t>wordt het onderwerp van dit</w:t>
      </w:r>
    </w:p>
    <w:p w:rsidR="009A10AE" w:rsidRDefault="00477D6F" w:rsidP="00477D6F">
      <w:r>
        <w:t>onderzoek vertaald naar meetbare prestaties in het proces van forecast tot bestellen</w:t>
      </w:r>
      <w:r w:rsidR="009A10AE">
        <w:t xml:space="preserve">. Deze prestaties worden Critical </w:t>
      </w:r>
      <w:proofErr w:type="spellStart"/>
      <w:r w:rsidR="009A10AE">
        <w:t>To</w:t>
      </w:r>
      <w:proofErr w:type="spellEnd"/>
      <w:r w:rsidR="009A10AE">
        <w:t xml:space="preserve"> </w:t>
      </w:r>
      <w:proofErr w:type="spellStart"/>
      <w:r w:rsidR="009A10AE">
        <w:t>Quality’s</w:t>
      </w:r>
      <w:proofErr w:type="spellEnd"/>
      <w:r w:rsidR="009A10AE">
        <w:t xml:space="preserve"> (CTQ) genoemd. Welke CTQ heeft Blokker </w:t>
      </w:r>
      <w:r w:rsidR="00870FC1">
        <w:t>gedefinieerd</w:t>
      </w:r>
      <w:r w:rsidR="009A10AE">
        <w:t xml:space="preserve"> in het promotieproce</w:t>
      </w:r>
      <w:r w:rsidR="00870FC1">
        <w:t xml:space="preserve">s van </w:t>
      </w:r>
      <w:proofErr w:type="spellStart"/>
      <w:r w:rsidR="00870FC1">
        <w:t>forecasting</w:t>
      </w:r>
      <w:proofErr w:type="spellEnd"/>
      <w:r w:rsidR="00870FC1">
        <w:t xml:space="preserve"> tot bestellen</w:t>
      </w:r>
      <w:r w:rsidR="009A10AE">
        <w:t>?</w:t>
      </w:r>
    </w:p>
    <w:p w:rsidR="009A10AE" w:rsidRDefault="009A10AE" w:rsidP="009A10AE">
      <w:pPr>
        <w:rPr>
          <w:i/>
        </w:rPr>
      </w:pPr>
      <w:r>
        <w:rPr>
          <w:i/>
        </w:rPr>
        <w:t>In dit proces staan drie KPI´s centraal. Allereerst zou de forecast accuracy van een promotie gemiddeld 75 procent moeten zijn. Daarnaast mo</w:t>
      </w:r>
      <w:r w:rsidR="00477D6F">
        <w:rPr>
          <w:i/>
        </w:rPr>
        <w:t>eten 99 procent van de artikelen</w:t>
      </w:r>
      <w:r>
        <w:rPr>
          <w:i/>
        </w:rPr>
        <w:t xml:space="preserve"> in de folder, op tijd en in de juiste hoeveelheid beschikbaar zijn in het distributiecentrum. </w:t>
      </w:r>
      <w:r w:rsidR="00870FC1">
        <w:rPr>
          <w:i/>
        </w:rPr>
        <w:t>Als laatste mag de restvoorraad van een promotie maximaal vier weken baselineafzet coveren. Op het moment dat de voorraad meer dan vier weken baselineafzet covert, is er sprake van overvoorraad.</w:t>
      </w:r>
    </w:p>
    <w:p w:rsidR="00870FC1" w:rsidRDefault="00870FC1" w:rsidP="009A10AE">
      <w:pPr>
        <w:rPr>
          <w:i/>
        </w:rPr>
      </w:pPr>
    </w:p>
    <w:p w:rsidR="00870FC1" w:rsidRPr="00870FC1" w:rsidRDefault="00A05532" w:rsidP="00A05532">
      <w:pPr>
        <w:pStyle w:val="Lijstalinea"/>
        <w:numPr>
          <w:ilvl w:val="0"/>
          <w:numId w:val="29"/>
        </w:numPr>
      </w:pPr>
      <w:r>
        <w:t xml:space="preserve">Welke problemen ervaar jij als manager in het huidige proces van </w:t>
      </w:r>
      <w:proofErr w:type="spellStart"/>
      <w:r>
        <w:t>forecasting</w:t>
      </w:r>
      <w:proofErr w:type="spellEnd"/>
      <w:r>
        <w:t xml:space="preserve"> tot bestellen?</w:t>
      </w:r>
    </w:p>
    <w:p w:rsidR="009A10AE" w:rsidRDefault="00A05532" w:rsidP="009A10AE">
      <w:pPr>
        <w:rPr>
          <w:i/>
        </w:rPr>
      </w:pPr>
      <w:r>
        <w:rPr>
          <w:i/>
        </w:rPr>
        <w:t>Allereerst is de forecast accuracy in de huidige situatie vrij laag. Naast dat Categorie Management, vanuit ee</w:t>
      </w:r>
      <w:r w:rsidR="003A065B">
        <w:rPr>
          <w:i/>
        </w:rPr>
        <w:t xml:space="preserve">n </w:t>
      </w:r>
      <w:r>
        <w:rPr>
          <w:i/>
        </w:rPr>
        <w:t>salesgedachte aantallen vaak te hoog inzet voor een promotie, is er ook absoluut ruimte voor verbetering in hoe deze aantallen tot stand komen. De omstandighe</w:t>
      </w:r>
      <w:r w:rsidR="00B7430F">
        <w:rPr>
          <w:i/>
        </w:rPr>
        <w:t xml:space="preserve">den van een promotie verschillen. Deze zijn het ene moment totaal verschillend ten opzichte van </w:t>
      </w:r>
      <w:r w:rsidR="003A065B">
        <w:rPr>
          <w:i/>
        </w:rPr>
        <w:t>het</w:t>
      </w:r>
      <w:r>
        <w:rPr>
          <w:i/>
        </w:rPr>
        <w:t xml:space="preserve"> andere moment. Categorie Management vergelijkt een product vaak met voorgangers uit het verleden, dit terwijl de korting op het product of plaats in de folder totaal verschillend kon zijn. Categorie Management lijkt zich vaak niet bewust van de gevolgen die een te hoog ingezette forecast met zich meebrengt.</w:t>
      </w:r>
    </w:p>
    <w:p w:rsidR="00A05532" w:rsidRDefault="00A05532" w:rsidP="009A10AE">
      <w:pPr>
        <w:rPr>
          <w:i/>
        </w:rPr>
      </w:pPr>
    </w:p>
    <w:p w:rsidR="002C1EA9" w:rsidRDefault="00A05532" w:rsidP="009A10AE">
      <w:pPr>
        <w:rPr>
          <w:i/>
        </w:rPr>
      </w:pPr>
      <w:r>
        <w:rPr>
          <w:i/>
        </w:rPr>
        <w:t xml:space="preserve">Daarnaast wordt er momenteel te laat besteld door de </w:t>
      </w:r>
      <w:proofErr w:type="spellStart"/>
      <w:r>
        <w:rPr>
          <w:i/>
        </w:rPr>
        <w:t>supply</w:t>
      </w:r>
      <w:proofErr w:type="spellEnd"/>
      <w:r>
        <w:rPr>
          <w:i/>
        </w:rPr>
        <w:t xml:space="preserve"> chain coördinatoren. Er wordt gewacht op de </w:t>
      </w:r>
      <w:r w:rsidR="00A46FFE">
        <w:rPr>
          <w:i/>
        </w:rPr>
        <w:t>100-procent</w:t>
      </w:r>
      <w:r>
        <w:rPr>
          <w:i/>
        </w:rPr>
        <w:t xml:space="preserve"> aantallen. </w:t>
      </w:r>
      <w:r w:rsidR="002C1EA9">
        <w:rPr>
          <w:i/>
        </w:rPr>
        <w:t>Dit moment is vaak zo kort voor star</w:t>
      </w:r>
      <w:r w:rsidR="00212834">
        <w:rPr>
          <w:i/>
        </w:rPr>
        <w:t>t folder dat de leverancier de benodigde</w:t>
      </w:r>
      <w:r w:rsidR="002C1EA9">
        <w:rPr>
          <w:i/>
        </w:rPr>
        <w:t xml:space="preserve"> aantallen niet altijd kan waarmaken. Op het moment dat de leverancier de</w:t>
      </w:r>
      <w:r w:rsidR="00212834">
        <w:rPr>
          <w:i/>
        </w:rPr>
        <w:t xml:space="preserve">ze aantallen niet kan waarmaken, kan er geen oplossing meer worden gevonden voor het voorraadtekort. </w:t>
      </w:r>
      <w:r w:rsidR="002C1EA9">
        <w:rPr>
          <w:i/>
        </w:rPr>
        <w:t xml:space="preserve">Daarnaast hebben wij geen standaard proces/werkwijze om de forecast te vertalen naar een inkoopbehoefte. </w:t>
      </w:r>
    </w:p>
    <w:p w:rsidR="002C1EA9" w:rsidRDefault="002C1EA9" w:rsidP="009A10AE">
      <w:pPr>
        <w:rPr>
          <w:i/>
        </w:rPr>
      </w:pPr>
    </w:p>
    <w:p w:rsidR="00477D6F" w:rsidRDefault="002C1EA9" w:rsidP="003F3B17">
      <w:pPr>
        <w:pStyle w:val="Lijstalinea"/>
        <w:numPr>
          <w:ilvl w:val="0"/>
          <w:numId w:val="29"/>
        </w:numPr>
      </w:pPr>
      <w:r>
        <w:t xml:space="preserve">Op basis van de interviews met de </w:t>
      </w:r>
      <w:proofErr w:type="spellStart"/>
      <w:r>
        <w:t>supply</w:t>
      </w:r>
      <w:proofErr w:type="spellEnd"/>
      <w:r>
        <w:t xml:space="preserve"> chain coördinator</w:t>
      </w:r>
      <w:r w:rsidR="003F3B17">
        <w:t>en (</w:t>
      </w:r>
      <w:proofErr w:type="spellStart"/>
      <w:r w:rsidR="003F3B17">
        <w:t>SCC’s</w:t>
      </w:r>
      <w:proofErr w:type="spellEnd"/>
      <w:r w:rsidR="003F3B17">
        <w:t xml:space="preserve">) kwam naar voren dat de </w:t>
      </w:r>
      <w:r w:rsidR="00477D6F">
        <w:t>100-</w:t>
      </w:r>
    </w:p>
    <w:p w:rsidR="003F3B17" w:rsidRDefault="00A46FFE" w:rsidP="00477D6F">
      <w:r>
        <w:t>procent</w:t>
      </w:r>
      <w:r w:rsidR="003F3B17">
        <w:t xml:space="preserve"> aantallen in een te laat stadium bekend zijn. De </w:t>
      </w:r>
      <w:proofErr w:type="spellStart"/>
      <w:r w:rsidR="003F3B17">
        <w:t>SCC’s</w:t>
      </w:r>
      <w:proofErr w:type="spellEnd"/>
      <w:r w:rsidR="003F3B17">
        <w:t xml:space="preserve"> zouden deze </w:t>
      </w:r>
      <w:r>
        <w:t>100-procent</w:t>
      </w:r>
      <w:r w:rsidR="003F3B17">
        <w:t xml:space="preserve"> aantallen graag eerder inzichtelijk hebben. Hoe kijk jij hier tegenaan?</w:t>
      </w:r>
    </w:p>
    <w:p w:rsidR="00383F13" w:rsidRDefault="003F3B17" w:rsidP="00383F13">
      <w:pPr>
        <w:rPr>
          <w:i/>
        </w:rPr>
      </w:pPr>
      <w:r>
        <w:rPr>
          <w:i/>
        </w:rPr>
        <w:t>H</w:t>
      </w:r>
      <w:r w:rsidR="008C0C8D">
        <w:rPr>
          <w:i/>
        </w:rPr>
        <w:t xml:space="preserve">et eerder inzichtelijk krijgen </w:t>
      </w:r>
      <w:r>
        <w:rPr>
          <w:i/>
        </w:rPr>
        <w:t xml:space="preserve">van de 100-procent aantallen zal niet gebeuren. Deze aantallen komen onder andere voort uit de intekening vanuit de filialen, welke pas kort voor de bekendmaking van de 100-procent aantallen beschikbaar zijn. Er moet vanuit de </w:t>
      </w:r>
      <w:r w:rsidR="00212834">
        <w:rPr>
          <w:i/>
        </w:rPr>
        <w:t>promotieforecast worden besteld en juist niet worden gewacht op de 100-procent aantallen, dat is in veel gevallen te laat.</w:t>
      </w:r>
    </w:p>
    <w:p w:rsidR="003A065B" w:rsidRPr="00383F13" w:rsidRDefault="003A065B" w:rsidP="00383F13">
      <w:pPr>
        <w:rPr>
          <w:i/>
        </w:rPr>
      </w:pPr>
    </w:p>
    <w:p w:rsidR="002C1EA9" w:rsidRDefault="002C1EA9" w:rsidP="002C1EA9">
      <w:pPr>
        <w:pStyle w:val="Lijstalinea"/>
        <w:numPr>
          <w:ilvl w:val="0"/>
          <w:numId w:val="29"/>
        </w:numPr>
      </w:pPr>
      <w:r>
        <w:t>Waar moet het nieuwe bestelproces aan voldoen?</w:t>
      </w:r>
    </w:p>
    <w:p w:rsidR="002C1EA9" w:rsidRDefault="002C1EA9" w:rsidP="002C1EA9">
      <w:pPr>
        <w:rPr>
          <w:i/>
        </w:rPr>
      </w:pPr>
      <w:r>
        <w:rPr>
          <w:i/>
        </w:rPr>
        <w:t xml:space="preserve">Tien weken voor start folder moet de order worden geplaatst bij de leverancier. Op basis van de beschikbare informatie op T-10 moet de forecast vertaald worden naar een inkoophoeveelheid. Het proces moet </w:t>
      </w:r>
      <w:r>
        <w:rPr>
          <w:i/>
        </w:rPr>
        <w:lastRenderedPageBreak/>
        <w:t>gestandaardiseerd worden zodat elke besteller op dezelfde wijze te werk gaat. Concreet draait het om het minimaliseren van onzekerheid in de beschikbaarheid van promotieartikelen.</w:t>
      </w:r>
    </w:p>
    <w:p w:rsidR="003F3B17" w:rsidRPr="00383F13" w:rsidRDefault="003F3B17" w:rsidP="00383F13"/>
    <w:p w:rsidR="00B75C7B" w:rsidRDefault="00B75C7B" w:rsidP="00B75C7B">
      <w:pPr>
        <w:pStyle w:val="Lijstalinea"/>
        <w:numPr>
          <w:ilvl w:val="0"/>
          <w:numId w:val="29"/>
        </w:numPr>
      </w:pPr>
      <w:r>
        <w:t>Een probleem in het opstellen van nieuwe bestelprocesmodel is het feit dat er in het systeem geen</w:t>
      </w:r>
    </w:p>
    <w:p w:rsidR="00B75C7B" w:rsidRDefault="00B75C7B" w:rsidP="00B75C7B">
      <w:r>
        <w:t>onde</w:t>
      </w:r>
      <w:r w:rsidR="00CD7BFA">
        <w:t xml:space="preserve">rscheid wordt gemaakt tussen baseline </w:t>
      </w:r>
      <w:r>
        <w:t xml:space="preserve">voorraad </w:t>
      </w:r>
      <w:r w:rsidR="00CD7BFA">
        <w:t>promotie voorraad</w:t>
      </w:r>
      <w:r>
        <w:t xml:space="preserve">. </w:t>
      </w:r>
      <w:r w:rsidR="00CD7BFA">
        <w:t xml:space="preserve">Er is daarnaast ook geen onderscheid welke aantallen voor de baseline zijn besteld, en wat specifiek voor een promotie is besteld. </w:t>
      </w:r>
      <w:r>
        <w:t>Hoe kan dit worden ondervangen?</w:t>
      </w:r>
    </w:p>
    <w:p w:rsidR="00C664D2" w:rsidRDefault="00B75C7B" w:rsidP="00B75C7B">
      <w:pPr>
        <w:rPr>
          <w:i/>
        </w:rPr>
      </w:pPr>
      <w:r>
        <w:rPr>
          <w:i/>
        </w:rPr>
        <w:t xml:space="preserve">In het huidige systeem wordt inderdaad geen onderscheid gemaakt in </w:t>
      </w:r>
      <w:r w:rsidR="00CD7BFA">
        <w:rPr>
          <w:i/>
        </w:rPr>
        <w:t>baseline- en promotieaantallen</w:t>
      </w:r>
      <w:r>
        <w:rPr>
          <w:i/>
        </w:rPr>
        <w:t xml:space="preserve">. Hier wordt aan gewerkt met de softwareleverancier. In het model kan hier rekening mee </w:t>
      </w:r>
      <w:r w:rsidR="00126EE1">
        <w:rPr>
          <w:i/>
        </w:rPr>
        <w:t>gehouden worden</w:t>
      </w:r>
      <w:r>
        <w:rPr>
          <w:i/>
        </w:rPr>
        <w:t xml:space="preserve"> door een percentage van 30 procent over de forecast als restvoorraad te berekenen. </w:t>
      </w:r>
      <w:r w:rsidR="00C664D2">
        <w:rPr>
          <w:i/>
        </w:rPr>
        <w:t>Als de forecast 1</w:t>
      </w:r>
      <w:r w:rsidR="00126EE1">
        <w:rPr>
          <w:i/>
        </w:rPr>
        <w:t>.</w:t>
      </w:r>
      <w:r w:rsidR="00C664D2">
        <w:rPr>
          <w:i/>
        </w:rPr>
        <w:t>000 stuks is, bli</w:t>
      </w:r>
      <w:r w:rsidR="00212834">
        <w:rPr>
          <w:i/>
        </w:rPr>
        <w:t>j</w:t>
      </w:r>
      <w:r w:rsidR="00C664D2">
        <w:rPr>
          <w:i/>
        </w:rPr>
        <w:t>ft er dus gemidde</w:t>
      </w:r>
      <w:r w:rsidR="00F84EF3">
        <w:rPr>
          <w:i/>
        </w:rPr>
        <w:t xml:space="preserve">ld 300 stuks over na een </w:t>
      </w:r>
      <w:r w:rsidR="00212834">
        <w:rPr>
          <w:i/>
        </w:rPr>
        <w:t>promotie.</w:t>
      </w:r>
      <w:r w:rsidR="00F84EF3">
        <w:rPr>
          <w:i/>
        </w:rPr>
        <w:t xml:space="preserve"> </w:t>
      </w:r>
      <w:r w:rsidR="00C664D2">
        <w:rPr>
          <w:i/>
        </w:rPr>
        <w:t>Een veroorzaker hiervan is de `BE´. Met name schoonmaakartikelen zijn per meerdere consumenteneenheden verpakt waardoor er minimaal een x-aantal naar de</w:t>
      </w:r>
      <w:r w:rsidR="001037ED">
        <w:rPr>
          <w:i/>
        </w:rPr>
        <w:t xml:space="preserve"> filialen gestuurd moet worden.</w:t>
      </w:r>
    </w:p>
    <w:p w:rsidR="00C664D2" w:rsidRPr="00C664D2" w:rsidRDefault="00C664D2" w:rsidP="00B75C7B"/>
    <w:p w:rsidR="002C1EA9" w:rsidRPr="00383F13" w:rsidRDefault="002C1EA9" w:rsidP="00B75C7B"/>
    <w:p w:rsidR="002C1EA9" w:rsidRPr="002C1EA9" w:rsidRDefault="002C1EA9" w:rsidP="002C1EA9">
      <w:pPr>
        <w:rPr>
          <w:i/>
        </w:rPr>
      </w:pPr>
    </w:p>
    <w:p w:rsidR="006327ED" w:rsidRPr="006327ED" w:rsidRDefault="006327ED" w:rsidP="006327ED">
      <w:r>
        <w:t xml:space="preserve"> </w:t>
      </w:r>
    </w:p>
    <w:p w:rsidR="004E1ACA" w:rsidRDefault="004E1ACA" w:rsidP="004E1ACA">
      <w:pPr>
        <w:pStyle w:val="Kop1"/>
        <w:numPr>
          <w:ilvl w:val="0"/>
          <w:numId w:val="0"/>
        </w:numPr>
        <w:ind w:left="432" w:hanging="432"/>
      </w:pPr>
      <w:r>
        <w:br w:type="column"/>
      </w:r>
      <w:bookmarkStart w:id="102" w:name="_Toc484510789"/>
      <w:r w:rsidRPr="00BE1189">
        <w:lastRenderedPageBreak/>
        <w:t xml:space="preserve">Bijlage </w:t>
      </w:r>
      <w:r>
        <w:t>VI</w:t>
      </w:r>
      <w:r w:rsidRPr="00BE1189">
        <w:t xml:space="preserve"> – </w:t>
      </w:r>
      <w:r>
        <w:t>Dataverzamelingsplan</w:t>
      </w:r>
      <w:bookmarkEnd w:id="102"/>
    </w:p>
    <w:p w:rsidR="00472ABD" w:rsidRPr="007640CB" w:rsidRDefault="00405DDE" w:rsidP="00472ABD">
      <w:pPr>
        <w:pStyle w:val="Geenafstand"/>
        <w:jc w:val="both"/>
        <w:rPr>
          <w:sz w:val="20"/>
          <w:szCs w:val="20"/>
        </w:rPr>
      </w:pPr>
      <w:r>
        <w:rPr>
          <w:sz w:val="20"/>
          <w:szCs w:val="20"/>
        </w:rPr>
        <w:t>In deze bijlage is</w:t>
      </w:r>
      <w:r w:rsidR="00472ABD">
        <w:rPr>
          <w:sz w:val="20"/>
          <w:szCs w:val="20"/>
        </w:rPr>
        <w:t xml:space="preserve"> het dataverzamelingsplan uitgewerkt. Op een overzichtelijke wijze</w:t>
      </w:r>
      <w:r w:rsidR="00AE09ED">
        <w:rPr>
          <w:sz w:val="20"/>
          <w:szCs w:val="20"/>
        </w:rPr>
        <w:t xml:space="preserve"> is</w:t>
      </w:r>
      <w:r w:rsidR="00472ABD">
        <w:rPr>
          <w:sz w:val="20"/>
          <w:szCs w:val="20"/>
        </w:rPr>
        <w:t xml:space="preserve"> het proces van dataverzameling tot uitwerking beschreven. Het dataverzamelingsplan is onderverdeeld in drie elementen. Allereerst is de operationele definitie van iedere </w:t>
      </w:r>
      <w:r>
        <w:rPr>
          <w:sz w:val="20"/>
          <w:szCs w:val="20"/>
        </w:rPr>
        <w:t>CTQ beschreven. Vervolgens is</w:t>
      </w:r>
      <w:r w:rsidR="00472ABD">
        <w:rPr>
          <w:sz w:val="20"/>
          <w:szCs w:val="20"/>
        </w:rPr>
        <w:t xml:space="preserve"> in het dataverzamelingsplan weergegeven welke data vereist is voor de kwantificering van elk probleem en waar deze data </w:t>
      </w:r>
      <w:r w:rsidR="00CC76EC">
        <w:rPr>
          <w:sz w:val="20"/>
          <w:szCs w:val="20"/>
        </w:rPr>
        <w:t xml:space="preserve">zijn </w:t>
      </w:r>
      <w:r w:rsidR="00212834">
        <w:rPr>
          <w:sz w:val="20"/>
          <w:szCs w:val="20"/>
        </w:rPr>
        <w:t>opgenomen.</w:t>
      </w:r>
      <w:r>
        <w:rPr>
          <w:sz w:val="20"/>
          <w:szCs w:val="20"/>
        </w:rPr>
        <w:t xml:space="preserve"> Als laatste is</w:t>
      </w:r>
      <w:r w:rsidR="003421FA">
        <w:rPr>
          <w:sz w:val="20"/>
          <w:szCs w:val="20"/>
        </w:rPr>
        <w:t xml:space="preserve"> ingegaan op de betrouwbaarheid</w:t>
      </w:r>
      <w:r w:rsidR="00212834">
        <w:rPr>
          <w:sz w:val="20"/>
          <w:szCs w:val="20"/>
        </w:rPr>
        <w:t xml:space="preserve"> en</w:t>
      </w:r>
      <w:r w:rsidR="00472ABD">
        <w:rPr>
          <w:sz w:val="20"/>
          <w:szCs w:val="20"/>
        </w:rPr>
        <w:t xml:space="preserve"> validiteit van </w:t>
      </w:r>
      <w:r w:rsidR="00212834">
        <w:rPr>
          <w:sz w:val="20"/>
          <w:szCs w:val="20"/>
        </w:rPr>
        <w:t>de uitkomsten.</w:t>
      </w:r>
    </w:p>
    <w:p w:rsidR="00472ABD" w:rsidRPr="007640CB" w:rsidRDefault="00472ABD" w:rsidP="00472ABD">
      <w:pPr>
        <w:pStyle w:val="Geenafstand"/>
        <w:jc w:val="both"/>
        <w:rPr>
          <w:sz w:val="20"/>
          <w:szCs w:val="20"/>
        </w:rPr>
      </w:pPr>
    </w:p>
    <w:p w:rsidR="00472ABD" w:rsidRDefault="00472ABD" w:rsidP="00472ABD">
      <w:pPr>
        <w:pStyle w:val="Kop2"/>
        <w:numPr>
          <w:ilvl w:val="0"/>
          <w:numId w:val="0"/>
        </w:numPr>
        <w:ind w:left="576" w:hanging="576"/>
      </w:pPr>
      <w:bookmarkStart w:id="103" w:name="_Toc484510790"/>
      <w:r w:rsidRPr="007640CB">
        <w:t>Operationele Definitie</w:t>
      </w:r>
      <w:bookmarkEnd w:id="103"/>
    </w:p>
    <w:p w:rsidR="00472ABD" w:rsidRPr="00367942" w:rsidRDefault="00472ABD" w:rsidP="00472ABD">
      <w:pPr>
        <w:pStyle w:val="Geenafstand"/>
        <w:jc w:val="both"/>
        <w:rPr>
          <w:sz w:val="20"/>
          <w:szCs w:val="20"/>
        </w:rPr>
      </w:pPr>
      <w:r>
        <w:rPr>
          <w:sz w:val="20"/>
          <w:szCs w:val="20"/>
        </w:rPr>
        <w:t xml:space="preserve">Na het definiëren van de CTQ is duidelijk welke metingen er moeten plaatsvinden om de huidige prestaties te kwantificeren. Op basis hiervan </w:t>
      </w:r>
      <w:r w:rsidR="004867DF">
        <w:rPr>
          <w:sz w:val="20"/>
          <w:szCs w:val="20"/>
        </w:rPr>
        <w:t>wordt bepaald</w:t>
      </w:r>
      <w:r>
        <w:rPr>
          <w:sz w:val="20"/>
          <w:szCs w:val="20"/>
        </w:rPr>
        <w:t xml:space="preserve"> hoe deze </w:t>
      </w:r>
      <w:proofErr w:type="spellStart"/>
      <w:r>
        <w:rPr>
          <w:sz w:val="20"/>
          <w:szCs w:val="20"/>
        </w:rPr>
        <w:t>CTQ’s</w:t>
      </w:r>
      <w:proofErr w:type="spellEnd"/>
      <w:r>
        <w:rPr>
          <w:sz w:val="20"/>
          <w:szCs w:val="20"/>
        </w:rPr>
        <w:t xml:space="preserve"> gemeten kunnen worden, wel</w:t>
      </w:r>
      <w:r w:rsidR="00126EE1">
        <w:rPr>
          <w:sz w:val="20"/>
          <w:szCs w:val="20"/>
        </w:rPr>
        <w:t>ke data hiervoor noodzakelijk zijn</w:t>
      </w:r>
      <w:r>
        <w:rPr>
          <w:sz w:val="20"/>
          <w:szCs w:val="20"/>
        </w:rPr>
        <w:t xml:space="preserve"> en waar deze data te vinden is. De eerste stap hiervoor is het opstellen van een operationele definitie. De operationele definitie heeft als doel om voor elke meting te beschrijven wat er gemeten dient te </w:t>
      </w:r>
      <w:r w:rsidRPr="00367942">
        <w:rPr>
          <w:sz w:val="20"/>
          <w:szCs w:val="20"/>
        </w:rPr>
        <w:t>worden en hoe deze gemeten kan worden. De beschrijving dient zo te zijn, dat wanneer de meting in de toekomst herhaald wordt, dit op exact dez</w:t>
      </w:r>
      <w:r>
        <w:rPr>
          <w:sz w:val="20"/>
          <w:szCs w:val="20"/>
        </w:rPr>
        <w:t>elfde manier uitgevoerd kan worden. De operationele definities van elke CTQ z</w:t>
      </w:r>
      <w:r w:rsidR="00B74F2C">
        <w:rPr>
          <w:sz w:val="20"/>
          <w:szCs w:val="20"/>
        </w:rPr>
        <w:t>ijn achtereenvolgend uitgewerkt in tabel C tot en met E.</w:t>
      </w:r>
    </w:p>
    <w:p w:rsidR="00472ABD" w:rsidRPr="00367942" w:rsidRDefault="00472ABD" w:rsidP="00472ABD">
      <w:pPr>
        <w:pStyle w:val="Geenafstand"/>
        <w:jc w:val="both"/>
        <w:rPr>
          <w:sz w:val="20"/>
          <w:szCs w:val="20"/>
        </w:rPr>
      </w:pPr>
    </w:p>
    <w:p w:rsidR="00472ABD" w:rsidRPr="00367942" w:rsidRDefault="00472ABD" w:rsidP="00472ABD">
      <w:pPr>
        <w:pStyle w:val="Geenafstand"/>
        <w:jc w:val="both"/>
        <w:rPr>
          <w:b/>
          <w:sz w:val="20"/>
          <w:szCs w:val="20"/>
        </w:rPr>
      </w:pPr>
      <w:r>
        <w:rPr>
          <w:b/>
          <w:sz w:val="20"/>
          <w:szCs w:val="20"/>
        </w:rPr>
        <w:t>Operationele definitie CTQ één</w:t>
      </w:r>
      <w:r w:rsidR="005C4AEF">
        <w:rPr>
          <w:b/>
          <w:sz w:val="20"/>
          <w:szCs w:val="20"/>
        </w:rPr>
        <w:t>.</w:t>
      </w:r>
    </w:p>
    <w:p w:rsidR="00472ABD" w:rsidRPr="007E75B2" w:rsidRDefault="00472ABD" w:rsidP="00472ABD">
      <w:pPr>
        <w:pStyle w:val="Bijschrift"/>
        <w:framePr w:w="9013" w:h="319" w:hRule="exact" w:hSpace="141" w:wrap="around" w:vAnchor="text" w:hAnchor="page" w:x="1420" w:y="2068"/>
      </w:pPr>
      <w:r w:rsidRPr="007E75B2">
        <w:t xml:space="preserve">Tabel C: </w:t>
      </w:r>
      <w:r>
        <w:t>Operationele Definitie CTQ één</w:t>
      </w:r>
    </w:p>
    <w:tbl>
      <w:tblPr>
        <w:tblStyle w:val="Tabelraster"/>
        <w:tblpPr w:leftFromText="141" w:rightFromText="141" w:vertAnchor="page" w:horzAnchor="margin" w:tblpX="108" w:tblpY="5731"/>
        <w:tblW w:w="0" w:type="auto"/>
        <w:tblLook w:val="04A0" w:firstRow="1" w:lastRow="0" w:firstColumn="1" w:lastColumn="0" w:noHBand="0" w:noVBand="1"/>
      </w:tblPr>
      <w:tblGrid>
        <w:gridCol w:w="1978"/>
        <w:gridCol w:w="7061"/>
      </w:tblGrid>
      <w:tr w:rsidR="00212834" w:rsidRPr="00367942" w:rsidTr="00212834">
        <w:trPr>
          <w:trHeight w:val="141"/>
        </w:trPr>
        <w:tc>
          <w:tcPr>
            <w:tcW w:w="9039" w:type="dxa"/>
            <w:gridSpan w:val="2"/>
            <w:shd w:val="clear" w:color="auto" w:fill="EB6B0A"/>
          </w:tcPr>
          <w:p w:rsidR="00212834" w:rsidRPr="00367942" w:rsidRDefault="00212834" w:rsidP="003421FA">
            <w:pPr>
              <w:jc w:val="center"/>
              <w:rPr>
                <w:b/>
                <w:color w:val="FFFFFF" w:themeColor="background1"/>
              </w:rPr>
            </w:pPr>
            <w:r w:rsidRPr="00367942">
              <w:rPr>
                <w:b/>
                <w:color w:val="FFFFFF" w:themeColor="background1"/>
              </w:rPr>
              <w:t>Operationele Definitie</w:t>
            </w:r>
          </w:p>
        </w:tc>
      </w:tr>
      <w:tr w:rsidR="00212834" w:rsidRPr="00367942" w:rsidTr="00212834">
        <w:tc>
          <w:tcPr>
            <w:tcW w:w="9039" w:type="dxa"/>
            <w:gridSpan w:val="2"/>
            <w:shd w:val="clear" w:color="auto" w:fill="EB6B0A"/>
          </w:tcPr>
          <w:p w:rsidR="00212834" w:rsidRPr="00367942" w:rsidRDefault="00212834" w:rsidP="00212834">
            <w:pPr>
              <w:rPr>
                <w:i/>
                <w:color w:val="FFFFFF" w:themeColor="background1"/>
              </w:rPr>
            </w:pPr>
            <w:r w:rsidRPr="00367942">
              <w:rPr>
                <w:i/>
                <w:color w:val="FFFFFF" w:themeColor="background1"/>
              </w:rPr>
              <w:t xml:space="preserve">Forecast accuracy moet ten minste 75 procent zijn over de </w:t>
            </w:r>
            <w:r>
              <w:rPr>
                <w:i/>
                <w:color w:val="FFFFFF" w:themeColor="background1"/>
              </w:rPr>
              <w:t>promotieartikelen</w:t>
            </w:r>
            <w:r w:rsidRPr="00367942">
              <w:rPr>
                <w:i/>
                <w:color w:val="FFFFFF" w:themeColor="background1"/>
              </w:rPr>
              <w:t>.</w:t>
            </w:r>
          </w:p>
        </w:tc>
      </w:tr>
      <w:tr w:rsidR="00212834" w:rsidRPr="00367942" w:rsidTr="00212834">
        <w:tc>
          <w:tcPr>
            <w:tcW w:w="1978" w:type="dxa"/>
          </w:tcPr>
          <w:p w:rsidR="00212834" w:rsidRPr="00367942" w:rsidRDefault="00212834" w:rsidP="00212834">
            <w:r w:rsidRPr="00367942">
              <w:t>Meting</w:t>
            </w:r>
          </w:p>
        </w:tc>
        <w:tc>
          <w:tcPr>
            <w:tcW w:w="7061" w:type="dxa"/>
          </w:tcPr>
          <w:p w:rsidR="00212834" w:rsidRPr="00367942" w:rsidRDefault="00212834" w:rsidP="00212834">
            <w:r w:rsidRPr="00367942">
              <w:t xml:space="preserve">De gemiddelde forecast nauwkeurigheid over een te bepalen aantal datarecords. </w:t>
            </w:r>
          </w:p>
        </w:tc>
      </w:tr>
      <w:tr w:rsidR="00212834" w:rsidRPr="00367942" w:rsidTr="00212834">
        <w:tc>
          <w:tcPr>
            <w:tcW w:w="1978" w:type="dxa"/>
          </w:tcPr>
          <w:p w:rsidR="00212834" w:rsidRPr="00367942" w:rsidRDefault="00212834" w:rsidP="00212834">
            <w:r w:rsidRPr="00367942">
              <w:t>Meetinstrument</w:t>
            </w:r>
          </w:p>
        </w:tc>
        <w:tc>
          <w:tcPr>
            <w:tcW w:w="7061" w:type="dxa"/>
          </w:tcPr>
          <w:p w:rsidR="00212834" w:rsidRPr="00367942" w:rsidRDefault="008C0C8D" w:rsidP="00212834">
            <w:r>
              <w:t xml:space="preserve">Formule. </w:t>
            </w:r>
            <w:r w:rsidR="00212834" w:rsidRPr="00367942">
              <w:t xml:space="preserve">Forecast </w:t>
            </w:r>
            <w:proofErr w:type="spellStart"/>
            <w:r w:rsidR="00212834" w:rsidRPr="00367942">
              <w:t>Accuracy</w:t>
            </w:r>
            <w:proofErr w:type="spellEnd"/>
            <w:r w:rsidR="00212834" w:rsidRPr="00367942">
              <w:t xml:space="preserve"> = 1</w:t>
            </w:r>
            <w:r w:rsidR="003421FA">
              <w:t xml:space="preserve"> </w:t>
            </w:r>
            <w:r w:rsidR="00212834" w:rsidRPr="00367942">
              <w:t>- ((aantal verkocht – aantal voorspeld)/aantal verkocht))</w:t>
            </w:r>
          </w:p>
        </w:tc>
      </w:tr>
      <w:tr w:rsidR="00212834" w:rsidRPr="00367942" w:rsidTr="00212834">
        <w:trPr>
          <w:trHeight w:val="255"/>
        </w:trPr>
        <w:tc>
          <w:tcPr>
            <w:tcW w:w="1978" w:type="dxa"/>
          </w:tcPr>
          <w:p w:rsidR="00212834" w:rsidRPr="00367942" w:rsidRDefault="00212834" w:rsidP="00212834">
            <w:r w:rsidRPr="00367942">
              <w:t>Meetmethode</w:t>
            </w:r>
          </w:p>
        </w:tc>
        <w:tc>
          <w:tcPr>
            <w:tcW w:w="7061" w:type="dxa"/>
          </w:tcPr>
          <w:p w:rsidR="00212834" w:rsidRPr="00367942" w:rsidRDefault="003421FA" w:rsidP="003421FA">
            <w:r>
              <w:t>Na het verzamelen van</w:t>
            </w:r>
            <w:r w:rsidR="00212834">
              <w:t xml:space="preserve"> de data </w:t>
            </w:r>
            <w:r>
              <w:t xml:space="preserve">van voorgaande promoties, en de gerealiseerde </w:t>
            </w:r>
            <w:r w:rsidR="00212834" w:rsidRPr="00367942">
              <w:t>afzet</w:t>
            </w:r>
            <w:r>
              <w:t xml:space="preserve"> tijdens deze promotieperiodes, </w:t>
            </w:r>
            <w:r w:rsidR="00212834" w:rsidRPr="00367942">
              <w:t xml:space="preserve">kan de nauwkeurigheid worden berekend. </w:t>
            </w:r>
          </w:p>
        </w:tc>
      </w:tr>
      <w:tr w:rsidR="00212834" w:rsidRPr="00367942" w:rsidTr="00212834">
        <w:trPr>
          <w:trHeight w:val="255"/>
        </w:trPr>
        <w:tc>
          <w:tcPr>
            <w:tcW w:w="1978" w:type="dxa"/>
          </w:tcPr>
          <w:p w:rsidR="00212834" w:rsidRPr="00367942" w:rsidRDefault="00212834" w:rsidP="00212834">
            <w:r w:rsidRPr="00367942">
              <w:t>Tijdstip meting</w:t>
            </w:r>
          </w:p>
        </w:tc>
        <w:tc>
          <w:tcPr>
            <w:tcW w:w="7061" w:type="dxa"/>
          </w:tcPr>
          <w:p w:rsidR="00212834" w:rsidRPr="00367942" w:rsidRDefault="00212834" w:rsidP="00212834">
            <w:pPr>
              <w:keepNext/>
            </w:pPr>
            <w:r w:rsidRPr="00367942">
              <w:t>Na afloop van een promotie.</w:t>
            </w:r>
          </w:p>
        </w:tc>
      </w:tr>
    </w:tbl>
    <w:p w:rsidR="00472ABD" w:rsidRPr="007E75B2" w:rsidRDefault="00472ABD" w:rsidP="00472ABD">
      <w:pPr>
        <w:pStyle w:val="Geenafstand"/>
        <w:jc w:val="both"/>
        <w:rPr>
          <w:b/>
          <w:sz w:val="20"/>
          <w:szCs w:val="20"/>
        </w:rPr>
      </w:pPr>
      <w:r>
        <w:rPr>
          <w:b/>
          <w:sz w:val="20"/>
          <w:szCs w:val="20"/>
        </w:rPr>
        <w:t>Operationele definitie</w:t>
      </w:r>
      <w:r w:rsidR="008C0C8D">
        <w:rPr>
          <w:b/>
          <w:sz w:val="20"/>
          <w:szCs w:val="20"/>
        </w:rPr>
        <w:t xml:space="preserve"> CTQ </w:t>
      </w:r>
      <w:r w:rsidRPr="007E75B2">
        <w:rPr>
          <w:b/>
          <w:sz w:val="20"/>
          <w:szCs w:val="20"/>
        </w:rPr>
        <w:t>twee.</w:t>
      </w:r>
    </w:p>
    <w:tbl>
      <w:tblPr>
        <w:tblStyle w:val="Tabelraster"/>
        <w:tblW w:w="0" w:type="auto"/>
        <w:tblInd w:w="108" w:type="dxa"/>
        <w:tblLook w:val="04A0" w:firstRow="1" w:lastRow="0" w:firstColumn="1" w:lastColumn="0" w:noHBand="0" w:noVBand="1"/>
      </w:tblPr>
      <w:tblGrid>
        <w:gridCol w:w="2268"/>
        <w:gridCol w:w="6836"/>
      </w:tblGrid>
      <w:tr w:rsidR="00472ABD" w:rsidRPr="00367942" w:rsidTr="004F2BDB">
        <w:tc>
          <w:tcPr>
            <w:tcW w:w="9104" w:type="dxa"/>
            <w:gridSpan w:val="2"/>
            <w:shd w:val="clear" w:color="auto" w:fill="EB6B0A"/>
          </w:tcPr>
          <w:p w:rsidR="00472ABD" w:rsidRPr="00367942" w:rsidRDefault="00472ABD" w:rsidP="003421FA">
            <w:pPr>
              <w:pStyle w:val="Geenafstand"/>
              <w:jc w:val="center"/>
              <w:rPr>
                <w:b/>
                <w:bCs/>
                <w:color w:val="FFFFFF" w:themeColor="background1"/>
                <w:sz w:val="20"/>
                <w:szCs w:val="20"/>
              </w:rPr>
            </w:pPr>
            <w:r w:rsidRPr="00367942">
              <w:rPr>
                <w:b/>
                <w:bCs/>
                <w:color w:val="FFFFFF" w:themeColor="background1"/>
                <w:sz w:val="20"/>
                <w:szCs w:val="20"/>
              </w:rPr>
              <w:t>Operationele Definitie</w:t>
            </w:r>
          </w:p>
        </w:tc>
      </w:tr>
      <w:tr w:rsidR="00472ABD" w:rsidRPr="00367942" w:rsidTr="004F2BDB">
        <w:tc>
          <w:tcPr>
            <w:tcW w:w="9104" w:type="dxa"/>
            <w:gridSpan w:val="2"/>
            <w:shd w:val="clear" w:color="auto" w:fill="EB6B0A"/>
          </w:tcPr>
          <w:p w:rsidR="00472ABD" w:rsidRPr="00367942" w:rsidRDefault="00472ABD" w:rsidP="004F2BDB">
            <w:pPr>
              <w:pStyle w:val="Geenafstand"/>
              <w:jc w:val="both"/>
              <w:rPr>
                <w:i/>
                <w:color w:val="FFFFFF" w:themeColor="background1"/>
                <w:sz w:val="20"/>
                <w:szCs w:val="20"/>
              </w:rPr>
            </w:pPr>
            <w:r w:rsidRPr="00367942">
              <w:rPr>
                <w:bCs/>
                <w:i/>
                <w:color w:val="FFFFFF" w:themeColor="background1"/>
                <w:sz w:val="20"/>
                <w:szCs w:val="20"/>
              </w:rPr>
              <w:t>99 procent van het aantal promotieartikelen moet voor start uitlevering beschikbaar zijn in het distributiecentrum.</w:t>
            </w:r>
          </w:p>
        </w:tc>
      </w:tr>
      <w:tr w:rsidR="00472ABD" w:rsidRPr="00367942" w:rsidTr="004F2BDB">
        <w:tc>
          <w:tcPr>
            <w:tcW w:w="2268" w:type="dxa"/>
          </w:tcPr>
          <w:p w:rsidR="00472ABD" w:rsidRPr="00367942" w:rsidRDefault="00472ABD" w:rsidP="004F2BDB">
            <w:pPr>
              <w:pStyle w:val="Geenafstand"/>
              <w:jc w:val="both"/>
              <w:rPr>
                <w:sz w:val="20"/>
                <w:szCs w:val="20"/>
              </w:rPr>
            </w:pPr>
            <w:r w:rsidRPr="00367942">
              <w:rPr>
                <w:sz w:val="20"/>
                <w:szCs w:val="20"/>
              </w:rPr>
              <w:t>Meting</w:t>
            </w:r>
          </w:p>
        </w:tc>
        <w:tc>
          <w:tcPr>
            <w:tcW w:w="6836" w:type="dxa"/>
          </w:tcPr>
          <w:p w:rsidR="00472ABD" w:rsidRPr="00367942" w:rsidRDefault="00FF2AF8" w:rsidP="004F2BDB">
            <w:pPr>
              <w:pStyle w:val="Geenafstand"/>
              <w:jc w:val="both"/>
              <w:rPr>
                <w:sz w:val="20"/>
                <w:szCs w:val="20"/>
              </w:rPr>
            </w:pPr>
            <w:r>
              <w:rPr>
                <w:sz w:val="20"/>
                <w:szCs w:val="20"/>
              </w:rPr>
              <w:t>Het percentage artikelen</w:t>
            </w:r>
            <w:r w:rsidR="00472ABD" w:rsidRPr="00367942">
              <w:rPr>
                <w:sz w:val="20"/>
                <w:szCs w:val="20"/>
              </w:rPr>
              <w:t xml:space="preserve"> welke binnen een bepaald datarecordbestand niet honderd procent aanwezig waren in het distributiecentrum volgens de forecast aantallen.</w:t>
            </w:r>
          </w:p>
        </w:tc>
      </w:tr>
      <w:tr w:rsidR="00472ABD" w:rsidRPr="00367942" w:rsidTr="004F2BDB">
        <w:tc>
          <w:tcPr>
            <w:tcW w:w="2268" w:type="dxa"/>
          </w:tcPr>
          <w:p w:rsidR="00472ABD" w:rsidRPr="00367942" w:rsidRDefault="00472ABD" w:rsidP="004F2BDB">
            <w:pPr>
              <w:pStyle w:val="Geenafstand"/>
              <w:jc w:val="both"/>
              <w:rPr>
                <w:sz w:val="20"/>
                <w:szCs w:val="20"/>
              </w:rPr>
            </w:pPr>
            <w:r w:rsidRPr="00367942">
              <w:rPr>
                <w:sz w:val="20"/>
                <w:szCs w:val="20"/>
              </w:rPr>
              <w:t>Meetinstrument</w:t>
            </w:r>
          </w:p>
        </w:tc>
        <w:tc>
          <w:tcPr>
            <w:tcW w:w="6836" w:type="dxa"/>
          </w:tcPr>
          <w:p w:rsidR="00472ABD" w:rsidRPr="00367942" w:rsidRDefault="00472ABD" w:rsidP="00FF2AF8">
            <w:pPr>
              <w:pStyle w:val="Geenafstand"/>
              <w:jc w:val="both"/>
              <w:rPr>
                <w:sz w:val="20"/>
                <w:szCs w:val="20"/>
              </w:rPr>
            </w:pPr>
            <w:r w:rsidRPr="00367942">
              <w:rPr>
                <w:sz w:val="20"/>
                <w:szCs w:val="20"/>
              </w:rPr>
              <w:t>Formule. Voorraadbe</w:t>
            </w:r>
            <w:r w:rsidR="00FF2AF8">
              <w:rPr>
                <w:sz w:val="20"/>
                <w:szCs w:val="20"/>
              </w:rPr>
              <w:t>schikbaarheid = Aantal artikelen</w:t>
            </w:r>
            <w:r w:rsidRPr="00367942">
              <w:rPr>
                <w:sz w:val="20"/>
                <w:szCs w:val="20"/>
              </w:rPr>
              <w:t xml:space="preserve"> beschikbaarheid in de juiste hoeveelheid / Totaal aantal </w:t>
            </w:r>
            <w:r w:rsidR="00FF2AF8">
              <w:rPr>
                <w:sz w:val="20"/>
                <w:szCs w:val="20"/>
              </w:rPr>
              <w:t>artikelen.</w:t>
            </w:r>
          </w:p>
        </w:tc>
      </w:tr>
      <w:tr w:rsidR="00472ABD" w:rsidRPr="00367942" w:rsidTr="004F2BDB">
        <w:trPr>
          <w:trHeight w:val="255"/>
        </w:trPr>
        <w:tc>
          <w:tcPr>
            <w:tcW w:w="2268" w:type="dxa"/>
          </w:tcPr>
          <w:p w:rsidR="00472ABD" w:rsidRPr="00367942" w:rsidRDefault="00472ABD" w:rsidP="004F2BDB">
            <w:pPr>
              <w:pStyle w:val="Geenafstand"/>
              <w:jc w:val="both"/>
              <w:rPr>
                <w:sz w:val="20"/>
                <w:szCs w:val="20"/>
              </w:rPr>
            </w:pPr>
            <w:r w:rsidRPr="00367942">
              <w:rPr>
                <w:sz w:val="20"/>
                <w:szCs w:val="20"/>
              </w:rPr>
              <w:t>Meetmethode</w:t>
            </w:r>
          </w:p>
        </w:tc>
        <w:tc>
          <w:tcPr>
            <w:tcW w:w="6836" w:type="dxa"/>
          </w:tcPr>
          <w:p w:rsidR="00472ABD" w:rsidRPr="00367942" w:rsidRDefault="00472ABD" w:rsidP="00AE09ED">
            <w:pPr>
              <w:pStyle w:val="Geenafstand"/>
              <w:jc w:val="both"/>
              <w:rPr>
                <w:sz w:val="20"/>
                <w:szCs w:val="20"/>
              </w:rPr>
            </w:pPr>
            <w:r w:rsidRPr="00367942">
              <w:rPr>
                <w:sz w:val="20"/>
                <w:szCs w:val="20"/>
              </w:rPr>
              <w:t xml:space="preserve">Nadat de juiste data is verzameld, </w:t>
            </w:r>
            <w:r w:rsidR="00AE09ED">
              <w:rPr>
                <w:sz w:val="20"/>
                <w:szCs w:val="20"/>
              </w:rPr>
              <w:t xml:space="preserve">is </w:t>
            </w:r>
            <w:r w:rsidRPr="00367942">
              <w:rPr>
                <w:sz w:val="20"/>
                <w:szCs w:val="20"/>
              </w:rPr>
              <w:t>door</w:t>
            </w:r>
            <w:r w:rsidR="00AE09ED">
              <w:rPr>
                <w:sz w:val="20"/>
                <w:szCs w:val="20"/>
              </w:rPr>
              <w:t xml:space="preserve"> </w:t>
            </w:r>
            <w:r w:rsidRPr="00367942">
              <w:rPr>
                <w:sz w:val="20"/>
                <w:szCs w:val="20"/>
              </w:rPr>
              <w:t xml:space="preserve">middel van de functie berekend of er een voorraadprobleem was voor start folder. </w:t>
            </w:r>
          </w:p>
        </w:tc>
      </w:tr>
      <w:tr w:rsidR="00472ABD" w:rsidRPr="00367942" w:rsidTr="004F2BDB">
        <w:trPr>
          <w:trHeight w:val="255"/>
        </w:trPr>
        <w:tc>
          <w:tcPr>
            <w:tcW w:w="2268" w:type="dxa"/>
          </w:tcPr>
          <w:p w:rsidR="00472ABD" w:rsidRPr="00367942" w:rsidRDefault="00472ABD" w:rsidP="004F2BDB">
            <w:pPr>
              <w:pStyle w:val="Geenafstand"/>
              <w:jc w:val="both"/>
              <w:rPr>
                <w:sz w:val="20"/>
                <w:szCs w:val="20"/>
              </w:rPr>
            </w:pPr>
            <w:r w:rsidRPr="00367942">
              <w:rPr>
                <w:sz w:val="20"/>
                <w:szCs w:val="20"/>
              </w:rPr>
              <w:t>Tijdstip meting</w:t>
            </w:r>
          </w:p>
        </w:tc>
        <w:tc>
          <w:tcPr>
            <w:tcW w:w="6836" w:type="dxa"/>
          </w:tcPr>
          <w:p w:rsidR="00472ABD" w:rsidRPr="00367942" w:rsidRDefault="00472ABD" w:rsidP="004F2BDB">
            <w:pPr>
              <w:pStyle w:val="Geenafstand"/>
              <w:jc w:val="both"/>
              <w:rPr>
                <w:sz w:val="20"/>
                <w:szCs w:val="20"/>
              </w:rPr>
            </w:pPr>
            <w:r w:rsidRPr="00367942">
              <w:rPr>
                <w:sz w:val="20"/>
                <w:szCs w:val="20"/>
              </w:rPr>
              <w:t>Voor start uitlevering aan de filialen.</w:t>
            </w:r>
          </w:p>
        </w:tc>
      </w:tr>
    </w:tbl>
    <w:p w:rsidR="00472ABD" w:rsidRPr="007E75B2" w:rsidRDefault="00B74F2C" w:rsidP="00472ABD">
      <w:pPr>
        <w:pStyle w:val="Bijschrift"/>
        <w:framePr w:w="9013" w:h="319" w:hRule="exact" w:hSpace="141" w:wrap="around" w:vAnchor="text" w:hAnchor="page" w:x="1420" w:y="1"/>
      </w:pPr>
      <w:r>
        <w:t xml:space="preserve">Tabel D: </w:t>
      </w:r>
      <w:r w:rsidR="00472ABD">
        <w:t>Operationele definitie CTQ twee</w:t>
      </w:r>
    </w:p>
    <w:p w:rsidR="00472ABD" w:rsidRPr="007E75B2" w:rsidRDefault="00472ABD" w:rsidP="00472ABD">
      <w:pPr>
        <w:pStyle w:val="Geenafstand"/>
        <w:jc w:val="both"/>
        <w:rPr>
          <w:b/>
          <w:sz w:val="20"/>
          <w:szCs w:val="20"/>
        </w:rPr>
      </w:pPr>
      <w:r w:rsidRPr="007E75B2">
        <w:rPr>
          <w:b/>
          <w:sz w:val="20"/>
          <w:szCs w:val="20"/>
        </w:rPr>
        <w:t>Operationele definitieve CTQ drie.</w:t>
      </w:r>
    </w:p>
    <w:tbl>
      <w:tblPr>
        <w:tblStyle w:val="Tabelraster"/>
        <w:tblW w:w="0" w:type="auto"/>
        <w:tblInd w:w="108" w:type="dxa"/>
        <w:tblLook w:val="04A0" w:firstRow="1" w:lastRow="0" w:firstColumn="1" w:lastColumn="0" w:noHBand="0" w:noVBand="1"/>
      </w:tblPr>
      <w:tblGrid>
        <w:gridCol w:w="2268"/>
        <w:gridCol w:w="6836"/>
      </w:tblGrid>
      <w:tr w:rsidR="00472ABD" w:rsidRPr="00367942" w:rsidTr="004F2BDB">
        <w:trPr>
          <w:trHeight w:val="141"/>
        </w:trPr>
        <w:tc>
          <w:tcPr>
            <w:tcW w:w="9104" w:type="dxa"/>
            <w:gridSpan w:val="2"/>
            <w:shd w:val="clear" w:color="auto" w:fill="EB6B0A"/>
          </w:tcPr>
          <w:p w:rsidR="00472ABD" w:rsidRPr="00367942" w:rsidRDefault="00472ABD" w:rsidP="003421FA">
            <w:pPr>
              <w:pStyle w:val="Geenafstand"/>
              <w:jc w:val="center"/>
              <w:rPr>
                <w:b/>
                <w:color w:val="FFFFFF" w:themeColor="background1"/>
                <w:sz w:val="20"/>
                <w:szCs w:val="20"/>
              </w:rPr>
            </w:pPr>
            <w:r w:rsidRPr="00367942">
              <w:rPr>
                <w:b/>
                <w:color w:val="FFFFFF" w:themeColor="background1"/>
                <w:sz w:val="20"/>
                <w:szCs w:val="20"/>
              </w:rPr>
              <w:t>Operationele Definitie</w:t>
            </w:r>
          </w:p>
        </w:tc>
      </w:tr>
      <w:tr w:rsidR="00472ABD" w:rsidRPr="00367942" w:rsidTr="004F2BDB">
        <w:tc>
          <w:tcPr>
            <w:tcW w:w="9104" w:type="dxa"/>
            <w:gridSpan w:val="2"/>
            <w:shd w:val="clear" w:color="auto" w:fill="EB6B0A"/>
          </w:tcPr>
          <w:p w:rsidR="00472ABD" w:rsidRPr="00367942" w:rsidRDefault="00472ABD" w:rsidP="004F2BDB">
            <w:pPr>
              <w:pStyle w:val="Geenafstand"/>
              <w:jc w:val="both"/>
              <w:rPr>
                <w:i/>
                <w:color w:val="FFFFFF" w:themeColor="background1"/>
                <w:sz w:val="20"/>
                <w:szCs w:val="20"/>
              </w:rPr>
            </w:pPr>
            <w:r w:rsidRPr="00367942">
              <w:rPr>
                <w:bCs/>
                <w:i/>
                <w:color w:val="FFFFFF" w:themeColor="background1"/>
                <w:sz w:val="20"/>
                <w:szCs w:val="20"/>
              </w:rPr>
              <w:t>De voorraadhoogte na afloop van een promotie mag maximaal vier weken baselineafzet coveren.</w:t>
            </w:r>
          </w:p>
        </w:tc>
      </w:tr>
      <w:tr w:rsidR="00472ABD" w:rsidRPr="00367942" w:rsidTr="004F2BDB">
        <w:tc>
          <w:tcPr>
            <w:tcW w:w="2268" w:type="dxa"/>
          </w:tcPr>
          <w:p w:rsidR="00472ABD" w:rsidRPr="00367942" w:rsidRDefault="00472ABD" w:rsidP="004F2BDB">
            <w:pPr>
              <w:pStyle w:val="Geenafstand"/>
              <w:jc w:val="both"/>
              <w:rPr>
                <w:sz w:val="20"/>
                <w:szCs w:val="20"/>
              </w:rPr>
            </w:pPr>
            <w:r w:rsidRPr="00367942">
              <w:rPr>
                <w:sz w:val="20"/>
                <w:szCs w:val="20"/>
              </w:rPr>
              <w:t>Meting</w:t>
            </w:r>
          </w:p>
        </w:tc>
        <w:tc>
          <w:tcPr>
            <w:tcW w:w="6836" w:type="dxa"/>
          </w:tcPr>
          <w:p w:rsidR="00472ABD" w:rsidRPr="00367942" w:rsidRDefault="00472ABD" w:rsidP="004F2BDB">
            <w:pPr>
              <w:pStyle w:val="Geenafstand"/>
              <w:jc w:val="both"/>
              <w:rPr>
                <w:sz w:val="20"/>
                <w:szCs w:val="20"/>
              </w:rPr>
            </w:pPr>
            <w:r w:rsidRPr="00367942">
              <w:rPr>
                <w:sz w:val="20"/>
                <w:szCs w:val="20"/>
              </w:rPr>
              <w:t>Het aantal stuks voorraad welke na afloop van een promotie overblijft en meer dan vier weken baselineafzet covert.</w:t>
            </w:r>
          </w:p>
        </w:tc>
      </w:tr>
      <w:tr w:rsidR="00472ABD" w:rsidRPr="00367942" w:rsidTr="004F2BDB">
        <w:tc>
          <w:tcPr>
            <w:tcW w:w="2268" w:type="dxa"/>
          </w:tcPr>
          <w:p w:rsidR="00472ABD" w:rsidRPr="00367942" w:rsidRDefault="00472ABD" w:rsidP="004F2BDB">
            <w:pPr>
              <w:pStyle w:val="Geenafstand"/>
              <w:jc w:val="both"/>
              <w:rPr>
                <w:sz w:val="20"/>
                <w:szCs w:val="20"/>
              </w:rPr>
            </w:pPr>
            <w:r w:rsidRPr="00367942">
              <w:rPr>
                <w:sz w:val="20"/>
                <w:szCs w:val="20"/>
              </w:rPr>
              <w:t>Meetinstrument</w:t>
            </w:r>
          </w:p>
        </w:tc>
        <w:tc>
          <w:tcPr>
            <w:tcW w:w="6836" w:type="dxa"/>
          </w:tcPr>
          <w:p w:rsidR="00472ABD" w:rsidRPr="00367942" w:rsidRDefault="00472ABD" w:rsidP="004F2BDB">
            <w:pPr>
              <w:pStyle w:val="Geenafstand"/>
              <w:jc w:val="both"/>
              <w:rPr>
                <w:sz w:val="20"/>
                <w:szCs w:val="20"/>
              </w:rPr>
            </w:pPr>
            <w:r w:rsidRPr="00367942">
              <w:rPr>
                <w:sz w:val="20"/>
                <w:szCs w:val="20"/>
              </w:rPr>
              <w:t>Formule. Overvoorraad = (besteld – verkocht) – (4 x baselineafzet).</w:t>
            </w:r>
          </w:p>
        </w:tc>
      </w:tr>
      <w:tr w:rsidR="00472ABD" w:rsidRPr="00367942" w:rsidTr="004F2BDB">
        <w:trPr>
          <w:trHeight w:val="255"/>
        </w:trPr>
        <w:tc>
          <w:tcPr>
            <w:tcW w:w="2268" w:type="dxa"/>
          </w:tcPr>
          <w:p w:rsidR="00472ABD" w:rsidRPr="00367942" w:rsidRDefault="00472ABD" w:rsidP="004F2BDB">
            <w:pPr>
              <w:pStyle w:val="Geenafstand"/>
              <w:jc w:val="both"/>
              <w:rPr>
                <w:sz w:val="20"/>
                <w:szCs w:val="20"/>
              </w:rPr>
            </w:pPr>
            <w:r w:rsidRPr="00367942">
              <w:rPr>
                <w:sz w:val="20"/>
                <w:szCs w:val="20"/>
              </w:rPr>
              <w:t>Meetmethode</w:t>
            </w:r>
          </w:p>
        </w:tc>
        <w:tc>
          <w:tcPr>
            <w:tcW w:w="6836" w:type="dxa"/>
          </w:tcPr>
          <w:p w:rsidR="00472ABD" w:rsidRPr="00367942" w:rsidRDefault="00472ABD" w:rsidP="00AE09ED">
            <w:pPr>
              <w:pStyle w:val="Geenafstand"/>
              <w:jc w:val="both"/>
              <w:rPr>
                <w:sz w:val="20"/>
                <w:szCs w:val="20"/>
              </w:rPr>
            </w:pPr>
            <w:r w:rsidRPr="00367942">
              <w:rPr>
                <w:sz w:val="20"/>
                <w:szCs w:val="20"/>
              </w:rPr>
              <w:t xml:space="preserve">De formule is opgesplitst in restvoorraadkosten en </w:t>
            </w:r>
            <w:proofErr w:type="spellStart"/>
            <w:r w:rsidRPr="00367942">
              <w:rPr>
                <w:sz w:val="20"/>
                <w:szCs w:val="20"/>
              </w:rPr>
              <w:t>overvoorraadkosten</w:t>
            </w:r>
            <w:proofErr w:type="spellEnd"/>
            <w:r w:rsidRPr="00367942">
              <w:rPr>
                <w:sz w:val="20"/>
                <w:szCs w:val="20"/>
              </w:rPr>
              <w:t xml:space="preserve">. De restvoorraadkosten vormen de voorraadkosten na afloop van een promotie. Op basis hiervan </w:t>
            </w:r>
            <w:r w:rsidR="00AE09ED">
              <w:rPr>
                <w:sz w:val="20"/>
                <w:szCs w:val="20"/>
              </w:rPr>
              <w:t xml:space="preserve">is </w:t>
            </w:r>
            <w:r w:rsidRPr="00367942">
              <w:rPr>
                <w:sz w:val="20"/>
                <w:szCs w:val="20"/>
              </w:rPr>
              <w:t xml:space="preserve">de </w:t>
            </w:r>
            <w:proofErr w:type="spellStart"/>
            <w:r w:rsidRPr="00367942">
              <w:rPr>
                <w:sz w:val="20"/>
                <w:szCs w:val="20"/>
              </w:rPr>
              <w:t>overvoorraad</w:t>
            </w:r>
            <w:proofErr w:type="spellEnd"/>
            <w:r w:rsidRPr="00367942">
              <w:rPr>
                <w:sz w:val="20"/>
                <w:szCs w:val="20"/>
              </w:rPr>
              <w:t xml:space="preserve"> berekend, voorraad welke langer dan vier weken baselineafzet covert.</w:t>
            </w:r>
          </w:p>
        </w:tc>
      </w:tr>
      <w:tr w:rsidR="00472ABD" w:rsidRPr="00367942" w:rsidTr="004F2BDB">
        <w:trPr>
          <w:trHeight w:val="255"/>
        </w:trPr>
        <w:tc>
          <w:tcPr>
            <w:tcW w:w="2268" w:type="dxa"/>
          </w:tcPr>
          <w:p w:rsidR="00472ABD" w:rsidRPr="00367942" w:rsidRDefault="00472ABD" w:rsidP="004F2BDB">
            <w:pPr>
              <w:pStyle w:val="Geenafstand"/>
              <w:jc w:val="both"/>
              <w:rPr>
                <w:sz w:val="20"/>
                <w:szCs w:val="20"/>
              </w:rPr>
            </w:pPr>
            <w:r w:rsidRPr="00367942">
              <w:rPr>
                <w:sz w:val="20"/>
                <w:szCs w:val="20"/>
              </w:rPr>
              <w:t>Tijdstip meting</w:t>
            </w:r>
          </w:p>
        </w:tc>
        <w:tc>
          <w:tcPr>
            <w:tcW w:w="6836" w:type="dxa"/>
          </w:tcPr>
          <w:p w:rsidR="00472ABD" w:rsidRPr="00367942" w:rsidRDefault="00472ABD" w:rsidP="004F2BDB">
            <w:pPr>
              <w:pStyle w:val="Geenafstand"/>
              <w:jc w:val="both"/>
              <w:rPr>
                <w:sz w:val="20"/>
                <w:szCs w:val="20"/>
              </w:rPr>
            </w:pPr>
            <w:r w:rsidRPr="00367942">
              <w:rPr>
                <w:sz w:val="20"/>
                <w:szCs w:val="20"/>
              </w:rPr>
              <w:t>Na afloop van een promotie.</w:t>
            </w:r>
          </w:p>
        </w:tc>
      </w:tr>
    </w:tbl>
    <w:p w:rsidR="00472ABD" w:rsidRPr="007E75B2" w:rsidRDefault="00B74F2C" w:rsidP="00472ABD">
      <w:pPr>
        <w:pStyle w:val="Bijschrift"/>
        <w:framePr w:w="9013" w:h="319" w:hRule="exact" w:hSpace="141" w:wrap="around" w:vAnchor="text" w:hAnchor="page" w:x="1420" w:y="1"/>
      </w:pPr>
      <w:r>
        <w:t>Tabel E</w:t>
      </w:r>
      <w:r w:rsidR="00472ABD">
        <w:t>: Operationele definitie CTQ drie</w:t>
      </w:r>
    </w:p>
    <w:p w:rsidR="004E1ACA" w:rsidRPr="004E1ACA" w:rsidRDefault="004E1ACA" w:rsidP="004E1ACA"/>
    <w:p w:rsidR="00D6752B" w:rsidRDefault="00D6752B" w:rsidP="00D6752B">
      <w:pPr>
        <w:pStyle w:val="Kop2"/>
        <w:numPr>
          <w:ilvl w:val="0"/>
          <w:numId w:val="0"/>
        </w:numPr>
        <w:ind w:left="576" w:hanging="576"/>
      </w:pPr>
      <w:bookmarkStart w:id="104" w:name="_Toc484510791"/>
      <w:r>
        <w:lastRenderedPageBreak/>
        <w:t>Dataverzamelingsplan</w:t>
      </w:r>
      <w:bookmarkEnd w:id="104"/>
    </w:p>
    <w:p w:rsidR="00D6752B" w:rsidRPr="00870706" w:rsidRDefault="00D6752B" w:rsidP="00AE09ED">
      <w:pPr>
        <w:pStyle w:val="Geenafstand"/>
        <w:jc w:val="both"/>
        <w:rPr>
          <w:sz w:val="20"/>
          <w:szCs w:val="20"/>
        </w:rPr>
      </w:pPr>
      <w:r>
        <w:rPr>
          <w:sz w:val="20"/>
          <w:szCs w:val="20"/>
        </w:rPr>
        <w:t xml:space="preserve">Na het vaststellen van de operationele definitie is het dataverzamelingsplan opgesteld. In dit plan </w:t>
      </w:r>
      <w:r w:rsidR="00AE09ED">
        <w:rPr>
          <w:sz w:val="20"/>
          <w:szCs w:val="20"/>
        </w:rPr>
        <w:t xml:space="preserve">is </w:t>
      </w:r>
      <w:r>
        <w:rPr>
          <w:sz w:val="20"/>
          <w:szCs w:val="20"/>
        </w:rPr>
        <w:t>beschreven welke data vereist is voor het meten van elke CTQ, en waar deze data gevonden kan worden. Het dataverzameling</w:t>
      </w:r>
      <w:r w:rsidR="00B74F2C">
        <w:rPr>
          <w:sz w:val="20"/>
          <w:szCs w:val="20"/>
        </w:rPr>
        <w:t>splan is uitgewerkt in tabel F.</w:t>
      </w:r>
      <w:r>
        <w:rPr>
          <w:sz w:val="20"/>
          <w:szCs w:val="20"/>
        </w:rPr>
        <w:t xml:space="preserve"> </w:t>
      </w:r>
      <w:r w:rsidR="00FF2AF8">
        <w:rPr>
          <w:sz w:val="20"/>
          <w:szCs w:val="20"/>
        </w:rPr>
        <w:t xml:space="preserve">Na het resultaten in het </w:t>
      </w:r>
      <w:r>
        <w:rPr>
          <w:sz w:val="20"/>
          <w:szCs w:val="20"/>
        </w:rPr>
        <w:t>dataverzamelingsplan wordt per CTQ een tekstuele toelichting gegeven.</w:t>
      </w:r>
    </w:p>
    <w:tbl>
      <w:tblPr>
        <w:tblStyle w:val="Tabelraster"/>
        <w:tblpPr w:leftFromText="141" w:rightFromText="141" w:vertAnchor="text" w:horzAnchor="margin" w:tblpX="108" w:tblpY="30"/>
        <w:tblW w:w="0" w:type="auto"/>
        <w:tblLayout w:type="fixed"/>
        <w:tblLook w:val="04A0" w:firstRow="1" w:lastRow="0" w:firstColumn="1" w:lastColumn="0" w:noHBand="0" w:noVBand="1"/>
      </w:tblPr>
      <w:tblGrid>
        <w:gridCol w:w="1769"/>
        <w:gridCol w:w="1300"/>
        <w:gridCol w:w="1251"/>
        <w:gridCol w:w="2268"/>
        <w:gridCol w:w="2592"/>
      </w:tblGrid>
      <w:tr w:rsidR="00D6752B" w:rsidRPr="00367942" w:rsidTr="00AE09ED">
        <w:tc>
          <w:tcPr>
            <w:tcW w:w="9180" w:type="dxa"/>
            <w:gridSpan w:val="5"/>
            <w:shd w:val="clear" w:color="auto" w:fill="EB6B0A"/>
          </w:tcPr>
          <w:p w:rsidR="00D6752B" w:rsidRPr="00367942" w:rsidRDefault="00D6752B" w:rsidP="003421FA">
            <w:pPr>
              <w:pStyle w:val="Geenafstand"/>
              <w:jc w:val="center"/>
              <w:rPr>
                <w:b/>
                <w:sz w:val="20"/>
                <w:szCs w:val="20"/>
              </w:rPr>
            </w:pPr>
            <w:r>
              <w:rPr>
                <w:b/>
                <w:color w:val="FFFFFF" w:themeColor="background1"/>
                <w:sz w:val="20"/>
                <w:szCs w:val="20"/>
              </w:rPr>
              <w:t>Dataverzamel</w:t>
            </w:r>
            <w:r w:rsidRPr="00367942">
              <w:rPr>
                <w:b/>
                <w:color w:val="FFFFFF" w:themeColor="background1"/>
                <w:sz w:val="20"/>
                <w:szCs w:val="20"/>
              </w:rPr>
              <w:t>ingsplan</w:t>
            </w:r>
          </w:p>
        </w:tc>
      </w:tr>
      <w:tr w:rsidR="00D6752B" w:rsidRPr="009F6ED2" w:rsidTr="00AE09ED">
        <w:tc>
          <w:tcPr>
            <w:tcW w:w="1769" w:type="dxa"/>
            <w:shd w:val="clear" w:color="auto" w:fill="EB6B0A"/>
          </w:tcPr>
          <w:p w:rsidR="00D6752B" w:rsidRPr="00A7378F" w:rsidRDefault="00D6752B" w:rsidP="00AE09ED">
            <w:pPr>
              <w:pStyle w:val="Geenafstand"/>
              <w:rPr>
                <w:b/>
                <w:color w:val="FFFFFF" w:themeColor="background1"/>
                <w:sz w:val="20"/>
                <w:szCs w:val="20"/>
              </w:rPr>
            </w:pPr>
            <w:r w:rsidRPr="00A7378F">
              <w:rPr>
                <w:b/>
                <w:color w:val="FFFFFF" w:themeColor="background1"/>
                <w:sz w:val="20"/>
                <w:szCs w:val="20"/>
              </w:rPr>
              <w:t>CTQ</w:t>
            </w:r>
          </w:p>
        </w:tc>
        <w:tc>
          <w:tcPr>
            <w:tcW w:w="1300" w:type="dxa"/>
            <w:shd w:val="clear" w:color="auto" w:fill="EB6B0A"/>
          </w:tcPr>
          <w:p w:rsidR="00D6752B" w:rsidRPr="00A7378F" w:rsidRDefault="00D6752B" w:rsidP="00AE09ED">
            <w:pPr>
              <w:pStyle w:val="Geenafstand"/>
              <w:rPr>
                <w:b/>
                <w:color w:val="FFFFFF" w:themeColor="background1"/>
                <w:sz w:val="20"/>
                <w:szCs w:val="20"/>
              </w:rPr>
            </w:pPr>
            <w:r w:rsidRPr="00A7378F">
              <w:rPr>
                <w:b/>
                <w:color w:val="FFFFFF" w:themeColor="background1"/>
                <w:sz w:val="20"/>
                <w:szCs w:val="20"/>
              </w:rPr>
              <w:t>Tijdstip meting</w:t>
            </w:r>
          </w:p>
        </w:tc>
        <w:tc>
          <w:tcPr>
            <w:tcW w:w="1251" w:type="dxa"/>
            <w:shd w:val="clear" w:color="auto" w:fill="EB6B0A"/>
          </w:tcPr>
          <w:p w:rsidR="00D6752B" w:rsidRPr="00A7378F" w:rsidRDefault="00D6752B" w:rsidP="00AE09ED">
            <w:pPr>
              <w:pStyle w:val="Geenafstand"/>
              <w:rPr>
                <w:b/>
                <w:color w:val="FFFFFF" w:themeColor="background1"/>
                <w:sz w:val="20"/>
                <w:szCs w:val="20"/>
              </w:rPr>
            </w:pPr>
            <w:r w:rsidRPr="00A7378F">
              <w:rPr>
                <w:b/>
                <w:color w:val="FFFFFF" w:themeColor="background1"/>
                <w:sz w:val="20"/>
                <w:szCs w:val="20"/>
              </w:rPr>
              <w:t>Instrument</w:t>
            </w:r>
          </w:p>
        </w:tc>
        <w:tc>
          <w:tcPr>
            <w:tcW w:w="2268" w:type="dxa"/>
            <w:shd w:val="clear" w:color="auto" w:fill="EB6B0A"/>
          </w:tcPr>
          <w:p w:rsidR="00D6752B" w:rsidRPr="00A7378F" w:rsidRDefault="00D6752B" w:rsidP="00AE09ED">
            <w:pPr>
              <w:pStyle w:val="Geenafstand"/>
              <w:rPr>
                <w:b/>
                <w:color w:val="FFFFFF" w:themeColor="background1"/>
                <w:sz w:val="20"/>
                <w:szCs w:val="20"/>
              </w:rPr>
            </w:pPr>
            <w:r w:rsidRPr="00A7378F">
              <w:rPr>
                <w:b/>
                <w:color w:val="FFFFFF" w:themeColor="background1"/>
                <w:sz w:val="20"/>
                <w:szCs w:val="20"/>
              </w:rPr>
              <w:t>Vereiste data</w:t>
            </w:r>
          </w:p>
        </w:tc>
        <w:tc>
          <w:tcPr>
            <w:tcW w:w="2592" w:type="dxa"/>
            <w:shd w:val="clear" w:color="auto" w:fill="EB6B0A"/>
          </w:tcPr>
          <w:p w:rsidR="00D6752B" w:rsidRPr="00A7378F" w:rsidRDefault="00D6752B" w:rsidP="00AE09ED">
            <w:pPr>
              <w:pStyle w:val="Geenafstand"/>
              <w:rPr>
                <w:b/>
                <w:color w:val="FFFFFF" w:themeColor="background1"/>
                <w:sz w:val="20"/>
                <w:szCs w:val="20"/>
              </w:rPr>
            </w:pPr>
            <w:r w:rsidRPr="00A7378F">
              <w:rPr>
                <w:b/>
                <w:color w:val="FFFFFF" w:themeColor="background1"/>
                <w:sz w:val="20"/>
                <w:szCs w:val="20"/>
              </w:rPr>
              <w:t>Locatie van de data</w:t>
            </w:r>
          </w:p>
        </w:tc>
      </w:tr>
      <w:tr w:rsidR="00D6752B" w:rsidRPr="009F6ED2" w:rsidTr="00AE09ED">
        <w:tc>
          <w:tcPr>
            <w:tcW w:w="1769" w:type="dxa"/>
          </w:tcPr>
          <w:p w:rsidR="00D6752B" w:rsidRPr="009F6ED2" w:rsidRDefault="00D6752B" w:rsidP="00AE09ED">
            <w:pPr>
              <w:pStyle w:val="Geenafstand"/>
              <w:rPr>
                <w:sz w:val="20"/>
                <w:szCs w:val="20"/>
              </w:rPr>
            </w:pPr>
            <w:r w:rsidRPr="009F6ED2">
              <w:rPr>
                <w:sz w:val="20"/>
                <w:szCs w:val="20"/>
              </w:rPr>
              <w:t>CTQ 1: Forecast Accuracy</w:t>
            </w:r>
          </w:p>
        </w:tc>
        <w:tc>
          <w:tcPr>
            <w:tcW w:w="1300" w:type="dxa"/>
          </w:tcPr>
          <w:p w:rsidR="00D6752B" w:rsidRPr="009F6ED2" w:rsidRDefault="00D6752B" w:rsidP="00AE09ED">
            <w:pPr>
              <w:pStyle w:val="Geenafstand"/>
              <w:rPr>
                <w:sz w:val="20"/>
                <w:szCs w:val="20"/>
              </w:rPr>
            </w:pPr>
            <w:r w:rsidRPr="009F6ED2">
              <w:rPr>
                <w:sz w:val="20"/>
                <w:szCs w:val="20"/>
              </w:rPr>
              <w:t>Na afloop promotie</w:t>
            </w:r>
          </w:p>
        </w:tc>
        <w:tc>
          <w:tcPr>
            <w:tcW w:w="1251" w:type="dxa"/>
          </w:tcPr>
          <w:p w:rsidR="00D6752B" w:rsidRPr="009F6ED2" w:rsidRDefault="00D6752B" w:rsidP="00AE09ED">
            <w:pPr>
              <w:pStyle w:val="Geenafstand"/>
              <w:rPr>
                <w:sz w:val="20"/>
                <w:szCs w:val="20"/>
              </w:rPr>
            </w:pPr>
            <w:r w:rsidRPr="009F6ED2">
              <w:rPr>
                <w:sz w:val="20"/>
                <w:szCs w:val="20"/>
              </w:rPr>
              <w:t>Formule</w:t>
            </w:r>
          </w:p>
        </w:tc>
        <w:tc>
          <w:tcPr>
            <w:tcW w:w="2268" w:type="dxa"/>
          </w:tcPr>
          <w:p w:rsidR="00D6752B" w:rsidRPr="009F6ED2" w:rsidRDefault="00D6752B" w:rsidP="00AE09ED">
            <w:pPr>
              <w:pStyle w:val="Geenafstand"/>
              <w:numPr>
                <w:ilvl w:val="0"/>
                <w:numId w:val="36"/>
              </w:numPr>
              <w:rPr>
                <w:sz w:val="20"/>
                <w:szCs w:val="20"/>
              </w:rPr>
            </w:pPr>
            <w:r w:rsidRPr="009F6ED2">
              <w:rPr>
                <w:sz w:val="20"/>
                <w:szCs w:val="20"/>
              </w:rPr>
              <w:t>Forecast Promotie</w:t>
            </w:r>
          </w:p>
          <w:p w:rsidR="00D6752B" w:rsidRPr="009F6ED2" w:rsidRDefault="00D6752B" w:rsidP="00AE09ED">
            <w:pPr>
              <w:pStyle w:val="Geenafstand"/>
              <w:numPr>
                <w:ilvl w:val="0"/>
                <w:numId w:val="36"/>
              </w:numPr>
              <w:rPr>
                <w:sz w:val="20"/>
                <w:szCs w:val="20"/>
              </w:rPr>
            </w:pPr>
            <w:r w:rsidRPr="009F6ED2">
              <w:rPr>
                <w:sz w:val="20"/>
                <w:szCs w:val="20"/>
              </w:rPr>
              <w:t>Gerealiseerde folder verkopen</w:t>
            </w:r>
          </w:p>
        </w:tc>
        <w:tc>
          <w:tcPr>
            <w:tcW w:w="2592" w:type="dxa"/>
          </w:tcPr>
          <w:p w:rsidR="00D6752B" w:rsidRPr="009F6ED2" w:rsidRDefault="00D6752B" w:rsidP="00AE09ED">
            <w:pPr>
              <w:pStyle w:val="Geenafstand"/>
              <w:numPr>
                <w:ilvl w:val="0"/>
                <w:numId w:val="39"/>
              </w:numPr>
              <w:rPr>
                <w:sz w:val="20"/>
                <w:szCs w:val="20"/>
              </w:rPr>
            </w:pPr>
            <w:r w:rsidRPr="009F6ED2">
              <w:rPr>
                <w:sz w:val="20"/>
                <w:szCs w:val="20"/>
              </w:rPr>
              <w:t xml:space="preserve">Opnamelijst </w:t>
            </w:r>
            <w:r w:rsidRPr="009F6ED2">
              <w:rPr>
                <w:sz w:val="20"/>
                <w:szCs w:val="20"/>
              </w:rPr>
              <w:sym w:font="Wingdings" w:char="F0E0"/>
            </w:r>
            <w:r w:rsidRPr="009F6ED2">
              <w:rPr>
                <w:sz w:val="20"/>
                <w:szCs w:val="20"/>
              </w:rPr>
              <w:t xml:space="preserve"> Folderbewaking</w:t>
            </w:r>
          </w:p>
          <w:p w:rsidR="00D6752B" w:rsidRPr="009F6ED2" w:rsidRDefault="00D6752B" w:rsidP="00AE09ED">
            <w:pPr>
              <w:pStyle w:val="Geenafstand"/>
              <w:numPr>
                <w:ilvl w:val="0"/>
                <w:numId w:val="39"/>
              </w:numPr>
              <w:rPr>
                <w:sz w:val="20"/>
                <w:szCs w:val="20"/>
              </w:rPr>
            </w:pPr>
            <w:r w:rsidRPr="009F6ED2">
              <w:rPr>
                <w:sz w:val="20"/>
                <w:szCs w:val="20"/>
              </w:rPr>
              <w:t xml:space="preserve">Supply Chain </w:t>
            </w:r>
            <w:r w:rsidRPr="009F6ED2">
              <w:rPr>
                <w:sz w:val="20"/>
                <w:szCs w:val="20"/>
              </w:rPr>
              <w:sym w:font="Wingdings" w:char="F0E0"/>
            </w:r>
            <w:r w:rsidRPr="009F6ED2">
              <w:rPr>
                <w:sz w:val="20"/>
                <w:szCs w:val="20"/>
              </w:rPr>
              <w:t xml:space="preserve"> Evaluatie totaal</w:t>
            </w:r>
          </w:p>
        </w:tc>
      </w:tr>
      <w:tr w:rsidR="00D6752B" w:rsidRPr="009F6ED2" w:rsidTr="00AE09ED">
        <w:tc>
          <w:tcPr>
            <w:tcW w:w="1769" w:type="dxa"/>
          </w:tcPr>
          <w:p w:rsidR="00D6752B" w:rsidRPr="009F6ED2" w:rsidRDefault="00D6752B" w:rsidP="00AE09ED">
            <w:pPr>
              <w:pStyle w:val="Geenafstand"/>
              <w:rPr>
                <w:sz w:val="20"/>
                <w:szCs w:val="20"/>
              </w:rPr>
            </w:pPr>
            <w:r w:rsidRPr="009F6ED2">
              <w:rPr>
                <w:sz w:val="20"/>
                <w:szCs w:val="20"/>
              </w:rPr>
              <w:t>CTQ 2: Voorraadbeschikbaarheid</w:t>
            </w:r>
          </w:p>
        </w:tc>
        <w:tc>
          <w:tcPr>
            <w:tcW w:w="1300" w:type="dxa"/>
          </w:tcPr>
          <w:p w:rsidR="00D6752B" w:rsidRPr="009F6ED2" w:rsidRDefault="00D6752B" w:rsidP="00AE09ED">
            <w:pPr>
              <w:pStyle w:val="Geenafstand"/>
              <w:rPr>
                <w:sz w:val="20"/>
                <w:szCs w:val="20"/>
              </w:rPr>
            </w:pPr>
            <w:r w:rsidRPr="009F6ED2">
              <w:rPr>
                <w:sz w:val="20"/>
                <w:szCs w:val="20"/>
              </w:rPr>
              <w:t>Voor start uitlevering</w:t>
            </w:r>
          </w:p>
        </w:tc>
        <w:tc>
          <w:tcPr>
            <w:tcW w:w="1251" w:type="dxa"/>
          </w:tcPr>
          <w:p w:rsidR="00D6752B" w:rsidRPr="009F6ED2" w:rsidRDefault="00D6752B" w:rsidP="00AE09ED">
            <w:pPr>
              <w:pStyle w:val="Geenafstand"/>
              <w:rPr>
                <w:sz w:val="20"/>
                <w:szCs w:val="20"/>
              </w:rPr>
            </w:pPr>
            <w:r w:rsidRPr="009F6ED2">
              <w:rPr>
                <w:sz w:val="20"/>
                <w:szCs w:val="20"/>
              </w:rPr>
              <w:t>Formule</w:t>
            </w:r>
          </w:p>
        </w:tc>
        <w:tc>
          <w:tcPr>
            <w:tcW w:w="2268" w:type="dxa"/>
          </w:tcPr>
          <w:p w:rsidR="00D6752B" w:rsidRPr="009F6ED2" w:rsidRDefault="00D6752B" w:rsidP="00AE09ED">
            <w:pPr>
              <w:pStyle w:val="Geenafstand"/>
              <w:numPr>
                <w:ilvl w:val="0"/>
                <w:numId w:val="37"/>
              </w:numPr>
              <w:rPr>
                <w:sz w:val="20"/>
                <w:szCs w:val="20"/>
              </w:rPr>
            </w:pPr>
            <w:r w:rsidRPr="009F6ED2">
              <w:rPr>
                <w:sz w:val="20"/>
                <w:szCs w:val="20"/>
              </w:rPr>
              <w:t>Folderbewakingslijst</w:t>
            </w:r>
          </w:p>
          <w:p w:rsidR="00D6752B" w:rsidRPr="009F6ED2" w:rsidRDefault="00D6752B" w:rsidP="00AE09ED">
            <w:pPr>
              <w:pStyle w:val="Geenafstand"/>
              <w:numPr>
                <w:ilvl w:val="0"/>
                <w:numId w:val="37"/>
              </w:numPr>
              <w:rPr>
                <w:sz w:val="20"/>
                <w:szCs w:val="20"/>
              </w:rPr>
            </w:pPr>
            <w:r w:rsidRPr="009F6ED2">
              <w:rPr>
                <w:sz w:val="20"/>
                <w:szCs w:val="20"/>
              </w:rPr>
              <w:t>Gerealiseerd folder verkopen</w:t>
            </w:r>
          </w:p>
        </w:tc>
        <w:tc>
          <w:tcPr>
            <w:tcW w:w="2592" w:type="dxa"/>
          </w:tcPr>
          <w:p w:rsidR="00D6752B" w:rsidRPr="009F6ED2" w:rsidRDefault="00D6752B" w:rsidP="00AE09ED">
            <w:pPr>
              <w:pStyle w:val="Geenafstand"/>
              <w:numPr>
                <w:ilvl w:val="0"/>
                <w:numId w:val="40"/>
              </w:numPr>
              <w:rPr>
                <w:sz w:val="20"/>
                <w:szCs w:val="20"/>
              </w:rPr>
            </w:pPr>
            <w:r w:rsidRPr="009F6ED2">
              <w:rPr>
                <w:sz w:val="20"/>
                <w:szCs w:val="20"/>
              </w:rPr>
              <w:t xml:space="preserve">Opnamelijst </w:t>
            </w:r>
            <w:r w:rsidRPr="009F6ED2">
              <w:rPr>
                <w:sz w:val="20"/>
                <w:szCs w:val="20"/>
              </w:rPr>
              <w:sym w:font="Wingdings" w:char="F0E0"/>
            </w:r>
            <w:r w:rsidRPr="009F6ED2">
              <w:rPr>
                <w:sz w:val="20"/>
                <w:szCs w:val="20"/>
              </w:rPr>
              <w:t xml:space="preserve"> Folderbewaking</w:t>
            </w:r>
          </w:p>
          <w:p w:rsidR="00D6752B" w:rsidRPr="009F6ED2" w:rsidRDefault="00D6752B" w:rsidP="00AE09ED">
            <w:pPr>
              <w:pStyle w:val="Geenafstand"/>
              <w:numPr>
                <w:ilvl w:val="0"/>
                <w:numId w:val="40"/>
              </w:numPr>
              <w:rPr>
                <w:sz w:val="20"/>
                <w:szCs w:val="20"/>
              </w:rPr>
            </w:pPr>
            <w:r w:rsidRPr="009F6ED2">
              <w:rPr>
                <w:sz w:val="20"/>
                <w:szCs w:val="20"/>
              </w:rPr>
              <w:t xml:space="preserve">Supply Chain </w:t>
            </w:r>
            <w:r w:rsidRPr="009F6ED2">
              <w:rPr>
                <w:sz w:val="20"/>
                <w:szCs w:val="20"/>
              </w:rPr>
              <w:sym w:font="Wingdings" w:char="F0E0"/>
            </w:r>
            <w:r w:rsidRPr="009F6ED2">
              <w:rPr>
                <w:sz w:val="20"/>
                <w:szCs w:val="20"/>
              </w:rPr>
              <w:t xml:space="preserve"> Evaluatie totaal</w:t>
            </w:r>
          </w:p>
        </w:tc>
      </w:tr>
      <w:tr w:rsidR="00D6752B" w:rsidRPr="009F6ED2" w:rsidTr="00AE09ED">
        <w:trPr>
          <w:trHeight w:val="1938"/>
        </w:trPr>
        <w:tc>
          <w:tcPr>
            <w:tcW w:w="1769" w:type="dxa"/>
          </w:tcPr>
          <w:p w:rsidR="00D6752B" w:rsidRPr="009F6ED2" w:rsidRDefault="00D6752B" w:rsidP="00AE09ED">
            <w:pPr>
              <w:pStyle w:val="Geenafstand"/>
              <w:rPr>
                <w:sz w:val="20"/>
                <w:szCs w:val="20"/>
              </w:rPr>
            </w:pPr>
            <w:r w:rsidRPr="009F6ED2">
              <w:rPr>
                <w:bCs/>
                <w:sz w:val="20"/>
                <w:szCs w:val="20"/>
              </w:rPr>
              <w:t>CTQ 3: Overvoorraad</w:t>
            </w:r>
          </w:p>
        </w:tc>
        <w:tc>
          <w:tcPr>
            <w:tcW w:w="1300" w:type="dxa"/>
          </w:tcPr>
          <w:p w:rsidR="00D6752B" w:rsidRPr="009F6ED2" w:rsidRDefault="00D6752B" w:rsidP="00AE09ED">
            <w:pPr>
              <w:pStyle w:val="Geenafstand"/>
              <w:rPr>
                <w:sz w:val="20"/>
                <w:szCs w:val="20"/>
              </w:rPr>
            </w:pPr>
            <w:r w:rsidRPr="009F6ED2">
              <w:rPr>
                <w:sz w:val="20"/>
                <w:szCs w:val="20"/>
              </w:rPr>
              <w:t>Na afloop promotie</w:t>
            </w:r>
          </w:p>
        </w:tc>
        <w:tc>
          <w:tcPr>
            <w:tcW w:w="1251" w:type="dxa"/>
          </w:tcPr>
          <w:p w:rsidR="00D6752B" w:rsidRPr="009F6ED2" w:rsidRDefault="00D6752B" w:rsidP="00AE09ED">
            <w:pPr>
              <w:pStyle w:val="Geenafstand"/>
              <w:rPr>
                <w:sz w:val="20"/>
                <w:szCs w:val="20"/>
              </w:rPr>
            </w:pPr>
            <w:r w:rsidRPr="009F6ED2">
              <w:rPr>
                <w:sz w:val="20"/>
                <w:szCs w:val="20"/>
              </w:rPr>
              <w:t>Form</w:t>
            </w:r>
            <w:r>
              <w:rPr>
                <w:sz w:val="20"/>
                <w:szCs w:val="20"/>
              </w:rPr>
              <w:t>u</w:t>
            </w:r>
            <w:r w:rsidRPr="009F6ED2">
              <w:rPr>
                <w:sz w:val="20"/>
                <w:szCs w:val="20"/>
              </w:rPr>
              <w:t>le</w:t>
            </w:r>
          </w:p>
        </w:tc>
        <w:tc>
          <w:tcPr>
            <w:tcW w:w="2268" w:type="dxa"/>
          </w:tcPr>
          <w:p w:rsidR="00D6752B" w:rsidRDefault="00D6752B" w:rsidP="00AE09ED">
            <w:pPr>
              <w:pStyle w:val="Geenafstand"/>
              <w:numPr>
                <w:ilvl w:val="0"/>
                <w:numId w:val="38"/>
              </w:numPr>
              <w:rPr>
                <w:sz w:val="20"/>
                <w:szCs w:val="20"/>
              </w:rPr>
            </w:pPr>
            <w:r w:rsidRPr="009F6ED2">
              <w:rPr>
                <w:sz w:val="20"/>
                <w:szCs w:val="20"/>
              </w:rPr>
              <w:t>Forecast Promotie</w:t>
            </w:r>
          </w:p>
          <w:p w:rsidR="00D6752B" w:rsidRDefault="00D6752B" w:rsidP="00AE09ED">
            <w:pPr>
              <w:pStyle w:val="Geenafstand"/>
              <w:numPr>
                <w:ilvl w:val="0"/>
                <w:numId w:val="38"/>
              </w:numPr>
              <w:rPr>
                <w:sz w:val="20"/>
                <w:szCs w:val="20"/>
              </w:rPr>
            </w:pPr>
            <w:r w:rsidRPr="00A117F6">
              <w:rPr>
                <w:sz w:val="20"/>
                <w:szCs w:val="20"/>
              </w:rPr>
              <w:t>Gerealiseerde folder verkopen</w:t>
            </w:r>
          </w:p>
          <w:p w:rsidR="00D6752B" w:rsidRDefault="00D6752B" w:rsidP="00AE09ED">
            <w:pPr>
              <w:pStyle w:val="Geenafstand"/>
              <w:numPr>
                <w:ilvl w:val="0"/>
                <w:numId w:val="38"/>
              </w:numPr>
              <w:rPr>
                <w:sz w:val="20"/>
                <w:szCs w:val="20"/>
              </w:rPr>
            </w:pPr>
            <w:r w:rsidRPr="00A117F6">
              <w:rPr>
                <w:sz w:val="20"/>
                <w:szCs w:val="20"/>
              </w:rPr>
              <w:t>MOQ</w:t>
            </w:r>
          </w:p>
          <w:p w:rsidR="00D6752B" w:rsidRPr="00A117F6" w:rsidRDefault="00D177D8" w:rsidP="00AE09ED">
            <w:pPr>
              <w:pStyle w:val="Geenafstand"/>
              <w:numPr>
                <w:ilvl w:val="0"/>
                <w:numId w:val="38"/>
              </w:numPr>
              <w:rPr>
                <w:sz w:val="20"/>
                <w:szCs w:val="20"/>
              </w:rPr>
            </w:pPr>
            <w:r>
              <w:rPr>
                <w:sz w:val="20"/>
                <w:szCs w:val="20"/>
              </w:rPr>
              <w:t>Promotie</w:t>
            </w:r>
            <w:r w:rsidR="00D6752B" w:rsidRPr="00A117F6">
              <w:rPr>
                <w:sz w:val="20"/>
                <w:szCs w:val="20"/>
              </w:rPr>
              <w:t xml:space="preserve"> BE</w:t>
            </w:r>
          </w:p>
        </w:tc>
        <w:tc>
          <w:tcPr>
            <w:tcW w:w="2592" w:type="dxa"/>
          </w:tcPr>
          <w:p w:rsidR="00D6752B" w:rsidRPr="009F6ED2" w:rsidRDefault="00D6752B" w:rsidP="00AE09ED">
            <w:pPr>
              <w:pStyle w:val="Geenafstand"/>
              <w:numPr>
                <w:ilvl w:val="0"/>
                <w:numId w:val="41"/>
              </w:numPr>
              <w:rPr>
                <w:sz w:val="20"/>
                <w:szCs w:val="20"/>
              </w:rPr>
            </w:pPr>
            <w:r w:rsidRPr="009F6ED2">
              <w:rPr>
                <w:sz w:val="20"/>
                <w:szCs w:val="20"/>
              </w:rPr>
              <w:t xml:space="preserve">Opnamelijst </w:t>
            </w:r>
            <w:r w:rsidRPr="009F6ED2">
              <w:rPr>
                <w:sz w:val="20"/>
                <w:szCs w:val="20"/>
              </w:rPr>
              <w:sym w:font="Wingdings" w:char="F0E0"/>
            </w:r>
            <w:r w:rsidRPr="009F6ED2">
              <w:rPr>
                <w:sz w:val="20"/>
                <w:szCs w:val="20"/>
              </w:rPr>
              <w:t xml:space="preserve"> Folderbewaking</w:t>
            </w:r>
          </w:p>
          <w:p w:rsidR="00D6752B" w:rsidRPr="009F6ED2" w:rsidRDefault="00D6752B" w:rsidP="00AE09ED">
            <w:pPr>
              <w:pStyle w:val="Geenafstand"/>
              <w:numPr>
                <w:ilvl w:val="0"/>
                <w:numId w:val="41"/>
              </w:numPr>
              <w:rPr>
                <w:sz w:val="20"/>
                <w:szCs w:val="20"/>
              </w:rPr>
            </w:pPr>
            <w:r w:rsidRPr="009F6ED2">
              <w:rPr>
                <w:sz w:val="20"/>
                <w:szCs w:val="20"/>
              </w:rPr>
              <w:t xml:space="preserve">Supply Chain </w:t>
            </w:r>
            <w:r w:rsidRPr="009F6ED2">
              <w:rPr>
                <w:sz w:val="20"/>
                <w:szCs w:val="20"/>
              </w:rPr>
              <w:sym w:font="Wingdings" w:char="F0E0"/>
            </w:r>
            <w:r w:rsidR="00A7378F">
              <w:rPr>
                <w:sz w:val="20"/>
                <w:szCs w:val="20"/>
              </w:rPr>
              <w:t xml:space="preserve"> </w:t>
            </w:r>
            <w:r w:rsidRPr="009F6ED2">
              <w:rPr>
                <w:sz w:val="20"/>
                <w:szCs w:val="20"/>
              </w:rPr>
              <w:t>Evaluatie Totaal</w:t>
            </w:r>
          </w:p>
          <w:p w:rsidR="00D6752B" w:rsidRPr="009F6ED2" w:rsidRDefault="00D6752B" w:rsidP="00AE09ED">
            <w:pPr>
              <w:pStyle w:val="Geenafstand"/>
              <w:numPr>
                <w:ilvl w:val="0"/>
                <w:numId w:val="41"/>
              </w:numPr>
              <w:rPr>
                <w:sz w:val="20"/>
                <w:szCs w:val="20"/>
              </w:rPr>
            </w:pPr>
            <w:r w:rsidRPr="009F6ED2">
              <w:rPr>
                <w:sz w:val="20"/>
                <w:szCs w:val="20"/>
              </w:rPr>
              <w:t xml:space="preserve">Slim4data </w:t>
            </w:r>
            <w:r w:rsidRPr="009F6ED2">
              <w:rPr>
                <w:sz w:val="20"/>
                <w:szCs w:val="20"/>
              </w:rPr>
              <w:sym w:font="Wingdings" w:char="F0E0"/>
            </w:r>
          </w:p>
          <w:p w:rsidR="00D6752B" w:rsidRPr="009F6ED2" w:rsidRDefault="00D6752B" w:rsidP="00AE09ED">
            <w:pPr>
              <w:pStyle w:val="Geenafstand"/>
              <w:rPr>
                <w:sz w:val="20"/>
                <w:szCs w:val="20"/>
              </w:rPr>
            </w:pPr>
            <w:r w:rsidRPr="009F6ED2">
              <w:rPr>
                <w:sz w:val="20"/>
                <w:szCs w:val="20"/>
              </w:rPr>
              <w:t xml:space="preserve"> </w:t>
            </w:r>
            <w:r w:rsidR="008C0C8D">
              <w:rPr>
                <w:sz w:val="20"/>
                <w:szCs w:val="20"/>
              </w:rPr>
              <w:t xml:space="preserve">    </w:t>
            </w:r>
            <w:r>
              <w:rPr>
                <w:sz w:val="20"/>
                <w:szCs w:val="20"/>
              </w:rPr>
              <w:t xml:space="preserve">   </w:t>
            </w:r>
            <w:proofErr w:type="spellStart"/>
            <w:r w:rsidRPr="009F6ED2">
              <w:rPr>
                <w:sz w:val="20"/>
                <w:szCs w:val="20"/>
              </w:rPr>
              <w:t>Checkup</w:t>
            </w:r>
            <w:proofErr w:type="spellEnd"/>
            <w:r w:rsidRPr="009F6ED2">
              <w:rPr>
                <w:sz w:val="20"/>
                <w:szCs w:val="20"/>
              </w:rPr>
              <w:t xml:space="preserve"> </w:t>
            </w:r>
          </w:p>
          <w:p w:rsidR="00D6752B" w:rsidRPr="009F6ED2" w:rsidRDefault="00D6752B" w:rsidP="00AE09ED">
            <w:pPr>
              <w:pStyle w:val="Geenafstand"/>
              <w:numPr>
                <w:ilvl w:val="0"/>
                <w:numId w:val="41"/>
              </w:numPr>
              <w:rPr>
                <w:sz w:val="20"/>
                <w:szCs w:val="20"/>
              </w:rPr>
            </w:pPr>
            <w:r w:rsidRPr="009F6ED2">
              <w:rPr>
                <w:sz w:val="20"/>
                <w:szCs w:val="20"/>
              </w:rPr>
              <w:t xml:space="preserve">Opnamelijst </w:t>
            </w:r>
            <w:r w:rsidRPr="009F6ED2">
              <w:rPr>
                <w:sz w:val="20"/>
                <w:szCs w:val="20"/>
              </w:rPr>
              <w:sym w:font="Wingdings" w:char="F0E0"/>
            </w:r>
            <w:r w:rsidRPr="009F6ED2">
              <w:rPr>
                <w:sz w:val="20"/>
                <w:szCs w:val="20"/>
              </w:rPr>
              <w:t xml:space="preserve"> Folderbewaking</w:t>
            </w:r>
            <w:r w:rsidRPr="009F6ED2">
              <w:rPr>
                <w:sz w:val="20"/>
                <w:szCs w:val="20"/>
              </w:rPr>
              <w:br/>
            </w:r>
          </w:p>
        </w:tc>
      </w:tr>
    </w:tbl>
    <w:p w:rsidR="00D6752B" w:rsidRPr="007E75B2" w:rsidRDefault="00B74F2C" w:rsidP="00D6752B">
      <w:pPr>
        <w:pStyle w:val="Bijschrift"/>
        <w:framePr w:w="9013" w:h="269" w:hRule="exact" w:hSpace="141" w:wrap="around" w:vAnchor="text" w:hAnchor="page" w:x="1390" w:y="5140"/>
      </w:pPr>
      <w:r>
        <w:t>Tabel F</w:t>
      </w:r>
      <w:r w:rsidR="00D6752B" w:rsidRPr="007E75B2">
        <w:t xml:space="preserve">: </w:t>
      </w:r>
      <w:r w:rsidR="00D6752B">
        <w:t>Dataverzamelingsplan</w:t>
      </w:r>
    </w:p>
    <w:p w:rsidR="00A7378F" w:rsidRDefault="00A7378F" w:rsidP="00D6752B">
      <w:pPr>
        <w:pStyle w:val="Geenafstand"/>
        <w:rPr>
          <w:rFonts w:cs="Arial"/>
          <w:b/>
          <w:color w:val="222222"/>
          <w:sz w:val="20"/>
          <w:szCs w:val="20"/>
          <w:shd w:val="clear" w:color="auto" w:fill="FFFFFF"/>
        </w:rPr>
      </w:pPr>
    </w:p>
    <w:p w:rsidR="00D6752B" w:rsidRPr="00641339" w:rsidRDefault="00D6752B" w:rsidP="00D6752B">
      <w:pPr>
        <w:pStyle w:val="Geenafstand"/>
        <w:rPr>
          <w:rFonts w:cs="Arial"/>
          <w:b/>
          <w:color w:val="222222"/>
          <w:sz w:val="20"/>
          <w:szCs w:val="20"/>
          <w:shd w:val="clear" w:color="auto" w:fill="FFFFFF"/>
        </w:rPr>
      </w:pPr>
      <w:r w:rsidRPr="00641339">
        <w:rPr>
          <w:rFonts w:cs="Arial"/>
          <w:b/>
          <w:color w:val="222222"/>
          <w:sz w:val="20"/>
          <w:szCs w:val="20"/>
          <w:shd w:val="clear" w:color="auto" w:fill="FFFFFF"/>
        </w:rPr>
        <w:t>Dataverzameling CTQ 1</w:t>
      </w:r>
    </w:p>
    <w:p w:rsidR="00D6752B" w:rsidRPr="009F6ED2" w:rsidRDefault="00D6752B" w:rsidP="00853585">
      <w:pPr>
        <w:pStyle w:val="Geenafstand"/>
        <w:jc w:val="both"/>
        <w:rPr>
          <w:rFonts w:cs="Arial"/>
          <w:color w:val="222222"/>
          <w:sz w:val="20"/>
          <w:szCs w:val="20"/>
          <w:shd w:val="clear" w:color="auto" w:fill="FFFFFF"/>
        </w:rPr>
      </w:pPr>
      <w:r>
        <w:rPr>
          <w:rFonts w:cs="Arial"/>
          <w:color w:val="222222"/>
          <w:sz w:val="20"/>
          <w:szCs w:val="20"/>
          <w:shd w:val="clear" w:color="auto" w:fill="FFFFFF"/>
        </w:rPr>
        <w:t>Voor het berekenen van de eerste CTQ zijn twee gegevens vereist: de promotie forecast en de gerealiseerde afzet van promotieartikelen. Met behulp van d</w:t>
      </w:r>
      <w:r w:rsidR="00853585">
        <w:rPr>
          <w:rFonts w:cs="Arial"/>
          <w:color w:val="222222"/>
          <w:sz w:val="20"/>
          <w:szCs w:val="20"/>
          <w:shd w:val="clear" w:color="auto" w:fill="FFFFFF"/>
        </w:rPr>
        <w:t xml:space="preserve">eze gegevens kan de voorspelling </w:t>
      </w:r>
      <w:r>
        <w:rPr>
          <w:rFonts w:cs="Arial"/>
          <w:color w:val="222222"/>
          <w:sz w:val="20"/>
          <w:szCs w:val="20"/>
          <w:shd w:val="clear" w:color="auto" w:fill="FFFFFF"/>
        </w:rPr>
        <w:t>worden getoetst ten opzichte van de gerealiseerde afzet. Data voor deze gegevens waren probleemloos op te vragen en worden geregistreerd in systemen.</w:t>
      </w:r>
    </w:p>
    <w:p w:rsidR="00D6752B" w:rsidRPr="009F6ED2" w:rsidRDefault="00D6752B" w:rsidP="00853585">
      <w:pPr>
        <w:pStyle w:val="Geenafstand"/>
        <w:jc w:val="both"/>
        <w:rPr>
          <w:b/>
          <w:sz w:val="20"/>
          <w:szCs w:val="20"/>
        </w:rPr>
      </w:pPr>
    </w:p>
    <w:p w:rsidR="00D6752B" w:rsidRPr="00641339" w:rsidRDefault="00D6752B" w:rsidP="00853585">
      <w:pPr>
        <w:pStyle w:val="Geenafstand"/>
        <w:jc w:val="both"/>
        <w:rPr>
          <w:rFonts w:cs="Arial"/>
          <w:b/>
          <w:color w:val="222222"/>
          <w:sz w:val="20"/>
          <w:szCs w:val="20"/>
          <w:shd w:val="clear" w:color="auto" w:fill="FFFFFF"/>
        </w:rPr>
      </w:pPr>
      <w:r w:rsidRPr="00641339">
        <w:rPr>
          <w:rFonts w:cs="Arial"/>
          <w:b/>
          <w:color w:val="222222"/>
          <w:sz w:val="20"/>
          <w:szCs w:val="20"/>
          <w:shd w:val="clear" w:color="auto" w:fill="FFFFFF"/>
        </w:rPr>
        <w:t>Dataverzameling CTQ 2</w:t>
      </w:r>
    </w:p>
    <w:p w:rsidR="00D6752B" w:rsidRDefault="00D6752B" w:rsidP="00853585">
      <w:pPr>
        <w:pStyle w:val="Geenafstand"/>
        <w:jc w:val="both"/>
        <w:rPr>
          <w:rFonts w:cs="Arial"/>
          <w:color w:val="222222"/>
          <w:sz w:val="20"/>
          <w:szCs w:val="20"/>
          <w:shd w:val="clear" w:color="auto" w:fill="FFFFFF"/>
        </w:rPr>
      </w:pPr>
      <w:r>
        <w:rPr>
          <w:rFonts w:cs="Arial"/>
          <w:color w:val="222222"/>
          <w:sz w:val="20"/>
          <w:szCs w:val="20"/>
          <w:shd w:val="clear" w:color="auto" w:fill="FFFFFF"/>
        </w:rPr>
        <w:t>Voor het berekenen van de voorraadbeschikbaarheid moeten enkele kanttekeningen worden geplaatst. Om de voorraadbeschikbaarheid in het distributiecentrum te meten, moet inzichtelijk zijn wat het voorraadniveau was voor start uitlevering aan de filialen en wat er op voorraad zou moeten liggen op basis v</w:t>
      </w:r>
      <w:r w:rsidR="00126EE1">
        <w:rPr>
          <w:rFonts w:cs="Arial"/>
          <w:color w:val="222222"/>
          <w:sz w:val="20"/>
          <w:szCs w:val="20"/>
          <w:shd w:val="clear" w:color="auto" w:fill="FFFFFF"/>
        </w:rPr>
        <w:t>an de forecast. Deze data bleken</w:t>
      </w:r>
      <w:r>
        <w:rPr>
          <w:rFonts w:cs="Arial"/>
          <w:color w:val="222222"/>
          <w:sz w:val="20"/>
          <w:szCs w:val="20"/>
          <w:shd w:val="clear" w:color="auto" w:fill="FFFFFF"/>
        </w:rPr>
        <w:t xml:space="preserve"> niet inzichtelijk te zijn. In plaats van dat er inzichtelijk is of er genoeg voorraad is voor start uitlevering, is er wel inzichtelijk of er genoeg voorraad was op de laatste d</w:t>
      </w:r>
      <w:r w:rsidR="00FF2AF8">
        <w:rPr>
          <w:rFonts w:cs="Arial"/>
          <w:color w:val="222222"/>
          <w:sz w:val="20"/>
          <w:szCs w:val="20"/>
          <w:shd w:val="clear" w:color="auto" w:fill="FFFFFF"/>
        </w:rPr>
        <w:t>ag van de promotie. Deze data zijn</w:t>
      </w:r>
      <w:r>
        <w:rPr>
          <w:rFonts w:cs="Arial"/>
          <w:color w:val="222222"/>
          <w:sz w:val="20"/>
          <w:szCs w:val="20"/>
          <w:shd w:val="clear" w:color="auto" w:fill="FFFFFF"/>
        </w:rPr>
        <w:t xml:space="preserve"> inzichtelijk in de folderbewakingslijst. Dit document coördineert de promoties en geeft aan of de artikelen in </w:t>
      </w:r>
      <w:r w:rsidR="00853585">
        <w:rPr>
          <w:rFonts w:cs="Arial"/>
          <w:color w:val="222222"/>
          <w:sz w:val="20"/>
          <w:szCs w:val="20"/>
          <w:shd w:val="clear" w:color="auto" w:fill="FFFFFF"/>
        </w:rPr>
        <w:t>de juiste hoeveelheid voorradig</w:t>
      </w:r>
      <w:r>
        <w:rPr>
          <w:rFonts w:cs="Arial"/>
          <w:color w:val="222222"/>
          <w:sz w:val="20"/>
          <w:szCs w:val="20"/>
          <w:shd w:val="clear" w:color="auto" w:fill="FFFFFF"/>
        </w:rPr>
        <w:t xml:space="preserve"> zijn om de geplande uitstroom te realiseren. Het laat</w:t>
      </w:r>
      <w:r w:rsidR="00853585">
        <w:rPr>
          <w:rFonts w:cs="Arial"/>
          <w:color w:val="222222"/>
          <w:sz w:val="20"/>
          <w:szCs w:val="20"/>
          <w:shd w:val="clear" w:color="auto" w:fill="FFFFFF"/>
        </w:rPr>
        <w:t xml:space="preserve">ste moment waarop deze lijst </w:t>
      </w:r>
      <w:proofErr w:type="spellStart"/>
      <w:r w:rsidR="00853585">
        <w:rPr>
          <w:rFonts w:cs="Arial"/>
          <w:color w:val="222222"/>
          <w:sz w:val="20"/>
          <w:szCs w:val="20"/>
          <w:shd w:val="clear" w:color="auto" w:fill="FFFFFF"/>
        </w:rPr>
        <w:t>geü</w:t>
      </w:r>
      <w:r>
        <w:rPr>
          <w:rFonts w:cs="Arial"/>
          <w:color w:val="222222"/>
          <w:sz w:val="20"/>
          <w:szCs w:val="20"/>
          <w:shd w:val="clear" w:color="auto" w:fill="FFFFFF"/>
        </w:rPr>
        <w:t>pdate</w:t>
      </w:r>
      <w:proofErr w:type="spellEnd"/>
      <w:r>
        <w:rPr>
          <w:rFonts w:cs="Arial"/>
          <w:color w:val="222222"/>
          <w:sz w:val="20"/>
          <w:szCs w:val="20"/>
          <w:shd w:val="clear" w:color="auto" w:fill="FFFFFF"/>
        </w:rPr>
        <w:t xml:space="preserve"> wordt</w:t>
      </w:r>
      <w:r w:rsidR="00853585">
        <w:rPr>
          <w:rFonts w:cs="Arial"/>
          <w:color w:val="222222"/>
          <w:sz w:val="20"/>
          <w:szCs w:val="20"/>
          <w:shd w:val="clear" w:color="auto" w:fill="FFFFFF"/>
        </w:rPr>
        <w:t>,</w:t>
      </w:r>
      <w:r>
        <w:rPr>
          <w:rFonts w:cs="Arial"/>
          <w:color w:val="222222"/>
          <w:sz w:val="20"/>
          <w:szCs w:val="20"/>
          <w:shd w:val="clear" w:color="auto" w:fill="FFFFFF"/>
        </w:rPr>
        <w:t xml:space="preserve"> is op de laatste dag van de promoties. Op de laatste dag van de promoties is dus bekend of er wel of niet genoeg voorraad in het distributiecentrum aanwezig was.</w:t>
      </w:r>
    </w:p>
    <w:p w:rsidR="00D6752B" w:rsidRDefault="00D6752B" w:rsidP="00853585">
      <w:pPr>
        <w:pStyle w:val="Geenafstand"/>
        <w:jc w:val="both"/>
        <w:rPr>
          <w:rFonts w:cs="Arial"/>
          <w:color w:val="222222"/>
          <w:sz w:val="20"/>
          <w:szCs w:val="20"/>
          <w:shd w:val="clear" w:color="auto" w:fill="FFFFFF"/>
        </w:rPr>
      </w:pPr>
    </w:p>
    <w:p w:rsidR="00D6752B" w:rsidRDefault="00D6752B" w:rsidP="00853585">
      <w:pPr>
        <w:pStyle w:val="Geenafstand"/>
        <w:jc w:val="both"/>
        <w:rPr>
          <w:rFonts w:cs="Arial"/>
          <w:color w:val="222222"/>
          <w:sz w:val="20"/>
          <w:szCs w:val="20"/>
          <w:shd w:val="clear" w:color="auto" w:fill="FFFFFF"/>
        </w:rPr>
      </w:pPr>
      <w:r>
        <w:rPr>
          <w:rFonts w:cs="Arial"/>
          <w:color w:val="222222"/>
          <w:sz w:val="20"/>
          <w:szCs w:val="20"/>
          <w:shd w:val="clear" w:color="auto" w:fill="FFFFFF"/>
        </w:rPr>
        <w:t>De enige manier om te achterhalen of er vóór start uitlevering voldoende voorraad w</w:t>
      </w:r>
      <w:r w:rsidR="00853585">
        <w:rPr>
          <w:rFonts w:cs="Arial"/>
          <w:color w:val="222222"/>
          <w:sz w:val="20"/>
          <w:szCs w:val="20"/>
          <w:shd w:val="clear" w:color="auto" w:fill="FFFFFF"/>
        </w:rPr>
        <w:t>as, is door terug te rekenen vanaf</w:t>
      </w:r>
      <w:r>
        <w:rPr>
          <w:rFonts w:cs="Arial"/>
          <w:color w:val="222222"/>
          <w:sz w:val="20"/>
          <w:szCs w:val="20"/>
          <w:shd w:val="clear" w:color="auto" w:fill="FFFFFF"/>
        </w:rPr>
        <w:t xml:space="preserve"> de laatste promotiedag. Het terugrekenen is gedaan door mi</w:t>
      </w:r>
      <w:r w:rsidR="0067000C">
        <w:rPr>
          <w:rFonts w:cs="Arial"/>
          <w:color w:val="222222"/>
          <w:sz w:val="20"/>
          <w:szCs w:val="20"/>
          <w:shd w:val="clear" w:color="auto" w:fill="FFFFFF"/>
        </w:rPr>
        <w:t>ddel van de gerealiseerde promotie</w:t>
      </w:r>
      <w:r>
        <w:rPr>
          <w:rFonts w:cs="Arial"/>
          <w:color w:val="222222"/>
          <w:sz w:val="20"/>
          <w:szCs w:val="20"/>
          <w:shd w:val="clear" w:color="auto" w:fill="FFFFFF"/>
        </w:rPr>
        <w:t>verkopen. Door de gerealiseerde verkopen bij de voorraadstand na afloop van de promotie op de tellen, wordt inzichtelijk</w:t>
      </w:r>
      <w:r w:rsidR="00853585">
        <w:rPr>
          <w:rFonts w:cs="Arial"/>
          <w:color w:val="222222"/>
          <w:sz w:val="20"/>
          <w:szCs w:val="20"/>
          <w:shd w:val="clear" w:color="auto" w:fill="FFFFFF"/>
        </w:rPr>
        <w:t xml:space="preserve"> of promotieaantallen voor start folder volgens de voorspelde aantallen op voorraad waren in het distributiecentrum.</w:t>
      </w:r>
    </w:p>
    <w:p w:rsidR="00D6752B" w:rsidRDefault="00D6752B" w:rsidP="00853585">
      <w:pPr>
        <w:pStyle w:val="Geenafstand"/>
        <w:jc w:val="both"/>
        <w:rPr>
          <w:rFonts w:cs="Arial"/>
          <w:color w:val="222222"/>
          <w:sz w:val="20"/>
          <w:szCs w:val="20"/>
          <w:shd w:val="clear" w:color="auto" w:fill="FFFFFF"/>
        </w:rPr>
      </w:pPr>
    </w:p>
    <w:p w:rsidR="00FF2AF8" w:rsidRPr="009F6ED2" w:rsidRDefault="00853585" w:rsidP="00853585">
      <w:pPr>
        <w:pStyle w:val="Geenafstand"/>
        <w:jc w:val="both"/>
        <w:rPr>
          <w:rFonts w:cs="Arial"/>
          <w:color w:val="222222"/>
          <w:sz w:val="20"/>
          <w:szCs w:val="20"/>
          <w:shd w:val="clear" w:color="auto" w:fill="FFFFFF"/>
        </w:rPr>
      </w:pPr>
      <w:r>
        <w:rPr>
          <w:rFonts w:cs="Arial"/>
          <w:color w:val="222222"/>
          <w:sz w:val="20"/>
          <w:szCs w:val="20"/>
          <w:shd w:val="clear" w:color="auto" w:fill="FFFFFF"/>
        </w:rPr>
        <w:t>Ee</w:t>
      </w:r>
      <w:r w:rsidR="00D6752B">
        <w:rPr>
          <w:rFonts w:cs="Arial"/>
          <w:color w:val="222222"/>
          <w:sz w:val="20"/>
          <w:szCs w:val="20"/>
          <w:shd w:val="clear" w:color="auto" w:fill="FFFFFF"/>
        </w:rPr>
        <w:t>n belangrijke kanttekening is dat de voo</w:t>
      </w:r>
      <w:r>
        <w:rPr>
          <w:rFonts w:cs="Arial"/>
          <w:color w:val="222222"/>
          <w:sz w:val="20"/>
          <w:szCs w:val="20"/>
          <w:shd w:val="clear" w:color="auto" w:fill="FFFFFF"/>
        </w:rPr>
        <w:t>rraadbeschikbaarheid tijdens de</w:t>
      </w:r>
      <w:r w:rsidR="00FF2AF8">
        <w:rPr>
          <w:rFonts w:cs="Arial"/>
          <w:color w:val="222222"/>
          <w:sz w:val="20"/>
          <w:szCs w:val="20"/>
          <w:shd w:val="clear" w:color="auto" w:fill="FFFFFF"/>
        </w:rPr>
        <w:t xml:space="preserve"> laatste dag van de promotie</w:t>
      </w:r>
      <w:r w:rsidR="00D6752B">
        <w:rPr>
          <w:rFonts w:cs="Arial"/>
          <w:color w:val="222222"/>
          <w:sz w:val="20"/>
          <w:szCs w:val="20"/>
          <w:shd w:val="clear" w:color="auto" w:fill="FFFFFF"/>
        </w:rPr>
        <w:t xml:space="preserve"> pas geregistreerd werd vanaf april 2016. De prestaties van CTQ één en drie zijn over 1</w:t>
      </w:r>
      <w:r w:rsidR="0000115B">
        <w:rPr>
          <w:rFonts w:cs="Arial"/>
          <w:color w:val="222222"/>
          <w:sz w:val="20"/>
          <w:szCs w:val="20"/>
          <w:shd w:val="clear" w:color="auto" w:fill="FFFFFF"/>
        </w:rPr>
        <w:t>.</w:t>
      </w:r>
      <w:r w:rsidR="00D6752B">
        <w:rPr>
          <w:rFonts w:cs="Arial"/>
          <w:color w:val="222222"/>
          <w:sz w:val="20"/>
          <w:szCs w:val="20"/>
          <w:shd w:val="clear" w:color="auto" w:fill="FFFFFF"/>
        </w:rPr>
        <w:t>079 datarecords bepaald. De prestatie van CTQ twee daarentegen is over 883 datarecord bepaald. Het verschil van 196 wordt verklaard door het ontbreken van dat</w:t>
      </w:r>
      <w:r w:rsidR="00FF2AF8">
        <w:rPr>
          <w:rFonts w:cs="Arial"/>
          <w:color w:val="222222"/>
          <w:sz w:val="20"/>
          <w:szCs w:val="20"/>
          <w:shd w:val="clear" w:color="auto" w:fill="FFFFFF"/>
        </w:rPr>
        <w:t xml:space="preserve">a in januari, februari en maart, </w:t>
      </w:r>
      <w:r w:rsidR="006279EB">
        <w:rPr>
          <w:rFonts w:cs="Arial"/>
          <w:color w:val="222222"/>
          <w:sz w:val="20"/>
          <w:szCs w:val="20"/>
          <w:shd w:val="clear" w:color="auto" w:fill="FFFFFF"/>
        </w:rPr>
        <w:t>aangezien</w:t>
      </w:r>
      <w:r w:rsidR="00FF2AF8">
        <w:rPr>
          <w:rFonts w:cs="Arial"/>
          <w:color w:val="222222"/>
          <w:sz w:val="20"/>
          <w:szCs w:val="20"/>
          <w:shd w:val="clear" w:color="auto" w:fill="FFFFFF"/>
        </w:rPr>
        <w:t xml:space="preserve"> de voorraadbeschikbaarheid pas vanaf </w:t>
      </w:r>
      <w:r w:rsidR="006279EB">
        <w:rPr>
          <w:rFonts w:cs="Arial"/>
          <w:color w:val="222222"/>
          <w:sz w:val="20"/>
          <w:szCs w:val="20"/>
          <w:shd w:val="clear" w:color="auto" w:fill="FFFFFF"/>
        </w:rPr>
        <w:t>april werd geregistreerd</w:t>
      </w:r>
      <w:r w:rsidR="00FF2AF8">
        <w:rPr>
          <w:rFonts w:cs="Arial"/>
          <w:color w:val="222222"/>
          <w:sz w:val="20"/>
          <w:szCs w:val="20"/>
          <w:shd w:val="clear" w:color="auto" w:fill="FFFFFF"/>
        </w:rPr>
        <w:t>.</w:t>
      </w:r>
    </w:p>
    <w:p w:rsidR="00D6752B" w:rsidRPr="009F6ED2" w:rsidRDefault="00D6752B" w:rsidP="00853585">
      <w:pPr>
        <w:pStyle w:val="Geenafstand"/>
        <w:jc w:val="both"/>
        <w:rPr>
          <w:b/>
          <w:sz w:val="20"/>
          <w:szCs w:val="20"/>
        </w:rPr>
      </w:pPr>
    </w:p>
    <w:p w:rsidR="00D6752B" w:rsidRPr="00641339" w:rsidRDefault="00D6752B" w:rsidP="00853585">
      <w:pPr>
        <w:pStyle w:val="Geenafstand"/>
        <w:jc w:val="both"/>
        <w:rPr>
          <w:rFonts w:cs="Arial"/>
          <w:b/>
          <w:color w:val="222222"/>
          <w:sz w:val="20"/>
          <w:szCs w:val="20"/>
          <w:shd w:val="clear" w:color="auto" w:fill="FFFFFF"/>
        </w:rPr>
      </w:pPr>
      <w:r w:rsidRPr="00641339">
        <w:rPr>
          <w:rFonts w:cs="Arial"/>
          <w:b/>
          <w:color w:val="222222"/>
          <w:sz w:val="20"/>
          <w:szCs w:val="20"/>
          <w:shd w:val="clear" w:color="auto" w:fill="FFFFFF"/>
        </w:rPr>
        <w:t>Dataverzameling CTQ 3</w:t>
      </w:r>
    </w:p>
    <w:p w:rsidR="00D6752B" w:rsidRDefault="006279EB" w:rsidP="00853585">
      <w:pPr>
        <w:pStyle w:val="Geenafstand"/>
        <w:jc w:val="both"/>
        <w:rPr>
          <w:rFonts w:cs="Arial"/>
          <w:color w:val="222222"/>
          <w:sz w:val="20"/>
          <w:szCs w:val="20"/>
          <w:shd w:val="clear" w:color="auto" w:fill="FFFFFF"/>
        </w:rPr>
      </w:pPr>
      <w:r>
        <w:rPr>
          <w:rFonts w:cs="Arial"/>
          <w:color w:val="222222"/>
          <w:sz w:val="20"/>
          <w:szCs w:val="20"/>
          <w:shd w:val="clear" w:color="auto" w:fill="FFFFFF"/>
        </w:rPr>
        <w:t xml:space="preserve">Om de prestaties van de derde CTQ exact te berekenen, ontbreken bepaalde data. Zodoende is het noodzakelijk om hier een aanname voor te maken. </w:t>
      </w:r>
      <w:r w:rsidR="00A7378F">
        <w:rPr>
          <w:rFonts w:cs="Arial"/>
          <w:color w:val="222222"/>
          <w:sz w:val="20"/>
          <w:szCs w:val="20"/>
          <w:shd w:val="clear" w:color="auto" w:fill="FFFFFF"/>
        </w:rPr>
        <w:t>Deze aanname is</w:t>
      </w:r>
      <w:r w:rsidR="00853585">
        <w:rPr>
          <w:rFonts w:cs="Arial"/>
          <w:color w:val="222222"/>
          <w:sz w:val="20"/>
          <w:szCs w:val="20"/>
          <w:shd w:val="clear" w:color="auto" w:fill="FFFFFF"/>
        </w:rPr>
        <w:t xml:space="preserve"> uitgebreid toegelicht in bijlage VIII. Op basis</w:t>
      </w:r>
      <w:r w:rsidR="00D6752B">
        <w:rPr>
          <w:rFonts w:cs="Arial"/>
          <w:color w:val="222222"/>
          <w:sz w:val="20"/>
          <w:szCs w:val="20"/>
          <w:shd w:val="clear" w:color="auto" w:fill="FFFFFF"/>
        </w:rPr>
        <w:t xml:space="preserve"> van deze aanname zijn vier kengetallen nodig welke zijn beschreven in tabel </w:t>
      </w:r>
      <w:r w:rsidR="00853585">
        <w:rPr>
          <w:rFonts w:cs="Arial"/>
          <w:color w:val="222222"/>
          <w:sz w:val="20"/>
          <w:szCs w:val="20"/>
          <w:shd w:val="clear" w:color="auto" w:fill="FFFFFF"/>
        </w:rPr>
        <w:t>F</w:t>
      </w:r>
      <w:r w:rsidR="00D6752B">
        <w:rPr>
          <w:rFonts w:cs="Arial"/>
          <w:color w:val="222222"/>
          <w:sz w:val="20"/>
          <w:szCs w:val="20"/>
          <w:shd w:val="clear" w:color="auto" w:fill="FFFFFF"/>
        </w:rPr>
        <w:t xml:space="preserve">. Data voor deze gegevens waren probleemloos op te vragen en </w:t>
      </w:r>
      <w:r>
        <w:rPr>
          <w:rFonts w:cs="Arial"/>
          <w:color w:val="222222"/>
          <w:sz w:val="20"/>
          <w:szCs w:val="20"/>
          <w:shd w:val="clear" w:color="auto" w:fill="FFFFFF"/>
        </w:rPr>
        <w:t xml:space="preserve">worden </w:t>
      </w:r>
      <w:r w:rsidR="00D6752B">
        <w:rPr>
          <w:rFonts w:cs="Arial"/>
          <w:color w:val="222222"/>
          <w:sz w:val="20"/>
          <w:szCs w:val="20"/>
          <w:shd w:val="clear" w:color="auto" w:fill="FFFFFF"/>
        </w:rPr>
        <w:t>geregistreerd in systemen.</w:t>
      </w:r>
    </w:p>
    <w:p w:rsidR="00D6752B" w:rsidRPr="005E7D9C" w:rsidRDefault="00D6752B" w:rsidP="00853585">
      <w:pPr>
        <w:pStyle w:val="Geenafstand"/>
        <w:jc w:val="both"/>
        <w:rPr>
          <w:rFonts w:cs="Arial"/>
          <w:color w:val="222222"/>
          <w:sz w:val="20"/>
          <w:szCs w:val="20"/>
          <w:shd w:val="clear" w:color="auto" w:fill="FFFFFF"/>
        </w:rPr>
      </w:pPr>
    </w:p>
    <w:p w:rsidR="00D6752B" w:rsidRDefault="00D6752B" w:rsidP="00853585">
      <w:pPr>
        <w:pStyle w:val="Kop2"/>
        <w:numPr>
          <w:ilvl w:val="0"/>
          <w:numId w:val="0"/>
        </w:numPr>
        <w:ind w:left="576" w:hanging="576"/>
        <w:rPr>
          <w:shd w:val="clear" w:color="auto" w:fill="FFFFFF"/>
        </w:rPr>
      </w:pPr>
      <w:bookmarkStart w:id="105" w:name="_Toc484510792"/>
      <w:r>
        <w:rPr>
          <w:shd w:val="clear" w:color="auto" w:fill="FFFFFF"/>
        </w:rPr>
        <w:t>Betrouwbaarheid en Validiteit</w:t>
      </w:r>
      <w:bookmarkEnd w:id="105"/>
    </w:p>
    <w:p w:rsidR="00D6752B" w:rsidRDefault="00A7378F" w:rsidP="00853585">
      <w:pPr>
        <w:pStyle w:val="Geenafstand"/>
        <w:jc w:val="both"/>
        <w:rPr>
          <w:sz w:val="20"/>
          <w:szCs w:val="20"/>
        </w:rPr>
      </w:pPr>
      <w:r>
        <w:rPr>
          <w:sz w:val="20"/>
          <w:szCs w:val="20"/>
        </w:rPr>
        <w:t>Als laatste is</w:t>
      </w:r>
      <w:r w:rsidR="00D6752B">
        <w:rPr>
          <w:sz w:val="20"/>
          <w:szCs w:val="20"/>
        </w:rPr>
        <w:t xml:space="preserve"> ingegaan op de betrouwbaarheid en de validiteit van de uitkomsten. In de voorgaande twee paragrafen is ingegaan hoe elke CTQ berekend </w:t>
      </w:r>
      <w:r w:rsidR="004867DF">
        <w:rPr>
          <w:sz w:val="20"/>
          <w:szCs w:val="20"/>
        </w:rPr>
        <w:t>wordt</w:t>
      </w:r>
      <w:r w:rsidR="00D6752B">
        <w:rPr>
          <w:sz w:val="20"/>
          <w:szCs w:val="20"/>
        </w:rPr>
        <w:t xml:space="preserve"> en welke</w:t>
      </w:r>
      <w:r w:rsidR="00853585">
        <w:rPr>
          <w:sz w:val="20"/>
          <w:szCs w:val="20"/>
        </w:rPr>
        <w:t xml:space="preserve"> data </w:t>
      </w:r>
      <w:r w:rsidR="006279EB">
        <w:rPr>
          <w:sz w:val="20"/>
          <w:szCs w:val="20"/>
        </w:rPr>
        <w:t>vereist zijn</w:t>
      </w:r>
      <w:r w:rsidR="00D6752B">
        <w:rPr>
          <w:sz w:val="20"/>
          <w:szCs w:val="20"/>
        </w:rPr>
        <w:t xml:space="preserve"> om deze prestaties te meten. De begrippen betrouwbaarheid en validiteit </w:t>
      </w:r>
      <w:r w:rsidR="004867DF">
        <w:rPr>
          <w:sz w:val="20"/>
          <w:szCs w:val="20"/>
        </w:rPr>
        <w:t>zijn hieronder</w:t>
      </w:r>
      <w:r w:rsidR="00D6752B">
        <w:rPr>
          <w:sz w:val="20"/>
          <w:szCs w:val="20"/>
        </w:rPr>
        <w:t xml:space="preserve"> kort geïntroduceerd. Vervolgens </w:t>
      </w:r>
      <w:r>
        <w:rPr>
          <w:sz w:val="20"/>
          <w:szCs w:val="20"/>
        </w:rPr>
        <w:t xml:space="preserve">is </w:t>
      </w:r>
      <w:r w:rsidR="00D6752B">
        <w:rPr>
          <w:sz w:val="20"/>
          <w:szCs w:val="20"/>
        </w:rPr>
        <w:t xml:space="preserve">kort </w:t>
      </w:r>
      <w:r>
        <w:rPr>
          <w:sz w:val="20"/>
          <w:szCs w:val="20"/>
        </w:rPr>
        <w:t xml:space="preserve">toegelicht </w:t>
      </w:r>
      <w:r w:rsidR="00D6752B">
        <w:rPr>
          <w:sz w:val="20"/>
          <w:szCs w:val="20"/>
        </w:rPr>
        <w:t>hoe er in dit onderzoek rekening is gehouden met beide begrippen.</w:t>
      </w:r>
    </w:p>
    <w:p w:rsidR="00D6752B" w:rsidRDefault="00D6752B" w:rsidP="00853585">
      <w:pPr>
        <w:pStyle w:val="Geenafstand"/>
        <w:jc w:val="both"/>
        <w:rPr>
          <w:sz w:val="20"/>
          <w:szCs w:val="20"/>
        </w:rPr>
      </w:pPr>
    </w:p>
    <w:p w:rsidR="00D6752B" w:rsidRDefault="00D6752B" w:rsidP="00853585">
      <w:pPr>
        <w:pStyle w:val="Geenafstand"/>
        <w:jc w:val="both"/>
        <w:rPr>
          <w:b/>
          <w:sz w:val="20"/>
          <w:szCs w:val="20"/>
        </w:rPr>
      </w:pPr>
      <w:r>
        <w:rPr>
          <w:b/>
          <w:sz w:val="20"/>
          <w:szCs w:val="20"/>
        </w:rPr>
        <w:t>Betrouwbaarheid</w:t>
      </w:r>
    </w:p>
    <w:p w:rsidR="00D6752B" w:rsidRDefault="00D6752B" w:rsidP="00853585">
      <w:pPr>
        <w:pStyle w:val="Geenafstand"/>
        <w:jc w:val="both"/>
        <w:rPr>
          <w:sz w:val="20"/>
          <w:szCs w:val="20"/>
        </w:rPr>
      </w:pPr>
      <w:r>
        <w:rPr>
          <w:sz w:val="20"/>
          <w:szCs w:val="20"/>
        </w:rPr>
        <w:t>Testbetrouwbaarheid is een schatting van de mate waarin een test vrij is van willekeurige meetfouten. Het gaat er dus om dat het meetinstrument betrouwbare resultaten geeft, dat willen zeggen dat het meetinstrument onder dezelfde condities steeds dezelfde resultaten geeft</w:t>
      </w:r>
      <w:r w:rsidR="00221651">
        <w:rPr>
          <w:sz w:val="20"/>
          <w:szCs w:val="20"/>
        </w:rPr>
        <w:t xml:space="preserve"> </w:t>
      </w:r>
      <w:sdt>
        <w:sdtPr>
          <w:rPr>
            <w:sz w:val="20"/>
            <w:szCs w:val="20"/>
          </w:rPr>
          <w:id w:val="34557050"/>
          <w:citation/>
        </w:sdtPr>
        <w:sdtContent>
          <w:r w:rsidR="00221651">
            <w:rPr>
              <w:sz w:val="20"/>
              <w:szCs w:val="20"/>
            </w:rPr>
            <w:fldChar w:fldCharType="begin"/>
          </w:r>
          <w:r w:rsidR="00221651">
            <w:rPr>
              <w:sz w:val="20"/>
              <w:szCs w:val="20"/>
            </w:rPr>
            <w:instrText xml:space="preserve"> CITATION Wim11 \l 1043 </w:instrText>
          </w:r>
          <w:r w:rsidR="00221651">
            <w:rPr>
              <w:sz w:val="20"/>
              <w:szCs w:val="20"/>
            </w:rPr>
            <w:fldChar w:fldCharType="separate"/>
          </w:r>
          <w:r w:rsidR="00871FB9" w:rsidRPr="00871FB9">
            <w:rPr>
              <w:noProof/>
              <w:sz w:val="20"/>
              <w:szCs w:val="20"/>
            </w:rPr>
            <w:t>(Trooster, 2011)</w:t>
          </w:r>
          <w:r w:rsidR="00221651">
            <w:rPr>
              <w:sz w:val="20"/>
              <w:szCs w:val="20"/>
            </w:rPr>
            <w:fldChar w:fldCharType="end"/>
          </w:r>
        </w:sdtContent>
      </w:sdt>
      <w:r>
        <w:rPr>
          <w:sz w:val="20"/>
          <w:szCs w:val="20"/>
        </w:rPr>
        <w:t xml:space="preserve">. </w:t>
      </w:r>
    </w:p>
    <w:p w:rsidR="00D6752B" w:rsidRDefault="00D6752B" w:rsidP="00853585">
      <w:pPr>
        <w:pStyle w:val="Geenafstand"/>
        <w:jc w:val="both"/>
        <w:rPr>
          <w:sz w:val="20"/>
          <w:szCs w:val="20"/>
        </w:rPr>
      </w:pPr>
    </w:p>
    <w:p w:rsidR="00D6752B" w:rsidRDefault="00D6752B" w:rsidP="00853585">
      <w:pPr>
        <w:pStyle w:val="Geenafstand"/>
        <w:jc w:val="both"/>
        <w:rPr>
          <w:sz w:val="20"/>
          <w:szCs w:val="20"/>
        </w:rPr>
      </w:pPr>
      <w:r>
        <w:rPr>
          <w:sz w:val="20"/>
          <w:szCs w:val="20"/>
        </w:rPr>
        <w:t xml:space="preserve">In dit onderzoek </w:t>
      </w:r>
      <w:r w:rsidR="006279EB">
        <w:rPr>
          <w:sz w:val="20"/>
          <w:szCs w:val="20"/>
        </w:rPr>
        <w:t>zijn de huidige prestaties per</w:t>
      </w:r>
      <w:r>
        <w:rPr>
          <w:sz w:val="20"/>
          <w:szCs w:val="20"/>
        </w:rPr>
        <w:t xml:space="preserve"> </w:t>
      </w:r>
      <w:proofErr w:type="spellStart"/>
      <w:r>
        <w:rPr>
          <w:sz w:val="20"/>
          <w:szCs w:val="20"/>
        </w:rPr>
        <w:t>CTQ’s</w:t>
      </w:r>
      <w:proofErr w:type="spellEnd"/>
      <w:r>
        <w:rPr>
          <w:sz w:val="20"/>
          <w:szCs w:val="20"/>
        </w:rPr>
        <w:t xml:space="preserve"> logischerwijs één keer</w:t>
      </w:r>
      <w:r w:rsidR="006279EB">
        <w:rPr>
          <w:sz w:val="20"/>
          <w:szCs w:val="20"/>
        </w:rPr>
        <w:t xml:space="preserve"> berekend</w:t>
      </w:r>
      <w:r>
        <w:rPr>
          <w:sz w:val="20"/>
          <w:szCs w:val="20"/>
        </w:rPr>
        <w:t>. Op het moment dat dezelfde meting in een later m</w:t>
      </w:r>
      <w:r w:rsidR="004867DF">
        <w:rPr>
          <w:sz w:val="20"/>
          <w:szCs w:val="20"/>
        </w:rPr>
        <w:t>oment nogmaals uitgevoerd wordt</w:t>
      </w:r>
      <w:r>
        <w:rPr>
          <w:sz w:val="20"/>
          <w:szCs w:val="20"/>
        </w:rPr>
        <w:t xml:space="preserve">, bijvoorbeeld om verbetering aan te tonen, moet de meting om onder gelijke condities dezelfde resultaten geven. Dit is gewaarborgd door het opstellen van de operationele definities en het </w:t>
      </w:r>
      <w:r w:rsidR="00A7378F">
        <w:rPr>
          <w:sz w:val="20"/>
          <w:szCs w:val="20"/>
        </w:rPr>
        <w:t xml:space="preserve">dataverzamelingsplan. Enerzijds is </w:t>
      </w:r>
      <w:r>
        <w:rPr>
          <w:sz w:val="20"/>
          <w:szCs w:val="20"/>
        </w:rPr>
        <w:t xml:space="preserve">in de operationele definitie beschreven wát elke CTQ meet en hoe dit gemeten kan worden. In het dataverzamelingsplan staat vervolgens </w:t>
      </w:r>
      <w:r w:rsidR="006279EB">
        <w:rPr>
          <w:sz w:val="20"/>
          <w:szCs w:val="20"/>
        </w:rPr>
        <w:t>beschreven welke data vereist zijn</w:t>
      </w:r>
      <w:r>
        <w:rPr>
          <w:sz w:val="20"/>
          <w:szCs w:val="20"/>
        </w:rPr>
        <w:t xml:space="preserve"> per meting</w:t>
      </w:r>
      <w:r w:rsidR="006279EB">
        <w:rPr>
          <w:sz w:val="20"/>
          <w:szCs w:val="20"/>
        </w:rPr>
        <w:t xml:space="preserve"> en waar deze data gevonden kunnen </w:t>
      </w:r>
      <w:r>
        <w:rPr>
          <w:sz w:val="20"/>
          <w:szCs w:val="20"/>
        </w:rPr>
        <w:t>worden. Het transparant en inzichtelijk maken van deze stappen zorgt ervoor dat toekomstige metingen onder dezelfde condities kunnen plaatsvinden.</w:t>
      </w:r>
    </w:p>
    <w:p w:rsidR="00D6752B" w:rsidRDefault="00D6752B" w:rsidP="00853585">
      <w:pPr>
        <w:pStyle w:val="Geenafstand"/>
        <w:jc w:val="both"/>
        <w:rPr>
          <w:sz w:val="20"/>
          <w:szCs w:val="20"/>
        </w:rPr>
      </w:pPr>
    </w:p>
    <w:p w:rsidR="00D6752B" w:rsidRDefault="00D6752B" w:rsidP="00853585">
      <w:pPr>
        <w:pStyle w:val="Geenafstand"/>
        <w:jc w:val="both"/>
        <w:rPr>
          <w:b/>
          <w:sz w:val="20"/>
          <w:szCs w:val="20"/>
        </w:rPr>
      </w:pPr>
      <w:r>
        <w:rPr>
          <w:b/>
          <w:sz w:val="20"/>
          <w:szCs w:val="20"/>
        </w:rPr>
        <w:t>Validiteit</w:t>
      </w:r>
    </w:p>
    <w:p w:rsidR="00D6752B" w:rsidRDefault="00D6752B" w:rsidP="00853585">
      <w:pPr>
        <w:pStyle w:val="Geenafstand"/>
        <w:jc w:val="both"/>
        <w:rPr>
          <w:sz w:val="20"/>
          <w:szCs w:val="20"/>
        </w:rPr>
      </w:pPr>
      <w:r>
        <w:rPr>
          <w:sz w:val="20"/>
          <w:szCs w:val="20"/>
        </w:rPr>
        <w:t>De validiteit verwijst naar de juistheid of accuraatheid van metingen. In andere w</w:t>
      </w:r>
      <w:r w:rsidR="004867DF">
        <w:rPr>
          <w:sz w:val="20"/>
          <w:szCs w:val="20"/>
        </w:rPr>
        <w:t>o</w:t>
      </w:r>
      <w:r>
        <w:rPr>
          <w:sz w:val="20"/>
          <w:szCs w:val="20"/>
        </w:rPr>
        <w:t>orden betekent dit, dat het</w:t>
      </w:r>
      <w:r w:rsidR="00853585">
        <w:rPr>
          <w:sz w:val="20"/>
          <w:szCs w:val="20"/>
        </w:rPr>
        <w:t xml:space="preserve"> m</w:t>
      </w:r>
      <w:r w:rsidR="00126EE1">
        <w:rPr>
          <w:sz w:val="20"/>
          <w:szCs w:val="20"/>
        </w:rPr>
        <w:t>eetinstrument hetgeen meet wat</w:t>
      </w:r>
      <w:r>
        <w:rPr>
          <w:sz w:val="20"/>
          <w:szCs w:val="20"/>
        </w:rPr>
        <w:t xml:space="preserve"> gemeten moet worden. Een meting kan betrouwbaar zijn (de meting is stee</w:t>
      </w:r>
      <w:r w:rsidR="00126EE1">
        <w:rPr>
          <w:sz w:val="20"/>
          <w:szCs w:val="20"/>
        </w:rPr>
        <w:t>ds hetzelfde), dan nog hoeft deze</w:t>
      </w:r>
      <w:r>
        <w:rPr>
          <w:sz w:val="20"/>
          <w:szCs w:val="20"/>
        </w:rPr>
        <w:t xml:space="preserve"> nog niet valide te zijn</w:t>
      </w:r>
      <w:r w:rsidR="00221651">
        <w:rPr>
          <w:sz w:val="20"/>
          <w:szCs w:val="20"/>
        </w:rPr>
        <w:t xml:space="preserve"> </w:t>
      </w:r>
      <w:sdt>
        <w:sdtPr>
          <w:rPr>
            <w:sz w:val="20"/>
            <w:szCs w:val="20"/>
          </w:rPr>
          <w:id w:val="-988857048"/>
          <w:citation/>
        </w:sdtPr>
        <w:sdtContent>
          <w:r w:rsidR="00221651">
            <w:rPr>
              <w:sz w:val="20"/>
              <w:szCs w:val="20"/>
            </w:rPr>
            <w:fldChar w:fldCharType="begin"/>
          </w:r>
          <w:r w:rsidR="00221651">
            <w:rPr>
              <w:sz w:val="20"/>
              <w:szCs w:val="20"/>
            </w:rPr>
            <w:instrText xml:space="preserve"> CITATION Wim11 \l 1043 </w:instrText>
          </w:r>
          <w:r w:rsidR="00221651">
            <w:rPr>
              <w:sz w:val="20"/>
              <w:szCs w:val="20"/>
            </w:rPr>
            <w:fldChar w:fldCharType="separate"/>
          </w:r>
          <w:r w:rsidR="00871FB9" w:rsidRPr="00871FB9">
            <w:rPr>
              <w:noProof/>
              <w:sz w:val="20"/>
              <w:szCs w:val="20"/>
            </w:rPr>
            <w:t>(Trooster, 2011)</w:t>
          </w:r>
          <w:r w:rsidR="00221651">
            <w:rPr>
              <w:sz w:val="20"/>
              <w:szCs w:val="20"/>
            </w:rPr>
            <w:fldChar w:fldCharType="end"/>
          </w:r>
        </w:sdtContent>
      </w:sdt>
      <w:r>
        <w:rPr>
          <w:sz w:val="20"/>
          <w:szCs w:val="20"/>
        </w:rPr>
        <w:t>. Met een slechte meetlat kan steeds dezelfde lengte gemeten worden, maar dit kan wel steeds de foutieve lengte zijn.</w:t>
      </w:r>
    </w:p>
    <w:p w:rsidR="00D6752B" w:rsidRDefault="00D6752B" w:rsidP="00853585">
      <w:pPr>
        <w:pStyle w:val="Geenafstand"/>
        <w:jc w:val="both"/>
        <w:rPr>
          <w:sz w:val="20"/>
          <w:szCs w:val="20"/>
        </w:rPr>
      </w:pPr>
    </w:p>
    <w:p w:rsidR="00D6752B" w:rsidRDefault="00D6752B" w:rsidP="00853585">
      <w:pPr>
        <w:pStyle w:val="Geenafstand"/>
        <w:jc w:val="both"/>
        <w:rPr>
          <w:sz w:val="20"/>
          <w:szCs w:val="20"/>
        </w:rPr>
      </w:pPr>
      <w:r>
        <w:rPr>
          <w:sz w:val="20"/>
          <w:szCs w:val="20"/>
        </w:rPr>
        <w:t xml:space="preserve">De huidige prestaties van de drie </w:t>
      </w:r>
      <w:proofErr w:type="spellStart"/>
      <w:r>
        <w:rPr>
          <w:sz w:val="20"/>
          <w:szCs w:val="20"/>
        </w:rPr>
        <w:t>CTQ</w:t>
      </w:r>
      <w:r w:rsidR="004867DF">
        <w:rPr>
          <w:sz w:val="20"/>
          <w:szCs w:val="20"/>
        </w:rPr>
        <w:t>’</w:t>
      </w:r>
      <w:r>
        <w:rPr>
          <w:sz w:val="20"/>
          <w:szCs w:val="20"/>
        </w:rPr>
        <w:t>s</w:t>
      </w:r>
      <w:proofErr w:type="spellEnd"/>
      <w:r>
        <w:rPr>
          <w:sz w:val="20"/>
          <w:szCs w:val="20"/>
        </w:rPr>
        <w:t xml:space="preserve"> </w:t>
      </w:r>
      <w:r w:rsidR="004867DF">
        <w:rPr>
          <w:sz w:val="20"/>
          <w:szCs w:val="20"/>
        </w:rPr>
        <w:t xml:space="preserve">zijn </w:t>
      </w:r>
      <w:r>
        <w:rPr>
          <w:sz w:val="20"/>
          <w:szCs w:val="20"/>
        </w:rPr>
        <w:t>berekend door middel van de formules, zoals beschreven in hoofdstuk vijf en in de operationele definitie. Om valide uitkomsten te garanderen moeten de formules meten hetgeen het moet meten. De formule</w:t>
      </w:r>
      <w:r w:rsidR="00126EE1">
        <w:rPr>
          <w:sz w:val="20"/>
          <w:szCs w:val="20"/>
        </w:rPr>
        <w:t>,</w:t>
      </w:r>
      <w:r w:rsidR="008C0C8D">
        <w:rPr>
          <w:sz w:val="20"/>
          <w:szCs w:val="20"/>
        </w:rPr>
        <w:t xml:space="preserve"> ter berekening </w:t>
      </w:r>
      <w:r>
        <w:rPr>
          <w:sz w:val="20"/>
          <w:szCs w:val="20"/>
        </w:rPr>
        <w:t xml:space="preserve">van de forecast </w:t>
      </w:r>
      <w:proofErr w:type="spellStart"/>
      <w:r>
        <w:rPr>
          <w:sz w:val="20"/>
          <w:szCs w:val="20"/>
        </w:rPr>
        <w:t>accuracy</w:t>
      </w:r>
      <w:proofErr w:type="spellEnd"/>
      <w:r>
        <w:rPr>
          <w:sz w:val="20"/>
          <w:szCs w:val="20"/>
        </w:rPr>
        <w:t xml:space="preserve"> (CTQ één)</w:t>
      </w:r>
      <w:r w:rsidR="00126EE1">
        <w:rPr>
          <w:sz w:val="20"/>
          <w:szCs w:val="20"/>
        </w:rPr>
        <w:t>,</w:t>
      </w:r>
      <w:r>
        <w:rPr>
          <w:sz w:val="20"/>
          <w:szCs w:val="20"/>
        </w:rPr>
        <w:t xml:space="preserve"> is afkomstig uit een rapport van voorraadexpert Paul Durlinger. De formule</w:t>
      </w:r>
      <w:r w:rsidR="00126EE1">
        <w:rPr>
          <w:sz w:val="20"/>
          <w:szCs w:val="20"/>
        </w:rPr>
        <w:t>,</w:t>
      </w:r>
      <w:r>
        <w:rPr>
          <w:sz w:val="20"/>
          <w:szCs w:val="20"/>
        </w:rPr>
        <w:t xml:space="preserve"> ter berekening van de voorraadbeschikbaarheid (CTQ twee)</w:t>
      </w:r>
      <w:r w:rsidR="00126EE1">
        <w:rPr>
          <w:sz w:val="20"/>
          <w:szCs w:val="20"/>
        </w:rPr>
        <w:t>, komt ook v</w:t>
      </w:r>
      <w:r>
        <w:rPr>
          <w:sz w:val="20"/>
          <w:szCs w:val="20"/>
        </w:rPr>
        <w:t>oort uit de literatuur. De formule</w:t>
      </w:r>
      <w:r w:rsidR="00126EE1">
        <w:rPr>
          <w:sz w:val="20"/>
          <w:szCs w:val="20"/>
        </w:rPr>
        <w:t>,</w:t>
      </w:r>
      <w:r>
        <w:rPr>
          <w:sz w:val="20"/>
          <w:szCs w:val="20"/>
        </w:rPr>
        <w:t xml:space="preserve"> ter berekening van de </w:t>
      </w:r>
      <w:proofErr w:type="spellStart"/>
      <w:r>
        <w:rPr>
          <w:sz w:val="20"/>
          <w:szCs w:val="20"/>
        </w:rPr>
        <w:t>overv</w:t>
      </w:r>
      <w:r w:rsidR="004A51D6">
        <w:rPr>
          <w:sz w:val="20"/>
          <w:szCs w:val="20"/>
        </w:rPr>
        <w:t>oo</w:t>
      </w:r>
      <w:r>
        <w:rPr>
          <w:sz w:val="20"/>
          <w:szCs w:val="20"/>
        </w:rPr>
        <w:t>rraad</w:t>
      </w:r>
      <w:proofErr w:type="spellEnd"/>
      <w:r>
        <w:rPr>
          <w:sz w:val="20"/>
          <w:szCs w:val="20"/>
        </w:rPr>
        <w:t xml:space="preserve"> (CTQ drie)</w:t>
      </w:r>
      <w:r w:rsidR="00126EE1">
        <w:rPr>
          <w:sz w:val="20"/>
          <w:szCs w:val="20"/>
        </w:rPr>
        <w:t>,</w:t>
      </w:r>
      <w:r>
        <w:rPr>
          <w:sz w:val="20"/>
          <w:szCs w:val="20"/>
        </w:rPr>
        <w:t xml:space="preserve"> komt voort uit de business </w:t>
      </w:r>
      <w:proofErr w:type="spellStart"/>
      <w:r>
        <w:rPr>
          <w:sz w:val="20"/>
          <w:szCs w:val="20"/>
        </w:rPr>
        <w:t>rule</w:t>
      </w:r>
      <w:proofErr w:type="spellEnd"/>
      <w:r>
        <w:rPr>
          <w:sz w:val="20"/>
          <w:szCs w:val="20"/>
        </w:rPr>
        <w:t xml:space="preserve"> dat er sprake is van overvoorraad als de voorraad na afloop van een promotie meer</w:t>
      </w:r>
      <w:r w:rsidR="006279EB">
        <w:rPr>
          <w:sz w:val="20"/>
          <w:szCs w:val="20"/>
        </w:rPr>
        <w:t xml:space="preserve"> dan vier weken baselineafzet</w:t>
      </w:r>
      <w:r>
        <w:rPr>
          <w:sz w:val="20"/>
          <w:szCs w:val="20"/>
        </w:rPr>
        <w:t xml:space="preserve"> covert.</w:t>
      </w:r>
    </w:p>
    <w:p w:rsidR="00D6752B" w:rsidRDefault="00D6752B" w:rsidP="00853585">
      <w:pPr>
        <w:pStyle w:val="Geenafstand"/>
        <w:jc w:val="both"/>
        <w:rPr>
          <w:sz w:val="20"/>
          <w:szCs w:val="20"/>
        </w:rPr>
      </w:pPr>
    </w:p>
    <w:p w:rsidR="00D6752B" w:rsidRPr="00F401A2" w:rsidRDefault="00D6752B" w:rsidP="00853585">
      <w:pPr>
        <w:pStyle w:val="Geenafstand"/>
        <w:jc w:val="both"/>
        <w:rPr>
          <w:b/>
          <w:sz w:val="20"/>
          <w:szCs w:val="20"/>
        </w:rPr>
      </w:pPr>
      <w:r>
        <w:rPr>
          <w:b/>
          <w:sz w:val="20"/>
          <w:szCs w:val="20"/>
        </w:rPr>
        <w:t>Conclusie</w:t>
      </w:r>
    </w:p>
    <w:p w:rsidR="00D6752B" w:rsidRPr="0066076E" w:rsidRDefault="00D6752B" w:rsidP="00853585">
      <w:pPr>
        <w:pStyle w:val="Geenafstand"/>
        <w:jc w:val="both"/>
        <w:rPr>
          <w:sz w:val="20"/>
          <w:szCs w:val="20"/>
        </w:rPr>
      </w:pPr>
      <w:r>
        <w:rPr>
          <w:sz w:val="20"/>
          <w:szCs w:val="20"/>
        </w:rPr>
        <w:t>CTQ twee en drie ver</w:t>
      </w:r>
      <w:r w:rsidR="00B0209A">
        <w:rPr>
          <w:sz w:val="20"/>
          <w:szCs w:val="20"/>
        </w:rPr>
        <w:t xml:space="preserve">eisten een aanname, waardoor </w:t>
      </w:r>
      <w:r w:rsidR="006279EB">
        <w:rPr>
          <w:sz w:val="20"/>
          <w:szCs w:val="20"/>
        </w:rPr>
        <w:t xml:space="preserve">er </w:t>
      </w:r>
      <w:r>
        <w:rPr>
          <w:sz w:val="20"/>
          <w:szCs w:val="20"/>
        </w:rPr>
        <w:t>naar alle waarschijnlijk</w:t>
      </w:r>
      <w:r w:rsidR="006279EB">
        <w:rPr>
          <w:sz w:val="20"/>
          <w:szCs w:val="20"/>
        </w:rPr>
        <w:t>heid</w:t>
      </w:r>
      <w:r>
        <w:rPr>
          <w:sz w:val="20"/>
          <w:szCs w:val="20"/>
        </w:rPr>
        <w:t xml:space="preserve"> een klein verschil zal zijn met de werkelijke resultaten. Met de beschikbare data kan </w:t>
      </w:r>
      <w:r w:rsidR="004867DF">
        <w:rPr>
          <w:sz w:val="20"/>
          <w:szCs w:val="20"/>
        </w:rPr>
        <w:t>is</w:t>
      </w:r>
      <w:r>
        <w:rPr>
          <w:sz w:val="20"/>
          <w:szCs w:val="20"/>
        </w:rPr>
        <w:t xml:space="preserve"> geconcludeerd dat er geen </w:t>
      </w:r>
      <w:r w:rsidR="00B0209A">
        <w:rPr>
          <w:sz w:val="20"/>
          <w:szCs w:val="20"/>
        </w:rPr>
        <w:t>methode</w:t>
      </w:r>
      <w:r>
        <w:rPr>
          <w:sz w:val="20"/>
          <w:szCs w:val="20"/>
        </w:rPr>
        <w:t xml:space="preserve"> was om dichter bij de werkelijk te komen, dan met behulp </w:t>
      </w:r>
      <w:r w:rsidR="00B0209A">
        <w:rPr>
          <w:sz w:val="20"/>
          <w:szCs w:val="20"/>
        </w:rPr>
        <w:t xml:space="preserve">van deze aannames. Op basis van de hierboven uitgewerkte </w:t>
      </w:r>
      <w:r>
        <w:rPr>
          <w:sz w:val="20"/>
          <w:szCs w:val="20"/>
        </w:rPr>
        <w:t>toelichting kan worden geconcludeerd dat de resultaten van de huidige prestaties</w:t>
      </w:r>
      <w:r w:rsidR="006279EB">
        <w:rPr>
          <w:sz w:val="20"/>
          <w:szCs w:val="20"/>
        </w:rPr>
        <w:t xml:space="preserve">, over de drie </w:t>
      </w:r>
      <w:proofErr w:type="spellStart"/>
      <w:r w:rsidR="006279EB">
        <w:rPr>
          <w:sz w:val="20"/>
          <w:szCs w:val="20"/>
        </w:rPr>
        <w:t>CTQ’s</w:t>
      </w:r>
      <w:proofErr w:type="spellEnd"/>
      <w:r w:rsidR="006279EB">
        <w:rPr>
          <w:sz w:val="20"/>
          <w:szCs w:val="20"/>
        </w:rPr>
        <w:t xml:space="preserve">, </w:t>
      </w:r>
      <w:r>
        <w:rPr>
          <w:sz w:val="20"/>
          <w:szCs w:val="20"/>
        </w:rPr>
        <w:t>zowel betrouwbaar als valide zijn.</w:t>
      </w:r>
    </w:p>
    <w:p w:rsidR="004E1ACA" w:rsidRDefault="004E1ACA" w:rsidP="00853585"/>
    <w:p w:rsidR="004E1ACA" w:rsidRDefault="004E1ACA" w:rsidP="00853585"/>
    <w:p w:rsidR="004E1ACA" w:rsidRDefault="004E1ACA" w:rsidP="004E1ACA"/>
    <w:p w:rsidR="004E1ACA" w:rsidRDefault="004E1ACA" w:rsidP="004E1ACA"/>
    <w:p w:rsidR="004E1ACA" w:rsidRDefault="004E1ACA" w:rsidP="004E1ACA"/>
    <w:p w:rsidR="00853585" w:rsidRDefault="00853585" w:rsidP="004E1ACA"/>
    <w:p w:rsidR="00B0209A" w:rsidRDefault="00B0209A" w:rsidP="004E1ACA"/>
    <w:p w:rsidR="004E1ACA" w:rsidRDefault="004E1ACA" w:rsidP="004E1ACA"/>
    <w:p w:rsidR="008B493D" w:rsidRDefault="008B493D" w:rsidP="008B493D">
      <w:pPr>
        <w:pStyle w:val="Kop1"/>
        <w:numPr>
          <w:ilvl w:val="0"/>
          <w:numId w:val="0"/>
        </w:numPr>
        <w:ind w:left="432" w:hanging="432"/>
      </w:pPr>
      <w:bookmarkStart w:id="106" w:name="_Toc484510793"/>
      <w:r w:rsidRPr="00BE1189">
        <w:lastRenderedPageBreak/>
        <w:t xml:space="preserve">Bijlage </w:t>
      </w:r>
      <w:r>
        <w:t>VII</w:t>
      </w:r>
      <w:r w:rsidRPr="00BE1189">
        <w:t xml:space="preserve"> – </w:t>
      </w:r>
      <w:r>
        <w:t>Resultaten CTQ Per Productwereld</w:t>
      </w:r>
      <w:bookmarkEnd w:id="106"/>
    </w:p>
    <w:p w:rsidR="008B493D" w:rsidRDefault="008B493D" w:rsidP="008B493D">
      <w:r>
        <w:t xml:space="preserve">In deze bijlage </w:t>
      </w:r>
      <w:r w:rsidR="00405DDE">
        <w:t>zijn</w:t>
      </w:r>
      <w:r>
        <w:t xml:space="preserve"> de huidige resultaten van de drie </w:t>
      </w:r>
      <w:proofErr w:type="spellStart"/>
      <w:r>
        <w:t>CTQ’s</w:t>
      </w:r>
      <w:proofErr w:type="spellEnd"/>
      <w:r>
        <w:t xml:space="preserve"> op productwereldniveau weergegeven. </w:t>
      </w:r>
      <w:r w:rsidR="00B0209A">
        <w:t>Deze r</w:t>
      </w:r>
      <w:r w:rsidR="00405DDE">
        <w:t>esultaten geven extra inzicht</w:t>
      </w:r>
      <w:r>
        <w:t xml:space="preserve"> </w:t>
      </w:r>
      <w:r w:rsidR="00126EE1">
        <w:t>in d</w:t>
      </w:r>
      <w:r>
        <w:t>e res</w:t>
      </w:r>
      <w:r w:rsidR="00B0209A">
        <w:t xml:space="preserve">ultaten die in de </w:t>
      </w:r>
      <w:proofErr w:type="spellStart"/>
      <w:r w:rsidR="00B0209A">
        <w:t>measure</w:t>
      </w:r>
      <w:proofErr w:type="spellEnd"/>
      <w:r w:rsidR="00B0209A">
        <w:t xml:space="preserve"> fase zijn </w:t>
      </w:r>
      <w:r w:rsidR="00405DDE">
        <w:t>beschreven</w:t>
      </w:r>
      <w:r>
        <w:t xml:space="preserve">. </w:t>
      </w:r>
      <w:r w:rsidR="00405DDE">
        <w:t>In dit hoofdstuk zijn de resultaten per productwereld weergegeven.</w:t>
      </w:r>
    </w:p>
    <w:p w:rsidR="008B493D" w:rsidRDefault="008B493D" w:rsidP="008B493D"/>
    <w:p w:rsidR="008B493D" w:rsidRDefault="008B493D" w:rsidP="008B493D">
      <w:pPr>
        <w:rPr>
          <w:b/>
        </w:rPr>
      </w:pPr>
      <w:r>
        <w:rPr>
          <w:b/>
        </w:rPr>
        <w:t>CTQ 1: Forecast Accuracy</w:t>
      </w:r>
    </w:p>
    <w:tbl>
      <w:tblPr>
        <w:tblStyle w:val="Gemiddeldearcering1-accent3"/>
        <w:tblpPr w:leftFromText="141" w:rightFromText="141" w:vertAnchor="text" w:horzAnchor="margin" w:tblpXSpec="right" w:tblpY="66"/>
        <w:tblW w:w="6381" w:type="dxa"/>
        <w:tblLook w:val="04A0" w:firstRow="1" w:lastRow="0" w:firstColumn="1" w:lastColumn="0" w:noHBand="0" w:noVBand="1"/>
      </w:tblPr>
      <w:tblGrid>
        <w:gridCol w:w="2937"/>
        <w:gridCol w:w="1328"/>
        <w:gridCol w:w="1148"/>
        <w:gridCol w:w="968"/>
      </w:tblGrid>
      <w:tr w:rsidR="00235870" w:rsidRPr="007D1785" w:rsidTr="0023587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37" w:type="dxa"/>
            <w:noWrap/>
            <w:hideMark/>
          </w:tcPr>
          <w:p w:rsidR="00235870" w:rsidRPr="007D1785" w:rsidRDefault="00235870" w:rsidP="00235870">
            <w:pPr>
              <w:rPr>
                <w:rFonts w:ascii="Calibri" w:hAnsi="Calibri"/>
                <w:color w:val="FFFFFF"/>
                <w:lang w:eastAsia="nl-NL"/>
              </w:rPr>
            </w:pPr>
            <w:r w:rsidRPr="007D1785">
              <w:rPr>
                <w:rFonts w:ascii="Calibri" w:hAnsi="Calibri"/>
                <w:color w:val="FFFFFF"/>
                <w:lang w:eastAsia="nl-NL"/>
              </w:rPr>
              <w:t>Productwereld</w:t>
            </w:r>
          </w:p>
        </w:tc>
        <w:tc>
          <w:tcPr>
            <w:tcW w:w="1328" w:type="dxa"/>
            <w:noWrap/>
            <w:hideMark/>
          </w:tcPr>
          <w:p w:rsidR="00235870" w:rsidRPr="007D1785" w:rsidRDefault="00235870" w:rsidP="00235870">
            <w:pPr>
              <w:cnfStyle w:val="100000000000" w:firstRow="1" w:lastRow="0" w:firstColumn="0" w:lastColumn="0" w:oddVBand="0" w:evenVBand="0" w:oddHBand="0" w:evenHBand="0" w:firstRowFirstColumn="0" w:firstRowLastColumn="0" w:lastRowFirstColumn="0" w:lastRowLastColumn="0"/>
              <w:rPr>
                <w:rFonts w:ascii="Calibri" w:hAnsi="Calibri"/>
                <w:color w:val="FFFFFF"/>
                <w:lang w:eastAsia="nl-NL"/>
              </w:rPr>
            </w:pPr>
            <w:r w:rsidRPr="007D1785">
              <w:rPr>
                <w:rFonts w:ascii="Calibri" w:hAnsi="Calibri"/>
                <w:color w:val="FFFFFF"/>
                <w:lang w:eastAsia="nl-NL"/>
              </w:rPr>
              <w:t># artikelen</w:t>
            </w:r>
          </w:p>
        </w:tc>
        <w:tc>
          <w:tcPr>
            <w:tcW w:w="1148" w:type="dxa"/>
            <w:noWrap/>
            <w:hideMark/>
          </w:tcPr>
          <w:p w:rsidR="00235870" w:rsidRPr="007D1785" w:rsidRDefault="00235870" w:rsidP="00235870">
            <w:pPr>
              <w:cnfStyle w:val="100000000000" w:firstRow="1" w:lastRow="0" w:firstColumn="0" w:lastColumn="0" w:oddVBand="0" w:evenVBand="0" w:oddHBand="0" w:evenHBand="0" w:firstRowFirstColumn="0" w:firstRowLastColumn="0" w:lastRowFirstColumn="0" w:lastRowLastColumn="0"/>
              <w:rPr>
                <w:rFonts w:ascii="Calibri" w:hAnsi="Calibri"/>
                <w:color w:val="FFFFFF"/>
                <w:lang w:eastAsia="nl-NL"/>
              </w:rPr>
            </w:pPr>
            <w:r w:rsidRPr="007D1785">
              <w:rPr>
                <w:rFonts w:ascii="Calibri" w:hAnsi="Calibri"/>
                <w:color w:val="FFFFFF"/>
                <w:lang w:eastAsia="nl-NL"/>
              </w:rPr>
              <w:t>Accuracy</w:t>
            </w:r>
          </w:p>
        </w:tc>
        <w:tc>
          <w:tcPr>
            <w:tcW w:w="968" w:type="dxa"/>
            <w:noWrap/>
            <w:hideMark/>
          </w:tcPr>
          <w:p w:rsidR="00235870" w:rsidRPr="007D1785" w:rsidRDefault="00235870" w:rsidP="00235870">
            <w:pPr>
              <w:cnfStyle w:val="100000000000" w:firstRow="1" w:lastRow="0" w:firstColumn="0" w:lastColumn="0" w:oddVBand="0" w:evenVBand="0" w:oddHBand="0" w:evenHBand="0" w:firstRowFirstColumn="0" w:firstRowLastColumn="0" w:lastRowFirstColumn="0" w:lastRowLastColumn="0"/>
              <w:rPr>
                <w:rFonts w:ascii="Calibri" w:hAnsi="Calibri"/>
                <w:color w:val="FFFFFF"/>
                <w:lang w:eastAsia="nl-NL"/>
              </w:rPr>
            </w:pPr>
            <w:r w:rsidRPr="007D1785">
              <w:rPr>
                <w:rFonts w:ascii="Calibri" w:hAnsi="Calibri"/>
                <w:color w:val="FFFFFF"/>
                <w:lang w:eastAsia="nl-NL"/>
              </w:rPr>
              <w:t>Error</w:t>
            </w:r>
          </w:p>
        </w:tc>
      </w:tr>
      <w:tr w:rsidR="00235870" w:rsidRPr="007D1785" w:rsidTr="0023587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37" w:type="dxa"/>
            <w:noWrap/>
            <w:hideMark/>
          </w:tcPr>
          <w:p w:rsidR="00235870" w:rsidRPr="007D1785" w:rsidRDefault="00235870" w:rsidP="00235870">
            <w:pPr>
              <w:rPr>
                <w:rFonts w:ascii="Calibri" w:hAnsi="Calibri"/>
                <w:color w:val="000000"/>
                <w:lang w:eastAsia="nl-NL"/>
              </w:rPr>
            </w:pPr>
            <w:r w:rsidRPr="007D1785">
              <w:rPr>
                <w:rFonts w:ascii="Calibri" w:hAnsi="Calibri"/>
                <w:color w:val="000000"/>
                <w:lang w:eastAsia="nl-NL"/>
              </w:rPr>
              <w:t>Elektra</w:t>
            </w:r>
          </w:p>
        </w:tc>
        <w:tc>
          <w:tcPr>
            <w:tcW w:w="1328" w:type="dxa"/>
            <w:noWrap/>
            <w:hideMark/>
          </w:tcPr>
          <w:p w:rsidR="00235870" w:rsidRPr="007D1785" w:rsidRDefault="00235870" w:rsidP="00235870">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409</w:t>
            </w:r>
          </w:p>
        </w:tc>
        <w:tc>
          <w:tcPr>
            <w:tcW w:w="1148" w:type="dxa"/>
            <w:noWrap/>
            <w:hideMark/>
          </w:tcPr>
          <w:p w:rsidR="00235870" w:rsidRPr="007D1785" w:rsidRDefault="00235870" w:rsidP="00235870">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58,99%</w:t>
            </w:r>
          </w:p>
        </w:tc>
        <w:tc>
          <w:tcPr>
            <w:tcW w:w="968" w:type="dxa"/>
            <w:noWrap/>
            <w:hideMark/>
          </w:tcPr>
          <w:p w:rsidR="00235870" w:rsidRPr="007D1785" w:rsidRDefault="00235870" w:rsidP="00235870">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41,01%</w:t>
            </w:r>
          </w:p>
        </w:tc>
      </w:tr>
      <w:tr w:rsidR="00235870" w:rsidRPr="007D1785" w:rsidTr="0023587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37" w:type="dxa"/>
            <w:noWrap/>
            <w:hideMark/>
          </w:tcPr>
          <w:p w:rsidR="00235870" w:rsidRPr="007D1785" w:rsidRDefault="00235870" w:rsidP="00235870">
            <w:pPr>
              <w:rPr>
                <w:rFonts w:ascii="Calibri" w:hAnsi="Calibri"/>
                <w:color w:val="000000"/>
                <w:lang w:eastAsia="nl-NL"/>
              </w:rPr>
            </w:pPr>
            <w:r w:rsidRPr="007D1785">
              <w:rPr>
                <w:rFonts w:ascii="Calibri" w:hAnsi="Calibri"/>
                <w:color w:val="000000"/>
                <w:lang w:eastAsia="nl-NL"/>
              </w:rPr>
              <w:t>Kassagebied en diversen</w:t>
            </w:r>
          </w:p>
        </w:tc>
        <w:tc>
          <w:tcPr>
            <w:tcW w:w="1328" w:type="dxa"/>
            <w:noWrap/>
            <w:hideMark/>
          </w:tcPr>
          <w:p w:rsidR="00235870" w:rsidRPr="007D1785" w:rsidRDefault="00235870" w:rsidP="00235870">
            <w:pPr>
              <w:cnfStyle w:val="000000010000" w:firstRow="0" w:lastRow="0" w:firstColumn="0" w:lastColumn="0" w:oddVBand="0" w:evenVBand="0" w:oddHBand="0" w:evenHBand="1"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18</w:t>
            </w:r>
          </w:p>
        </w:tc>
        <w:tc>
          <w:tcPr>
            <w:tcW w:w="1148" w:type="dxa"/>
            <w:noWrap/>
            <w:hideMark/>
          </w:tcPr>
          <w:p w:rsidR="00235870" w:rsidRPr="007D1785" w:rsidRDefault="00235870" w:rsidP="00235870">
            <w:pPr>
              <w:cnfStyle w:val="000000010000" w:firstRow="0" w:lastRow="0" w:firstColumn="0" w:lastColumn="0" w:oddVBand="0" w:evenVBand="0" w:oddHBand="0" w:evenHBand="1"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51,96%</w:t>
            </w:r>
          </w:p>
        </w:tc>
        <w:tc>
          <w:tcPr>
            <w:tcW w:w="968" w:type="dxa"/>
            <w:noWrap/>
            <w:hideMark/>
          </w:tcPr>
          <w:p w:rsidR="00235870" w:rsidRPr="007D1785" w:rsidRDefault="00235870" w:rsidP="00235870">
            <w:pPr>
              <w:cnfStyle w:val="000000010000" w:firstRow="0" w:lastRow="0" w:firstColumn="0" w:lastColumn="0" w:oddVBand="0" w:evenVBand="0" w:oddHBand="0" w:evenHBand="1"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48,04%</w:t>
            </w:r>
          </w:p>
        </w:tc>
      </w:tr>
      <w:tr w:rsidR="00235870" w:rsidRPr="007D1785" w:rsidTr="0023587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37" w:type="dxa"/>
            <w:noWrap/>
            <w:hideMark/>
          </w:tcPr>
          <w:p w:rsidR="00235870" w:rsidRPr="007D1785" w:rsidRDefault="00235870" w:rsidP="00235870">
            <w:pPr>
              <w:rPr>
                <w:rFonts w:ascii="Calibri" w:hAnsi="Calibri"/>
                <w:color w:val="000000"/>
                <w:lang w:eastAsia="nl-NL"/>
              </w:rPr>
            </w:pPr>
            <w:r w:rsidRPr="007D1785">
              <w:rPr>
                <w:rFonts w:ascii="Calibri" w:hAnsi="Calibri"/>
                <w:color w:val="000000"/>
                <w:lang w:eastAsia="nl-NL"/>
              </w:rPr>
              <w:t>Koken en bakken</w:t>
            </w:r>
          </w:p>
        </w:tc>
        <w:tc>
          <w:tcPr>
            <w:tcW w:w="1328" w:type="dxa"/>
            <w:noWrap/>
            <w:hideMark/>
          </w:tcPr>
          <w:p w:rsidR="00235870" w:rsidRPr="007D1785" w:rsidRDefault="00235870" w:rsidP="00235870">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70</w:t>
            </w:r>
          </w:p>
        </w:tc>
        <w:tc>
          <w:tcPr>
            <w:tcW w:w="1148" w:type="dxa"/>
            <w:noWrap/>
            <w:hideMark/>
          </w:tcPr>
          <w:p w:rsidR="00235870" w:rsidRPr="007D1785" w:rsidRDefault="00235870" w:rsidP="00235870">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67,26%</w:t>
            </w:r>
          </w:p>
        </w:tc>
        <w:tc>
          <w:tcPr>
            <w:tcW w:w="968" w:type="dxa"/>
            <w:noWrap/>
            <w:hideMark/>
          </w:tcPr>
          <w:p w:rsidR="00235870" w:rsidRPr="007D1785" w:rsidRDefault="00235870" w:rsidP="00235870">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32,74%</w:t>
            </w:r>
          </w:p>
        </w:tc>
      </w:tr>
      <w:tr w:rsidR="00235870" w:rsidRPr="007D1785" w:rsidTr="0023587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37" w:type="dxa"/>
            <w:noWrap/>
            <w:hideMark/>
          </w:tcPr>
          <w:p w:rsidR="00235870" w:rsidRPr="007D1785" w:rsidRDefault="00235870" w:rsidP="00235870">
            <w:pPr>
              <w:rPr>
                <w:rFonts w:ascii="Calibri" w:hAnsi="Calibri"/>
                <w:color w:val="000000"/>
                <w:lang w:eastAsia="nl-NL"/>
              </w:rPr>
            </w:pPr>
            <w:r w:rsidRPr="007D1785">
              <w:rPr>
                <w:rFonts w:ascii="Calibri" w:hAnsi="Calibri"/>
                <w:color w:val="000000"/>
                <w:lang w:eastAsia="nl-NL"/>
              </w:rPr>
              <w:t>Opbergen en organiseren</w:t>
            </w:r>
          </w:p>
        </w:tc>
        <w:tc>
          <w:tcPr>
            <w:tcW w:w="1328" w:type="dxa"/>
            <w:noWrap/>
            <w:hideMark/>
          </w:tcPr>
          <w:p w:rsidR="00235870" w:rsidRPr="007D1785" w:rsidRDefault="00235870" w:rsidP="00235870">
            <w:pPr>
              <w:cnfStyle w:val="000000010000" w:firstRow="0" w:lastRow="0" w:firstColumn="0" w:lastColumn="0" w:oddVBand="0" w:evenVBand="0" w:oddHBand="0" w:evenHBand="1"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80</w:t>
            </w:r>
          </w:p>
        </w:tc>
        <w:tc>
          <w:tcPr>
            <w:tcW w:w="1148" w:type="dxa"/>
            <w:noWrap/>
            <w:hideMark/>
          </w:tcPr>
          <w:p w:rsidR="00235870" w:rsidRPr="007D1785" w:rsidRDefault="00235870" w:rsidP="00235870">
            <w:pPr>
              <w:cnfStyle w:val="000000010000" w:firstRow="0" w:lastRow="0" w:firstColumn="0" w:lastColumn="0" w:oddVBand="0" w:evenVBand="0" w:oddHBand="0" w:evenHBand="1"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46,06%</w:t>
            </w:r>
          </w:p>
        </w:tc>
        <w:tc>
          <w:tcPr>
            <w:tcW w:w="968" w:type="dxa"/>
            <w:noWrap/>
            <w:hideMark/>
          </w:tcPr>
          <w:p w:rsidR="00235870" w:rsidRPr="007D1785" w:rsidRDefault="00235870" w:rsidP="00235870">
            <w:pPr>
              <w:cnfStyle w:val="000000010000" w:firstRow="0" w:lastRow="0" w:firstColumn="0" w:lastColumn="0" w:oddVBand="0" w:evenVBand="0" w:oddHBand="0" w:evenHBand="1"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53,94%</w:t>
            </w:r>
          </w:p>
        </w:tc>
      </w:tr>
      <w:tr w:rsidR="00235870" w:rsidRPr="007D1785" w:rsidTr="0023587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37" w:type="dxa"/>
            <w:noWrap/>
            <w:hideMark/>
          </w:tcPr>
          <w:p w:rsidR="00235870" w:rsidRPr="007D1785" w:rsidRDefault="00235870" w:rsidP="00235870">
            <w:pPr>
              <w:rPr>
                <w:rFonts w:ascii="Calibri" w:hAnsi="Calibri"/>
                <w:color w:val="000000"/>
                <w:lang w:eastAsia="nl-NL"/>
              </w:rPr>
            </w:pPr>
            <w:r w:rsidRPr="007D1785">
              <w:rPr>
                <w:rFonts w:ascii="Calibri" w:hAnsi="Calibri"/>
                <w:color w:val="000000"/>
                <w:lang w:eastAsia="nl-NL"/>
              </w:rPr>
              <w:t>Schoonmaken en Huishouden</w:t>
            </w:r>
          </w:p>
        </w:tc>
        <w:tc>
          <w:tcPr>
            <w:tcW w:w="1328" w:type="dxa"/>
            <w:noWrap/>
            <w:hideMark/>
          </w:tcPr>
          <w:p w:rsidR="00235870" w:rsidRPr="007D1785" w:rsidRDefault="00235870" w:rsidP="00235870">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376</w:t>
            </w:r>
          </w:p>
        </w:tc>
        <w:tc>
          <w:tcPr>
            <w:tcW w:w="1148" w:type="dxa"/>
            <w:noWrap/>
            <w:hideMark/>
          </w:tcPr>
          <w:p w:rsidR="00235870" w:rsidRPr="007D1785" w:rsidRDefault="00235870" w:rsidP="00235870">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56,01%</w:t>
            </w:r>
          </w:p>
        </w:tc>
        <w:tc>
          <w:tcPr>
            <w:tcW w:w="968" w:type="dxa"/>
            <w:noWrap/>
            <w:hideMark/>
          </w:tcPr>
          <w:p w:rsidR="00235870" w:rsidRPr="007D1785" w:rsidRDefault="00235870" w:rsidP="00235870">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43,99%</w:t>
            </w:r>
          </w:p>
        </w:tc>
      </w:tr>
      <w:tr w:rsidR="00235870" w:rsidRPr="007D1785" w:rsidTr="0023587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37" w:type="dxa"/>
            <w:noWrap/>
            <w:hideMark/>
          </w:tcPr>
          <w:p w:rsidR="00235870" w:rsidRPr="007D1785" w:rsidRDefault="00235870" w:rsidP="00235870">
            <w:pPr>
              <w:rPr>
                <w:rFonts w:ascii="Calibri" w:hAnsi="Calibri"/>
                <w:color w:val="000000"/>
                <w:lang w:eastAsia="nl-NL"/>
              </w:rPr>
            </w:pPr>
            <w:r w:rsidRPr="007D1785">
              <w:rPr>
                <w:rFonts w:ascii="Calibri" w:hAnsi="Calibri"/>
                <w:color w:val="000000"/>
                <w:lang w:eastAsia="nl-NL"/>
              </w:rPr>
              <w:t>Wassen en strijken</w:t>
            </w:r>
          </w:p>
        </w:tc>
        <w:tc>
          <w:tcPr>
            <w:tcW w:w="1328" w:type="dxa"/>
            <w:noWrap/>
            <w:hideMark/>
          </w:tcPr>
          <w:p w:rsidR="00235870" w:rsidRPr="007D1785" w:rsidRDefault="00235870" w:rsidP="00235870">
            <w:pPr>
              <w:cnfStyle w:val="000000010000" w:firstRow="0" w:lastRow="0" w:firstColumn="0" w:lastColumn="0" w:oddVBand="0" w:evenVBand="0" w:oddHBand="0" w:evenHBand="1"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87</w:t>
            </w:r>
          </w:p>
        </w:tc>
        <w:tc>
          <w:tcPr>
            <w:tcW w:w="1148" w:type="dxa"/>
            <w:noWrap/>
            <w:hideMark/>
          </w:tcPr>
          <w:p w:rsidR="00235870" w:rsidRPr="007D1785" w:rsidRDefault="00235870" w:rsidP="00235870">
            <w:pPr>
              <w:cnfStyle w:val="000000010000" w:firstRow="0" w:lastRow="0" w:firstColumn="0" w:lastColumn="0" w:oddVBand="0" w:evenVBand="0" w:oddHBand="0" w:evenHBand="1"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55,71%</w:t>
            </w:r>
          </w:p>
        </w:tc>
        <w:tc>
          <w:tcPr>
            <w:tcW w:w="968" w:type="dxa"/>
            <w:noWrap/>
            <w:hideMark/>
          </w:tcPr>
          <w:p w:rsidR="00235870" w:rsidRPr="007D1785" w:rsidRDefault="00235870" w:rsidP="00235870">
            <w:pPr>
              <w:cnfStyle w:val="000000010000" w:firstRow="0" w:lastRow="0" w:firstColumn="0" w:lastColumn="0" w:oddVBand="0" w:evenVBand="0" w:oddHBand="0" w:evenHBand="1"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44,29%</w:t>
            </w:r>
          </w:p>
        </w:tc>
      </w:tr>
      <w:tr w:rsidR="00235870" w:rsidRPr="007D1785" w:rsidTr="0023587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37" w:type="dxa"/>
            <w:noWrap/>
            <w:hideMark/>
          </w:tcPr>
          <w:p w:rsidR="00235870" w:rsidRPr="007D1785" w:rsidRDefault="006279EB" w:rsidP="00235870">
            <w:pPr>
              <w:rPr>
                <w:rFonts w:ascii="Calibri" w:hAnsi="Calibri"/>
                <w:color w:val="000000"/>
                <w:lang w:eastAsia="nl-NL"/>
              </w:rPr>
            </w:pPr>
            <w:r>
              <w:rPr>
                <w:rFonts w:ascii="Calibri" w:hAnsi="Calibri"/>
                <w:color w:val="000000"/>
                <w:lang w:eastAsia="nl-NL"/>
              </w:rPr>
              <w:t>Wonen en s</w:t>
            </w:r>
            <w:r w:rsidR="00235870" w:rsidRPr="007D1785">
              <w:rPr>
                <w:rFonts w:ascii="Calibri" w:hAnsi="Calibri"/>
                <w:color w:val="000000"/>
                <w:lang w:eastAsia="nl-NL"/>
              </w:rPr>
              <w:t>feer</w:t>
            </w:r>
            <w:r>
              <w:rPr>
                <w:rFonts w:ascii="Calibri" w:hAnsi="Calibri"/>
                <w:color w:val="000000"/>
                <w:lang w:eastAsia="nl-NL"/>
              </w:rPr>
              <w:t xml:space="preserve"> </w:t>
            </w:r>
            <w:r w:rsidR="00235870" w:rsidRPr="007D1785">
              <w:rPr>
                <w:rFonts w:ascii="Calibri" w:hAnsi="Calibri"/>
                <w:color w:val="000000"/>
                <w:lang w:eastAsia="nl-NL"/>
              </w:rPr>
              <w:t>maken</w:t>
            </w:r>
          </w:p>
        </w:tc>
        <w:tc>
          <w:tcPr>
            <w:tcW w:w="1328" w:type="dxa"/>
            <w:noWrap/>
            <w:hideMark/>
          </w:tcPr>
          <w:p w:rsidR="00235870" w:rsidRPr="007D1785" w:rsidRDefault="00235870" w:rsidP="00235870">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43</w:t>
            </w:r>
          </w:p>
        </w:tc>
        <w:tc>
          <w:tcPr>
            <w:tcW w:w="1148" w:type="dxa"/>
            <w:noWrap/>
            <w:hideMark/>
          </w:tcPr>
          <w:p w:rsidR="00235870" w:rsidRPr="007D1785" w:rsidRDefault="00235870" w:rsidP="00235870">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54,87%</w:t>
            </w:r>
          </w:p>
        </w:tc>
        <w:tc>
          <w:tcPr>
            <w:tcW w:w="968" w:type="dxa"/>
            <w:noWrap/>
            <w:hideMark/>
          </w:tcPr>
          <w:p w:rsidR="00235870" w:rsidRPr="007D1785" w:rsidRDefault="00235870" w:rsidP="00235870">
            <w:pPr>
              <w:keepNext/>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45,13%</w:t>
            </w:r>
          </w:p>
        </w:tc>
      </w:tr>
    </w:tbl>
    <w:p w:rsidR="00235870" w:rsidRDefault="00B74F2C" w:rsidP="00F84EF3">
      <w:pPr>
        <w:pStyle w:val="Bijschrift"/>
        <w:framePr w:w="6388" w:h="319" w:hRule="exact" w:hSpace="141" w:wrap="around" w:vAnchor="text" w:hAnchor="page" w:x="4210" w:y="2664"/>
      </w:pPr>
      <w:r>
        <w:t>Tabel G</w:t>
      </w:r>
      <w:r w:rsidR="00235870">
        <w:t>: Resultaten CTQ 1 per productwereld</w:t>
      </w:r>
    </w:p>
    <w:p w:rsidR="008B493D" w:rsidRPr="00C163C9" w:rsidRDefault="008B493D" w:rsidP="008B493D">
      <w:r>
        <w:t>De eerste CTQ betreft de</w:t>
      </w:r>
      <w:r w:rsidR="00B74F2C">
        <w:t xml:space="preserve"> forecast accuracy. In tabel G</w:t>
      </w:r>
      <w:r>
        <w:t xml:space="preserve"> is de verdeling per productwereld zichtbaar gemaakt. De performance per productwereld blijkt sterk te variëren. De categorie ‘Opbergen en Organiseren’ scoorde slecht 46 procent nauwkeurigheid, terwijl de groep ‘Koken en Bakken’ met 67 procent nauwkeurigheid aanzienlijk hoger lag dan andere groepen.</w:t>
      </w:r>
    </w:p>
    <w:p w:rsidR="00235870" w:rsidRDefault="00235870" w:rsidP="008B493D">
      <w:pPr>
        <w:rPr>
          <w:b/>
        </w:rPr>
      </w:pPr>
    </w:p>
    <w:p w:rsidR="008B493D" w:rsidRDefault="008B493D" w:rsidP="008B493D">
      <w:pPr>
        <w:rPr>
          <w:b/>
        </w:rPr>
      </w:pPr>
      <w:r>
        <w:rPr>
          <w:b/>
        </w:rPr>
        <w:t>CTQ 2: Voorraadbeschikbaarheid</w:t>
      </w:r>
    </w:p>
    <w:p w:rsidR="00235870" w:rsidRPr="00C163C9" w:rsidRDefault="008B493D" w:rsidP="008B493D">
      <w:r>
        <w:t>De tweede CTQ betreft de voorraadbeschikbaarheid in het distributiecentrum. I</w:t>
      </w:r>
      <w:r w:rsidR="00B74F2C">
        <w:t xml:space="preserve">n tabel H </w:t>
      </w:r>
      <w:r>
        <w:t>is de verdeling per productwereld zichtbaar gemaakt. Ook hier verschillende d</w:t>
      </w:r>
      <w:r w:rsidR="00126EE1">
        <w:t>e performances sterk. ‘Kassa</w:t>
      </w:r>
      <w:r>
        <w:t>gebied en Diversen</w:t>
      </w:r>
      <w:r w:rsidR="00126EE1">
        <w:t>’</w:t>
      </w:r>
      <w:r>
        <w:t xml:space="preserve"> scoorden </w:t>
      </w:r>
      <w:r w:rsidR="00A46FFE">
        <w:t>100-procent</w:t>
      </w:r>
      <w:r>
        <w:t xml:space="preserve"> beschikbaarheid, terwijl </w:t>
      </w:r>
      <w:r w:rsidR="00126EE1">
        <w:t>‘</w:t>
      </w:r>
      <w:r w:rsidR="006279EB">
        <w:t>Wonen en s</w:t>
      </w:r>
      <w:r>
        <w:t>feer</w:t>
      </w:r>
      <w:r w:rsidR="00126EE1">
        <w:t xml:space="preserve"> </w:t>
      </w:r>
      <w:r>
        <w:t>maken</w:t>
      </w:r>
      <w:r w:rsidR="00126EE1">
        <w:t>’</w:t>
      </w:r>
      <w:r>
        <w:t xml:space="preserve"> 77,5 procent </w:t>
      </w:r>
      <w:r w:rsidR="00126EE1">
        <w:t>voorraad</w:t>
      </w:r>
      <w:r>
        <w:t xml:space="preserve">beschikbaarheid realiseerde. Echter moet hierbij wel vermeld worden </w:t>
      </w:r>
      <w:r w:rsidR="00126EE1">
        <w:t xml:space="preserve">dat </w:t>
      </w:r>
      <w:r>
        <w:t xml:space="preserve">het aantal waarnemingen per groep sterk </w:t>
      </w:r>
      <w:r w:rsidR="00235870">
        <w:t>verschilt. De scherpe lezer zal opmer</w:t>
      </w:r>
      <w:r w:rsidR="00B0209A">
        <w:t>ken van de aantallen in tabel H lager zijn dan in tabel G</w:t>
      </w:r>
      <w:r w:rsidR="00235870">
        <w:t xml:space="preserve">. </w:t>
      </w:r>
      <w:r w:rsidR="00B0209A">
        <w:t xml:space="preserve">Het verschil in het aantal datarecords is in bijlage VI toegelicht. Voor </w:t>
      </w:r>
      <w:r w:rsidR="00235870">
        <w:t>tekst en uitleg</w:t>
      </w:r>
      <w:r w:rsidR="00A7378F">
        <w:t xml:space="preserve"> wordt</w:t>
      </w:r>
      <w:r w:rsidR="00235870">
        <w:t xml:space="preserve"> naar deze bijlage verwezen.</w:t>
      </w:r>
    </w:p>
    <w:p w:rsidR="0069326A" w:rsidRDefault="00B74F2C" w:rsidP="0069326A">
      <w:pPr>
        <w:pStyle w:val="Bijschrift"/>
        <w:framePr w:w="8143" w:h="226" w:hRule="exact" w:hSpace="141" w:wrap="around" w:vAnchor="page" w:hAnchor="page" w:x="1405" w:y="10786"/>
      </w:pPr>
      <w:r>
        <w:t>Tabel H</w:t>
      </w:r>
      <w:r w:rsidR="0069326A">
        <w:t>: Resultaten CTQ 2 per productwereld</w:t>
      </w:r>
    </w:p>
    <w:tbl>
      <w:tblPr>
        <w:tblStyle w:val="Gemiddeldearcering1-accent3"/>
        <w:tblpPr w:leftFromText="141" w:rightFromText="141" w:vertAnchor="page" w:horzAnchor="margin" w:tblpX="108" w:tblpY="8146"/>
        <w:tblW w:w="9178" w:type="dxa"/>
        <w:tblLook w:val="04A0" w:firstRow="1" w:lastRow="0" w:firstColumn="1" w:lastColumn="0" w:noHBand="0" w:noVBand="1"/>
      </w:tblPr>
      <w:tblGrid>
        <w:gridCol w:w="2692"/>
        <w:gridCol w:w="1417"/>
        <w:gridCol w:w="1022"/>
        <w:gridCol w:w="1354"/>
        <w:gridCol w:w="1276"/>
        <w:gridCol w:w="1417"/>
      </w:tblGrid>
      <w:tr w:rsidR="0069326A" w:rsidRPr="007D1785" w:rsidTr="0069326A">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2692" w:type="dxa"/>
            <w:noWrap/>
            <w:hideMark/>
          </w:tcPr>
          <w:p w:rsidR="0069326A" w:rsidRPr="007D1785" w:rsidRDefault="0069326A" w:rsidP="0069326A">
            <w:pPr>
              <w:rPr>
                <w:rFonts w:ascii="Calibri" w:hAnsi="Calibri"/>
                <w:color w:val="FFFFFF"/>
                <w:lang w:eastAsia="nl-NL"/>
              </w:rPr>
            </w:pPr>
            <w:r>
              <w:rPr>
                <w:rFonts w:ascii="Calibri" w:hAnsi="Calibri"/>
                <w:color w:val="FFFFFF"/>
                <w:lang w:eastAsia="nl-NL"/>
              </w:rPr>
              <w:t>Productwereld</w:t>
            </w:r>
          </w:p>
        </w:tc>
        <w:tc>
          <w:tcPr>
            <w:tcW w:w="1417" w:type="dxa"/>
            <w:noWrap/>
            <w:hideMark/>
          </w:tcPr>
          <w:p w:rsidR="0069326A" w:rsidRPr="007D1785" w:rsidRDefault="0069326A" w:rsidP="0069326A">
            <w:pPr>
              <w:cnfStyle w:val="100000000000" w:firstRow="1" w:lastRow="0" w:firstColumn="0" w:lastColumn="0" w:oddVBand="0" w:evenVBand="0" w:oddHBand="0" w:evenHBand="0" w:firstRowFirstColumn="0" w:firstRowLastColumn="0" w:lastRowFirstColumn="0" w:lastRowLastColumn="0"/>
              <w:rPr>
                <w:rFonts w:ascii="Calibri" w:hAnsi="Calibri"/>
                <w:color w:val="FFFFFF"/>
                <w:lang w:eastAsia="nl-NL"/>
              </w:rPr>
            </w:pPr>
            <w:r w:rsidRPr="007D1785">
              <w:rPr>
                <w:rFonts w:ascii="Calibri" w:hAnsi="Calibri"/>
                <w:color w:val="FFFFFF"/>
                <w:lang w:eastAsia="nl-NL"/>
              </w:rPr>
              <w:t>100% beschik.</w:t>
            </w:r>
          </w:p>
        </w:tc>
        <w:tc>
          <w:tcPr>
            <w:tcW w:w="1022" w:type="dxa"/>
            <w:noWrap/>
            <w:hideMark/>
          </w:tcPr>
          <w:p w:rsidR="0069326A" w:rsidRPr="007D1785" w:rsidRDefault="0069326A" w:rsidP="0069326A">
            <w:pPr>
              <w:cnfStyle w:val="100000000000" w:firstRow="1" w:lastRow="0" w:firstColumn="0" w:lastColumn="0" w:oddVBand="0" w:evenVBand="0" w:oddHBand="0" w:evenHBand="0" w:firstRowFirstColumn="0" w:firstRowLastColumn="0" w:lastRowFirstColumn="0" w:lastRowLastColumn="0"/>
              <w:rPr>
                <w:rFonts w:ascii="Calibri" w:hAnsi="Calibri"/>
                <w:color w:val="FFFFFF"/>
                <w:lang w:eastAsia="nl-NL"/>
              </w:rPr>
            </w:pPr>
            <w:r w:rsidRPr="007D1785">
              <w:rPr>
                <w:rFonts w:ascii="Calibri" w:hAnsi="Calibri"/>
                <w:color w:val="FFFFFF"/>
                <w:lang w:eastAsia="nl-NL"/>
              </w:rPr>
              <w:t>Probleem</w:t>
            </w:r>
          </w:p>
        </w:tc>
        <w:tc>
          <w:tcPr>
            <w:tcW w:w="1354" w:type="dxa"/>
            <w:noWrap/>
            <w:hideMark/>
          </w:tcPr>
          <w:p w:rsidR="0069326A" w:rsidRPr="007D1785" w:rsidRDefault="0069326A" w:rsidP="0069326A">
            <w:pPr>
              <w:cnfStyle w:val="100000000000" w:firstRow="1" w:lastRow="0" w:firstColumn="0" w:lastColumn="0" w:oddVBand="0" w:evenVBand="0" w:oddHBand="0" w:evenHBand="0" w:firstRowFirstColumn="0" w:firstRowLastColumn="0" w:lastRowFirstColumn="0" w:lastRowLastColumn="0"/>
              <w:rPr>
                <w:rFonts w:ascii="Calibri" w:hAnsi="Calibri"/>
                <w:color w:val="FFFFFF"/>
                <w:lang w:eastAsia="nl-NL"/>
              </w:rPr>
            </w:pPr>
            <w:r w:rsidRPr="007D1785">
              <w:rPr>
                <w:rFonts w:ascii="Calibri" w:hAnsi="Calibri"/>
                <w:color w:val="FFFFFF"/>
                <w:lang w:eastAsia="nl-NL"/>
              </w:rPr>
              <w:t xml:space="preserve"> Beschik. %</w:t>
            </w:r>
          </w:p>
        </w:tc>
        <w:tc>
          <w:tcPr>
            <w:tcW w:w="1276" w:type="dxa"/>
            <w:noWrap/>
            <w:hideMark/>
          </w:tcPr>
          <w:p w:rsidR="0069326A" w:rsidRPr="007D1785" w:rsidRDefault="0069326A" w:rsidP="0069326A">
            <w:pPr>
              <w:cnfStyle w:val="100000000000" w:firstRow="1" w:lastRow="0" w:firstColumn="0" w:lastColumn="0" w:oddVBand="0" w:evenVBand="0" w:oddHBand="0" w:evenHBand="0" w:firstRowFirstColumn="0" w:firstRowLastColumn="0" w:lastRowFirstColumn="0" w:lastRowLastColumn="0"/>
              <w:rPr>
                <w:rFonts w:ascii="Calibri" w:hAnsi="Calibri"/>
                <w:color w:val="FFFFFF"/>
                <w:lang w:eastAsia="nl-NL"/>
              </w:rPr>
            </w:pPr>
            <w:r w:rsidRPr="007D1785">
              <w:rPr>
                <w:rFonts w:ascii="Calibri" w:hAnsi="Calibri"/>
                <w:color w:val="FFFFFF"/>
                <w:lang w:eastAsia="nl-NL"/>
              </w:rPr>
              <w:t>Probleem %</w:t>
            </w:r>
          </w:p>
        </w:tc>
        <w:tc>
          <w:tcPr>
            <w:tcW w:w="1417" w:type="dxa"/>
            <w:noWrap/>
            <w:hideMark/>
          </w:tcPr>
          <w:p w:rsidR="0069326A" w:rsidRPr="007D1785" w:rsidRDefault="0069326A" w:rsidP="0069326A">
            <w:pPr>
              <w:cnfStyle w:val="100000000000" w:firstRow="1" w:lastRow="0" w:firstColumn="0" w:lastColumn="0" w:oddVBand="0" w:evenVBand="0" w:oddHBand="0" w:evenHBand="0" w:firstRowFirstColumn="0" w:firstRowLastColumn="0" w:lastRowFirstColumn="0" w:lastRowLastColumn="0"/>
              <w:rPr>
                <w:rFonts w:ascii="Calibri" w:hAnsi="Calibri"/>
                <w:color w:val="FFFFFF"/>
                <w:lang w:eastAsia="nl-NL"/>
              </w:rPr>
            </w:pPr>
            <w:r w:rsidRPr="007D1785">
              <w:rPr>
                <w:rFonts w:ascii="Calibri" w:hAnsi="Calibri"/>
                <w:color w:val="FFFFFF"/>
                <w:lang w:eastAsia="nl-NL"/>
              </w:rPr>
              <w:t>Eindtotaal</w:t>
            </w:r>
          </w:p>
        </w:tc>
      </w:tr>
      <w:tr w:rsidR="0069326A" w:rsidRPr="007D1785" w:rsidTr="0069326A">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2692" w:type="dxa"/>
            <w:noWrap/>
            <w:hideMark/>
          </w:tcPr>
          <w:p w:rsidR="0069326A" w:rsidRPr="007D1785" w:rsidRDefault="0069326A" w:rsidP="0069326A">
            <w:pPr>
              <w:rPr>
                <w:rFonts w:ascii="Calibri" w:hAnsi="Calibri"/>
                <w:color w:val="000000"/>
                <w:lang w:eastAsia="nl-NL"/>
              </w:rPr>
            </w:pPr>
            <w:r w:rsidRPr="007D1785">
              <w:rPr>
                <w:rFonts w:ascii="Calibri" w:hAnsi="Calibri"/>
                <w:color w:val="000000"/>
                <w:lang w:eastAsia="nl-NL"/>
              </w:rPr>
              <w:t>Elektra</w:t>
            </w:r>
          </w:p>
        </w:tc>
        <w:tc>
          <w:tcPr>
            <w:tcW w:w="1417" w:type="dxa"/>
            <w:noWrap/>
            <w:hideMark/>
          </w:tcPr>
          <w:p w:rsidR="0069326A" w:rsidRPr="007D1785" w:rsidRDefault="0069326A" w:rsidP="0069326A">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254</w:t>
            </w:r>
          </w:p>
        </w:tc>
        <w:tc>
          <w:tcPr>
            <w:tcW w:w="1022" w:type="dxa"/>
            <w:noWrap/>
            <w:hideMark/>
          </w:tcPr>
          <w:p w:rsidR="0069326A" w:rsidRPr="007D1785" w:rsidRDefault="0069326A" w:rsidP="0069326A">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44</w:t>
            </w:r>
          </w:p>
        </w:tc>
        <w:tc>
          <w:tcPr>
            <w:tcW w:w="1354" w:type="dxa"/>
            <w:noWrap/>
            <w:hideMark/>
          </w:tcPr>
          <w:p w:rsidR="0069326A" w:rsidRPr="007D1785" w:rsidRDefault="0069326A" w:rsidP="0069326A">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85,23%</w:t>
            </w:r>
          </w:p>
        </w:tc>
        <w:tc>
          <w:tcPr>
            <w:tcW w:w="1276" w:type="dxa"/>
            <w:noWrap/>
            <w:hideMark/>
          </w:tcPr>
          <w:p w:rsidR="0069326A" w:rsidRPr="007D1785" w:rsidRDefault="0069326A" w:rsidP="0069326A">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14,77%</w:t>
            </w:r>
          </w:p>
        </w:tc>
        <w:tc>
          <w:tcPr>
            <w:tcW w:w="1417" w:type="dxa"/>
            <w:noWrap/>
            <w:hideMark/>
          </w:tcPr>
          <w:p w:rsidR="0069326A" w:rsidRPr="007D1785" w:rsidRDefault="0069326A" w:rsidP="0069326A">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298</w:t>
            </w:r>
          </w:p>
        </w:tc>
      </w:tr>
      <w:tr w:rsidR="0069326A" w:rsidRPr="007D1785" w:rsidTr="0069326A">
        <w:trPr>
          <w:cnfStyle w:val="000000010000" w:firstRow="0" w:lastRow="0" w:firstColumn="0" w:lastColumn="0" w:oddVBand="0" w:evenVBand="0" w:oddHBand="0" w:evenHBand="1"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2692" w:type="dxa"/>
            <w:noWrap/>
            <w:hideMark/>
          </w:tcPr>
          <w:p w:rsidR="0069326A" w:rsidRPr="007D1785" w:rsidRDefault="0069326A" w:rsidP="0069326A">
            <w:pPr>
              <w:rPr>
                <w:rFonts w:ascii="Calibri" w:hAnsi="Calibri"/>
                <w:color w:val="000000"/>
                <w:lang w:eastAsia="nl-NL"/>
              </w:rPr>
            </w:pPr>
            <w:r w:rsidRPr="007D1785">
              <w:rPr>
                <w:rFonts w:ascii="Calibri" w:hAnsi="Calibri"/>
                <w:color w:val="000000"/>
                <w:lang w:eastAsia="nl-NL"/>
              </w:rPr>
              <w:t>Kassagebied en diversen</w:t>
            </w:r>
          </w:p>
        </w:tc>
        <w:tc>
          <w:tcPr>
            <w:tcW w:w="1417" w:type="dxa"/>
            <w:noWrap/>
            <w:hideMark/>
          </w:tcPr>
          <w:p w:rsidR="0069326A" w:rsidRPr="007D1785" w:rsidRDefault="0069326A" w:rsidP="0069326A">
            <w:pPr>
              <w:cnfStyle w:val="000000010000" w:firstRow="0" w:lastRow="0" w:firstColumn="0" w:lastColumn="0" w:oddVBand="0" w:evenVBand="0" w:oddHBand="0" w:evenHBand="1"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4</w:t>
            </w:r>
          </w:p>
        </w:tc>
        <w:tc>
          <w:tcPr>
            <w:tcW w:w="1022" w:type="dxa"/>
            <w:noWrap/>
            <w:hideMark/>
          </w:tcPr>
          <w:p w:rsidR="0069326A" w:rsidRPr="007D1785" w:rsidRDefault="0069326A" w:rsidP="0069326A">
            <w:pPr>
              <w:cnfStyle w:val="000000010000" w:firstRow="0" w:lastRow="0" w:firstColumn="0" w:lastColumn="0" w:oddVBand="0" w:evenVBand="0" w:oddHBand="0" w:evenHBand="1" w:firstRowFirstColumn="0" w:firstRowLastColumn="0" w:lastRowFirstColumn="0" w:lastRowLastColumn="0"/>
              <w:rPr>
                <w:rFonts w:ascii="Calibri" w:hAnsi="Calibri"/>
                <w:color w:val="000000"/>
                <w:lang w:eastAsia="nl-NL"/>
              </w:rPr>
            </w:pPr>
            <w:r>
              <w:rPr>
                <w:rFonts w:ascii="Calibri" w:hAnsi="Calibri"/>
                <w:color w:val="000000"/>
                <w:lang w:eastAsia="nl-NL"/>
              </w:rPr>
              <w:t>0</w:t>
            </w:r>
          </w:p>
        </w:tc>
        <w:tc>
          <w:tcPr>
            <w:tcW w:w="1354" w:type="dxa"/>
            <w:noWrap/>
            <w:hideMark/>
          </w:tcPr>
          <w:p w:rsidR="0069326A" w:rsidRPr="007D1785" w:rsidRDefault="006279EB" w:rsidP="0069326A">
            <w:pPr>
              <w:cnfStyle w:val="000000010000" w:firstRow="0" w:lastRow="0" w:firstColumn="0" w:lastColumn="0" w:oddVBand="0" w:evenVBand="0" w:oddHBand="0" w:evenHBand="1" w:firstRowFirstColumn="0" w:firstRowLastColumn="0" w:lastRowFirstColumn="0" w:lastRowLastColumn="0"/>
              <w:rPr>
                <w:rFonts w:ascii="Calibri" w:hAnsi="Calibri"/>
                <w:color w:val="000000"/>
                <w:lang w:eastAsia="nl-NL"/>
              </w:rPr>
            </w:pPr>
            <w:r>
              <w:rPr>
                <w:rFonts w:ascii="Calibri" w:hAnsi="Calibri"/>
                <w:color w:val="000000"/>
                <w:lang w:eastAsia="nl-NL"/>
              </w:rPr>
              <w:t>100</w:t>
            </w:r>
            <w:r w:rsidR="0069326A" w:rsidRPr="007D1785">
              <w:rPr>
                <w:rFonts w:ascii="Calibri" w:hAnsi="Calibri"/>
                <w:color w:val="000000"/>
                <w:lang w:eastAsia="nl-NL"/>
              </w:rPr>
              <w:t>%</w:t>
            </w:r>
          </w:p>
        </w:tc>
        <w:tc>
          <w:tcPr>
            <w:tcW w:w="1276" w:type="dxa"/>
            <w:noWrap/>
            <w:hideMark/>
          </w:tcPr>
          <w:p w:rsidR="0069326A" w:rsidRPr="007D1785" w:rsidRDefault="0069326A" w:rsidP="0069326A">
            <w:pPr>
              <w:cnfStyle w:val="000000010000" w:firstRow="0" w:lastRow="0" w:firstColumn="0" w:lastColumn="0" w:oddVBand="0" w:evenVBand="0" w:oddHBand="0" w:evenHBand="1"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0,00%</w:t>
            </w:r>
          </w:p>
        </w:tc>
        <w:tc>
          <w:tcPr>
            <w:tcW w:w="1417" w:type="dxa"/>
            <w:noWrap/>
            <w:hideMark/>
          </w:tcPr>
          <w:p w:rsidR="0069326A" w:rsidRPr="007D1785" w:rsidRDefault="0069326A" w:rsidP="0069326A">
            <w:pPr>
              <w:cnfStyle w:val="000000010000" w:firstRow="0" w:lastRow="0" w:firstColumn="0" w:lastColumn="0" w:oddVBand="0" w:evenVBand="0" w:oddHBand="0" w:evenHBand="1"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4</w:t>
            </w:r>
          </w:p>
        </w:tc>
      </w:tr>
      <w:tr w:rsidR="0069326A" w:rsidRPr="007D1785" w:rsidTr="0069326A">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2692" w:type="dxa"/>
            <w:noWrap/>
            <w:hideMark/>
          </w:tcPr>
          <w:p w:rsidR="0069326A" w:rsidRPr="007D1785" w:rsidRDefault="0069326A" w:rsidP="0069326A">
            <w:pPr>
              <w:rPr>
                <w:rFonts w:ascii="Calibri" w:hAnsi="Calibri"/>
                <w:color w:val="000000"/>
                <w:lang w:eastAsia="nl-NL"/>
              </w:rPr>
            </w:pPr>
            <w:r w:rsidRPr="007D1785">
              <w:rPr>
                <w:rFonts w:ascii="Calibri" w:hAnsi="Calibri"/>
                <w:color w:val="000000"/>
                <w:lang w:eastAsia="nl-NL"/>
              </w:rPr>
              <w:t>Koken en bakken</w:t>
            </w:r>
          </w:p>
        </w:tc>
        <w:tc>
          <w:tcPr>
            <w:tcW w:w="1417" w:type="dxa"/>
            <w:noWrap/>
            <w:hideMark/>
          </w:tcPr>
          <w:p w:rsidR="0069326A" w:rsidRPr="007D1785" w:rsidRDefault="0069326A" w:rsidP="0069326A">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41</w:t>
            </w:r>
          </w:p>
        </w:tc>
        <w:tc>
          <w:tcPr>
            <w:tcW w:w="1022" w:type="dxa"/>
            <w:noWrap/>
            <w:hideMark/>
          </w:tcPr>
          <w:p w:rsidR="0069326A" w:rsidRPr="007D1785" w:rsidRDefault="0069326A" w:rsidP="0069326A">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1</w:t>
            </w:r>
          </w:p>
        </w:tc>
        <w:tc>
          <w:tcPr>
            <w:tcW w:w="1354" w:type="dxa"/>
            <w:noWrap/>
            <w:hideMark/>
          </w:tcPr>
          <w:p w:rsidR="0069326A" w:rsidRPr="007D1785" w:rsidRDefault="0069326A" w:rsidP="0069326A">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97,62%</w:t>
            </w:r>
          </w:p>
        </w:tc>
        <w:tc>
          <w:tcPr>
            <w:tcW w:w="1276" w:type="dxa"/>
            <w:noWrap/>
            <w:hideMark/>
          </w:tcPr>
          <w:p w:rsidR="0069326A" w:rsidRPr="007D1785" w:rsidRDefault="0069326A" w:rsidP="0069326A">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2,38%</w:t>
            </w:r>
          </w:p>
        </w:tc>
        <w:tc>
          <w:tcPr>
            <w:tcW w:w="1417" w:type="dxa"/>
            <w:noWrap/>
            <w:hideMark/>
          </w:tcPr>
          <w:p w:rsidR="0069326A" w:rsidRPr="007D1785" w:rsidRDefault="0069326A" w:rsidP="0069326A">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42</w:t>
            </w:r>
          </w:p>
        </w:tc>
      </w:tr>
      <w:tr w:rsidR="0069326A" w:rsidRPr="007D1785" w:rsidTr="0069326A">
        <w:trPr>
          <w:cnfStyle w:val="000000010000" w:firstRow="0" w:lastRow="0" w:firstColumn="0" w:lastColumn="0" w:oddVBand="0" w:evenVBand="0" w:oddHBand="0" w:evenHBand="1"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2692" w:type="dxa"/>
            <w:noWrap/>
            <w:hideMark/>
          </w:tcPr>
          <w:p w:rsidR="0069326A" w:rsidRPr="007D1785" w:rsidRDefault="0069326A" w:rsidP="0069326A">
            <w:pPr>
              <w:rPr>
                <w:rFonts w:ascii="Calibri" w:hAnsi="Calibri"/>
                <w:color w:val="000000"/>
                <w:lang w:eastAsia="nl-NL"/>
              </w:rPr>
            </w:pPr>
            <w:r w:rsidRPr="007D1785">
              <w:rPr>
                <w:rFonts w:ascii="Calibri" w:hAnsi="Calibri"/>
                <w:color w:val="000000"/>
                <w:lang w:eastAsia="nl-NL"/>
              </w:rPr>
              <w:t>Opbergen en organiseren</w:t>
            </w:r>
          </w:p>
        </w:tc>
        <w:tc>
          <w:tcPr>
            <w:tcW w:w="1417" w:type="dxa"/>
            <w:noWrap/>
            <w:hideMark/>
          </w:tcPr>
          <w:p w:rsidR="0069326A" w:rsidRPr="007D1785" w:rsidRDefault="0069326A" w:rsidP="0069326A">
            <w:pPr>
              <w:cnfStyle w:val="000000010000" w:firstRow="0" w:lastRow="0" w:firstColumn="0" w:lastColumn="0" w:oddVBand="0" w:evenVBand="0" w:oddHBand="0" w:evenHBand="1"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46</w:t>
            </w:r>
          </w:p>
        </w:tc>
        <w:tc>
          <w:tcPr>
            <w:tcW w:w="1022" w:type="dxa"/>
            <w:noWrap/>
            <w:hideMark/>
          </w:tcPr>
          <w:p w:rsidR="0069326A" w:rsidRPr="007D1785" w:rsidRDefault="0069326A" w:rsidP="0069326A">
            <w:pPr>
              <w:cnfStyle w:val="000000010000" w:firstRow="0" w:lastRow="0" w:firstColumn="0" w:lastColumn="0" w:oddVBand="0" w:evenVBand="0" w:oddHBand="0" w:evenHBand="1"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14</w:t>
            </w:r>
          </w:p>
        </w:tc>
        <w:tc>
          <w:tcPr>
            <w:tcW w:w="1354" w:type="dxa"/>
            <w:noWrap/>
            <w:hideMark/>
          </w:tcPr>
          <w:p w:rsidR="0069326A" w:rsidRPr="007D1785" w:rsidRDefault="0069326A" w:rsidP="0069326A">
            <w:pPr>
              <w:cnfStyle w:val="000000010000" w:firstRow="0" w:lastRow="0" w:firstColumn="0" w:lastColumn="0" w:oddVBand="0" w:evenVBand="0" w:oddHBand="0" w:evenHBand="1"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76,67%</w:t>
            </w:r>
          </w:p>
        </w:tc>
        <w:tc>
          <w:tcPr>
            <w:tcW w:w="1276" w:type="dxa"/>
            <w:noWrap/>
            <w:hideMark/>
          </w:tcPr>
          <w:p w:rsidR="0069326A" w:rsidRPr="007D1785" w:rsidRDefault="0069326A" w:rsidP="0069326A">
            <w:pPr>
              <w:cnfStyle w:val="000000010000" w:firstRow="0" w:lastRow="0" w:firstColumn="0" w:lastColumn="0" w:oddVBand="0" w:evenVBand="0" w:oddHBand="0" w:evenHBand="1"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23,33%</w:t>
            </w:r>
          </w:p>
        </w:tc>
        <w:tc>
          <w:tcPr>
            <w:tcW w:w="1417" w:type="dxa"/>
            <w:noWrap/>
            <w:hideMark/>
          </w:tcPr>
          <w:p w:rsidR="0069326A" w:rsidRPr="007D1785" w:rsidRDefault="0069326A" w:rsidP="0069326A">
            <w:pPr>
              <w:cnfStyle w:val="000000010000" w:firstRow="0" w:lastRow="0" w:firstColumn="0" w:lastColumn="0" w:oddVBand="0" w:evenVBand="0" w:oddHBand="0" w:evenHBand="1"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60</w:t>
            </w:r>
          </w:p>
        </w:tc>
      </w:tr>
      <w:tr w:rsidR="0069326A" w:rsidRPr="007D1785" w:rsidTr="0069326A">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2692" w:type="dxa"/>
            <w:noWrap/>
            <w:hideMark/>
          </w:tcPr>
          <w:p w:rsidR="0069326A" w:rsidRPr="007D1785" w:rsidRDefault="0069326A" w:rsidP="0069326A">
            <w:pPr>
              <w:rPr>
                <w:rFonts w:ascii="Calibri" w:hAnsi="Calibri"/>
                <w:color w:val="000000"/>
                <w:lang w:eastAsia="nl-NL"/>
              </w:rPr>
            </w:pPr>
            <w:r w:rsidRPr="007D1785">
              <w:rPr>
                <w:rFonts w:ascii="Calibri" w:hAnsi="Calibri"/>
                <w:color w:val="000000"/>
                <w:lang w:eastAsia="nl-NL"/>
              </w:rPr>
              <w:t>Schoonmaken en Huishouden</w:t>
            </w:r>
          </w:p>
        </w:tc>
        <w:tc>
          <w:tcPr>
            <w:tcW w:w="1417" w:type="dxa"/>
            <w:noWrap/>
            <w:hideMark/>
          </w:tcPr>
          <w:p w:rsidR="0069326A" w:rsidRPr="007D1785" w:rsidRDefault="0069326A" w:rsidP="0069326A">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246</w:t>
            </w:r>
          </w:p>
        </w:tc>
        <w:tc>
          <w:tcPr>
            <w:tcW w:w="1022" w:type="dxa"/>
            <w:noWrap/>
            <w:hideMark/>
          </w:tcPr>
          <w:p w:rsidR="0069326A" w:rsidRPr="007D1785" w:rsidRDefault="0069326A" w:rsidP="0069326A">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65</w:t>
            </w:r>
          </w:p>
        </w:tc>
        <w:tc>
          <w:tcPr>
            <w:tcW w:w="1354" w:type="dxa"/>
            <w:noWrap/>
            <w:hideMark/>
          </w:tcPr>
          <w:p w:rsidR="0069326A" w:rsidRPr="007D1785" w:rsidRDefault="0069326A" w:rsidP="0069326A">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79,10%</w:t>
            </w:r>
          </w:p>
        </w:tc>
        <w:tc>
          <w:tcPr>
            <w:tcW w:w="1276" w:type="dxa"/>
            <w:noWrap/>
            <w:hideMark/>
          </w:tcPr>
          <w:p w:rsidR="0069326A" w:rsidRPr="007D1785" w:rsidRDefault="0069326A" w:rsidP="0069326A">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20,90%</w:t>
            </w:r>
          </w:p>
        </w:tc>
        <w:tc>
          <w:tcPr>
            <w:tcW w:w="1417" w:type="dxa"/>
            <w:noWrap/>
            <w:hideMark/>
          </w:tcPr>
          <w:p w:rsidR="0069326A" w:rsidRPr="007D1785" w:rsidRDefault="0069326A" w:rsidP="0069326A">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311</w:t>
            </w:r>
          </w:p>
        </w:tc>
      </w:tr>
      <w:tr w:rsidR="0069326A" w:rsidRPr="007D1785" w:rsidTr="00F84EF3">
        <w:trPr>
          <w:cnfStyle w:val="000000010000" w:firstRow="0" w:lastRow="0" w:firstColumn="0" w:lastColumn="0" w:oddVBand="0" w:evenVBand="0" w:oddHBand="0" w:evenHBand="1"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692" w:type="dxa"/>
            <w:noWrap/>
            <w:hideMark/>
          </w:tcPr>
          <w:p w:rsidR="0069326A" w:rsidRPr="007D1785" w:rsidRDefault="0069326A" w:rsidP="0069326A">
            <w:pPr>
              <w:rPr>
                <w:rFonts w:ascii="Calibri" w:hAnsi="Calibri"/>
                <w:color w:val="000000"/>
                <w:lang w:eastAsia="nl-NL"/>
              </w:rPr>
            </w:pPr>
            <w:r w:rsidRPr="007D1785">
              <w:rPr>
                <w:rFonts w:ascii="Calibri" w:hAnsi="Calibri"/>
                <w:color w:val="000000"/>
                <w:lang w:eastAsia="nl-NL"/>
              </w:rPr>
              <w:t>Wassen en strijken</w:t>
            </w:r>
          </w:p>
        </w:tc>
        <w:tc>
          <w:tcPr>
            <w:tcW w:w="1417" w:type="dxa"/>
            <w:noWrap/>
            <w:hideMark/>
          </w:tcPr>
          <w:p w:rsidR="0069326A" w:rsidRPr="007D1785" w:rsidRDefault="0069326A" w:rsidP="0069326A">
            <w:pPr>
              <w:cnfStyle w:val="000000010000" w:firstRow="0" w:lastRow="0" w:firstColumn="0" w:lastColumn="0" w:oddVBand="0" w:evenVBand="0" w:oddHBand="0" w:evenHBand="1"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57</w:t>
            </w:r>
          </w:p>
        </w:tc>
        <w:tc>
          <w:tcPr>
            <w:tcW w:w="1022" w:type="dxa"/>
            <w:noWrap/>
            <w:hideMark/>
          </w:tcPr>
          <w:p w:rsidR="0069326A" w:rsidRPr="007D1785" w:rsidRDefault="0069326A" w:rsidP="0069326A">
            <w:pPr>
              <w:cnfStyle w:val="000000010000" w:firstRow="0" w:lastRow="0" w:firstColumn="0" w:lastColumn="0" w:oddVBand="0" w:evenVBand="0" w:oddHBand="0" w:evenHBand="1"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24</w:t>
            </w:r>
          </w:p>
        </w:tc>
        <w:tc>
          <w:tcPr>
            <w:tcW w:w="1354" w:type="dxa"/>
            <w:noWrap/>
            <w:hideMark/>
          </w:tcPr>
          <w:p w:rsidR="0069326A" w:rsidRPr="007D1785" w:rsidRDefault="0069326A" w:rsidP="0069326A">
            <w:pPr>
              <w:cnfStyle w:val="000000010000" w:firstRow="0" w:lastRow="0" w:firstColumn="0" w:lastColumn="0" w:oddVBand="0" w:evenVBand="0" w:oddHBand="0" w:evenHBand="1"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70,37%</w:t>
            </w:r>
          </w:p>
        </w:tc>
        <w:tc>
          <w:tcPr>
            <w:tcW w:w="1276" w:type="dxa"/>
            <w:noWrap/>
            <w:hideMark/>
          </w:tcPr>
          <w:p w:rsidR="0069326A" w:rsidRPr="007D1785" w:rsidRDefault="0069326A" w:rsidP="0069326A">
            <w:pPr>
              <w:cnfStyle w:val="000000010000" w:firstRow="0" w:lastRow="0" w:firstColumn="0" w:lastColumn="0" w:oddVBand="0" w:evenVBand="0" w:oddHBand="0" w:evenHBand="1"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29,63%</w:t>
            </w:r>
          </w:p>
        </w:tc>
        <w:tc>
          <w:tcPr>
            <w:tcW w:w="1417" w:type="dxa"/>
            <w:noWrap/>
            <w:hideMark/>
          </w:tcPr>
          <w:p w:rsidR="0069326A" w:rsidRPr="007D1785" w:rsidRDefault="0069326A" w:rsidP="0069326A">
            <w:pPr>
              <w:cnfStyle w:val="000000010000" w:firstRow="0" w:lastRow="0" w:firstColumn="0" w:lastColumn="0" w:oddVBand="0" w:evenVBand="0" w:oddHBand="0" w:evenHBand="1"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81</w:t>
            </w:r>
          </w:p>
        </w:tc>
      </w:tr>
      <w:tr w:rsidR="0069326A" w:rsidRPr="007D1785" w:rsidTr="0069326A">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2692" w:type="dxa"/>
            <w:noWrap/>
            <w:hideMark/>
          </w:tcPr>
          <w:p w:rsidR="0069326A" w:rsidRPr="007D1785" w:rsidRDefault="00126EE1" w:rsidP="0069326A">
            <w:pPr>
              <w:rPr>
                <w:rFonts w:ascii="Calibri" w:hAnsi="Calibri"/>
                <w:color w:val="000000"/>
                <w:lang w:eastAsia="nl-NL"/>
              </w:rPr>
            </w:pPr>
            <w:r>
              <w:rPr>
                <w:rFonts w:ascii="Calibri" w:hAnsi="Calibri"/>
                <w:color w:val="000000"/>
                <w:lang w:eastAsia="nl-NL"/>
              </w:rPr>
              <w:t>Wonen en s</w:t>
            </w:r>
            <w:r w:rsidR="0069326A" w:rsidRPr="007D1785">
              <w:rPr>
                <w:rFonts w:ascii="Calibri" w:hAnsi="Calibri"/>
                <w:color w:val="000000"/>
                <w:lang w:eastAsia="nl-NL"/>
              </w:rPr>
              <w:t>feer</w:t>
            </w:r>
            <w:r>
              <w:rPr>
                <w:rFonts w:ascii="Calibri" w:hAnsi="Calibri"/>
                <w:color w:val="000000"/>
                <w:lang w:eastAsia="nl-NL"/>
              </w:rPr>
              <w:t xml:space="preserve"> </w:t>
            </w:r>
            <w:r w:rsidR="0069326A" w:rsidRPr="007D1785">
              <w:rPr>
                <w:rFonts w:ascii="Calibri" w:hAnsi="Calibri"/>
                <w:color w:val="000000"/>
                <w:lang w:eastAsia="nl-NL"/>
              </w:rPr>
              <w:t>maken</w:t>
            </w:r>
          </w:p>
        </w:tc>
        <w:tc>
          <w:tcPr>
            <w:tcW w:w="1417" w:type="dxa"/>
            <w:noWrap/>
            <w:hideMark/>
          </w:tcPr>
          <w:p w:rsidR="0069326A" w:rsidRPr="007D1785" w:rsidRDefault="0069326A" w:rsidP="0069326A">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31</w:t>
            </w:r>
          </w:p>
        </w:tc>
        <w:tc>
          <w:tcPr>
            <w:tcW w:w="1022" w:type="dxa"/>
            <w:noWrap/>
            <w:hideMark/>
          </w:tcPr>
          <w:p w:rsidR="0069326A" w:rsidRPr="007D1785" w:rsidRDefault="0069326A" w:rsidP="0069326A">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9</w:t>
            </w:r>
          </w:p>
        </w:tc>
        <w:tc>
          <w:tcPr>
            <w:tcW w:w="1354" w:type="dxa"/>
            <w:noWrap/>
            <w:hideMark/>
          </w:tcPr>
          <w:p w:rsidR="0069326A" w:rsidRPr="007D1785" w:rsidRDefault="0069326A" w:rsidP="0069326A">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77,50%</w:t>
            </w:r>
          </w:p>
        </w:tc>
        <w:tc>
          <w:tcPr>
            <w:tcW w:w="1276" w:type="dxa"/>
            <w:noWrap/>
            <w:hideMark/>
          </w:tcPr>
          <w:p w:rsidR="0069326A" w:rsidRPr="007D1785" w:rsidRDefault="0069326A" w:rsidP="0069326A">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22,50%</w:t>
            </w:r>
          </w:p>
        </w:tc>
        <w:tc>
          <w:tcPr>
            <w:tcW w:w="1417" w:type="dxa"/>
            <w:noWrap/>
            <w:hideMark/>
          </w:tcPr>
          <w:p w:rsidR="0069326A" w:rsidRPr="007D1785" w:rsidRDefault="0069326A" w:rsidP="0069326A">
            <w:pPr>
              <w:keepNext/>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40</w:t>
            </w:r>
          </w:p>
        </w:tc>
      </w:tr>
    </w:tbl>
    <w:p w:rsidR="00235870" w:rsidRDefault="00235870" w:rsidP="008B493D">
      <w:pPr>
        <w:rPr>
          <w:b/>
        </w:rPr>
      </w:pPr>
    </w:p>
    <w:p w:rsidR="008B493D" w:rsidRDefault="008B493D" w:rsidP="008B493D">
      <w:pPr>
        <w:rPr>
          <w:b/>
        </w:rPr>
      </w:pPr>
      <w:r>
        <w:rPr>
          <w:b/>
        </w:rPr>
        <w:t>CTQ 3: Kosten overvoorraad</w:t>
      </w:r>
    </w:p>
    <w:p w:rsidR="00AB5B11" w:rsidRDefault="008B493D" w:rsidP="008B493D">
      <w:r>
        <w:t>De derde, en daarmee laatste CTQ, betreft de overvoorraad als gevolg van promoties. Het totaal is ook hie</w:t>
      </w:r>
      <w:r w:rsidR="005134C2">
        <w:t>r onderverdeeld per productwereld</w:t>
      </w:r>
      <w:r>
        <w:t>. De resultaten zi</w:t>
      </w:r>
      <w:r w:rsidR="00B74F2C">
        <w:t>jn zichtbaar gemaakt in tabel I</w:t>
      </w:r>
      <w:r w:rsidR="00AB5B11">
        <w:t>.</w:t>
      </w:r>
    </w:p>
    <w:tbl>
      <w:tblPr>
        <w:tblStyle w:val="Gemiddeldearcering1-accent3"/>
        <w:tblpPr w:leftFromText="141" w:rightFromText="141" w:vertAnchor="page" w:horzAnchor="margin" w:tblpX="108" w:tblpY="12001"/>
        <w:tblW w:w="6499" w:type="dxa"/>
        <w:tblLook w:val="04A0" w:firstRow="1" w:lastRow="0" w:firstColumn="1" w:lastColumn="0" w:noHBand="0" w:noVBand="1"/>
      </w:tblPr>
      <w:tblGrid>
        <w:gridCol w:w="2694"/>
        <w:gridCol w:w="1701"/>
        <w:gridCol w:w="2104"/>
      </w:tblGrid>
      <w:tr w:rsidR="0069326A" w:rsidRPr="00C92C6A" w:rsidTr="0069326A">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2694" w:type="dxa"/>
            <w:noWrap/>
            <w:hideMark/>
          </w:tcPr>
          <w:p w:rsidR="0069326A" w:rsidRPr="0069326A" w:rsidRDefault="0069326A" w:rsidP="0069326A">
            <w:r w:rsidRPr="0069326A">
              <w:t>Productwereld</w:t>
            </w:r>
          </w:p>
        </w:tc>
        <w:tc>
          <w:tcPr>
            <w:tcW w:w="1701" w:type="dxa"/>
            <w:noWrap/>
            <w:hideMark/>
          </w:tcPr>
          <w:p w:rsidR="0069326A" w:rsidRPr="0069326A" w:rsidRDefault="0069326A" w:rsidP="0069326A">
            <w:pPr>
              <w:cnfStyle w:val="100000000000" w:firstRow="1" w:lastRow="0" w:firstColumn="0" w:lastColumn="0" w:oddVBand="0" w:evenVBand="0" w:oddHBand="0" w:evenHBand="0" w:firstRowFirstColumn="0" w:firstRowLastColumn="0" w:lastRowFirstColumn="0" w:lastRowLastColumn="0"/>
            </w:pPr>
            <w:r w:rsidRPr="0069326A">
              <w:t>Kosten Restant</w:t>
            </w:r>
          </w:p>
        </w:tc>
        <w:tc>
          <w:tcPr>
            <w:tcW w:w="2104" w:type="dxa"/>
            <w:noWrap/>
            <w:hideMark/>
          </w:tcPr>
          <w:p w:rsidR="0069326A" w:rsidRPr="0069326A" w:rsidRDefault="0069326A" w:rsidP="0069326A">
            <w:pPr>
              <w:cnfStyle w:val="100000000000" w:firstRow="1" w:lastRow="0" w:firstColumn="0" w:lastColumn="0" w:oddVBand="0" w:evenVBand="0" w:oddHBand="0" w:evenHBand="0" w:firstRowFirstColumn="0" w:firstRowLastColumn="0" w:lastRowFirstColumn="0" w:lastRowLastColumn="0"/>
            </w:pPr>
            <w:r w:rsidRPr="0069326A">
              <w:t>Kosten Overvoorraad</w:t>
            </w:r>
          </w:p>
        </w:tc>
      </w:tr>
      <w:tr w:rsidR="0069326A" w:rsidRPr="00C92C6A" w:rsidTr="0069326A">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2694" w:type="dxa"/>
            <w:noWrap/>
            <w:hideMark/>
          </w:tcPr>
          <w:p w:rsidR="0069326A" w:rsidRPr="0069326A" w:rsidRDefault="0069326A" w:rsidP="0069326A">
            <w:r w:rsidRPr="0069326A">
              <w:t>Elektra</w:t>
            </w:r>
          </w:p>
        </w:tc>
        <w:tc>
          <w:tcPr>
            <w:tcW w:w="1701" w:type="dxa"/>
            <w:noWrap/>
            <w:hideMark/>
          </w:tcPr>
          <w:p w:rsidR="0069326A" w:rsidRPr="0069326A" w:rsidRDefault="0069326A" w:rsidP="0069326A">
            <w:pPr>
              <w:jc w:val="left"/>
              <w:cnfStyle w:val="000000100000" w:firstRow="0" w:lastRow="0" w:firstColumn="0" w:lastColumn="0" w:oddVBand="0" w:evenVBand="0" w:oddHBand="1" w:evenHBand="0" w:firstRowFirstColumn="0" w:firstRowLastColumn="0" w:lastRowFirstColumn="0" w:lastRowLastColumn="0"/>
            </w:pPr>
            <w:r w:rsidRPr="0069326A">
              <w:t xml:space="preserve"> €192.363,30 </w:t>
            </w:r>
          </w:p>
        </w:tc>
        <w:tc>
          <w:tcPr>
            <w:tcW w:w="2104" w:type="dxa"/>
            <w:noWrap/>
            <w:hideMark/>
          </w:tcPr>
          <w:p w:rsidR="0069326A" w:rsidRPr="0069326A" w:rsidRDefault="0069326A" w:rsidP="0069326A">
            <w:pPr>
              <w:jc w:val="left"/>
              <w:cnfStyle w:val="000000100000" w:firstRow="0" w:lastRow="0" w:firstColumn="0" w:lastColumn="0" w:oddVBand="0" w:evenVBand="0" w:oddHBand="1" w:evenHBand="0" w:firstRowFirstColumn="0" w:firstRowLastColumn="0" w:lastRowFirstColumn="0" w:lastRowLastColumn="0"/>
            </w:pPr>
            <w:r w:rsidRPr="0069326A">
              <w:t xml:space="preserve"> €110.170,54 </w:t>
            </w:r>
          </w:p>
        </w:tc>
      </w:tr>
      <w:tr w:rsidR="0069326A" w:rsidRPr="00C92C6A" w:rsidTr="0069326A">
        <w:trPr>
          <w:cnfStyle w:val="000000010000" w:firstRow="0" w:lastRow="0" w:firstColumn="0" w:lastColumn="0" w:oddVBand="0" w:evenVBand="0" w:oddHBand="0" w:evenHBand="1"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2694" w:type="dxa"/>
            <w:noWrap/>
            <w:hideMark/>
          </w:tcPr>
          <w:p w:rsidR="0069326A" w:rsidRPr="0069326A" w:rsidRDefault="0069326A" w:rsidP="0069326A">
            <w:r w:rsidRPr="0069326A">
              <w:t>Kassagebied en diversen</w:t>
            </w:r>
          </w:p>
        </w:tc>
        <w:tc>
          <w:tcPr>
            <w:tcW w:w="1701" w:type="dxa"/>
            <w:noWrap/>
            <w:hideMark/>
          </w:tcPr>
          <w:p w:rsidR="0069326A" w:rsidRPr="0069326A" w:rsidRDefault="0069326A" w:rsidP="0069326A">
            <w:pPr>
              <w:jc w:val="left"/>
              <w:cnfStyle w:val="000000010000" w:firstRow="0" w:lastRow="0" w:firstColumn="0" w:lastColumn="0" w:oddVBand="0" w:evenVBand="0" w:oddHBand="0" w:evenHBand="1" w:firstRowFirstColumn="0" w:firstRowLastColumn="0" w:lastRowFirstColumn="0" w:lastRowLastColumn="0"/>
            </w:pPr>
            <w:r w:rsidRPr="0069326A">
              <w:t xml:space="preserve"> €2.181,90 </w:t>
            </w:r>
          </w:p>
        </w:tc>
        <w:tc>
          <w:tcPr>
            <w:tcW w:w="2104" w:type="dxa"/>
            <w:noWrap/>
            <w:hideMark/>
          </w:tcPr>
          <w:p w:rsidR="0069326A" w:rsidRPr="0069326A" w:rsidRDefault="0069326A" w:rsidP="0069326A">
            <w:pPr>
              <w:jc w:val="left"/>
              <w:cnfStyle w:val="000000010000" w:firstRow="0" w:lastRow="0" w:firstColumn="0" w:lastColumn="0" w:oddVBand="0" w:evenVBand="0" w:oddHBand="0" w:evenHBand="1" w:firstRowFirstColumn="0" w:firstRowLastColumn="0" w:lastRowFirstColumn="0" w:lastRowLastColumn="0"/>
            </w:pPr>
            <w:r w:rsidRPr="0069326A">
              <w:t xml:space="preserve"> €1.172,55 </w:t>
            </w:r>
          </w:p>
        </w:tc>
      </w:tr>
      <w:tr w:rsidR="0069326A" w:rsidRPr="00C92C6A" w:rsidTr="0069326A">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2694" w:type="dxa"/>
            <w:noWrap/>
            <w:hideMark/>
          </w:tcPr>
          <w:p w:rsidR="0069326A" w:rsidRPr="0069326A" w:rsidRDefault="0069326A" w:rsidP="0069326A">
            <w:r w:rsidRPr="0069326A">
              <w:t>Koken en bakken</w:t>
            </w:r>
          </w:p>
        </w:tc>
        <w:tc>
          <w:tcPr>
            <w:tcW w:w="1701" w:type="dxa"/>
            <w:noWrap/>
            <w:hideMark/>
          </w:tcPr>
          <w:p w:rsidR="0069326A" w:rsidRPr="0069326A" w:rsidRDefault="0069326A" w:rsidP="0069326A">
            <w:pPr>
              <w:jc w:val="left"/>
              <w:cnfStyle w:val="000000100000" w:firstRow="0" w:lastRow="0" w:firstColumn="0" w:lastColumn="0" w:oddVBand="0" w:evenVBand="0" w:oddHBand="1" w:evenHBand="0" w:firstRowFirstColumn="0" w:firstRowLastColumn="0" w:lastRowFirstColumn="0" w:lastRowLastColumn="0"/>
            </w:pPr>
            <w:r w:rsidRPr="0069326A">
              <w:t xml:space="preserve"> € 3.748,93 </w:t>
            </w:r>
          </w:p>
        </w:tc>
        <w:tc>
          <w:tcPr>
            <w:tcW w:w="2104" w:type="dxa"/>
            <w:noWrap/>
            <w:hideMark/>
          </w:tcPr>
          <w:p w:rsidR="0069326A" w:rsidRPr="0069326A" w:rsidRDefault="0069326A" w:rsidP="0069326A">
            <w:pPr>
              <w:jc w:val="left"/>
              <w:cnfStyle w:val="000000100000" w:firstRow="0" w:lastRow="0" w:firstColumn="0" w:lastColumn="0" w:oddVBand="0" w:evenVBand="0" w:oddHBand="1" w:evenHBand="0" w:firstRowFirstColumn="0" w:firstRowLastColumn="0" w:lastRowFirstColumn="0" w:lastRowLastColumn="0"/>
            </w:pPr>
            <w:r w:rsidRPr="0069326A">
              <w:t xml:space="preserve"> €1.138,28 </w:t>
            </w:r>
          </w:p>
        </w:tc>
      </w:tr>
      <w:tr w:rsidR="0069326A" w:rsidRPr="00C92C6A" w:rsidTr="0069326A">
        <w:trPr>
          <w:cnfStyle w:val="000000010000" w:firstRow="0" w:lastRow="0" w:firstColumn="0" w:lastColumn="0" w:oddVBand="0" w:evenVBand="0" w:oddHBand="0" w:evenHBand="1"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2694" w:type="dxa"/>
            <w:noWrap/>
            <w:hideMark/>
          </w:tcPr>
          <w:p w:rsidR="0069326A" w:rsidRPr="0069326A" w:rsidRDefault="0069326A" w:rsidP="0069326A">
            <w:r w:rsidRPr="0069326A">
              <w:t>Opbergen en organiseren</w:t>
            </w:r>
          </w:p>
        </w:tc>
        <w:tc>
          <w:tcPr>
            <w:tcW w:w="1701" w:type="dxa"/>
            <w:noWrap/>
            <w:hideMark/>
          </w:tcPr>
          <w:p w:rsidR="0069326A" w:rsidRPr="0069326A" w:rsidRDefault="0069326A" w:rsidP="0069326A">
            <w:pPr>
              <w:jc w:val="left"/>
              <w:cnfStyle w:val="000000010000" w:firstRow="0" w:lastRow="0" w:firstColumn="0" w:lastColumn="0" w:oddVBand="0" w:evenVBand="0" w:oddHBand="0" w:evenHBand="1" w:firstRowFirstColumn="0" w:firstRowLastColumn="0" w:lastRowFirstColumn="0" w:lastRowLastColumn="0"/>
            </w:pPr>
            <w:r w:rsidRPr="0069326A">
              <w:t xml:space="preserve"> €25.639,89 </w:t>
            </w:r>
          </w:p>
        </w:tc>
        <w:tc>
          <w:tcPr>
            <w:tcW w:w="2104" w:type="dxa"/>
            <w:noWrap/>
            <w:hideMark/>
          </w:tcPr>
          <w:p w:rsidR="0069326A" w:rsidRPr="0069326A" w:rsidRDefault="0069326A" w:rsidP="0069326A">
            <w:pPr>
              <w:jc w:val="left"/>
              <w:cnfStyle w:val="000000010000" w:firstRow="0" w:lastRow="0" w:firstColumn="0" w:lastColumn="0" w:oddVBand="0" w:evenVBand="0" w:oddHBand="0" w:evenHBand="1" w:firstRowFirstColumn="0" w:firstRowLastColumn="0" w:lastRowFirstColumn="0" w:lastRowLastColumn="0"/>
            </w:pPr>
            <w:r w:rsidRPr="0069326A">
              <w:t xml:space="preserve"> €21.366,03 </w:t>
            </w:r>
          </w:p>
        </w:tc>
      </w:tr>
      <w:tr w:rsidR="0069326A" w:rsidRPr="00C92C6A" w:rsidTr="0069326A">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2694" w:type="dxa"/>
            <w:noWrap/>
            <w:hideMark/>
          </w:tcPr>
          <w:p w:rsidR="0069326A" w:rsidRPr="0069326A" w:rsidRDefault="0069326A" w:rsidP="0069326A">
            <w:r w:rsidRPr="0069326A">
              <w:t>Schoonmaken en Huishouden</w:t>
            </w:r>
          </w:p>
        </w:tc>
        <w:tc>
          <w:tcPr>
            <w:tcW w:w="1701" w:type="dxa"/>
            <w:noWrap/>
            <w:hideMark/>
          </w:tcPr>
          <w:p w:rsidR="0069326A" w:rsidRPr="0069326A" w:rsidRDefault="0069326A" w:rsidP="0069326A">
            <w:pPr>
              <w:jc w:val="left"/>
              <w:cnfStyle w:val="000000100000" w:firstRow="0" w:lastRow="0" w:firstColumn="0" w:lastColumn="0" w:oddVBand="0" w:evenVBand="0" w:oddHBand="1" w:evenHBand="0" w:firstRowFirstColumn="0" w:firstRowLastColumn="0" w:lastRowFirstColumn="0" w:lastRowLastColumn="0"/>
            </w:pPr>
            <w:r w:rsidRPr="0069326A">
              <w:t xml:space="preserve"> €79.288,90 </w:t>
            </w:r>
          </w:p>
        </w:tc>
        <w:tc>
          <w:tcPr>
            <w:tcW w:w="2104" w:type="dxa"/>
            <w:noWrap/>
            <w:hideMark/>
          </w:tcPr>
          <w:p w:rsidR="0069326A" w:rsidRPr="0069326A" w:rsidRDefault="0069326A" w:rsidP="0069326A">
            <w:pPr>
              <w:jc w:val="left"/>
              <w:cnfStyle w:val="000000100000" w:firstRow="0" w:lastRow="0" w:firstColumn="0" w:lastColumn="0" w:oddVBand="0" w:evenVBand="0" w:oddHBand="1" w:evenHBand="0" w:firstRowFirstColumn="0" w:firstRowLastColumn="0" w:lastRowFirstColumn="0" w:lastRowLastColumn="0"/>
            </w:pPr>
            <w:r w:rsidRPr="0069326A">
              <w:t xml:space="preserve"> €55.561,50 </w:t>
            </w:r>
          </w:p>
        </w:tc>
      </w:tr>
      <w:tr w:rsidR="0069326A" w:rsidRPr="00C92C6A" w:rsidTr="0069326A">
        <w:trPr>
          <w:cnfStyle w:val="000000010000" w:firstRow="0" w:lastRow="0" w:firstColumn="0" w:lastColumn="0" w:oddVBand="0" w:evenVBand="0" w:oddHBand="0" w:evenHBand="1"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2694" w:type="dxa"/>
            <w:noWrap/>
            <w:hideMark/>
          </w:tcPr>
          <w:p w:rsidR="0069326A" w:rsidRPr="0069326A" w:rsidRDefault="0069326A" w:rsidP="0069326A">
            <w:r w:rsidRPr="0069326A">
              <w:t>Wassen en strijken</w:t>
            </w:r>
          </w:p>
        </w:tc>
        <w:tc>
          <w:tcPr>
            <w:tcW w:w="1701" w:type="dxa"/>
            <w:noWrap/>
            <w:hideMark/>
          </w:tcPr>
          <w:p w:rsidR="0069326A" w:rsidRPr="0069326A" w:rsidRDefault="0069326A" w:rsidP="0069326A">
            <w:pPr>
              <w:jc w:val="left"/>
              <w:cnfStyle w:val="000000010000" w:firstRow="0" w:lastRow="0" w:firstColumn="0" w:lastColumn="0" w:oddVBand="0" w:evenVBand="0" w:oddHBand="0" w:evenHBand="1" w:firstRowFirstColumn="0" w:firstRowLastColumn="0" w:lastRowFirstColumn="0" w:lastRowLastColumn="0"/>
            </w:pPr>
            <w:r w:rsidRPr="0069326A">
              <w:t xml:space="preserve"> €19.677,91 </w:t>
            </w:r>
          </w:p>
        </w:tc>
        <w:tc>
          <w:tcPr>
            <w:tcW w:w="2104" w:type="dxa"/>
            <w:noWrap/>
            <w:hideMark/>
          </w:tcPr>
          <w:p w:rsidR="0069326A" w:rsidRPr="0069326A" w:rsidRDefault="0069326A" w:rsidP="0069326A">
            <w:pPr>
              <w:jc w:val="left"/>
              <w:cnfStyle w:val="000000010000" w:firstRow="0" w:lastRow="0" w:firstColumn="0" w:lastColumn="0" w:oddVBand="0" w:evenVBand="0" w:oddHBand="0" w:evenHBand="1" w:firstRowFirstColumn="0" w:firstRowLastColumn="0" w:lastRowFirstColumn="0" w:lastRowLastColumn="0"/>
            </w:pPr>
            <w:r w:rsidRPr="0069326A">
              <w:t xml:space="preserve"> €11.595,07 </w:t>
            </w:r>
          </w:p>
        </w:tc>
      </w:tr>
      <w:tr w:rsidR="0069326A" w:rsidRPr="00C92C6A" w:rsidTr="0069326A">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2694" w:type="dxa"/>
            <w:noWrap/>
            <w:hideMark/>
          </w:tcPr>
          <w:p w:rsidR="0069326A" w:rsidRPr="0069326A" w:rsidRDefault="00126EE1" w:rsidP="0069326A">
            <w:r>
              <w:t>Wonen en s</w:t>
            </w:r>
            <w:r w:rsidR="0069326A" w:rsidRPr="0069326A">
              <w:t>feer</w:t>
            </w:r>
            <w:r>
              <w:t xml:space="preserve"> </w:t>
            </w:r>
            <w:r w:rsidR="0069326A" w:rsidRPr="0069326A">
              <w:t>maken</w:t>
            </w:r>
          </w:p>
        </w:tc>
        <w:tc>
          <w:tcPr>
            <w:tcW w:w="1701" w:type="dxa"/>
            <w:noWrap/>
            <w:hideMark/>
          </w:tcPr>
          <w:p w:rsidR="0069326A" w:rsidRPr="0069326A" w:rsidRDefault="0069326A" w:rsidP="0069326A">
            <w:pPr>
              <w:jc w:val="left"/>
              <w:cnfStyle w:val="000000100000" w:firstRow="0" w:lastRow="0" w:firstColumn="0" w:lastColumn="0" w:oddVBand="0" w:evenVBand="0" w:oddHBand="1" w:evenHBand="0" w:firstRowFirstColumn="0" w:firstRowLastColumn="0" w:lastRowFirstColumn="0" w:lastRowLastColumn="0"/>
            </w:pPr>
            <w:r w:rsidRPr="0069326A">
              <w:t xml:space="preserve"> €11.474,93 </w:t>
            </w:r>
          </w:p>
        </w:tc>
        <w:tc>
          <w:tcPr>
            <w:tcW w:w="2104" w:type="dxa"/>
            <w:noWrap/>
            <w:hideMark/>
          </w:tcPr>
          <w:p w:rsidR="0069326A" w:rsidRPr="0069326A" w:rsidRDefault="0069326A" w:rsidP="0069326A">
            <w:pPr>
              <w:jc w:val="left"/>
              <w:cnfStyle w:val="000000100000" w:firstRow="0" w:lastRow="0" w:firstColumn="0" w:lastColumn="0" w:oddVBand="0" w:evenVBand="0" w:oddHBand="1" w:evenHBand="0" w:firstRowFirstColumn="0" w:firstRowLastColumn="0" w:lastRowFirstColumn="0" w:lastRowLastColumn="0"/>
            </w:pPr>
            <w:r w:rsidRPr="0069326A">
              <w:t xml:space="preserve"> € 9.063,60 </w:t>
            </w:r>
          </w:p>
        </w:tc>
      </w:tr>
      <w:tr w:rsidR="0069326A" w:rsidRPr="00C92C6A" w:rsidTr="0069326A">
        <w:trPr>
          <w:cnfStyle w:val="000000010000" w:firstRow="0" w:lastRow="0" w:firstColumn="0" w:lastColumn="0" w:oddVBand="0" w:evenVBand="0" w:oddHBand="0" w:evenHBand="1"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2694" w:type="dxa"/>
            <w:noWrap/>
            <w:hideMark/>
          </w:tcPr>
          <w:p w:rsidR="0069326A" w:rsidRPr="0069326A" w:rsidRDefault="0069326A" w:rsidP="0069326A">
            <w:r w:rsidRPr="0069326A">
              <w:t>Eindtotaal</w:t>
            </w:r>
          </w:p>
        </w:tc>
        <w:tc>
          <w:tcPr>
            <w:tcW w:w="1701" w:type="dxa"/>
            <w:noWrap/>
            <w:hideMark/>
          </w:tcPr>
          <w:p w:rsidR="0069326A" w:rsidRPr="0069326A" w:rsidRDefault="0069326A" w:rsidP="0069326A">
            <w:pPr>
              <w:jc w:val="left"/>
              <w:cnfStyle w:val="000000010000" w:firstRow="0" w:lastRow="0" w:firstColumn="0" w:lastColumn="0" w:oddVBand="0" w:evenVBand="0" w:oddHBand="0" w:evenHBand="1" w:firstRowFirstColumn="0" w:firstRowLastColumn="0" w:lastRowFirstColumn="0" w:lastRowLastColumn="0"/>
              <w:rPr>
                <w:b/>
                <w:bCs/>
              </w:rPr>
            </w:pPr>
            <w:r w:rsidRPr="0069326A">
              <w:rPr>
                <w:b/>
                <w:bCs/>
              </w:rPr>
              <w:t xml:space="preserve"> € 334.375,77 </w:t>
            </w:r>
          </w:p>
        </w:tc>
        <w:tc>
          <w:tcPr>
            <w:tcW w:w="2104" w:type="dxa"/>
            <w:noWrap/>
            <w:hideMark/>
          </w:tcPr>
          <w:p w:rsidR="0069326A" w:rsidRPr="0069326A" w:rsidRDefault="0069326A" w:rsidP="0069326A">
            <w:pPr>
              <w:keepNext/>
              <w:jc w:val="left"/>
              <w:cnfStyle w:val="000000010000" w:firstRow="0" w:lastRow="0" w:firstColumn="0" w:lastColumn="0" w:oddVBand="0" w:evenVBand="0" w:oddHBand="0" w:evenHBand="1" w:firstRowFirstColumn="0" w:firstRowLastColumn="0" w:lastRowFirstColumn="0" w:lastRowLastColumn="0"/>
              <w:rPr>
                <w:b/>
                <w:bCs/>
              </w:rPr>
            </w:pPr>
            <w:r w:rsidRPr="0069326A">
              <w:rPr>
                <w:b/>
                <w:bCs/>
              </w:rPr>
              <w:t xml:space="preserve"> € 210.067,56 </w:t>
            </w:r>
          </w:p>
        </w:tc>
      </w:tr>
    </w:tbl>
    <w:p w:rsidR="00AB5B11" w:rsidRDefault="00AB5B11" w:rsidP="008B493D"/>
    <w:p w:rsidR="00AB5B11" w:rsidRDefault="00AB5B11" w:rsidP="008B493D"/>
    <w:p w:rsidR="00AB5B11" w:rsidRDefault="00AB5B11" w:rsidP="008B493D"/>
    <w:p w:rsidR="00AB5B11" w:rsidRDefault="00AB5B11" w:rsidP="008B493D"/>
    <w:p w:rsidR="00AB5B11" w:rsidRDefault="00AB5B11" w:rsidP="008B493D"/>
    <w:p w:rsidR="00AB5B11" w:rsidRDefault="00AB5B11" w:rsidP="008B493D"/>
    <w:p w:rsidR="00AB5B11" w:rsidRDefault="00AB5B11" w:rsidP="008B493D"/>
    <w:p w:rsidR="00AB5B11" w:rsidRDefault="00AB5B11" w:rsidP="008B493D"/>
    <w:p w:rsidR="00AB5B11" w:rsidRDefault="00AB5B11" w:rsidP="008B493D"/>
    <w:p w:rsidR="00AB5B11" w:rsidRDefault="00AB5B11" w:rsidP="008B493D"/>
    <w:p w:rsidR="00AB5B11" w:rsidRDefault="00AB5B11" w:rsidP="008B493D"/>
    <w:p w:rsidR="00AB5B11" w:rsidRDefault="00AB5B11" w:rsidP="008B493D">
      <w:r>
        <w:rPr>
          <w:noProof/>
          <w:lang w:eastAsia="nl-NL"/>
        </w:rPr>
        <mc:AlternateContent>
          <mc:Choice Requires="wps">
            <w:drawing>
              <wp:anchor distT="0" distB="0" distL="114300" distR="114300" simplePos="0" relativeHeight="251712512" behindDoc="0" locked="0" layoutInCell="1" allowOverlap="1" wp14:anchorId="36512DCB" wp14:editId="63569332">
                <wp:simplePos x="0" y="0"/>
                <wp:positionH relativeFrom="margin">
                  <wp:posOffset>0</wp:posOffset>
                </wp:positionH>
                <wp:positionV relativeFrom="paragraph">
                  <wp:posOffset>8255</wp:posOffset>
                </wp:positionV>
                <wp:extent cx="3392170" cy="152400"/>
                <wp:effectExtent l="0" t="0" r="0" b="0"/>
                <wp:wrapSquare wrapText="bothSides"/>
                <wp:docPr id="40" name="Tekstvak 40"/>
                <wp:cNvGraphicFramePr/>
                <a:graphic xmlns:a="http://schemas.openxmlformats.org/drawingml/2006/main">
                  <a:graphicData uri="http://schemas.microsoft.com/office/word/2010/wordprocessingShape">
                    <wps:wsp>
                      <wps:cNvSpPr txBox="1"/>
                      <wps:spPr>
                        <a:xfrm>
                          <a:off x="0" y="0"/>
                          <a:ext cx="3392170" cy="152400"/>
                        </a:xfrm>
                        <a:prstGeom prst="rect">
                          <a:avLst/>
                        </a:prstGeom>
                        <a:solidFill>
                          <a:prstClr val="white"/>
                        </a:solidFill>
                        <a:ln>
                          <a:noFill/>
                        </a:ln>
                        <a:effectLst/>
                      </wps:spPr>
                      <wps:txbx>
                        <w:txbxContent>
                          <w:p w:rsidR="00D177D8" w:rsidRPr="00A86E8A" w:rsidRDefault="00D177D8" w:rsidP="008B493D">
                            <w:pPr>
                              <w:pStyle w:val="Bijschrift"/>
                              <w:rPr>
                                <w:noProof/>
                                <w:sz w:val="20"/>
                                <w:szCs w:val="20"/>
                              </w:rPr>
                            </w:pPr>
                            <w:r>
                              <w:t>Tabel I: Resultaten CTQ 3 per productwerel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kstvak 40" o:spid="_x0000_s1044" type="#_x0000_t202" style="position:absolute;left:0;text-align:left;margin-left:0;margin-top:.65pt;width:267.1pt;height:12pt;z-index:2517125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" stroked="f">
                <v:textbox inset="0,0,0,0">
                  <w:txbxContent>
                    <w:p w:rsidR="00D177D8" w:rsidRPr="00A86E8A" w:rsidRDefault="00D177D8" w:rsidP="008B493D">
                      <w:pPr>
                        <w:pStyle w:val="Bijschrift"/>
                        <w:rPr>
                          <w:noProof/>
                          <w:sz w:val="20"/>
                          <w:szCs w:val="20"/>
                        </w:rPr>
                      </w:pPr>
                      <w:r>
                        <w:t>Tabel I: Resultaten CTQ 3 per productwereld</w:t>
                      </w:r>
                    </w:p>
                  </w:txbxContent>
                </v:textbox>
                <w10:wrap type="square" anchorx="margin"/>
              </v:shape>
            </w:pict>
          </mc:Fallback>
        </mc:AlternateContent>
      </w:r>
    </w:p>
    <w:p w:rsidR="00AB5B11" w:rsidRDefault="00AB5B11" w:rsidP="008B493D"/>
    <w:p w:rsidR="004E1ACA" w:rsidRDefault="004E1ACA" w:rsidP="004E1ACA">
      <w:pPr>
        <w:pStyle w:val="Kop1"/>
        <w:numPr>
          <w:ilvl w:val="0"/>
          <w:numId w:val="0"/>
        </w:numPr>
        <w:ind w:left="432" w:hanging="432"/>
      </w:pPr>
      <w:bookmarkStart w:id="107" w:name="_Toc484510794"/>
      <w:r w:rsidRPr="00BE1189">
        <w:lastRenderedPageBreak/>
        <w:t xml:space="preserve">Bijlage </w:t>
      </w:r>
      <w:r w:rsidR="008B493D">
        <w:t>VIII</w:t>
      </w:r>
      <w:r w:rsidRPr="00BE1189">
        <w:t xml:space="preserve"> – </w:t>
      </w:r>
      <w:r>
        <w:t>Beschrijving Aanname</w:t>
      </w:r>
      <w:bookmarkEnd w:id="107"/>
    </w:p>
    <w:p w:rsidR="006455B9" w:rsidRPr="00AC19F8" w:rsidRDefault="006455B9" w:rsidP="006455B9">
      <w:pPr>
        <w:pStyle w:val="Geenafstand"/>
        <w:jc w:val="both"/>
        <w:rPr>
          <w:sz w:val="20"/>
          <w:szCs w:val="20"/>
        </w:rPr>
      </w:pPr>
      <w:r w:rsidRPr="00AC19F8">
        <w:rPr>
          <w:sz w:val="20"/>
          <w:szCs w:val="20"/>
        </w:rPr>
        <w:t>Op basis van het dataverzamel</w:t>
      </w:r>
      <w:r>
        <w:rPr>
          <w:sz w:val="20"/>
          <w:szCs w:val="20"/>
        </w:rPr>
        <w:t xml:space="preserve">ingsplan </w:t>
      </w:r>
      <w:r w:rsidRPr="00AC19F8">
        <w:rPr>
          <w:sz w:val="20"/>
          <w:szCs w:val="20"/>
        </w:rPr>
        <w:t>is geconcludeerd dat er informatie ontbreekt om de prestaties van de derde CTQ te berekenen. Om deze informatie exact te berek</w:t>
      </w:r>
      <w:r w:rsidR="00126EE1">
        <w:rPr>
          <w:sz w:val="20"/>
          <w:szCs w:val="20"/>
        </w:rPr>
        <w:t xml:space="preserve">enen zouden de volgende gegevens </w:t>
      </w:r>
      <w:r w:rsidRPr="00AC19F8">
        <w:rPr>
          <w:sz w:val="20"/>
          <w:szCs w:val="20"/>
        </w:rPr>
        <w:t>beschikbaar moeten zijn:</w:t>
      </w:r>
    </w:p>
    <w:p w:rsidR="006455B9" w:rsidRPr="00AC19F8" w:rsidRDefault="006455B9" w:rsidP="006455B9">
      <w:pPr>
        <w:pStyle w:val="Geenafstand"/>
        <w:numPr>
          <w:ilvl w:val="0"/>
          <w:numId w:val="28"/>
        </w:numPr>
        <w:jc w:val="both"/>
        <w:rPr>
          <w:sz w:val="20"/>
          <w:szCs w:val="20"/>
        </w:rPr>
      </w:pPr>
      <w:r w:rsidRPr="00AC19F8">
        <w:rPr>
          <w:sz w:val="20"/>
          <w:szCs w:val="20"/>
        </w:rPr>
        <w:t>Forecastaantallen</w:t>
      </w:r>
      <w:r w:rsidR="006279EB">
        <w:rPr>
          <w:sz w:val="20"/>
          <w:szCs w:val="20"/>
        </w:rPr>
        <w:t>;</w:t>
      </w:r>
    </w:p>
    <w:p w:rsidR="006455B9" w:rsidRPr="00AC19F8" w:rsidRDefault="0067000C" w:rsidP="006455B9">
      <w:pPr>
        <w:pStyle w:val="Geenafstand"/>
        <w:numPr>
          <w:ilvl w:val="0"/>
          <w:numId w:val="28"/>
        </w:numPr>
        <w:jc w:val="both"/>
        <w:rPr>
          <w:sz w:val="20"/>
          <w:szCs w:val="20"/>
        </w:rPr>
      </w:pPr>
      <w:r>
        <w:rPr>
          <w:sz w:val="20"/>
          <w:szCs w:val="20"/>
        </w:rPr>
        <w:t>Aantal besteld voor een promotieperiode</w:t>
      </w:r>
      <w:r w:rsidR="006279EB">
        <w:rPr>
          <w:sz w:val="20"/>
          <w:szCs w:val="20"/>
        </w:rPr>
        <w:t>;</w:t>
      </w:r>
    </w:p>
    <w:p w:rsidR="006455B9" w:rsidRPr="00AC19F8" w:rsidRDefault="006455B9" w:rsidP="006455B9">
      <w:pPr>
        <w:pStyle w:val="Geenafstand"/>
        <w:numPr>
          <w:ilvl w:val="0"/>
          <w:numId w:val="28"/>
        </w:numPr>
        <w:jc w:val="both"/>
        <w:rPr>
          <w:sz w:val="20"/>
          <w:szCs w:val="20"/>
        </w:rPr>
      </w:pPr>
      <w:r w:rsidRPr="00AC19F8">
        <w:rPr>
          <w:sz w:val="20"/>
          <w:szCs w:val="20"/>
        </w:rPr>
        <w:t xml:space="preserve">Aantal verkocht tijdens </w:t>
      </w:r>
      <w:r w:rsidR="00B0209A">
        <w:rPr>
          <w:sz w:val="20"/>
          <w:szCs w:val="20"/>
        </w:rPr>
        <w:t xml:space="preserve">een </w:t>
      </w:r>
      <w:r w:rsidRPr="00AC19F8">
        <w:rPr>
          <w:sz w:val="20"/>
          <w:szCs w:val="20"/>
        </w:rPr>
        <w:t>promotieperiode</w:t>
      </w:r>
      <w:r w:rsidR="006279EB">
        <w:rPr>
          <w:sz w:val="20"/>
          <w:szCs w:val="20"/>
        </w:rPr>
        <w:t>.</w:t>
      </w:r>
    </w:p>
    <w:p w:rsidR="006455B9" w:rsidRPr="00AC19F8" w:rsidRDefault="006455B9" w:rsidP="006455B9">
      <w:pPr>
        <w:pStyle w:val="Geenafstand"/>
        <w:jc w:val="both"/>
        <w:rPr>
          <w:sz w:val="20"/>
          <w:szCs w:val="20"/>
        </w:rPr>
      </w:pPr>
    </w:p>
    <w:p w:rsidR="006455B9" w:rsidRPr="00AC19F8" w:rsidRDefault="006455B9" w:rsidP="006455B9">
      <w:pPr>
        <w:pStyle w:val="Geenafstand"/>
        <w:jc w:val="both"/>
        <w:rPr>
          <w:sz w:val="20"/>
          <w:szCs w:val="20"/>
        </w:rPr>
      </w:pPr>
      <w:r w:rsidRPr="00AC19F8">
        <w:rPr>
          <w:sz w:val="20"/>
          <w:szCs w:val="20"/>
        </w:rPr>
        <w:t xml:space="preserve">Op het moment dat </w:t>
      </w:r>
      <w:r w:rsidR="006279EB">
        <w:rPr>
          <w:sz w:val="20"/>
          <w:szCs w:val="20"/>
        </w:rPr>
        <w:t>deze data</w:t>
      </w:r>
      <w:r w:rsidR="00F40D9F">
        <w:rPr>
          <w:sz w:val="20"/>
          <w:szCs w:val="20"/>
        </w:rPr>
        <w:t xml:space="preserve"> inzichtelijk zijn, kan eenvoudig worden berekend </w:t>
      </w:r>
      <w:r w:rsidRPr="00AC19F8">
        <w:rPr>
          <w:sz w:val="20"/>
          <w:szCs w:val="20"/>
        </w:rPr>
        <w:t>hoeveel voorraad er over</w:t>
      </w:r>
      <w:r w:rsidR="00F40D9F">
        <w:rPr>
          <w:sz w:val="20"/>
          <w:szCs w:val="20"/>
        </w:rPr>
        <w:t xml:space="preserve"> is als gevolg van een promotie. Dit </w:t>
      </w:r>
      <w:r w:rsidRPr="00AC19F8">
        <w:rPr>
          <w:sz w:val="20"/>
          <w:szCs w:val="20"/>
        </w:rPr>
        <w:t>door het aantal wat ingekocht is, te verminderen met de gerealiseerde verkoopaantallen. In het inf</w:t>
      </w:r>
      <w:r w:rsidR="00A7378F">
        <w:rPr>
          <w:sz w:val="20"/>
          <w:szCs w:val="20"/>
        </w:rPr>
        <w:t>ormatiesysteem van Blokker is</w:t>
      </w:r>
      <w:r w:rsidRPr="00AC19F8">
        <w:rPr>
          <w:sz w:val="20"/>
          <w:szCs w:val="20"/>
        </w:rPr>
        <w:t xml:space="preserve"> geen onderscheid gemaakt tussen wat specifiek voor </w:t>
      </w:r>
      <w:r w:rsidR="00B0209A">
        <w:rPr>
          <w:sz w:val="20"/>
          <w:szCs w:val="20"/>
        </w:rPr>
        <w:t>een</w:t>
      </w:r>
      <w:r w:rsidRPr="00AC19F8">
        <w:rPr>
          <w:sz w:val="20"/>
          <w:szCs w:val="20"/>
        </w:rPr>
        <w:t xml:space="preserve"> promotie is </w:t>
      </w:r>
      <w:r w:rsidR="003421FA">
        <w:rPr>
          <w:sz w:val="20"/>
          <w:szCs w:val="20"/>
        </w:rPr>
        <w:t xml:space="preserve">ingekocht, en wat voor de baseline </w:t>
      </w:r>
      <w:r w:rsidRPr="00AC19F8">
        <w:rPr>
          <w:sz w:val="20"/>
          <w:szCs w:val="20"/>
        </w:rPr>
        <w:t xml:space="preserve">is besteld. Zodoende kan </w:t>
      </w:r>
      <w:r>
        <w:rPr>
          <w:sz w:val="20"/>
          <w:szCs w:val="20"/>
        </w:rPr>
        <w:t>dit onderscheid niet worden gemaakt, welke noodzakelijk is voor deze berekening.</w:t>
      </w:r>
    </w:p>
    <w:p w:rsidR="006455B9" w:rsidRPr="00AC19F8" w:rsidRDefault="006455B9" w:rsidP="006455B9">
      <w:pPr>
        <w:pStyle w:val="Geenafstand"/>
        <w:jc w:val="both"/>
        <w:rPr>
          <w:sz w:val="20"/>
          <w:szCs w:val="20"/>
        </w:rPr>
      </w:pPr>
    </w:p>
    <w:p w:rsidR="006455B9" w:rsidRPr="00AC19F8" w:rsidRDefault="006455B9" w:rsidP="006455B9">
      <w:pPr>
        <w:pStyle w:val="Geenafstand"/>
        <w:jc w:val="both"/>
        <w:rPr>
          <w:sz w:val="20"/>
          <w:szCs w:val="20"/>
        </w:rPr>
      </w:pPr>
      <w:r w:rsidRPr="00AC19F8">
        <w:rPr>
          <w:sz w:val="20"/>
          <w:szCs w:val="20"/>
        </w:rPr>
        <w:t>Om de overvoorraad, als gevolg van promoties, te berekenen is de volgende aanname gemaakt.</w:t>
      </w:r>
    </w:p>
    <w:p w:rsidR="006455B9" w:rsidRPr="00AC19F8" w:rsidRDefault="00B0209A" w:rsidP="006455B9">
      <w:pPr>
        <w:pStyle w:val="Geenafstand"/>
        <w:jc w:val="both"/>
        <w:rPr>
          <w:rFonts w:eastAsiaTheme="minorEastAsia"/>
          <w:sz w:val="20"/>
          <w:szCs w:val="20"/>
        </w:rPr>
      </w:pPr>
      <m:oMathPara>
        <m:oMathParaPr>
          <m:jc m:val="left"/>
        </m:oMathParaPr>
        <m:oMath>
          <m:r>
            <m:rPr>
              <m:sty m:val="p"/>
            </m:rPr>
            <w:rPr>
              <w:rFonts w:ascii="Cambria Math" w:hAnsi="Cambria Math"/>
              <w:sz w:val="20"/>
              <w:szCs w:val="20"/>
            </w:rPr>
            <m:t>Aantal ingekocht voor een promotie</m:t>
          </m:r>
          <m:r>
            <w:rPr>
              <w:rFonts w:ascii="Cambria Math" w:hAnsi="Cambria Math"/>
              <w:sz w:val="20"/>
              <w:szCs w:val="20"/>
            </w:rPr>
            <m:t>=forecast afgerond op BE en MOQ</m:t>
          </m:r>
        </m:oMath>
      </m:oMathPara>
    </w:p>
    <w:p w:rsidR="006455B9" w:rsidRPr="00AC19F8" w:rsidRDefault="006455B9" w:rsidP="006455B9">
      <w:pPr>
        <w:pStyle w:val="Geenafstand"/>
        <w:jc w:val="both"/>
        <w:rPr>
          <w:rFonts w:eastAsiaTheme="minorEastAsia"/>
          <w:sz w:val="20"/>
          <w:szCs w:val="20"/>
        </w:rPr>
      </w:pPr>
      <w:r w:rsidRPr="00AC19F8">
        <w:rPr>
          <w:rFonts w:eastAsiaTheme="minorEastAsia"/>
          <w:sz w:val="20"/>
          <w:szCs w:val="20"/>
        </w:rPr>
        <w:t>Na een korting toelichting zal duidelijk worden wat met dit laatste wordt bedoeld. Stel de verw</w:t>
      </w:r>
      <w:r w:rsidR="00B0209A">
        <w:rPr>
          <w:rFonts w:eastAsiaTheme="minorEastAsia"/>
          <w:sz w:val="20"/>
          <w:szCs w:val="20"/>
        </w:rPr>
        <w:t>achte verkopen voor product X is 1</w:t>
      </w:r>
      <w:r w:rsidR="00126EE1">
        <w:rPr>
          <w:rFonts w:eastAsiaTheme="minorEastAsia"/>
          <w:sz w:val="20"/>
          <w:szCs w:val="20"/>
        </w:rPr>
        <w:t>.</w:t>
      </w:r>
      <w:r w:rsidR="00B0209A">
        <w:rPr>
          <w:rFonts w:eastAsiaTheme="minorEastAsia"/>
          <w:sz w:val="20"/>
          <w:szCs w:val="20"/>
        </w:rPr>
        <w:t>000 stuks in een bepaalde promotieperiode.</w:t>
      </w:r>
      <w:r w:rsidRPr="00AC19F8">
        <w:rPr>
          <w:rFonts w:eastAsiaTheme="minorEastAsia"/>
          <w:sz w:val="20"/>
          <w:szCs w:val="20"/>
        </w:rPr>
        <w:t xml:space="preserve"> Dit artikel heeft een BE van ‘twee’ en een MOQ van 300. Op d</w:t>
      </w:r>
      <w:r w:rsidR="00B0209A">
        <w:rPr>
          <w:rFonts w:eastAsiaTheme="minorEastAsia"/>
          <w:sz w:val="20"/>
          <w:szCs w:val="20"/>
        </w:rPr>
        <w:t>it moment zijn er 511 filialen. O</w:t>
      </w:r>
      <w:r w:rsidRPr="00AC19F8">
        <w:rPr>
          <w:rFonts w:eastAsiaTheme="minorEastAsia"/>
          <w:sz w:val="20"/>
          <w:szCs w:val="20"/>
        </w:rPr>
        <w:t>m ieder filiaal te bevoorraden moet er minimaal 511 x 2 (BE) = 1</w:t>
      </w:r>
      <w:r w:rsidR="006279EB">
        <w:rPr>
          <w:rFonts w:eastAsiaTheme="minorEastAsia"/>
          <w:sz w:val="20"/>
          <w:szCs w:val="20"/>
        </w:rPr>
        <w:t>.</w:t>
      </w:r>
      <w:r w:rsidRPr="00AC19F8">
        <w:rPr>
          <w:rFonts w:eastAsiaTheme="minorEastAsia"/>
          <w:sz w:val="20"/>
          <w:szCs w:val="20"/>
        </w:rPr>
        <w:t>022 stuks naar de filialen worden gestuurd. De MOQ van dit artikel bedraagt 300 stuks, waar</w:t>
      </w:r>
      <w:r w:rsidR="00B0209A">
        <w:rPr>
          <w:rFonts w:eastAsiaTheme="minorEastAsia"/>
          <w:sz w:val="20"/>
          <w:szCs w:val="20"/>
        </w:rPr>
        <w:t>door</w:t>
      </w:r>
      <w:r w:rsidRPr="00AC19F8">
        <w:rPr>
          <w:rFonts w:eastAsiaTheme="minorEastAsia"/>
          <w:sz w:val="20"/>
          <w:szCs w:val="20"/>
        </w:rPr>
        <w:t xml:space="preserve"> dit artikel </w:t>
      </w:r>
      <w:r w:rsidR="00B0209A">
        <w:rPr>
          <w:rFonts w:eastAsiaTheme="minorEastAsia"/>
          <w:sz w:val="20"/>
          <w:szCs w:val="20"/>
        </w:rPr>
        <w:t xml:space="preserve">alleen </w:t>
      </w:r>
      <w:r w:rsidRPr="00AC19F8">
        <w:rPr>
          <w:rFonts w:eastAsiaTheme="minorEastAsia"/>
          <w:sz w:val="20"/>
          <w:szCs w:val="20"/>
        </w:rPr>
        <w:t>per 300 stuks (volle pallet) kan worden ingekocht. Om deze 1</w:t>
      </w:r>
      <w:r w:rsidR="006279EB">
        <w:rPr>
          <w:rFonts w:eastAsiaTheme="minorEastAsia"/>
          <w:sz w:val="20"/>
          <w:szCs w:val="20"/>
        </w:rPr>
        <w:t>.</w:t>
      </w:r>
      <w:r w:rsidRPr="00AC19F8">
        <w:rPr>
          <w:rFonts w:eastAsiaTheme="minorEastAsia"/>
          <w:sz w:val="20"/>
          <w:szCs w:val="20"/>
        </w:rPr>
        <w:t xml:space="preserve">022 stuks te realiseren, zal er </w:t>
      </w:r>
      <w:r w:rsidR="00B0209A">
        <w:rPr>
          <w:rFonts w:eastAsiaTheme="minorEastAsia"/>
          <w:sz w:val="20"/>
          <w:szCs w:val="20"/>
        </w:rPr>
        <w:t xml:space="preserve">dus </w:t>
      </w:r>
      <w:r w:rsidRPr="00AC19F8">
        <w:rPr>
          <w:rFonts w:eastAsiaTheme="minorEastAsia"/>
          <w:sz w:val="20"/>
          <w:szCs w:val="20"/>
        </w:rPr>
        <w:t>vier maal de MOQ moeten worden ingekocht. Dit is een totaal van 1</w:t>
      </w:r>
      <w:r w:rsidR="0064187D">
        <w:rPr>
          <w:rFonts w:eastAsiaTheme="minorEastAsia"/>
          <w:sz w:val="20"/>
          <w:szCs w:val="20"/>
        </w:rPr>
        <w:t>.</w:t>
      </w:r>
      <w:r w:rsidRPr="00AC19F8">
        <w:rPr>
          <w:rFonts w:eastAsiaTheme="minorEastAsia"/>
          <w:sz w:val="20"/>
          <w:szCs w:val="20"/>
        </w:rPr>
        <w:t>200 stuks.</w:t>
      </w:r>
    </w:p>
    <w:p w:rsidR="006455B9" w:rsidRDefault="006455B9" w:rsidP="006455B9">
      <w:pPr>
        <w:pStyle w:val="Geenafstand"/>
        <w:jc w:val="both"/>
        <w:rPr>
          <w:rFonts w:eastAsiaTheme="minorEastAsia"/>
          <w:sz w:val="20"/>
          <w:szCs w:val="20"/>
        </w:rPr>
      </w:pPr>
      <w:r w:rsidRPr="00AC19F8">
        <w:rPr>
          <w:rFonts w:eastAsiaTheme="minorEastAsia"/>
          <w:sz w:val="20"/>
          <w:szCs w:val="20"/>
        </w:rPr>
        <w:br/>
        <w:t>In theorie zal er 1</w:t>
      </w:r>
      <w:r w:rsidR="006279EB">
        <w:rPr>
          <w:rFonts w:eastAsiaTheme="minorEastAsia"/>
          <w:sz w:val="20"/>
          <w:szCs w:val="20"/>
        </w:rPr>
        <w:t>.</w:t>
      </w:r>
      <w:r w:rsidRPr="00AC19F8">
        <w:rPr>
          <w:rFonts w:eastAsiaTheme="minorEastAsia"/>
          <w:sz w:val="20"/>
          <w:szCs w:val="20"/>
        </w:rPr>
        <w:t>200 stuks besteld moeten worden om de forecast van 1</w:t>
      </w:r>
      <w:r w:rsidR="006279EB">
        <w:rPr>
          <w:rFonts w:eastAsiaTheme="minorEastAsia"/>
          <w:sz w:val="20"/>
          <w:szCs w:val="20"/>
        </w:rPr>
        <w:t>.</w:t>
      </w:r>
      <w:r w:rsidRPr="00AC19F8">
        <w:rPr>
          <w:rFonts w:eastAsiaTheme="minorEastAsia"/>
          <w:sz w:val="20"/>
          <w:szCs w:val="20"/>
        </w:rPr>
        <w:t xml:space="preserve">000 te kunnen waarmaken. Stel er worden uiteindelijk 700 stuks verkocht tijdens de promotieperiode. </w:t>
      </w:r>
      <w:r>
        <w:rPr>
          <w:rFonts w:eastAsiaTheme="minorEastAsia"/>
          <w:sz w:val="20"/>
          <w:szCs w:val="20"/>
        </w:rPr>
        <w:t xml:space="preserve">De theoretische restvoorraad van dit promotieartikel </w:t>
      </w:r>
      <w:r w:rsidR="00B0209A">
        <w:rPr>
          <w:rFonts w:eastAsiaTheme="minorEastAsia"/>
          <w:sz w:val="20"/>
          <w:szCs w:val="20"/>
        </w:rPr>
        <w:t>is dan</w:t>
      </w:r>
      <w:r w:rsidRPr="00AC19F8">
        <w:rPr>
          <w:rFonts w:eastAsiaTheme="minorEastAsia"/>
          <w:sz w:val="20"/>
          <w:szCs w:val="20"/>
        </w:rPr>
        <w:t xml:space="preserve"> 1</w:t>
      </w:r>
      <w:r w:rsidR="006279EB">
        <w:rPr>
          <w:rFonts w:eastAsiaTheme="minorEastAsia"/>
          <w:sz w:val="20"/>
          <w:szCs w:val="20"/>
        </w:rPr>
        <w:t>.</w:t>
      </w:r>
      <w:r w:rsidRPr="00AC19F8">
        <w:rPr>
          <w:rFonts w:eastAsiaTheme="minorEastAsia"/>
          <w:sz w:val="20"/>
          <w:szCs w:val="20"/>
        </w:rPr>
        <w:t xml:space="preserve">200 – 700 </w:t>
      </w:r>
      <w:r>
        <w:rPr>
          <w:rFonts w:eastAsiaTheme="minorEastAsia"/>
          <w:sz w:val="20"/>
          <w:szCs w:val="20"/>
        </w:rPr>
        <w:t>= 500 stuks.</w:t>
      </w:r>
    </w:p>
    <w:p w:rsidR="006455B9" w:rsidRDefault="006455B9" w:rsidP="006455B9">
      <w:pPr>
        <w:pStyle w:val="Geenafstand"/>
        <w:jc w:val="both"/>
        <w:rPr>
          <w:rFonts w:eastAsiaTheme="minorEastAsia"/>
          <w:sz w:val="20"/>
          <w:szCs w:val="20"/>
        </w:rPr>
      </w:pPr>
    </w:p>
    <w:p w:rsidR="006455B9" w:rsidRDefault="006455B9" w:rsidP="006455B9">
      <w:pPr>
        <w:pStyle w:val="Geenafstand"/>
        <w:jc w:val="both"/>
        <w:rPr>
          <w:rFonts w:eastAsiaTheme="minorEastAsia"/>
          <w:sz w:val="20"/>
          <w:szCs w:val="20"/>
        </w:rPr>
      </w:pPr>
      <w:r>
        <w:rPr>
          <w:rFonts w:eastAsiaTheme="minorEastAsia"/>
          <w:sz w:val="20"/>
          <w:szCs w:val="20"/>
        </w:rPr>
        <w:t>Logischerwijs kan dit getal alleen exact worden bepaald als alle benodigde data hiervoor aanw</w:t>
      </w:r>
      <w:r w:rsidR="00126EE1">
        <w:rPr>
          <w:rFonts w:eastAsiaTheme="minorEastAsia"/>
          <w:sz w:val="20"/>
          <w:szCs w:val="20"/>
        </w:rPr>
        <w:t>ezig zijn</w:t>
      </w:r>
      <w:r>
        <w:rPr>
          <w:rFonts w:eastAsiaTheme="minorEastAsia"/>
          <w:sz w:val="20"/>
          <w:szCs w:val="20"/>
        </w:rPr>
        <w:t>. Tijdens onderzoeken, maar ook later in de praktijk, is het noodzakelijk om aannames te maken al</w:t>
      </w:r>
      <w:r w:rsidR="00126EE1">
        <w:rPr>
          <w:rFonts w:eastAsiaTheme="minorEastAsia"/>
          <w:sz w:val="20"/>
          <w:szCs w:val="20"/>
        </w:rPr>
        <w:t>s bepaalde data niet aanwezig zijn</w:t>
      </w:r>
      <w:r>
        <w:rPr>
          <w:rFonts w:eastAsiaTheme="minorEastAsia"/>
          <w:sz w:val="20"/>
          <w:szCs w:val="20"/>
        </w:rPr>
        <w:t xml:space="preserve">. Met behulp van deze aanname </w:t>
      </w:r>
      <w:r w:rsidR="00A7378F">
        <w:rPr>
          <w:rFonts w:eastAsiaTheme="minorEastAsia"/>
          <w:sz w:val="20"/>
          <w:szCs w:val="20"/>
        </w:rPr>
        <w:t>is</w:t>
      </w:r>
      <w:r>
        <w:rPr>
          <w:rFonts w:eastAsiaTheme="minorEastAsia"/>
          <w:sz w:val="20"/>
          <w:szCs w:val="20"/>
        </w:rPr>
        <w:t xml:space="preserve"> de theo</w:t>
      </w:r>
      <w:r w:rsidR="00F40D9F">
        <w:rPr>
          <w:rFonts w:eastAsiaTheme="minorEastAsia"/>
          <w:sz w:val="20"/>
          <w:szCs w:val="20"/>
        </w:rPr>
        <w:t>r</w:t>
      </w:r>
      <w:r w:rsidR="00B0209A">
        <w:rPr>
          <w:rFonts w:eastAsiaTheme="minorEastAsia"/>
          <w:sz w:val="20"/>
          <w:szCs w:val="20"/>
        </w:rPr>
        <w:t>etische bestelhoeveelheid berekend. Een manier om dichter bij de werkelijk te komen</w:t>
      </w:r>
      <w:r w:rsidR="00126EE1">
        <w:rPr>
          <w:rFonts w:eastAsiaTheme="minorEastAsia"/>
          <w:sz w:val="20"/>
          <w:szCs w:val="20"/>
        </w:rPr>
        <w:t>,</w:t>
      </w:r>
      <w:r w:rsidR="00B0209A">
        <w:rPr>
          <w:rFonts w:eastAsiaTheme="minorEastAsia"/>
          <w:sz w:val="20"/>
          <w:szCs w:val="20"/>
        </w:rPr>
        <w:t xml:space="preserve"> </w:t>
      </w:r>
      <w:r w:rsidR="006279EB">
        <w:rPr>
          <w:rFonts w:eastAsiaTheme="minorEastAsia"/>
          <w:sz w:val="20"/>
          <w:szCs w:val="20"/>
        </w:rPr>
        <w:t xml:space="preserve">is </w:t>
      </w:r>
      <w:r w:rsidR="00B0209A">
        <w:rPr>
          <w:rFonts w:eastAsiaTheme="minorEastAsia"/>
          <w:sz w:val="20"/>
          <w:szCs w:val="20"/>
        </w:rPr>
        <w:t>er niet op basis van de beschikbare data.</w:t>
      </w:r>
    </w:p>
    <w:p w:rsidR="00F40D9F" w:rsidRDefault="00F40D9F" w:rsidP="006455B9">
      <w:pPr>
        <w:pStyle w:val="Geenafstand"/>
        <w:jc w:val="both"/>
        <w:rPr>
          <w:rFonts w:eastAsiaTheme="minorEastAsia"/>
          <w:sz w:val="20"/>
          <w:szCs w:val="20"/>
        </w:rPr>
      </w:pPr>
    </w:p>
    <w:p w:rsidR="00F40D9F" w:rsidRPr="00AC19F8" w:rsidRDefault="00F40D9F" w:rsidP="006455B9">
      <w:pPr>
        <w:pStyle w:val="Geenafstand"/>
        <w:jc w:val="both"/>
        <w:rPr>
          <w:rFonts w:eastAsiaTheme="minorEastAsia"/>
          <w:sz w:val="20"/>
          <w:szCs w:val="20"/>
        </w:rPr>
      </w:pPr>
    </w:p>
    <w:p w:rsidR="008B493D" w:rsidRDefault="008B493D" w:rsidP="006455B9"/>
    <w:p w:rsidR="006455B9" w:rsidRDefault="006455B9" w:rsidP="006455B9"/>
    <w:p w:rsidR="008B493D" w:rsidRDefault="008B493D" w:rsidP="008B493D"/>
    <w:p w:rsidR="008B493D" w:rsidRDefault="008B493D" w:rsidP="008B493D"/>
    <w:p w:rsidR="008B493D" w:rsidRDefault="008B493D" w:rsidP="008B493D"/>
    <w:p w:rsidR="008B493D" w:rsidRDefault="008B493D" w:rsidP="008B493D"/>
    <w:p w:rsidR="008B493D" w:rsidRDefault="008B493D" w:rsidP="008B493D"/>
    <w:p w:rsidR="008B493D" w:rsidRDefault="008B493D" w:rsidP="008B493D"/>
    <w:p w:rsidR="008B493D" w:rsidRDefault="008B493D" w:rsidP="008B493D"/>
    <w:p w:rsidR="008B493D" w:rsidRDefault="008B493D" w:rsidP="008B493D"/>
    <w:p w:rsidR="008B493D" w:rsidRDefault="008B493D" w:rsidP="008B493D"/>
    <w:p w:rsidR="008B493D" w:rsidRDefault="008B493D" w:rsidP="008B493D"/>
    <w:p w:rsidR="008B493D" w:rsidRDefault="008B493D" w:rsidP="008B493D"/>
    <w:p w:rsidR="008B493D" w:rsidRDefault="008B493D" w:rsidP="008B493D"/>
    <w:p w:rsidR="008B493D" w:rsidRDefault="008B493D" w:rsidP="008B493D"/>
    <w:p w:rsidR="008B493D" w:rsidRDefault="008B493D" w:rsidP="008B493D"/>
    <w:p w:rsidR="008B493D" w:rsidRDefault="008B493D" w:rsidP="008B493D"/>
    <w:p w:rsidR="008B493D" w:rsidRDefault="008B493D" w:rsidP="008B493D"/>
    <w:p w:rsidR="008B493D" w:rsidRDefault="008B493D" w:rsidP="008B493D"/>
    <w:p w:rsidR="008B493D" w:rsidRDefault="008B493D" w:rsidP="008B493D"/>
    <w:p w:rsidR="008B493D" w:rsidRDefault="008B493D" w:rsidP="008B493D"/>
    <w:p w:rsidR="008B493D" w:rsidRDefault="008B493D" w:rsidP="008B493D">
      <w:pPr>
        <w:pStyle w:val="Kop1"/>
        <w:numPr>
          <w:ilvl w:val="0"/>
          <w:numId w:val="0"/>
        </w:numPr>
        <w:ind w:left="432" w:hanging="432"/>
      </w:pPr>
      <w:bookmarkStart w:id="108" w:name="_Toc484510795"/>
      <w:r w:rsidRPr="00BE1189">
        <w:lastRenderedPageBreak/>
        <w:t xml:space="preserve">Bijlage </w:t>
      </w:r>
      <w:r w:rsidR="009158B3">
        <w:t>IX</w:t>
      </w:r>
      <w:r>
        <w:t xml:space="preserve"> </w:t>
      </w:r>
      <w:r w:rsidRPr="00BE1189">
        <w:t xml:space="preserve">– </w:t>
      </w:r>
      <w:r>
        <w:t>Resultaten upliftfactor per product/promotiekarakteristiek</w:t>
      </w:r>
      <w:bookmarkEnd w:id="108"/>
    </w:p>
    <w:p w:rsidR="008B493D" w:rsidRDefault="008B493D" w:rsidP="008B493D">
      <w:r>
        <w:t xml:space="preserve">In deze bijlage </w:t>
      </w:r>
      <w:r w:rsidR="00405DDE">
        <w:t>zijn</w:t>
      </w:r>
      <w:r>
        <w:t xml:space="preserve"> de resultaten van de gemiddelde </w:t>
      </w:r>
      <w:proofErr w:type="spellStart"/>
      <w:r>
        <w:t>uplifts</w:t>
      </w:r>
      <w:proofErr w:type="spellEnd"/>
      <w:r>
        <w:t xml:space="preserve"> per product/promotiekarakteristiek weergegeven. Deze resultaten komen oorspronkelijk uit het Excel model en </w:t>
      </w:r>
      <w:r w:rsidR="00405DDE">
        <w:t>zijn hier ook terug te vinden.</w:t>
      </w:r>
      <w:r>
        <w:t xml:space="preserve"> </w:t>
      </w:r>
    </w:p>
    <w:p w:rsidR="008B493D" w:rsidRDefault="008B493D" w:rsidP="008B493D"/>
    <w:p w:rsidR="000C304C" w:rsidRPr="000C304C" w:rsidRDefault="008B493D" w:rsidP="000C304C">
      <w:pPr>
        <w:rPr>
          <w:b/>
        </w:rPr>
      </w:pPr>
      <w:r w:rsidRPr="00BE7A23">
        <w:rPr>
          <w:b/>
        </w:rPr>
        <w:t>Prijsklasse</w:t>
      </w:r>
    </w:p>
    <w:tbl>
      <w:tblPr>
        <w:tblStyle w:val="GridTable4Accent3"/>
        <w:tblpPr w:leftFromText="141" w:rightFromText="141" w:vertAnchor="text" w:horzAnchor="margin" w:tblpXSpec="right" w:tblpY="52"/>
        <w:tblW w:w="0" w:type="auto"/>
        <w:tblLook w:val="04A0" w:firstRow="1" w:lastRow="0" w:firstColumn="1" w:lastColumn="0" w:noHBand="0" w:noVBand="1"/>
      </w:tblPr>
      <w:tblGrid>
        <w:gridCol w:w="2694"/>
        <w:gridCol w:w="571"/>
        <w:gridCol w:w="571"/>
        <w:gridCol w:w="571"/>
        <w:gridCol w:w="571"/>
      </w:tblGrid>
      <w:tr w:rsidR="000C304C" w:rsidTr="000C30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rsidR="000C304C" w:rsidRPr="00682576" w:rsidRDefault="000C304C" w:rsidP="000C304C">
            <w:r>
              <w:t>Productwereld</w:t>
            </w:r>
          </w:p>
        </w:tc>
        <w:tc>
          <w:tcPr>
            <w:tcW w:w="571" w:type="dxa"/>
          </w:tcPr>
          <w:p w:rsidR="000C304C" w:rsidRDefault="000C304C" w:rsidP="000C304C">
            <w:pPr>
              <w:cnfStyle w:val="100000000000" w:firstRow="1" w:lastRow="0" w:firstColumn="0" w:lastColumn="0" w:oddVBand="0" w:evenVBand="0" w:oddHBand="0" w:evenHBand="0" w:firstRowFirstColumn="0" w:firstRowLastColumn="0" w:lastRowFirstColumn="0" w:lastRowLastColumn="0"/>
            </w:pPr>
            <w:r>
              <w:t>1</w:t>
            </w:r>
          </w:p>
        </w:tc>
        <w:tc>
          <w:tcPr>
            <w:tcW w:w="571" w:type="dxa"/>
          </w:tcPr>
          <w:p w:rsidR="000C304C" w:rsidRDefault="000C304C" w:rsidP="000C304C">
            <w:pPr>
              <w:cnfStyle w:val="100000000000" w:firstRow="1" w:lastRow="0" w:firstColumn="0" w:lastColumn="0" w:oddVBand="0" w:evenVBand="0" w:oddHBand="0" w:evenHBand="0" w:firstRowFirstColumn="0" w:firstRowLastColumn="0" w:lastRowFirstColumn="0" w:lastRowLastColumn="0"/>
            </w:pPr>
            <w:r>
              <w:t>2</w:t>
            </w:r>
          </w:p>
        </w:tc>
        <w:tc>
          <w:tcPr>
            <w:tcW w:w="571" w:type="dxa"/>
          </w:tcPr>
          <w:p w:rsidR="000C304C" w:rsidRDefault="000C304C" w:rsidP="000C304C">
            <w:pPr>
              <w:cnfStyle w:val="100000000000" w:firstRow="1" w:lastRow="0" w:firstColumn="0" w:lastColumn="0" w:oddVBand="0" w:evenVBand="0" w:oddHBand="0" w:evenHBand="0" w:firstRowFirstColumn="0" w:firstRowLastColumn="0" w:lastRowFirstColumn="0" w:lastRowLastColumn="0"/>
            </w:pPr>
            <w:r>
              <w:t>3</w:t>
            </w:r>
          </w:p>
        </w:tc>
        <w:tc>
          <w:tcPr>
            <w:tcW w:w="571" w:type="dxa"/>
          </w:tcPr>
          <w:p w:rsidR="000C304C" w:rsidRDefault="000C304C" w:rsidP="000C304C">
            <w:pPr>
              <w:cnfStyle w:val="100000000000" w:firstRow="1" w:lastRow="0" w:firstColumn="0" w:lastColumn="0" w:oddVBand="0" w:evenVBand="0" w:oddHBand="0" w:evenHBand="0" w:firstRowFirstColumn="0" w:firstRowLastColumn="0" w:lastRowFirstColumn="0" w:lastRowLastColumn="0"/>
            </w:pPr>
            <w:r>
              <w:t>4</w:t>
            </w:r>
          </w:p>
        </w:tc>
      </w:tr>
      <w:tr w:rsidR="000C304C" w:rsidTr="000C30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rsidR="000C304C" w:rsidRDefault="000C304C" w:rsidP="000C304C">
            <w:r>
              <w:t>Elektra</w:t>
            </w:r>
          </w:p>
        </w:tc>
        <w:tc>
          <w:tcPr>
            <w:tcW w:w="571" w:type="dxa"/>
          </w:tcPr>
          <w:p w:rsidR="000C304C" w:rsidRDefault="000C304C" w:rsidP="000C304C">
            <w:pPr>
              <w:cnfStyle w:val="000000100000" w:firstRow="0" w:lastRow="0" w:firstColumn="0" w:lastColumn="0" w:oddVBand="0" w:evenVBand="0" w:oddHBand="1" w:evenHBand="0" w:firstRowFirstColumn="0" w:firstRowLastColumn="0" w:lastRowFirstColumn="0" w:lastRowLastColumn="0"/>
            </w:pPr>
            <w:r>
              <w:t>3,28</w:t>
            </w:r>
          </w:p>
        </w:tc>
        <w:tc>
          <w:tcPr>
            <w:tcW w:w="571" w:type="dxa"/>
          </w:tcPr>
          <w:p w:rsidR="000C304C" w:rsidRDefault="000C304C" w:rsidP="000C304C">
            <w:pPr>
              <w:cnfStyle w:val="000000100000" w:firstRow="0" w:lastRow="0" w:firstColumn="0" w:lastColumn="0" w:oddVBand="0" w:evenVBand="0" w:oddHBand="1" w:evenHBand="0" w:firstRowFirstColumn="0" w:firstRowLastColumn="0" w:lastRowFirstColumn="0" w:lastRowLastColumn="0"/>
            </w:pPr>
            <w:r>
              <w:t>5,44</w:t>
            </w:r>
          </w:p>
        </w:tc>
        <w:tc>
          <w:tcPr>
            <w:tcW w:w="571" w:type="dxa"/>
          </w:tcPr>
          <w:p w:rsidR="000C304C" w:rsidRDefault="000C304C" w:rsidP="000C304C">
            <w:pPr>
              <w:cnfStyle w:val="000000100000" w:firstRow="0" w:lastRow="0" w:firstColumn="0" w:lastColumn="0" w:oddVBand="0" w:evenVBand="0" w:oddHBand="1" w:evenHBand="0" w:firstRowFirstColumn="0" w:firstRowLastColumn="0" w:lastRowFirstColumn="0" w:lastRowLastColumn="0"/>
            </w:pPr>
            <w:r>
              <w:t>4,41</w:t>
            </w:r>
          </w:p>
        </w:tc>
        <w:tc>
          <w:tcPr>
            <w:tcW w:w="571" w:type="dxa"/>
          </w:tcPr>
          <w:p w:rsidR="000C304C" w:rsidRDefault="000C304C" w:rsidP="000C304C">
            <w:pPr>
              <w:cnfStyle w:val="000000100000" w:firstRow="0" w:lastRow="0" w:firstColumn="0" w:lastColumn="0" w:oddVBand="0" w:evenVBand="0" w:oddHBand="1" w:evenHBand="0" w:firstRowFirstColumn="0" w:firstRowLastColumn="0" w:lastRowFirstColumn="0" w:lastRowLastColumn="0"/>
            </w:pPr>
            <w:r>
              <w:t>5,06</w:t>
            </w:r>
          </w:p>
        </w:tc>
      </w:tr>
      <w:tr w:rsidR="000C304C" w:rsidTr="000C304C">
        <w:tc>
          <w:tcPr>
            <w:cnfStyle w:val="001000000000" w:firstRow="0" w:lastRow="0" w:firstColumn="1" w:lastColumn="0" w:oddVBand="0" w:evenVBand="0" w:oddHBand="0" w:evenHBand="0" w:firstRowFirstColumn="0" w:firstRowLastColumn="0" w:lastRowFirstColumn="0" w:lastRowLastColumn="0"/>
            <w:tcW w:w="2694" w:type="dxa"/>
          </w:tcPr>
          <w:p w:rsidR="000C304C" w:rsidRDefault="000C304C" w:rsidP="000C304C">
            <w:r>
              <w:t>Kassagebied en Diversen</w:t>
            </w:r>
          </w:p>
        </w:tc>
        <w:tc>
          <w:tcPr>
            <w:tcW w:w="571" w:type="dxa"/>
          </w:tcPr>
          <w:p w:rsidR="000C304C" w:rsidRDefault="000C304C" w:rsidP="000C304C">
            <w:pPr>
              <w:cnfStyle w:val="000000000000" w:firstRow="0" w:lastRow="0" w:firstColumn="0" w:lastColumn="0" w:oddVBand="0" w:evenVBand="0" w:oddHBand="0" w:evenHBand="0" w:firstRowFirstColumn="0" w:firstRowLastColumn="0" w:lastRowFirstColumn="0" w:lastRowLastColumn="0"/>
            </w:pPr>
            <w:r>
              <w:t>3,96</w:t>
            </w:r>
          </w:p>
        </w:tc>
        <w:tc>
          <w:tcPr>
            <w:tcW w:w="571" w:type="dxa"/>
          </w:tcPr>
          <w:p w:rsidR="000C304C" w:rsidRDefault="000C304C" w:rsidP="000C304C">
            <w:pPr>
              <w:cnfStyle w:val="000000000000" w:firstRow="0" w:lastRow="0" w:firstColumn="0" w:lastColumn="0" w:oddVBand="0" w:evenVBand="0" w:oddHBand="0" w:evenHBand="0" w:firstRowFirstColumn="0" w:firstRowLastColumn="0" w:lastRowFirstColumn="0" w:lastRowLastColumn="0"/>
            </w:pPr>
            <w:r>
              <w:t>-</w:t>
            </w:r>
          </w:p>
        </w:tc>
        <w:tc>
          <w:tcPr>
            <w:tcW w:w="571" w:type="dxa"/>
          </w:tcPr>
          <w:p w:rsidR="000C304C" w:rsidRDefault="000C304C" w:rsidP="000C304C">
            <w:pPr>
              <w:cnfStyle w:val="000000000000" w:firstRow="0" w:lastRow="0" w:firstColumn="0" w:lastColumn="0" w:oddVBand="0" w:evenVBand="0" w:oddHBand="0" w:evenHBand="0" w:firstRowFirstColumn="0" w:firstRowLastColumn="0" w:lastRowFirstColumn="0" w:lastRowLastColumn="0"/>
            </w:pPr>
            <w:r>
              <w:t>-</w:t>
            </w:r>
          </w:p>
        </w:tc>
        <w:tc>
          <w:tcPr>
            <w:tcW w:w="571" w:type="dxa"/>
          </w:tcPr>
          <w:p w:rsidR="000C304C" w:rsidRDefault="000C304C" w:rsidP="000C304C">
            <w:pPr>
              <w:cnfStyle w:val="000000000000" w:firstRow="0" w:lastRow="0" w:firstColumn="0" w:lastColumn="0" w:oddVBand="0" w:evenVBand="0" w:oddHBand="0" w:evenHBand="0" w:firstRowFirstColumn="0" w:firstRowLastColumn="0" w:lastRowFirstColumn="0" w:lastRowLastColumn="0"/>
            </w:pPr>
            <w:r>
              <w:t>-</w:t>
            </w:r>
          </w:p>
        </w:tc>
      </w:tr>
      <w:tr w:rsidR="000C304C" w:rsidTr="000C30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rsidR="000C304C" w:rsidRDefault="000C304C" w:rsidP="000C304C">
            <w:r>
              <w:t>Koken en Bakken</w:t>
            </w:r>
          </w:p>
        </w:tc>
        <w:tc>
          <w:tcPr>
            <w:tcW w:w="571" w:type="dxa"/>
          </w:tcPr>
          <w:p w:rsidR="000C304C" w:rsidRDefault="000C304C" w:rsidP="000C304C">
            <w:pPr>
              <w:cnfStyle w:val="000000100000" w:firstRow="0" w:lastRow="0" w:firstColumn="0" w:lastColumn="0" w:oddVBand="0" w:evenVBand="0" w:oddHBand="1" w:evenHBand="0" w:firstRowFirstColumn="0" w:firstRowLastColumn="0" w:lastRowFirstColumn="0" w:lastRowLastColumn="0"/>
            </w:pPr>
            <w:r>
              <w:t>-</w:t>
            </w:r>
          </w:p>
        </w:tc>
        <w:tc>
          <w:tcPr>
            <w:tcW w:w="571" w:type="dxa"/>
          </w:tcPr>
          <w:p w:rsidR="000C304C" w:rsidRDefault="000C304C" w:rsidP="000C304C">
            <w:pPr>
              <w:cnfStyle w:val="000000100000" w:firstRow="0" w:lastRow="0" w:firstColumn="0" w:lastColumn="0" w:oddVBand="0" w:evenVBand="0" w:oddHBand="1" w:evenHBand="0" w:firstRowFirstColumn="0" w:firstRowLastColumn="0" w:lastRowFirstColumn="0" w:lastRowLastColumn="0"/>
            </w:pPr>
            <w:r>
              <w:t>5,26</w:t>
            </w:r>
          </w:p>
        </w:tc>
        <w:tc>
          <w:tcPr>
            <w:tcW w:w="571" w:type="dxa"/>
          </w:tcPr>
          <w:p w:rsidR="000C304C" w:rsidRDefault="000C304C" w:rsidP="000C304C">
            <w:pPr>
              <w:cnfStyle w:val="000000100000" w:firstRow="0" w:lastRow="0" w:firstColumn="0" w:lastColumn="0" w:oddVBand="0" w:evenVBand="0" w:oddHBand="1" w:evenHBand="0" w:firstRowFirstColumn="0" w:firstRowLastColumn="0" w:lastRowFirstColumn="0" w:lastRowLastColumn="0"/>
            </w:pPr>
            <w:r>
              <w:t>3,36</w:t>
            </w:r>
          </w:p>
        </w:tc>
        <w:tc>
          <w:tcPr>
            <w:tcW w:w="571" w:type="dxa"/>
          </w:tcPr>
          <w:p w:rsidR="000C304C" w:rsidRDefault="000C304C" w:rsidP="000C304C">
            <w:pPr>
              <w:cnfStyle w:val="000000100000" w:firstRow="0" w:lastRow="0" w:firstColumn="0" w:lastColumn="0" w:oddVBand="0" w:evenVBand="0" w:oddHBand="1" w:evenHBand="0" w:firstRowFirstColumn="0" w:firstRowLastColumn="0" w:lastRowFirstColumn="0" w:lastRowLastColumn="0"/>
            </w:pPr>
            <w:r>
              <w:t>-</w:t>
            </w:r>
          </w:p>
        </w:tc>
      </w:tr>
      <w:tr w:rsidR="000C304C" w:rsidTr="000C304C">
        <w:tc>
          <w:tcPr>
            <w:cnfStyle w:val="001000000000" w:firstRow="0" w:lastRow="0" w:firstColumn="1" w:lastColumn="0" w:oddVBand="0" w:evenVBand="0" w:oddHBand="0" w:evenHBand="0" w:firstRowFirstColumn="0" w:firstRowLastColumn="0" w:lastRowFirstColumn="0" w:lastRowLastColumn="0"/>
            <w:tcW w:w="2694" w:type="dxa"/>
          </w:tcPr>
          <w:p w:rsidR="000C304C" w:rsidRDefault="000C304C" w:rsidP="000C304C">
            <w:r>
              <w:t>Schoonmaken en Huishouden</w:t>
            </w:r>
          </w:p>
        </w:tc>
        <w:tc>
          <w:tcPr>
            <w:tcW w:w="571" w:type="dxa"/>
          </w:tcPr>
          <w:p w:rsidR="000C304C" w:rsidRDefault="000C304C" w:rsidP="000C304C">
            <w:pPr>
              <w:cnfStyle w:val="000000000000" w:firstRow="0" w:lastRow="0" w:firstColumn="0" w:lastColumn="0" w:oddVBand="0" w:evenVBand="0" w:oddHBand="0" w:evenHBand="0" w:firstRowFirstColumn="0" w:firstRowLastColumn="0" w:lastRowFirstColumn="0" w:lastRowLastColumn="0"/>
            </w:pPr>
            <w:r>
              <w:t>4,60</w:t>
            </w:r>
          </w:p>
        </w:tc>
        <w:tc>
          <w:tcPr>
            <w:tcW w:w="571" w:type="dxa"/>
          </w:tcPr>
          <w:p w:rsidR="000C304C" w:rsidRDefault="000C304C" w:rsidP="000C304C">
            <w:pPr>
              <w:cnfStyle w:val="000000000000" w:firstRow="0" w:lastRow="0" w:firstColumn="0" w:lastColumn="0" w:oddVBand="0" w:evenVBand="0" w:oddHBand="0" w:evenHBand="0" w:firstRowFirstColumn="0" w:firstRowLastColumn="0" w:lastRowFirstColumn="0" w:lastRowLastColumn="0"/>
            </w:pPr>
            <w:r>
              <w:t>5,77</w:t>
            </w:r>
          </w:p>
        </w:tc>
        <w:tc>
          <w:tcPr>
            <w:tcW w:w="571" w:type="dxa"/>
          </w:tcPr>
          <w:p w:rsidR="000C304C" w:rsidRDefault="000C304C" w:rsidP="000C304C">
            <w:pPr>
              <w:cnfStyle w:val="000000000000" w:firstRow="0" w:lastRow="0" w:firstColumn="0" w:lastColumn="0" w:oddVBand="0" w:evenVBand="0" w:oddHBand="0" w:evenHBand="0" w:firstRowFirstColumn="0" w:firstRowLastColumn="0" w:lastRowFirstColumn="0" w:lastRowLastColumn="0"/>
            </w:pPr>
            <w:r>
              <w:t>-</w:t>
            </w:r>
          </w:p>
        </w:tc>
        <w:tc>
          <w:tcPr>
            <w:tcW w:w="571" w:type="dxa"/>
          </w:tcPr>
          <w:p w:rsidR="000C304C" w:rsidRDefault="000C304C" w:rsidP="000C304C">
            <w:pPr>
              <w:cnfStyle w:val="000000000000" w:firstRow="0" w:lastRow="0" w:firstColumn="0" w:lastColumn="0" w:oddVBand="0" w:evenVBand="0" w:oddHBand="0" w:evenHBand="0" w:firstRowFirstColumn="0" w:firstRowLastColumn="0" w:lastRowFirstColumn="0" w:lastRowLastColumn="0"/>
            </w:pPr>
            <w:r>
              <w:t>-</w:t>
            </w:r>
          </w:p>
        </w:tc>
      </w:tr>
      <w:tr w:rsidR="000C304C" w:rsidTr="000C30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rsidR="000C304C" w:rsidRDefault="000C304C" w:rsidP="000C304C">
            <w:r>
              <w:t>Wassen en Strijken</w:t>
            </w:r>
          </w:p>
        </w:tc>
        <w:tc>
          <w:tcPr>
            <w:tcW w:w="571" w:type="dxa"/>
          </w:tcPr>
          <w:p w:rsidR="000C304C" w:rsidRDefault="000C304C" w:rsidP="000C304C">
            <w:pPr>
              <w:cnfStyle w:val="000000100000" w:firstRow="0" w:lastRow="0" w:firstColumn="0" w:lastColumn="0" w:oddVBand="0" w:evenVBand="0" w:oddHBand="1" w:evenHBand="0" w:firstRowFirstColumn="0" w:firstRowLastColumn="0" w:lastRowFirstColumn="0" w:lastRowLastColumn="0"/>
            </w:pPr>
            <w:r>
              <w:t>7,49</w:t>
            </w:r>
          </w:p>
        </w:tc>
        <w:tc>
          <w:tcPr>
            <w:tcW w:w="571" w:type="dxa"/>
          </w:tcPr>
          <w:p w:rsidR="000C304C" w:rsidRDefault="000C304C" w:rsidP="000C304C">
            <w:pPr>
              <w:cnfStyle w:val="000000100000" w:firstRow="0" w:lastRow="0" w:firstColumn="0" w:lastColumn="0" w:oddVBand="0" w:evenVBand="0" w:oddHBand="1" w:evenHBand="0" w:firstRowFirstColumn="0" w:firstRowLastColumn="0" w:lastRowFirstColumn="0" w:lastRowLastColumn="0"/>
            </w:pPr>
            <w:r>
              <w:t>3,59</w:t>
            </w:r>
          </w:p>
        </w:tc>
        <w:tc>
          <w:tcPr>
            <w:tcW w:w="571" w:type="dxa"/>
          </w:tcPr>
          <w:p w:rsidR="000C304C" w:rsidRDefault="000C304C" w:rsidP="000C304C">
            <w:pPr>
              <w:cnfStyle w:val="000000100000" w:firstRow="0" w:lastRow="0" w:firstColumn="0" w:lastColumn="0" w:oddVBand="0" w:evenVBand="0" w:oddHBand="1" w:evenHBand="0" w:firstRowFirstColumn="0" w:firstRowLastColumn="0" w:lastRowFirstColumn="0" w:lastRowLastColumn="0"/>
            </w:pPr>
            <w:r>
              <w:t>-</w:t>
            </w:r>
          </w:p>
        </w:tc>
        <w:tc>
          <w:tcPr>
            <w:tcW w:w="571" w:type="dxa"/>
          </w:tcPr>
          <w:p w:rsidR="000C304C" w:rsidRDefault="000C304C" w:rsidP="000C304C">
            <w:pPr>
              <w:cnfStyle w:val="000000100000" w:firstRow="0" w:lastRow="0" w:firstColumn="0" w:lastColumn="0" w:oddVBand="0" w:evenVBand="0" w:oddHBand="1" w:evenHBand="0" w:firstRowFirstColumn="0" w:firstRowLastColumn="0" w:lastRowFirstColumn="0" w:lastRowLastColumn="0"/>
            </w:pPr>
            <w:r>
              <w:t>-</w:t>
            </w:r>
          </w:p>
        </w:tc>
      </w:tr>
      <w:tr w:rsidR="000C304C" w:rsidTr="000C304C">
        <w:tc>
          <w:tcPr>
            <w:cnfStyle w:val="001000000000" w:firstRow="0" w:lastRow="0" w:firstColumn="1" w:lastColumn="0" w:oddVBand="0" w:evenVBand="0" w:oddHBand="0" w:evenHBand="0" w:firstRowFirstColumn="0" w:firstRowLastColumn="0" w:lastRowFirstColumn="0" w:lastRowLastColumn="0"/>
            <w:tcW w:w="2694" w:type="dxa"/>
          </w:tcPr>
          <w:p w:rsidR="000C304C" w:rsidRDefault="00126EE1" w:rsidP="000C304C">
            <w:r>
              <w:t>Wonen en s</w:t>
            </w:r>
            <w:r w:rsidR="000C304C">
              <w:t>feer</w:t>
            </w:r>
            <w:r>
              <w:t xml:space="preserve"> </w:t>
            </w:r>
            <w:r w:rsidR="000C304C">
              <w:t>maken</w:t>
            </w:r>
          </w:p>
        </w:tc>
        <w:tc>
          <w:tcPr>
            <w:tcW w:w="571" w:type="dxa"/>
          </w:tcPr>
          <w:p w:rsidR="000C304C" w:rsidRDefault="000C304C" w:rsidP="000C304C">
            <w:pPr>
              <w:cnfStyle w:val="000000000000" w:firstRow="0" w:lastRow="0" w:firstColumn="0" w:lastColumn="0" w:oddVBand="0" w:evenVBand="0" w:oddHBand="0" w:evenHBand="0" w:firstRowFirstColumn="0" w:firstRowLastColumn="0" w:lastRowFirstColumn="0" w:lastRowLastColumn="0"/>
            </w:pPr>
            <w:r>
              <w:t>3,62</w:t>
            </w:r>
          </w:p>
        </w:tc>
        <w:tc>
          <w:tcPr>
            <w:tcW w:w="571" w:type="dxa"/>
          </w:tcPr>
          <w:p w:rsidR="000C304C" w:rsidRDefault="000C304C" w:rsidP="000C304C">
            <w:pPr>
              <w:cnfStyle w:val="000000000000" w:firstRow="0" w:lastRow="0" w:firstColumn="0" w:lastColumn="0" w:oddVBand="0" w:evenVBand="0" w:oddHBand="0" w:evenHBand="0" w:firstRowFirstColumn="0" w:firstRowLastColumn="0" w:lastRowFirstColumn="0" w:lastRowLastColumn="0"/>
            </w:pPr>
            <w:r>
              <w:t>-</w:t>
            </w:r>
          </w:p>
        </w:tc>
        <w:tc>
          <w:tcPr>
            <w:tcW w:w="571" w:type="dxa"/>
          </w:tcPr>
          <w:p w:rsidR="000C304C" w:rsidRDefault="000C304C" w:rsidP="000C304C">
            <w:pPr>
              <w:cnfStyle w:val="000000000000" w:firstRow="0" w:lastRow="0" w:firstColumn="0" w:lastColumn="0" w:oddVBand="0" w:evenVBand="0" w:oddHBand="0" w:evenHBand="0" w:firstRowFirstColumn="0" w:firstRowLastColumn="0" w:lastRowFirstColumn="0" w:lastRowLastColumn="0"/>
            </w:pPr>
            <w:r>
              <w:t>-</w:t>
            </w:r>
          </w:p>
        </w:tc>
        <w:tc>
          <w:tcPr>
            <w:tcW w:w="571" w:type="dxa"/>
          </w:tcPr>
          <w:p w:rsidR="000C304C" w:rsidRDefault="000C304C" w:rsidP="000C304C">
            <w:pPr>
              <w:cnfStyle w:val="000000000000" w:firstRow="0" w:lastRow="0" w:firstColumn="0" w:lastColumn="0" w:oddVBand="0" w:evenVBand="0" w:oddHBand="0" w:evenHBand="0" w:firstRowFirstColumn="0" w:firstRowLastColumn="0" w:lastRowFirstColumn="0" w:lastRowLastColumn="0"/>
            </w:pPr>
            <w:r>
              <w:t>-</w:t>
            </w:r>
          </w:p>
        </w:tc>
      </w:tr>
    </w:tbl>
    <w:p w:rsidR="00682576" w:rsidRDefault="000C304C" w:rsidP="008B493D">
      <w:r>
        <w:rPr>
          <w:noProof/>
          <w:lang w:eastAsia="nl-NL"/>
        </w:rPr>
        <mc:AlternateContent>
          <mc:Choice Requires="wps">
            <w:drawing>
              <wp:anchor distT="0" distB="0" distL="114300" distR="114300" simplePos="0" relativeHeight="251738112" behindDoc="0" locked="0" layoutInCell="1" allowOverlap="1" wp14:anchorId="0B59C5D3" wp14:editId="0E06EF45">
                <wp:simplePos x="0" y="0"/>
                <wp:positionH relativeFrom="margin">
                  <wp:posOffset>2670810</wp:posOffset>
                </wp:positionH>
                <wp:positionV relativeFrom="paragraph">
                  <wp:posOffset>1169035</wp:posOffset>
                </wp:positionV>
                <wp:extent cx="3178810" cy="152400"/>
                <wp:effectExtent l="0" t="0" r="2540" b="0"/>
                <wp:wrapSquare wrapText="bothSides"/>
                <wp:docPr id="12" name="Tekstvak 12"/>
                <wp:cNvGraphicFramePr/>
                <a:graphic xmlns:a="http://schemas.openxmlformats.org/drawingml/2006/main">
                  <a:graphicData uri="http://schemas.microsoft.com/office/word/2010/wordprocessingShape">
                    <wps:wsp>
                      <wps:cNvSpPr txBox="1"/>
                      <wps:spPr>
                        <a:xfrm>
                          <a:off x="0" y="0"/>
                          <a:ext cx="3178810" cy="152400"/>
                        </a:xfrm>
                        <a:prstGeom prst="rect">
                          <a:avLst/>
                        </a:prstGeom>
                        <a:solidFill>
                          <a:prstClr val="white"/>
                        </a:solidFill>
                        <a:ln>
                          <a:noFill/>
                        </a:ln>
                        <a:effectLst/>
                      </wps:spPr>
                      <wps:txbx>
                        <w:txbxContent>
                          <w:p w:rsidR="00D177D8" w:rsidRPr="00A86E8A" w:rsidRDefault="00D177D8" w:rsidP="000C304C">
                            <w:pPr>
                              <w:pStyle w:val="Bijschrift"/>
                              <w:rPr>
                                <w:noProof/>
                                <w:sz w:val="20"/>
                                <w:szCs w:val="20"/>
                              </w:rPr>
                            </w:pPr>
                            <w:r>
                              <w:t xml:space="preserve">Tabel J: </w:t>
                            </w:r>
                            <w:proofErr w:type="spellStart"/>
                            <w:r>
                              <w:t>Upliftresultaten</w:t>
                            </w:r>
                            <w:proofErr w:type="spellEnd"/>
                            <w:r>
                              <w:t xml:space="preserve"> per Prijsklas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kstvak 12" o:spid="_x0000_s1045" type="#_x0000_t202" style="position:absolute;left:0;text-align:left;margin-left:210.3pt;margin-top:92.05pt;width:250.3pt;height:12pt;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" stroked="f">
                <v:textbox inset="0,0,0,0">
                  <w:txbxContent>
                    <w:p w:rsidR="00D177D8" w:rsidRPr="00A86E8A" w:rsidRDefault="00D177D8" w:rsidP="000C304C">
                      <w:pPr>
                        <w:pStyle w:val="Bijschrift"/>
                        <w:rPr>
                          <w:noProof/>
                          <w:sz w:val="20"/>
                          <w:szCs w:val="20"/>
                        </w:rPr>
                      </w:pPr>
                      <w:r>
                        <w:t xml:space="preserve">Tabel J: </w:t>
                      </w:r>
                      <w:proofErr w:type="spellStart"/>
                      <w:r>
                        <w:t>Upliftresultaten</w:t>
                      </w:r>
                      <w:proofErr w:type="spellEnd"/>
                      <w:r>
                        <w:t xml:space="preserve"> per Prijsklasse</w:t>
                      </w:r>
                    </w:p>
                  </w:txbxContent>
                </v:textbox>
                <w10:wrap type="square" anchorx="margin"/>
              </v:shape>
            </w:pict>
          </mc:Fallback>
        </mc:AlternateContent>
      </w:r>
      <w:r w:rsidR="008B493D">
        <w:t xml:space="preserve">Zoals in de hoofdtekst al toegelicht is, bleek er geen duidelijk verband zichtbaar tussen de prijsklasse van een product en de daarbij behorende gemiddelde uplift. Naar verwachting zou een </w:t>
      </w:r>
      <w:r w:rsidR="00AE59FC">
        <w:t xml:space="preserve">relatief </w:t>
      </w:r>
      <w:r w:rsidR="008B493D">
        <w:t>duur artikel, een hogere uplift genereren dan een artikel in een lager</w:t>
      </w:r>
      <w:r w:rsidR="00AE59FC">
        <w:t xml:space="preserve">e prijsklasse. Dit bleek </w:t>
      </w:r>
      <w:r w:rsidR="008B493D">
        <w:t xml:space="preserve">niet het geval te zijn, en dit </w:t>
      </w:r>
      <w:r w:rsidR="00AE59FC">
        <w:t>is zichtbaar aan</w:t>
      </w:r>
      <w:r w:rsidR="008D0EDF">
        <w:t xml:space="preserve"> de resultaten in tabel </w:t>
      </w:r>
      <w:r w:rsidR="00B74F2C">
        <w:t>J</w:t>
      </w:r>
      <w:r w:rsidR="008B493D">
        <w:t xml:space="preserve">. </w:t>
      </w:r>
      <w:r w:rsidR="00AE59FC">
        <w:t xml:space="preserve">De kolommen met een </w:t>
      </w:r>
      <w:r w:rsidR="004A51D6">
        <w:t>streepje</w:t>
      </w:r>
      <w:r w:rsidR="00AE59FC">
        <w:t xml:space="preserve"> (-) betekenen dat er geen produ</w:t>
      </w:r>
      <w:r w:rsidR="0064187D">
        <w:t xml:space="preserve">cten binnen </w:t>
      </w:r>
      <w:r w:rsidR="00AE59FC">
        <w:t xml:space="preserve">een productwereld in deze </w:t>
      </w:r>
      <w:r w:rsidR="0064187D">
        <w:t>prijsklasse beschikbaar zijn.</w:t>
      </w:r>
    </w:p>
    <w:tbl>
      <w:tblPr>
        <w:tblStyle w:val="Rastertabel4-Accent32"/>
        <w:tblpPr w:leftFromText="141" w:rightFromText="141" w:vertAnchor="text" w:horzAnchor="margin" w:tblpXSpec="right" w:tblpY="612"/>
        <w:tblW w:w="0" w:type="auto"/>
        <w:tblLayout w:type="fixed"/>
        <w:tblLook w:val="04A0" w:firstRow="1" w:lastRow="0" w:firstColumn="1" w:lastColumn="0" w:noHBand="0" w:noVBand="1"/>
      </w:tblPr>
      <w:tblGrid>
        <w:gridCol w:w="2694"/>
        <w:gridCol w:w="670"/>
        <w:gridCol w:w="670"/>
        <w:gridCol w:w="670"/>
        <w:gridCol w:w="670"/>
        <w:gridCol w:w="771"/>
      </w:tblGrid>
      <w:tr w:rsidR="00F9403B" w:rsidTr="00F940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rsidR="00F9403B" w:rsidRPr="00682576" w:rsidRDefault="00F9403B" w:rsidP="00F9403B">
            <w:r w:rsidRPr="00682576">
              <w:t>Productwereld</w:t>
            </w:r>
          </w:p>
        </w:tc>
        <w:tc>
          <w:tcPr>
            <w:tcW w:w="670" w:type="dxa"/>
          </w:tcPr>
          <w:p w:rsidR="00F9403B" w:rsidRPr="00682576" w:rsidRDefault="00F9403B" w:rsidP="00F9403B">
            <w:pPr>
              <w:cnfStyle w:val="100000000000" w:firstRow="1" w:lastRow="0" w:firstColumn="0" w:lastColumn="0" w:oddVBand="0" w:evenVBand="0" w:oddHBand="0" w:evenHBand="0" w:firstRowFirstColumn="0" w:firstRowLastColumn="0" w:lastRowFirstColumn="0" w:lastRowLastColumn="0"/>
            </w:pPr>
            <w:r w:rsidRPr="00682576">
              <w:t>A</w:t>
            </w:r>
          </w:p>
        </w:tc>
        <w:tc>
          <w:tcPr>
            <w:tcW w:w="670" w:type="dxa"/>
          </w:tcPr>
          <w:p w:rsidR="00F9403B" w:rsidRPr="00682576" w:rsidRDefault="00F9403B" w:rsidP="00F9403B">
            <w:pPr>
              <w:cnfStyle w:val="100000000000" w:firstRow="1" w:lastRow="0" w:firstColumn="0" w:lastColumn="0" w:oddVBand="0" w:evenVBand="0" w:oddHBand="0" w:evenHBand="0" w:firstRowFirstColumn="0" w:firstRowLastColumn="0" w:lastRowFirstColumn="0" w:lastRowLastColumn="0"/>
            </w:pPr>
            <w:r w:rsidRPr="00682576">
              <w:t>B</w:t>
            </w:r>
          </w:p>
        </w:tc>
        <w:tc>
          <w:tcPr>
            <w:tcW w:w="670" w:type="dxa"/>
          </w:tcPr>
          <w:p w:rsidR="00F9403B" w:rsidRPr="00682576" w:rsidRDefault="00F9403B" w:rsidP="00F9403B">
            <w:pPr>
              <w:cnfStyle w:val="100000000000" w:firstRow="1" w:lastRow="0" w:firstColumn="0" w:lastColumn="0" w:oddVBand="0" w:evenVBand="0" w:oddHBand="0" w:evenHBand="0" w:firstRowFirstColumn="0" w:firstRowLastColumn="0" w:lastRowFirstColumn="0" w:lastRowLastColumn="0"/>
            </w:pPr>
            <w:r w:rsidRPr="00682576">
              <w:t>C</w:t>
            </w:r>
          </w:p>
        </w:tc>
        <w:tc>
          <w:tcPr>
            <w:tcW w:w="670" w:type="dxa"/>
          </w:tcPr>
          <w:p w:rsidR="00F9403B" w:rsidRPr="00682576" w:rsidRDefault="00F9403B" w:rsidP="00F9403B">
            <w:pPr>
              <w:cnfStyle w:val="100000000000" w:firstRow="1" w:lastRow="0" w:firstColumn="0" w:lastColumn="0" w:oddVBand="0" w:evenVBand="0" w:oddHBand="0" w:evenHBand="0" w:firstRowFirstColumn="0" w:firstRowLastColumn="0" w:lastRowFirstColumn="0" w:lastRowLastColumn="0"/>
            </w:pPr>
            <w:r w:rsidRPr="00682576">
              <w:t>D</w:t>
            </w:r>
          </w:p>
        </w:tc>
        <w:tc>
          <w:tcPr>
            <w:tcW w:w="771" w:type="dxa"/>
          </w:tcPr>
          <w:p w:rsidR="00F9403B" w:rsidRPr="00682576" w:rsidRDefault="00F9403B" w:rsidP="00F9403B">
            <w:pPr>
              <w:cnfStyle w:val="100000000000" w:firstRow="1" w:lastRow="0" w:firstColumn="0" w:lastColumn="0" w:oddVBand="0" w:evenVBand="0" w:oddHBand="0" w:evenHBand="0" w:firstRowFirstColumn="0" w:firstRowLastColumn="0" w:lastRowFirstColumn="0" w:lastRowLastColumn="0"/>
            </w:pPr>
            <w:r w:rsidRPr="00682576">
              <w:t>E</w:t>
            </w:r>
          </w:p>
        </w:tc>
      </w:tr>
      <w:tr w:rsidR="00F9403B" w:rsidTr="00F940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rsidR="00F9403B" w:rsidRPr="00682576" w:rsidRDefault="00F9403B" w:rsidP="00F9403B">
            <w:r w:rsidRPr="00682576">
              <w:t>Elektra</w:t>
            </w:r>
          </w:p>
        </w:tc>
        <w:tc>
          <w:tcPr>
            <w:tcW w:w="670" w:type="dxa"/>
          </w:tcPr>
          <w:p w:rsidR="00F9403B" w:rsidRPr="00682576" w:rsidRDefault="00F9403B" w:rsidP="00F9403B">
            <w:pPr>
              <w:cnfStyle w:val="000000100000" w:firstRow="0" w:lastRow="0" w:firstColumn="0" w:lastColumn="0" w:oddVBand="0" w:evenVBand="0" w:oddHBand="1" w:evenHBand="0" w:firstRowFirstColumn="0" w:firstRowLastColumn="0" w:lastRowFirstColumn="0" w:lastRowLastColumn="0"/>
            </w:pPr>
            <w:r w:rsidRPr="00682576">
              <w:t>4,35</w:t>
            </w:r>
          </w:p>
        </w:tc>
        <w:tc>
          <w:tcPr>
            <w:tcW w:w="670" w:type="dxa"/>
          </w:tcPr>
          <w:p w:rsidR="00F9403B" w:rsidRPr="00682576" w:rsidRDefault="00F9403B" w:rsidP="00F9403B">
            <w:pPr>
              <w:cnfStyle w:val="000000100000" w:firstRow="0" w:lastRow="0" w:firstColumn="0" w:lastColumn="0" w:oddVBand="0" w:evenVBand="0" w:oddHBand="1" w:evenHBand="0" w:firstRowFirstColumn="0" w:firstRowLastColumn="0" w:lastRowFirstColumn="0" w:lastRowLastColumn="0"/>
            </w:pPr>
            <w:r w:rsidRPr="00682576">
              <w:t>4,71</w:t>
            </w:r>
          </w:p>
        </w:tc>
        <w:tc>
          <w:tcPr>
            <w:tcW w:w="670" w:type="dxa"/>
          </w:tcPr>
          <w:p w:rsidR="00F9403B" w:rsidRPr="00682576" w:rsidRDefault="00F9403B" w:rsidP="00F9403B">
            <w:pPr>
              <w:cnfStyle w:val="000000100000" w:firstRow="0" w:lastRow="0" w:firstColumn="0" w:lastColumn="0" w:oddVBand="0" w:evenVBand="0" w:oddHBand="1" w:evenHBand="0" w:firstRowFirstColumn="0" w:firstRowLastColumn="0" w:lastRowFirstColumn="0" w:lastRowLastColumn="0"/>
            </w:pPr>
            <w:r w:rsidRPr="00682576">
              <w:t>5,30</w:t>
            </w:r>
          </w:p>
        </w:tc>
        <w:tc>
          <w:tcPr>
            <w:tcW w:w="670" w:type="dxa"/>
          </w:tcPr>
          <w:p w:rsidR="00F9403B" w:rsidRPr="00682576" w:rsidRDefault="00F9403B" w:rsidP="00F9403B">
            <w:pPr>
              <w:cnfStyle w:val="000000100000" w:firstRow="0" w:lastRow="0" w:firstColumn="0" w:lastColumn="0" w:oddVBand="0" w:evenVBand="0" w:oddHBand="1" w:evenHBand="0" w:firstRowFirstColumn="0" w:firstRowLastColumn="0" w:lastRowFirstColumn="0" w:lastRowLastColumn="0"/>
            </w:pPr>
            <w:r w:rsidRPr="00682576">
              <w:t>6,82</w:t>
            </w:r>
          </w:p>
        </w:tc>
        <w:tc>
          <w:tcPr>
            <w:tcW w:w="771" w:type="dxa"/>
          </w:tcPr>
          <w:p w:rsidR="00F9403B" w:rsidRPr="00682576" w:rsidRDefault="00F9403B" w:rsidP="00F9403B">
            <w:pPr>
              <w:cnfStyle w:val="000000100000" w:firstRow="0" w:lastRow="0" w:firstColumn="0" w:lastColumn="0" w:oddVBand="0" w:evenVBand="0" w:oddHBand="1" w:evenHBand="0" w:firstRowFirstColumn="0" w:firstRowLastColumn="0" w:lastRowFirstColumn="0" w:lastRowLastColumn="0"/>
            </w:pPr>
            <w:r w:rsidRPr="00682576">
              <w:t>10,61</w:t>
            </w:r>
          </w:p>
        </w:tc>
      </w:tr>
      <w:tr w:rsidR="00F9403B" w:rsidTr="00F9403B">
        <w:tc>
          <w:tcPr>
            <w:cnfStyle w:val="001000000000" w:firstRow="0" w:lastRow="0" w:firstColumn="1" w:lastColumn="0" w:oddVBand="0" w:evenVBand="0" w:oddHBand="0" w:evenHBand="0" w:firstRowFirstColumn="0" w:firstRowLastColumn="0" w:lastRowFirstColumn="0" w:lastRowLastColumn="0"/>
            <w:tcW w:w="2694" w:type="dxa"/>
          </w:tcPr>
          <w:p w:rsidR="00F9403B" w:rsidRPr="00682576" w:rsidRDefault="00F9403B" w:rsidP="00F9403B">
            <w:r w:rsidRPr="00682576">
              <w:t>Kassagebied en Diversen</w:t>
            </w:r>
          </w:p>
        </w:tc>
        <w:tc>
          <w:tcPr>
            <w:tcW w:w="670" w:type="dxa"/>
          </w:tcPr>
          <w:p w:rsidR="00F9403B" w:rsidRPr="00682576" w:rsidRDefault="00F9403B" w:rsidP="00F9403B">
            <w:pPr>
              <w:cnfStyle w:val="000000000000" w:firstRow="0" w:lastRow="0" w:firstColumn="0" w:lastColumn="0" w:oddVBand="0" w:evenVBand="0" w:oddHBand="0" w:evenHBand="0" w:firstRowFirstColumn="0" w:firstRowLastColumn="0" w:lastRowFirstColumn="0" w:lastRowLastColumn="0"/>
            </w:pPr>
            <w:r w:rsidRPr="00682576">
              <w:t>-</w:t>
            </w:r>
          </w:p>
        </w:tc>
        <w:tc>
          <w:tcPr>
            <w:tcW w:w="670" w:type="dxa"/>
          </w:tcPr>
          <w:p w:rsidR="00F9403B" w:rsidRPr="00682576" w:rsidRDefault="00F9403B" w:rsidP="00F9403B">
            <w:pPr>
              <w:cnfStyle w:val="000000000000" w:firstRow="0" w:lastRow="0" w:firstColumn="0" w:lastColumn="0" w:oddVBand="0" w:evenVBand="0" w:oddHBand="0" w:evenHBand="0" w:firstRowFirstColumn="0" w:firstRowLastColumn="0" w:lastRowFirstColumn="0" w:lastRowLastColumn="0"/>
            </w:pPr>
            <w:r w:rsidRPr="00682576">
              <w:t>3,26</w:t>
            </w:r>
          </w:p>
        </w:tc>
        <w:tc>
          <w:tcPr>
            <w:tcW w:w="670" w:type="dxa"/>
          </w:tcPr>
          <w:p w:rsidR="00F9403B" w:rsidRPr="00682576" w:rsidRDefault="00F9403B" w:rsidP="00F9403B">
            <w:pPr>
              <w:cnfStyle w:val="000000000000" w:firstRow="0" w:lastRow="0" w:firstColumn="0" w:lastColumn="0" w:oddVBand="0" w:evenVBand="0" w:oddHBand="0" w:evenHBand="0" w:firstRowFirstColumn="0" w:firstRowLastColumn="0" w:lastRowFirstColumn="0" w:lastRowLastColumn="0"/>
            </w:pPr>
            <w:r w:rsidRPr="00682576">
              <w:t>3,46</w:t>
            </w:r>
          </w:p>
        </w:tc>
        <w:tc>
          <w:tcPr>
            <w:tcW w:w="670" w:type="dxa"/>
          </w:tcPr>
          <w:p w:rsidR="00F9403B" w:rsidRPr="00682576" w:rsidRDefault="00F9403B" w:rsidP="00F9403B">
            <w:pPr>
              <w:cnfStyle w:val="000000000000" w:firstRow="0" w:lastRow="0" w:firstColumn="0" w:lastColumn="0" w:oddVBand="0" w:evenVBand="0" w:oddHBand="0" w:evenHBand="0" w:firstRowFirstColumn="0" w:firstRowLastColumn="0" w:lastRowFirstColumn="0" w:lastRowLastColumn="0"/>
            </w:pPr>
            <w:r w:rsidRPr="00682576">
              <w:t>-</w:t>
            </w:r>
          </w:p>
        </w:tc>
        <w:tc>
          <w:tcPr>
            <w:tcW w:w="771" w:type="dxa"/>
          </w:tcPr>
          <w:p w:rsidR="00F9403B" w:rsidRPr="00682576" w:rsidRDefault="00F9403B" w:rsidP="00F9403B">
            <w:pPr>
              <w:cnfStyle w:val="000000000000" w:firstRow="0" w:lastRow="0" w:firstColumn="0" w:lastColumn="0" w:oddVBand="0" w:evenVBand="0" w:oddHBand="0" w:evenHBand="0" w:firstRowFirstColumn="0" w:firstRowLastColumn="0" w:lastRowFirstColumn="0" w:lastRowLastColumn="0"/>
            </w:pPr>
            <w:r w:rsidRPr="00682576">
              <w:t>-</w:t>
            </w:r>
          </w:p>
        </w:tc>
      </w:tr>
      <w:tr w:rsidR="00F9403B" w:rsidTr="00F940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rsidR="00F9403B" w:rsidRPr="00682576" w:rsidRDefault="00F9403B" w:rsidP="00F9403B">
            <w:r w:rsidRPr="00682576">
              <w:t>Koken en Bakken</w:t>
            </w:r>
          </w:p>
        </w:tc>
        <w:tc>
          <w:tcPr>
            <w:tcW w:w="670" w:type="dxa"/>
          </w:tcPr>
          <w:p w:rsidR="00F9403B" w:rsidRPr="00682576" w:rsidRDefault="00F9403B" w:rsidP="00F9403B">
            <w:pPr>
              <w:cnfStyle w:val="000000100000" w:firstRow="0" w:lastRow="0" w:firstColumn="0" w:lastColumn="0" w:oddVBand="0" w:evenVBand="0" w:oddHBand="1" w:evenHBand="0" w:firstRowFirstColumn="0" w:firstRowLastColumn="0" w:lastRowFirstColumn="0" w:lastRowLastColumn="0"/>
            </w:pPr>
            <w:r w:rsidRPr="00682576">
              <w:t>2,80</w:t>
            </w:r>
          </w:p>
        </w:tc>
        <w:tc>
          <w:tcPr>
            <w:tcW w:w="670" w:type="dxa"/>
          </w:tcPr>
          <w:p w:rsidR="00F9403B" w:rsidRPr="00682576" w:rsidRDefault="00F9403B" w:rsidP="00F9403B">
            <w:pPr>
              <w:cnfStyle w:val="000000100000" w:firstRow="0" w:lastRow="0" w:firstColumn="0" w:lastColumn="0" w:oddVBand="0" w:evenVBand="0" w:oddHBand="1" w:evenHBand="0" w:firstRowFirstColumn="0" w:firstRowLastColumn="0" w:lastRowFirstColumn="0" w:lastRowLastColumn="0"/>
            </w:pPr>
            <w:r w:rsidRPr="00682576">
              <w:t>3,77</w:t>
            </w:r>
          </w:p>
        </w:tc>
        <w:tc>
          <w:tcPr>
            <w:tcW w:w="670" w:type="dxa"/>
          </w:tcPr>
          <w:p w:rsidR="00F9403B" w:rsidRPr="00682576" w:rsidRDefault="00F9403B" w:rsidP="00F9403B">
            <w:pPr>
              <w:cnfStyle w:val="000000100000" w:firstRow="0" w:lastRow="0" w:firstColumn="0" w:lastColumn="0" w:oddVBand="0" w:evenVBand="0" w:oddHBand="1" w:evenHBand="0" w:firstRowFirstColumn="0" w:firstRowLastColumn="0" w:lastRowFirstColumn="0" w:lastRowLastColumn="0"/>
            </w:pPr>
            <w:r w:rsidRPr="00682576">
              <w:t>5,31</w:t>
            </w:r>
          </w:p>
        </w:tc>
        <w:tc>
          <w:tcPr>
            <w:tcW w:w="670" w:type="dxa"/>
          </w:tcPr>
          <w:p w:rsidR="00F9403B" w:rsidRPr="00682576" w:rsidRDefault="00F9403B" w:rsidP="00F9403B">
            <w:pPr>
              <w:cnfStyle w:val="000000100000" w:firstRow="0" w:lastRow="0" w:firstColumn="0" w:lastColumn="0" w:oddVBand="0" w:evenVBand="0" w:oddHBand="1" w:evenHBand="0" w:firstRowFirstColumn="0" w:firstRowLastColumn="0" w:lastRowFirstColumn="0" w:lastRowLastColumn="0"/>
            </w:pPr>
            <w:r w:rsidRPr="00682576">
              <w:t>5,64</w:t>
            </w:r>
          </w:p>
        </w:tc>
        <w:tc>
          <w:tcPr>
            <w:tcW w:w="771" w:type="dxa"/>
          </w:tcPr>
          <w:p w:rsidR="00F9403B" w:rsidRPr="00682576" w:rsidRDefault="00F9403B" w:rsidP="00F9403B">
            <w:pPr>
              <w:cnfStyle w:val="000000100000" w:firstRow="0" w:lastRow="0" w:firstColumn="0" w:lastColumn="0" w:oddVBand="0" w:evenVBand="0" w:oddHBand="1" w:evenHBand="0" w:firstRowFirstColumn="0" w:firstRowLastColumn="0" w:lastRowFirstColumn="0" w:lastRowLastColumn="0"/>
            </w:pPr>
            <w:r w:rsidRPr="00682576">
              <w:t>-</w:t>
            </w:r>
          </w:p>
        </w:tc>
      </w:tr>
      <w:tr w:rsidR="00F9403B" w:rsidTr="00F9403B">
        <w:tc>
          <w:tcPr>
            <w:cnfStyle w:val="001000000000" w:firstRow="0" w:lastRow="0" w:firstColumn="1" w:lastColumn="0" w:oddVBand="0" w:evenVBand="0" w:oddHBand="0" w:evenHBand="0" w:firstRowFirstColumn="0" w:firstRowLastColumn="0" w:lastRowFirstColumn="0" w:lastRowLastColumn="0"/>
            <w:tcW w:w="2694" w:type="dxa"/>
          </w:tcPr>
          <w:p w:rsidR="00F9403B" w:rsidRPr="00682576" w:rsidRDefault="00F9403B" w:rsidP="00F9403B">
            <w:r w:rsidRPr="00682576">
              <w:t>Schoonmaken en Huishouden</w:t>
            </w:r>
          </w:p>
        </w:tc>
        <w:tc>
          <w:tcPr>
            <w:tcW w:w="670" w:type="dxa"/>
          </w:tcPr>
          <w:p w:rsidR="00F9403B" w:rsidRPr="00682576" w:rsidRDefault="00F9403B" w:rsidP="00F9403B">
            <w:pPr>
              <w:cnfStyle w:val="000000000000" w:firstRow="0" w:lastRow="0" w:firstColumn="0" w:lastColumn="0" w:oddVBand="0" w:evenVBand="0" w:oddHBand="0" w:evenHBand="0" w:firstRowFirstColumn="0" w:firstRowLastColumn="0" w:lastRowFirstColumn="0" w:lastRowLastColumn="0"/>
            </w:pPr>
            <w:r w:rsidRPr="00682576">
              <w:t>1,79</w:t>
            </w:r>
          </w:p>
        </w:tc>
        <w:tc>
          <w:tcPr>
            <w:tcW w:w="670" w:type="dxa"/>
          </w:tcPr>
          <w:p w:rsidR="00F9403B" w:rsidRPr="00682576" w:rsidRDefault="00F9403B" w:rsidP="00F9403B">
            <w:pPr>
              <w:cnfStyle w:val="000000000000" w:firstRow="0" w:lastRow="0" w:firstColumn="0" w:lastColumn="0" w:oddVBand="0" w:evenVBand="0" w:oddHBand="0" w:evenHBand="0" w:firstRowFirstColumn="0" w:firstRowLastColumn="0" w:lastRowFirstColumn="0" w:lastRowLastColumn="0"/>
            </w:pPr>
            <w:r w:rsidRPr="00682576">
              <w:t>3,51</w:t>
            </w:r>
          </w:p>
        </w:tc>
        <w:tc>
          <w:tcPr>
            <w:tcW w:w="670" w:type="dxa"/>
          </w:tcPr>
          <w:p w:rsidR="00F9403B" w:rsidRPr="00682576" w:rsidRDefault="00F9403B" w:rsidP="00F9403B">
            <w:pPr>
              <w:cnfStyle w:val="000000000000" w:firstRow="0" w:lastRow="0" w:firstColumn="0" w:lastColumn="0" w:oddVBand="0" w:evenVBand="0" w:oddHBand="0" w:evenHBand="0" w:firstRowFirstColumn="0" w:firstRowLastColumn="0" w:lastRowFirstColumn="0" w:lastRowLastColumn="0"/>
            </w:pPr>
            <w:r w:rsidRPr="00682576">
              <w:t>3,87</w:t>
            </w:r>
          </w:p>
        </w:tc>
        <w:tc>
          <w:tcPr>
            <w:tcW w:w="670" w:type="dxa"/>
          </w:tcPr>
          <w:p w:rsidR="00F9403B" w:rsidRPr="00682576" w:rsidRDefault="00F9403B" w:rsidP="00F9403B">
            <w:pPr>
              <w:cnfStyle w:val="000000000000" w:firstRow="0" w:lastRow="0" w:firstColumn="0" w:lastColumn="0" w:oddVBand="0" w:evenVBand="0" w:oddHBand="0" w:evenHBand="0" w:firstRowFirstColumn="0" w:firstRowLastColumn="0" w:lastRowFirstColumn="0" w:lastRowLastColumn="0"/>
            </w:pPr>
            <w:r w:rsidRPr="00682576">
              <w:t>8,30</w:t>
            </w:r>
          </w:p>
        </w:tc>
        <w:tc>
          <w:tcPr>
            <w:tcW w:w="771" w:type="dxa"/>
          </w:tcPr>
          <w:p w:rsidR="00F9403B" w:rsidRPr="00682576" w:rsidRDefault="00F9403B" w:rsidP="00F9403B">
            <w:pPr>
              <w:cnfStyle w:val="000000000000" w:firstRow="0" w:lastRow="0" w:firstColumn="0" w:lastColumn="0" w:oddVBand="0" w:evenVBand="0" w:oddHBand="0" w:evenHBand="0" w:firstRowFirstColumn="0" w:firstRowLastColumn="0" w:lastRowFirstColumn="0" w:lastRowLastColumn="0"/>
            </w:pPr>
            <w:r w:rsidRPr="00682576">
              <w:t>7,41</w:t>
            </w:r>
          </w:p>
        </w:tc>
      </w:tr>
      <w:tr w:rsidR="00F9403B" w:rsidTr="00F940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rsidR="00F9403B" w:rsidRPr="00682576" w:rsidRDefault="00F9403B" w:rsidP="00F9403B">
            <w:r w:rsidRPr="00682576">
              <w:t>Wassen en Strijken</w:t>
            </w:r>
          </w:p>
        </w:tc>
        <w:tc>
          <w:tcPr>
            <w:tcW w:w="670" w:type="dxa"/>
          </w:tcPr>
          <w:p w:rsidR="00F9403B" w:rsidRPr="00682576" w:rsidRDefault="00F9403B" w:rsidP="00F9403B">
            <w:pPr>
              <w:cnfStyle w:val="000000100000" w:firstRow="0" w:lastRow="0" w:firstColumn="0" w:lastColumn="0" w:oddVBand="0" w:evenVBand="0" w:oddHBand="1" w:evenHBand="0" w:firstRowFirstColumn="0" w:firstRowLastColumn="0" w:lastRowFirstColumn="0" w:lastRowLastColumn="0"/>
            </w:pPr>
            <w:r w:rsidRPr="00682576">
              <w:t>-</w:t>
            </w:r>
          </w:p>
        </w:tc>
        <w:tc>
          <w:tcPr>
            <w:tcW w:w="670" w:type="dxa"/>
          </w:tcPr>
          <w:p w:rsidR="00F9403B" w:rsidRPr="00682576" w:rsidRDefault="00F9403B" w:rsidP="00F9403B">
            <w:pPr>
              <w:cnfStyle w:val="000000100000" w:firstRow="0" w:lastRow="0" w:firstColumn="0" w:lastColumn="0" w:oddVBand="0" w:evenVBand="0" w:oddHBand="1" w:evenHBand="0" w:firstRowFirstColumn="0" w:firstRowLastColumn="0" w:lastRowFirstColumn="0" w:lastRowLastColumn="0"/>
            </w:pPr>
            <w:r w:rsidRPr="00682576">
              <w:t>3,68</w:t>
            </w:r>
          </w:p>
        </w:tc>
        <w:tc>
          <w:tcPr>
            <w:tcW w:w="670" w:type="dxa"/>
          </w:tcPr>
          <w:p w:rsidR="00F9403B" w:rsidRPr="00682576" w:rsidRDefault="00F9403B" w:rsidP="00F9403B">
            <w:pPr>
              <w:cnfStyle w:val="000000100000" w:firstRow="0" w:lastRow="0" w:firstColumn="0" w:lastColumn="0" w:oddVBand="0" w:evenVBand="0" w:oddHBand="1" w:evenHBand="0" w:firstRowFirstColumn="0" w:firstRowLastColumn="0" w:lastRowFirstColumn="0" w:lastRowLastColumn="0"/>
            </w:pPr>
            <w:r w:rsidRPr="00682576">
              <w:t>3,44</w:t>
            </w:r>
          </w:p>
        </w:tc>
        <w:tc>
          <w:tcPr>
            <w:tcW w:w="670" w:type="dxa"/>
          </w:tcPr>
          <w:p w:rsidR="00F9403B" w:rsidRPr="00682576" w:rsidRDefault="00F9403B" w:rsidP="00F9403B">
            <w:pPr>
              <w:cnfStyle w:val="000000100000" w:firstRow="0" w:lastRow="0" w:firstColumn="0" w:lastColumn="0" w:oddVBand="0" w:evenVBand="0" w:oddHBand="1" w:evenHBand="0" w:firstRowFirstColumn="0" w:firstRowLastColumn="0" w:lastRowFirstColumn="0" w:lastRowLastColumn="0"/>
            </w:pPr>
            <w:r w:rsidRPr="00682576">
              <w:t>8,63</w:t>
            </w:r>
          </w:p>
        </w:tc>
        <w:tc>
          <w:tcPr>
            <w:tcW w:w="771" w:type="dxa"/>
          </w:tcPr>
          <w:p w:rsidR="00F9403B" w:rsidRPr="00682576" w:rsidRDefault="00F9403B" w:rsidP="00F9403B">
            <w:pPr>
              <w:cnfStyle w:val="000000100000" w:firstRow="0" w:lastRow="0" w:firstColumn="0" w:lastColumn="0" w:oddVBand="0" w:evenVBand="0" w:oddHBand="1" w:evenHBand="0" w:firstRowFirstColumn="0" w:firstRowLastColumn="0" w:lastRowFirstColumn="0" w:lastRowLastColumn="0"/>
            </w:pPr>
            <w:r w:rsidRPr="00682576">
              <w:t>8,13</w:t>
            </w:r>
          </w:p>
        </w:tc>
      </w:tr>
      <w:tr w:rsidR="00F9403B" w:rsidTr="00F9403B">
        <w:trPr>
          <w:trHeight w:val="310"/>
        </w:trPr>
        <w:tc>
          <w:tcPr>
            <w:cnfStyle w:val="001000000000" w:firstRow="0" w:lastRow="0" w:firstColumn="1" w:lastColumn="0" w:oddVBand="0" w:evenVBand="0" w:oddHBand="0" w:evenHBand="0" w:firstRowFirstColumn="0" w:firstRowLastColumn="0" w:lastRowFirstColumn="0" w:lastRowLastColumn="0"/>
            <w:tcW w:w="2694" w:type="dxa"/>
          </w:tcPr>
          <w:p w:rsidR="00F9403B" w:rsidRPr="00682576" w:rsidRDefault="00126EE1" w:rsidP="00F9403B">
            <w:r>
              <w:t>Wonen en s</w:t>
            </w:r>
            <w:r w:rsidR="00F9403B" w:rsidRPr="00682576">
              <w:t>feer</w:t>
            </w:r>
            <w:r>
              <w:t xml:space="preserve"> </w:t>
            </w:r>
            <w:r w:rsidR="00F9403B" w:rsidRPr="00682576">
              <w:t>maken</w:t>
            </w:r>
          </w:p>
        </w:tc>
        <w:tc>
          <w:tcPr>
            <w:tcW w:w="670" w:type="dxa"/>
          </w:tcPr>
          <w:p w:rsidR="00F9403B" w:rsidRPr="00682576" w:rsidRDefault="00F9403B" w:rsidP="00F9403B">
            <w:pPr>
              <w:cnfStyle w:val="000000000000" w:firstRow="0" w:lastRow="0" w:firstColumn="0" w:lastColumn="0" w:oddVBand="0" w:evenVBand="0" w:oddHBand="0" w:evenHBand="0" w:firstRowFirstColumn="0" w:firstRowLastColumn="0" w:lastRowFirstColumn="0" w:lastRowLastColumn="0"/>
            </w:pPr>
            <w:r>
              <w:t>-</w:t>
            </w:r>
          </w:p>
        </w:tc>
        <w:tc>
          <w:tcPr>
            <w:tcW w:w="670" w:type="dxa"/>
          </w:tcPr>
          <w:p w:rsidR="00F9403B" w:rsidRPr="00682576" w:rsidRDefault="00F9403B" w:rsidP="00F9403B">
            <w:pPr>
              <w:cnfStyle w:val="000000000000" w:firstRow="0" w:lastRow="0" w:firstColumn="0" w:lastColumn="0" w:oddVBand="0" w:evenVBand="0" w:oddHBand="0" w:evenHBand="0" w:firstRowFirstColumn="0" w:firstRowLastColumn="0" w:lastRowFirstColumn="0" w:lastRowLastColumn="0"/>
            </w:pPr>
            <w:r w:rsidRPr="00682576">
              <w:t>2,83</w:t>
            </w:r>
          </w:p>
        </w:tc>
        <w:tc>
          <w:tcPr>
            <w:tcW w:w="670" w:type="dxa"/>
          </w:tcPr>
          <w:p w:rsidR="00F9403B" w:rsidRPr="00682576" w:rsidRDefault="00F9403B" w:rsidP="00F9403B">
            <w:pPr>
              <w:cnfStyle w:val="000000000000" w:firstRow="0" w:lastRow="0" w:firstColumn="0" w:lastColumn="0" w:oddVBand="0" w:evenVBand="0" w:oddHBand="0" w:evenHBand="0" w:firstRowFirstColumn="0" w:firstRowLastColumn="0" w:lastRowFirstColumn="0" w:lastRowLastColumn="0"/>
            </w:pPr>
            <w:r w:rsidRPr="00682576">
              <w:t>3,10</w:t>
            </w:r>
          </w:p>
        </w:tc>
        <w:tc>
          <w:tcPr>
            <w:tcW w:w="670" w:type="dxa"/>
          </w:tcPr>
          <w:p w:rsidR="00F9403B" w:rsidRPr="00682576" w:rsidRDefault="00F9403B" w:rsidP="00F9403B">
            <w:pPr>
              <w:cnfStyle w:val="000000000000" w:firstRow="0" w:lastRow="0" w:firstColumn="0" w:lastColumn="0" w:oddVBand="0" w:evenVBand="0" w:oddHBand="0" w:evenHBand="0" w:firstRowFirstColumn="0" w:firstRowLastColumn="0" w:lastRowFirstColumn="0" w:lastRowLastColumn="0"/>
            </w:pPr>
            <w:r w:rsidRPr="00682576">
              <w:t>3,49</w:t>
            </w:r>
          </w:p>
        </w:tc>
        <w:tc>
          <w:tcPr>
            <w:tcW w:w="771" w:type="dxa"/>
          </w:tcPr>
          <w:p w:rsidR="00F9403B" w:rsidRPr="00682576" w:rsidRDefault="00F9403B" w:rsidP="00F9403B">
            <w:pPr>
              <w:cnfStyle w:val="000000000000" w:firstRow="0" w:lastRow="0" w:firstColumn="0" w:lastColumn="0" w:oddVBand="0" w:evenVBand="0" w:oddHBand="0" w:evenHBand="0" w:firstRowFirstColumn="0" w:firstRowLastColumn="0" w:lastRowFirstColumn="0" w:lastRowLastColumn="0"/>
            </w:pPr>
            <w:r w:rsidRPr="00682576">
              <w:t>8,82</w:t>
            </w:r>
          </w:p>
        </w:tc>
      </w:tr>
    </w:tbl>
    <w:p w:rsidR="00AE59FC" w:rsidRDefault="00AE59FC" w:rsidP="008B493D"/>
    <w:p w:rsidR="008B493D" w:rsidRDefault="008B493D" w:rsidP="008B493D">
      <w:pPr>
        <w:rPr>
          <w:b/>
        </w:rPr>
      </w:pPr>
      <w:r>
        <w:rPr>
          <w:b/>
        </w:rPr>
        <w:t>Kortingsklasse</w:t>
      </w:r>
    </w:p>
    <w:p w:rsidR="008D0EDF" w:rsidRDefault="00E178F0" w:rsidP="008B493D">
      <w:r>
        <w:rPr>
          <w:noProof/>
          <w:lang w:eastAsia="nl-NL"/>
        </w:rPr>
        <mc:AlternateContent>
          <mc:Choice Requires="wps">
            <w:drawing>
              <wp:anchor distT="0" distB="0" distL="114300" distR="114300" simplePos="0" relativeHeight="251736064" behindDoc="0" locked="0" layoutInCell="1" allowOverlap="1" wp14:anchorId="3B15E5B6" wp14:editId="521A4112">
                <wp:simplePos x="0" y="0"/>
                <wp:positionH relativeFrom="margin">
                  <wp:posOffset>1927225</wp:posOffset>
                </wp:positionH>
                <wp:positionV relativeFrom="paragraph">
                  <wp:posOffset>1256030</wp:posOffset>
                </wp:positionV>
                <wp:extent cx="3933825" cy="116840"/>
                <wp:effectExtent l="0" t="0" r="9525" b="0"/>
                <wp:wrapSquare wrapText="bothSides"/>
                <wp:docPr id="8" name="Tekstvak 8"/>
                <wp:cNvGraphicFramePr/>
                <a:graphic xmlns:a="http://schemas.openxmlformats.org/drawingml/2006/main">
                  <a:graphicData uri="http://schemas.microsoft.com/office/word/2010/wordprocessingShape">
                    <wps:wsp>
                      <wps:cNvSpPr txBox="1"/>
                      <wps:spPr>
                        <a:xfrm>
                          <a:off x="0" y="0"/>
                          <a:ext cx="3933825" cy="116840"/>
                        </a:xfrm>
                        <a:prstGeom prst="rect">
                          <a:avLst/>
                        </a:prstGeom>
                        <a:solidFill>
                          <a:prstClr val="white"/>
                        </a:solidFill>
                        <a:ln>
                          <a:noFill/>
                        </a:ln>
                        <a:effectLst/>
                      </wps:spPr>
                      <wps:txbx>
                        <w:txbxContent>
                          <w:p w:rsidR="00D177D8" w:rsidRPr="00A86E8A" w:rsidRDefault="00D177D8" w:rsidP="000C304C">
                            <w:pPr>
                              <w:pStyle w:val="Bijschrift"/>
                              <w:rPr>
                                <w:noProof/>
                                <w:sz w:val="20"/>
                                <w:szCs w:val="20"/>
                              </w:rPr>
                            </w:pPr>
                            <w:r>
                              <w:t xml:space="preserve">Tabel K: </w:t>
                            </w:r>
                            <w:proofErr w:type="spellStart"/>
                            <w:r>
                              <w:t>Upliftresultaten</w:t>
                            </w:r>
                            <w:proofErr w:type="spellEnd"/>
                            <w:r>
                              <w:t xml:space="preserve"> per Kortingsklas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kstvak 8" o:spid="_x0000_s1046" type="#_x0000_t202" style="position:absolute;left:0;text-align:left;margin-left:151.75pt;margin-top:98.9pt;width:309.75pt;height:9.2pt;z-index:251736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" stroked="f">
                <v:textbox inset="0,0,0,0">
                  <w:txbxContent>
                    <w:p w:rsidR="00D177D8" w:rsidRPr="00A86E8A" w:rsidRDefault="00D177D8" w:rsidP="000C304C">
                      <w:pPr>
                        <w:pStyle w:val="Bijschrift"/>
                        <w:rPr>
                          <w:noProof/>
                          <w:sz w:val="20"/>
                          <w:szCs w:val="20"/>
                        </w:rPr>
                      </w:pPr>
                      <w:r>
                        <w:t xml:space="preserve">Tabel K: </w:t>
                      </w:r>
                      <w:proofErr w:type="spellStart"/>
                      <w:r>
                        <w:t>Upliftresultaten</w:t>
                      </w:r>
                      <w:proofErr w:type="spellEnd"/>
                      <w:r>
                        <w:t xml:space="preserve"> per Kortingsklasse</w:t>
                      </w:r>
                    </w:p>
                  </w:txbxContent>
                </v:textbox>
                <w10:wrap type="square" anchorx="margin"/>
              </v:shape>
            </w:pict>
          </mc:Fallback>
        </mc:AlternateContent>
      </w:r>
      <w:r w:rsidR="008B493D">
        <w:t>In de ko</w:t>
      </w:r>
      <w:r>
        <w:t xml:space="preserve">rtingsklassen is er wel een duidelijk </w:t>
      </w:r>
      <w:proofErr w:type="spellStart"/>
      <w:r>
        <w:t>uplifteffect</w:t>
      </w:r>
      <w:proofErr w:type="spellEnd"/>
      <w:r>
        <w:t xml:space="preserve"> </w:t>
      </w:r>
      <w:r w:rsidR="008B493D">
        <w:t xml:space="preserve">zichtbaar. Naarmate de korting steeg, </w:t>
      </w:r>
      <w:r>
        <w:t>steeg de gemiddelde uplift ook. Per productwereld bleken de resultaten ook sterk te verschillen. In de groep ‘Elektra’ varieerde de uplift van 4,35 tot 10,</w:t>
      </w:r>
      <w:r w:rsidR="00AE59FC">
        <w:t>61, terwijl deze in de groep</w:t>
      </w:r>
      <w:r>
        <w:t xml:space="preserve"> ‘Schoonmaken en Huishouden’ van 1,79 tot 7,41 varieerde. </w:t>
      </w:r>
      <w:r w:rsidR="008B493D">
        <w:t>Een duidelijk verband, welke zic</w:t>
      </w:r>
      <w:r>
        <w:t xml:space="preserve">htbaar is gemaakt in tabel K.  </w:t>
      </w:r>
    </w:p>
    <w:p w:rsidR="00AE59FC" w:rsidRDefault="00AE59FC" w:rsidP="008B493D"/>
    <w:p w:rsidR="008B493D" w:rsidRPr="00FA7088" w:rsidRDefault="008B493D" w:rsidP="008B493D">
      <w:pPr>
        <w:rPr>
          <w:b/>
        </w:rPr>
      </w:pPr>
      <w:r w:rsidRPr="00FA7088">
        <w:rPr>
          <w:b/>
        </w:rPr>
        <w:t>Productwereld</w:t>
      </w:r>
    </w:p>
    <w:tbl>
      <w:tblPr>
        <w:tblStyle w:val="Rastertabel4-Accent32"/>
        <w:tblpPr w:leftFromText="141" w:rightFromText="141" w:vertAnchor="text" w:horzAnchor="margin" w:tblpXSpec="right" w:tblpY="2"/>
        <w:tblW w:w="6058" w:type="dxa"/>
        <w:tblLook w:val="04A0" w:firstRow="1" w:lastRow="0" w:firstColumn="1" w:lastColumn="0" w:noHBand="0" w:noVBand="1"/>
      </w:tblPr>
      <w:tblGrid>
        <w:gridCol w:w="2788"/>
        <w:gridCol w:w="1217"/>
        <w:gridCol w:w="730"/>
        <w:gridCol w:w="606"/>
        <w:gridCol w:w="717"/>
      </w:tblGrid>
      <w:tr w:rsidR="008B493D" w:rsidRPr="007D1785" w:rsidTr="00AB5B11">
        <w:trPr>
          <w:cnfStyle w:val="100000000000" w:firstRow="1" w:lastRow="0" w:firstColumn="0" w:lastColumn="0" w:oddVBand="0" w:evenVBand="0" w:oddHBand="0"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788" w:type="dxa"/>
            <w:noWrap/>
            <w:hideMark/>
          </w:tcPr>
          <w:p w:rsidR="008B493D" w:rsidRPr="007D1785" w:rsidRDefault="008B493D" w:rsidP="00AB5B11">
            <w:pPr>
              <w:rPr>
                <w:rFonts w:ascii="Calibri" w:hAnsi="Calibri"/>
                <w:color w:val="FFFFFF"/>
                <w:lang w:eastAsia="nl-NL"/>
              </w:rPr>
            </w:pPr>
            <w:r w:rsidRPr="007D1785">
              <w:rPr>
                <w:rFonts w:ascii="Calibri" w:hAnsi="Calibri"/>
                <w:color w:val="FFFFFF"/>
                <w:lang w:eastAsia="nl-NL"/>
              </w:rPr>
              <w:t>Productwereld</w:t>
            </w:r>
          </w:p>
        </w:tc>
        <w:tc>
          <w:tcPr>
            <w:tcW w:w="1217" w:type="dxa"/>
            <w:noWrap/>
            <w:hideMark/>
          </w:tcPr>
          <w:p w:rsidR="008B493D" w:rsidRPr="007D1785" w:rsidRDefault="008B493D" w:rsidP="00AB5B11">
            <w:pPr>
              <w:cnfStyle w:val="100000000000" w:firstRow="1" w:lastRow="0" w:firstColumn="0" w:lastColumn="0" w:oddVBand="0" w:evenVBand="0" w:oddHBand="0" w:evenHBand="0" w:firstRowFirstColumn="0" w:firstRowLastColumn="0" w:lastRowFirstColumn="0" w:lastRowLastColumn="0"/>
              <w:rPr>
                <w:rFonts w:ascii="Calibri" w:hAnsi="Calibri"/>
                <w:color w:val="FFFFFF"/>
                <w:lang w:eastAsia="nl-NL"/>
              </w:rPr>
            </w:pPr>
            <w:r w:rsidRPr="007D1785">
              <w:rPr>
                <w:rFonts w:ascii="Calibri" w:hAnsi="Calibri"/>
                <w:color w:val="FFFFFF"/>
                <w:lang w:eastAsia="nl-NL"/>
              </w:rPr>
              <w:t>Gem Uplift</w:t>
            </w:r>
          </w:p>
        </w:tc>
        <w:tc>
          <w:tcPr>
            <w:tcW w:w="730" w:type="dxa"/>
            <w:noWrap/>
            <w:hideMark/>
          </w:tcPr>
          <w:p w:rsidR="008B493D" w:rsidRPr="007D1785" w:rsidRDefault="008B493D" w:rsidP="00AB5B11">
            <w:pPr>
              <w:cnfStyle w:val="100000000000" w:firstRow="1" w:lastRow="0" w:firstColumn="0" w:lastColumn="0" w:oddVBand="0" w:evenVBand="0" w:oddHBand="0" w:evenHBand="0" w:firstRowFirstColumn="0" w:firstRowLastColumn="0" w:lastRowFirstColumn="0" w:lastRowLastColumn="0"/>
              <w:rPr>
                <w:rFonts w:ascii="Calibri" w:hAnsi="Calibri"/>
                <w:color w:val="FFFFFF"/>
                <w:lang w:eastAsia="nl-NL"/>
              </w:rPr>
            </w:pPr>
            <w:proofErr w:type="spellStart"/>
            <w:r w:rsidRPr="007D1785">
              <w:rPr>
                <w:rFonts w:ascii="Calibri" w:hAnsi="Calibri"/>
                <w:color w:val="FFFFFF"/>
                <w:lang w:eastAsia="nl-NL"/>
              </w:rPr>
              <w:t>Stdev</w:t>
            </w:r>
            <w:proofErr w:type="spellEnd"/>
          </w:p>
        </w:tc>
        <w:tc>
          <w:tcPr>
            <w:tcW w:w="606" w:type="dxa"/>
            <w:noWrap/>
            <w:hideMark/>
          </w:tcPr>
          <w:p w:rsidR="008B493D" w:rsidRPr="007D1785" w:rsidRDefault="008B493D" w:rsidP="00AB5B11">
            <w:pPr>
              <w:cnfStyle w:val="100000000000" w:firstRow="1" w:lastRow="0" w:firstColumn="0" w:lastColumn="0" w:oddVBand="0" w:evenVBand="0" w:oddHBand="0" w:evenHBand="0" w:firstRowFirstColumn="0" w:firstRowLastColumn="0" w:lastRowFirstColumn="0" w:lastRowLastColumn="0"/>
              <w:rPr>
                <w:rFonts w:ascii="Calibri" w:hAnsi="Calibri"/>
                <w:color w:val="FFFFFF"/>
                <w:lang w:eastAsia="nl-NL"/>
              </w:rPr>
            </w:pPr>
            <w:r w:rsidRPr="007D1785">
              <w:rPr>
                <w:rFonts w:ascii="Calibri" w:hAnsi="Calibri"/>
                <w:color w:val="FFFFFF"/>
                <w:lang w:eastAsia="nl-NL"/>
              </w:rPr>
              <w:t>Min</w:t>
            </w:r>
          </w:p>
        </w:tc>
        <w:tc>
          <w:tcPr>
            <w:tcW w:w="717" w:type="dxa"/>
            <w:noWrap/>
            <w:hideMark/>
          </w:tcPr>
          <w:p w:rsidR="008B493D" w:rsidRPr="007D1785" w:rsidRDefault="008B493D" w:rsidP="00AB5B11">
            <w:pPr>
              <w:cnfStyle w:val="100000000000" w:firstRow="1" w:lastRow="0" w:firstColumn="0" w:lastColumn="0" w:oddVBand="0" w:evenVBand="0" w:oddHBand="0" w:evenHBand="0" w:firstRowFirstColumn="0" w:firstRowLastColumn="0" w:lastRowFirstColumn="0" w:lastRowLastColumn="0"/>
              <w:rPr>
                <w:rFonts w:ascii="Calibri" w:hAnsi="Calibri"/>
                <w:color w:val="FFFFFF"/>
                <w:lang w:eastAsia="nl-NL"/>
              </w:rPr>
            </w:pPr>
            <w:r w:rsidRPr="007D1785">
              <w:rPr>
                <w:rFonts w:ascii="Calibri" w:hAnsi="Calibri"/>
                <w:color w:val="FFFFFF"/>
                <w:lang w:eastAsia="nl-NL"/>
              </w:rPr>
              <w:t>Max</w:t>
            </w:r>
          </w:p>
        </w:tc>
      </w:tr>
      <w:tr w:rsidR="008B493D" w:rsidRPr="007D1785" w:rsidTr="00AB5B11">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788" w:type="dxa"/>
            <w:noWrap/>
            <w:hideMark/>
          </w:tcPr>
          <w:p w:rsidR="008B493D" w:rsidRPr="007D1785" w:rsidRDefault="008B493D" w:rsidP="00AB5B11">
            <w:pPr>
              <w:rPr>
                <w:rFonts w:ascii="Calibri" w:hAnsi="Calibri"/>
                <w:color w:val="000000"/>
                <w:lang w:eastAsia="nl-NL"/>
              </w:rPr>
            </w:pPr>
            <w:r w:rsidRPr="007D1785">
              <w:rPr>
                <w:rFonts w:ascii="Calibri" w:hAnsi="Calibri"/>
                <w:color w:val="000000"/>
                <w:lang w:eastAsia="nl-NL"/>
              </w:rPr>
              <w:t>Elektra</w:t>
            </w:r>
          </w:p>
        </w:tc>
        <w:tc>
          <w:tcPr>
            <w:tcW w:w="1217" w:type="dxa"/>
            <w:noWrap/>
            <w:hideMark/>
          </w:tcPr>
          <w:p w:rsidR="008B493D" w:rsidRPr="007D1785" w:rsidRDefault="008B493D" w:rsidP="00AB5B11">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4,77</w:t>
            </w:r>
          </w:p>
        </w:tc>
        <w:tc>
          <w:tcPr>
            <w:tcW w:w="730" w:type="dxa"/>
            <w:noWrap/>
            <w:hideMark/>
          </w:tcPr>
          <w:p w:rsidR="008B493D" w:rsidRPr="007D1785" w:rsidRDefault="008B493D" w:rsidP="00AB5B11">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1,81</w:t>
            </w:r>
          </w:p>
        </w:tc>
        <w:tc>
          <w:tcPr>
            <w:tcW w:w="606" w:type="dxa"/>
            <w:noWrap/>
            <w:hideMark/>
          </w:tcPr>
          <w:p w:rsidR="008B493D" w:rsidRPr="007D1785" w:rsidRDefault="008B493D" w:rsidP="00AB5B11">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2,49</w:t>
            </w:r>
          </w:p>
        </w:tc>
        <w:tc>
          <w:tcPr>
            <w:tcW w:w="717" w:type="dxa"/>
            <w:noWrap/>
            <w:hideMark/>
          </w:tcPr>
          <w:p w:rsidR="008B493D" w:rsidRPr="007D1785" w:rsidRDefault="008B493D" w:rsidP="00AB5B11">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10,21</w:t>
            </w:r>
          </w:p>
        </w:tc>
      </w:tr>
      <w:tr w:rsidR="008B493D" w:rsidRPr="007D1785" w:rsidTr="00AB5B11">
        <w:trPr>
          <w:trHeight w:val="243"/>
        </w:trPr>
        <w:tc>
          <w:tcPr>
            <w:cnfStyle w:val="001000000000" w:firstRow="0" w:lastRow="0" w:firstColumn="1" w:lastColumn="0" w:oddVBand="0" w:evenVBand="0" w:oddHBand="0" w:evenHBand="0" w:firstRowFirstColumn="0" w:firstRowLastColumn="0" w:lastRowFirstColumn="0" w:lastRowLastColumn="0"/>
            <w:tcW w:w="2788" w:type="dxa"/>
            <w:noWrap/>
            <w:hideMark/>
          </w:tcPr>
          <w:p w:rsidR="008B493D" w:rsidRPr="007D1785" w:rsidRDefault="008B493D" w:rsidP="00AB5B11">
            <w:pPr>
              <w:rPr>
                <w:rFonts w:ascii="Calibri" w:hAnsi="Calibri"/>
                <w:color w:val="000000"/>
                <w:lang w:eastAsia="nl-NL"/>
              </w:rPr>
            </w:pPr>
            <w:r w:rsidRPr="007D1785">
              <w:rPr>
                <w:rFonts w:ascii="Calibri" w:hAnsi="Calibri"/>
                <w:color w:val="000000"/>
                <w:lang w:eastAsia="nl-NL"/>
              </w:rPr>
              <w:t>Kassagebied en diversen</w:t>
            </w:r>
          </w:p>
        </w:tc>
        <w:tc>
          <w:tcPr>
            <w:tcW w:w="1217" w:type="dxa"/>
            <w:noWrap/>
            <w:hideMark/>
          </w:tcPr>
          <w:p w:rsidR="008B493D" w:rsidRPr="007D1785" w:rsidRDefault="008B493D" w:rsidP="00AB5B11">
            <w:pP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3,61</w:t>
            </w:r>
          </w:p>
        </w:tc>
        <w:tc>
          <w:tcPr>
            <w:tcW w:w="730" w:type="dxa"/>
            <w:noWrap/>
            <w:hideMark/>
          </w:tcPr>
          <w:p w:rsidR="008B493D" w:rsidRPr="007D1785" w:rsidRDefault="008B493D" w:rsidP="00AB5B11">
            <w:pP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1,15</w:t>
            </w:r>
          </w:p>
        </w:tc>
        <w:tc>
          <w:tcPr>
            <w:tcW w:w="606" w:type="dxa"/>
            <w:noWrap/>
            <w:hideMark/>
          </w:tcPr>
          <w:p w:rsidR="008B493D" w:rsidRPr="007D1785" w:rsidRDefault="008B493D" w:rsidP="00AB5B11">
            <w:pP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2,57</w:t>
            </w:r>
          </w:p>
        </w:tc>
        <w:tc>
          <w:tcPr>
            <w:tcW w:w="717" w:type="dxa"/>
            <w:noWrap/>
            <w:hideMark/>
          </w:tcPr>
          <w:p w:rsidR="008B493D" w:rsidRPr="007D1785" w:rsidRDefault="008B493D" w:rsidP="00AB5B11">
            <w:pP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5,23</w:t>
            </w:r>
          </w:p>
        </w:tc>
      </w:tr>
      <w:tr w:rsidR="008B493D" w:rsidRPr="007D1785" w:rsidTr="00AB5B11">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788" w:type="dxa"/>
            <w:noWrap/>
            <w:hideMark/>
          </w:tcPr>
          <w:p w:rsidR="008B493D" w:rsidRPr="007D1785" w:rsidRDefault="008B493D" w:rsidP="00AB5B11">
            <w:pPr>
              <w:rPr>
                <w:rFonts w:ascii="Calibri" w:hAnsi="Calibri"/>
                <w:color w:val="000000"/>
                <w:lang w:eastAsia="nl-NL"/>
              </w:rPr>
            </w:pPr>
            <w:r w:rsidRPr="007D1785">
              <w:rPr>
                <w:rFonts w:ascii="Calibri" w:hAnsi="Calibri"/>
                <w:color w:val="000000"/>
                <w:lang w:eastAsia="nl-NL"/>
              </w:rPr>
              <w:t>Koken en bakken</w:t>
            </w:r>
          </w:p>
        </w:tc>
        <w:tc>
          <w:tcPr>
            <w:tcW w:w="1217" w:type="dxa"/>
            <w:noWrap/>
            <w:hideMark/>
          </w:tcPr>
          <w:p w:rsidR="008B493D" w:rsidRPr="007D1785" w:rsidRDefault="008B493D" w:rsidP="00AB5B11">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5,19</w:t>
            </w:r>
          </w:p>
        </w:tc>
        <w:tc>
          <w:tcPr>
            <w:tcW w:w="730" w:type="dxa"/>
            <w:noWrap/>
            <w:hideMark/>
          </w:tcPr>
          <w:p w:rsidR="008B493D" w:rsidRPr="007D1785" w:rsidRDefault="008B493D" w:rsidP="00AB5B11">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0,83</w:t>
            </w:r>
          </w:p>
        </w:tc>
        <w:tc>
          <w:tcPr>
            <w:tcW w:w="606" w:type="dxa"/>
            <w:noWrap/>
            <w:hideMark/>
          </w:tcPr>
          <w:p w:rsidR="008B493D" w:rsidRPr="007D1785" w:rsidRDefault="008B493D" w:rsidP="00AB5B11">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3,82</w:t>
            </w:r>
          </w:p>
        </w:tc>
        <w:tc>
          <w:tcPr>
            <w:tcW w:w="717" w:type="dxa"/>
            <w:noWrap/>
            <w:hideMark/>
          </w:tcPr>
          <w:p w:rsidR="008B493D" w:rsidRPr="007D1785" w:rsidRDefault="008B493D" w:rsidP="00AB5B11">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6,99</w:t>
            </w:r>
          </w:p>
        </w:tc>
      </w:tr>
      <w:tr w:rsidR="008B493D" w:rsidRPr="007D1785" w:rsidTr="00AB5B11">
        <w:trPr>
          <w:trHeight w:val="243"/>
        </w:trPr>
        <w:tc>
          <w:tcPr>
            <w:cnfStyle w:val="001000000000" w:firstRow="0" w:lastRow="0" w:firstColumn="1" w:lastColumn="0" w:oddVBand="0" w:evenVBand="0" w:oddHBand="0" w:evenHBand="0" w:firstRowFirstColumn="0" w:firstRowLastColumn="0" w:lastRowFirstColumn="0" w:lastRowLastColumn="0"/>
            <w:tcW w:w="2788" w:type="dxa"/>
            <w:noWrap/>
            <w:hideMark/>
          </w:tcPr>
          <w:p w:rsidR="008B493D" w:rsidRPr="007D1785" w:rsidRDefault="008B493D" w:rsidP="00AB5B11">
            <w:pPr>
              <w:rPr>
                <w:rFonts w:ascii="Calibri" w:hAnsi="Calibri"/>
                <w:color w:val="000000"/>
                <w:lang w:eastAsia="nl-NL"/>
              </w:rPr>
            </w:pPr>
            <w:r w:rsidRPr="007D1785">
              <w:rPr>
                <w:rFonts w:ascii="Calibri" w:hAnsi="Calibri"/>
                <w:color w:val="000000"/>
                <w:lang w:eastAsia="nl-NL"/>
              </w:rPr>
              <w:t>Opbergen en organiseren</w:t>
            </w:r>
          </w:p>
        </w:tc>
        <w:tc>
          <w:tcPr>
            <w:tcW w:w="1217" w:type="dxa"/>
            <w:noWrap/>
            <w:hideMark/>
          </w:tcPr>
          <w:p w:rsidR="008B493D" w:rsidRPr="007D1785" w:rsidRDefault="008B493D" w:rsidP="00AB5B11">
            <w:pP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4,66</w:t>
            </w:r>
          </w:p>
        </w:tc>
        <w:tc>
          <w:tcPr>
            <w:tcW w:w="730" w:type="dxa"/>
            <w:noWrap/>
            <w:hideMark/>
          </w:tcPr>
          <w:p w:rsidR="008B493D" w:rsidRPr="007D1785" w:rsidRDefault="008B493D" w:rsidP="00AB5B11">
            <w:pP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1,24</w:t>
            </w:r>
          </w:p>
        </w:tc>
        <w:tc>
          <w:tcPr>
            <w:tcW w:w="606" w:type="dxa"/>
            <w:noWrap/>
            <w:hideMark/>
          </w:tcPr>
          <w:p w:rsidR="008B493D" w:rsidRPr="007D1785" w:rsidRDefault="008B493D" w:rsidP="00AB5B11">
            <w:pP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3,08</w:t>
            </w:r>
          </w:p>
        </w:tc>
        <w:tc>
          <w:tcPr>
            <w:tcW w:w="717" w:type="dxa"/>
            <w:noWrap/>
            <w:hideMark/>
          </w:tcPr>
          <w:p w:rsidR="008B493D" w:rsidRPr="007D1785" w:rsidRDefault="008B493D" w:rsidP="00AB5B11">
            <w:pP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7,51</w:t>
            </w:r>
          </w:p>
        </w:tc>
      </w:tr>
      <w:tr w:rsidR="008B493D" w:rsidRPr="007D1785" w:rsidTr="00AB5B11">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788" w:type="dxa"/>
            <w:noWrap/>
            <w:hideMark/>
          </w:tcPr>
          <w:p w:rsidR="008B493D" w:rsidRPr="007D1785" w:rsidRDefault="008B493D" w:rsidP="00AB5B11">
            <w:pPr>
              <w:rPr>
                <w:rFonts w:ascii="Calibri" w:hAnsi="Calibri"/>
                <w:color w:val="000000"/>
                <w:lang w:eastAsia="nl-NL"/>
              </w:rPr>
            </w:pPr>
            <w:r w:rsidRPr="007D1785">
              <w:rPr>
                <w:rFonts w:ascii="Calibri" w:hAnsi="Calibri"/>
                <w:color w:val="000000"/>
                <w:lang w:eastAsia="nl-NL"/>
              </w:rPr>
              <w:t>Schoonmaken en Huishouden</w:t>
            </w:r>
          </w:p>
        </w:tc>
        <w:tc>
          <w:tcPr>
            <w:tcW w:w="1217" w:type="dxa"/>
            <w:noWrap/>
            <w:hideMark/>
          </w:tcPr>
          <w:p w:rsidR="008B493D" w:rsidRPr="007D1785" w:rsidRDefault="008B493D" w:rsidP="00AB5B11">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3,41</w:t>
            </w:r>
          </w:p>
        </w:tc>
        <w:tc>
          <w:tcPr>
            <w:tcW w:w="730" w:type="dxa"/>
            <w:noWrap/>
            <w:hideMark/>
          </w:tcPr>
          <w:p w:rsidR="008B493D" w:rsidRPr="007D1785" w:rsidRDefault="008B493D" w:rsidP="00AB5B11">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2,11</w:t>
            </w:r>
          </w:p>
        </w:tc>
        <w:tc>
          <w:tcPr>
            <w:tcW w:w="606" w:type="dxa"/>
            <w:noWrap/>
            <w:hideMark/>
          </w:tcPr>
          <w:p w:rsidR="008B493D" w:rsidRPr="007D1785" w:rsidRDefault="008B493D" w:rsidP="00AB5B11">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1,03</w:t>
            </w:r>
          </w:p>
        </w:tc>
        <w:tc>
          <w:tcPr>
            <w:tcW w:w="717" w:type="dxa"/>
            <w:noWrap/>
            <w:hideMark/>
          </w:tcPr>
          <w:p w:rsidR="008B493D" w:rsidRPr="007D1785" w:rsidRDefault="008B493D" w:rsidP="00AB5B11">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15,32</w:t>
            </w:r>
          </w:p>
        </w:tc>
      </w:tr>
      <w:tr w:rsidR="008B493D" w:rsidRPr="007D1785" w:rsidTr="00AB5B11">
        <w:trPr>
          <w:trHeight w:val="243"/>
        </w:trPr>
        <w:tc>
          <w:tcPr>
            <w:cnfStyle w:val="001000000000" w:firstRow="0" w:lastRow="0" w:firstColumn="1" w:lastColumn="0" w:oddVBand="0" w:evenVBand="0" w:oddHBand="0" w:evenHBand="0" w:firstRowFirstColumn="0" w:firstRowLastColumn="0" w:lastRowFirstColumn="0" w:lastRowLastColumn="0"/>
            <w:tcW w:w="2788" w:type="dxa"/>
            <w:noWrap/>
            <w:hideMark/>
          </w:tcPr>
          <w:p w:rsidR="008B493D" w:rsidRPr="007D1785" w:rsidRDefault="008B493D" w:rsidP="00AB5B11">
            <w:pPr>
              <w:rPr>
                <w:rFonts w:ascii="Calibri" w:hAnsi="Calibri"/>
                <w:color w:val="000000"/>
                <w:lang w:eastAsia="nl-NL"/>
              </w:rPr>
            </w:pPr>
            <w:r w:rsidRPr="007D1785">
              <w:rPr>
                <w:rFonts w:ascii="Calibri" w:hAnsi="Calibri"/>
                <w:color w:val="000000"/>
                <w:lang w:eastAsia="nl-NL"/>
              </w:rPr>
              <w:t>Wassen en strijken</w:t>
            </w:r>
          </w:p>
        </w:tc>
        <w:tc>
          <w:tcPr>
            <w:tcW w:w="1217" w:type="dxa"/>
            <w:noWrap/>
            <w:hideMark/>
          </w:tcPr>
          <w:p w:rsidR="008B493D" w:rsidRPr="007D1785" w:rsidRDefault="008B493D" w:rsidP="00AB5B11">
            <w:pP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6,22</w:t>
            </w:r>
          </w:p>
        </w:tc>
        <w:tc>
          <w:tcPr>
            <w:tcW w:w="730" w:type="dxa"/>
            <w:noWrap/>
            <w:hideMark/>
          </w:tcPr>
          <w:p w:rsidR="008B493D" w:rsidRPr="007D1785" w:rsidRDefault="008B493D" w:rsidP="00AB5B11">
            <w:pP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3,10</w:t>
            </w:r>
          </w:p>
        </w:tc>
        <w:tc>
          <w:tcPr>
            <w:tcW w:w="606" w:type="dxa"/>
            <w:noWrap/>
            <w:hideMark/>
          </w:tcPr>
          <w:p w:rsidR="008B493D" w:rsidRPr="007D1785" w:rsidRDefault="008B493D" w:rsidP="00AB5B11">
            <w:pP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2,58</w:t>
            </w:r>
          </w:p>
        </w:tc>
        <w:tc>
          <w:tcPr>
            <w:tcW w:w="717" w:type="dxa"/>
            <w:noWrap/>
            <w:hideMark/>
          </w:tcPr>
          <w:p w:rsidR="008B493D" w:rsidRPr="007D1785" w:rsidRDefault="008B493D" w:rsidP="00AB5B11">
            <w:pP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19,09</w:t>
            </w:r>
          </w:p>
        </w:tc>
      </w:tr>
      <w:tr w:rsidR="008B493D" w:rsidRPr="007D1785" w:rsidTr="00AB5B11">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788" w:type="dxa"/>
            <w:noWrap/>
            <w:hideMark/>
          </w:tcPr>
          <w:p w:rsidR="008B493D" w:rsidRPr="007D1785" w:rsidRDefault="00126EE1" w:rsidP="00AB5B11">
            <w:pPr>
              <w:rPr>
                <w:rFonts w:ascii="Calibri" w:hAnsi="Calibri"/>
                <w:color w:val="000000"/>
                <w:lang w:eastAsia="nl-NL"/>
              </w:rPr>
            </w:pPr>
            <w:r>
              <w:rPr>
                <w:rFonts w:ascii="Calibri" w:hAnsi="Calibri"/>
                <w:color w:val="000000"/>
                <w:lang w:eastAsia="nl-NL"/>
              </w:rPr>
              <w:t>Wonen en s</w:t>
            </w:r>
            <w:r w:rsidR="008B493D" w:rsidRPr="007D1785">
              <w:rPr>
                <w:rFonts w:ascii="Calibri" w:hAnsi="Calibri"/>
                <w:color w:val="000000"/>
                <w:lang w:eastAsia="nl-NL"/>
              </w:rPr>
              <w:t>feer</w:t>
            </w:r>
            <w:r>
              <w:rPr>
                <w:rFonts w:ascii="Calibri" w:hAnsi="Calibri"/>
                <w:color w:val="000000"/>
                <w:lang w:eastAsia="nl-NL"/>
              </w:rPr>
              <w:t xml:space="preserve"> </w:t>
            </w:r>
            <w:r w:rsidR="008B493D" w:rsidRPr="007D1785">
              <w:rPr>
                <w:rFonts w:ascii="Calibri" w:hAnsi="Calibri"/>
                <w:color w:val="000000"/>
                <w:lang w:eastAsia="nl-NL"/>
              </w:rPr>
              <w:t>maken</w:t>
            </w:r>
          </w:p>
        </w:tc>
        <w:tc>
          <w:tcPr>
            <w:tcW w:w="1217" w:type="dxa"/>
            <w:noWrap/>
            <w:hideMark/>
          </w:tcPr>
          <w:p w:rsidR="008B493D" w:rsidRPr="007D1785" w:rsidRDefault="008B493D" w:rsidP="00AB5B11">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3,44</w:t>
            </w:r>
          </w:p>
        </w:tc>
        <w:tc>
          <w:tcPr>
            <w:tcW w:w="730" w:type="dxa"/>
            <w:noWrap/>
            <w:hideMark/>
          </w:tcPr>
          <w:p w:rsidR="008B493D" w:rsidRPr="007D1785" w:rsidRDefault="008B493D" w:rsidP="00AB5B11">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1,26</w:t>
            </w:r>
          </w:p>
        </w:tc>
        <w:tc>
          <w:tcPr>
            <w:tcW w:w="606" w:type="dxa"/>
            <w:noWrap/>
            <w:hideMark/>
          </w:tcPr>
          <w:p w:rsidR="008B493D" w:rsidRPr="007D1785" w:rsidRDefault="008B493D" w:rsidP="00AB5B11">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2,27</w:t>
            </w:r>
          </w:p>
        </w:tc>
        <w:tc>
          <w:tcPr>
            <w:tcW w:w="717" w:type="dxa"/>
            <w:noWrap/>
            <w:hideMark/>
          </w:tcPr>
          <w:p w:rsidR="008B493D" w:rsidRPr="007D1785" w:rsidRDefault="008B493D" w:rsidP="00AB5B11">
            <w:pPr>
              <w:keepNext/>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7,34</w:t>
            </w:r>
          </w:p>
        </w:tc>
      </w:tr>
    </w:tbl>
    <w:p w:rsidR="008B493D" w:rsidRDefault="00E418F2" w:rsidP="00AB5B11">
      <w:pPr>
        <w:pStyle w:val="Bijschrift"/>
        <w:framePr w:w="5728" w:h="241" w:hRule="exact" w:hSpace="141" w:wrap="around" w:vAnchor="text" w:hAnchor="page" w:x="4600" w:y="2072"/>
      </w:pPr>
      <w:r>
        <w:t>Tabel L:</w:t>
      </w:r>
      <w:r w:rsidR="008C0C8D">
        <w:t xml:space="preserve"> </w:t>
      </w:r>
      <w:proofErr w:type="spellStart"/>
      <w:r w:rsidR="008C0C8D">
        <w:t>Upliftresulaten</w:t>
      </w:r>
      <w:proofErr w:type="spellEnd"/>
      <w:r w:rsidR="008C0C8D">
        <w:t xml:space="preserve"> per productwereld</w:t>
      </w:r>
    </w:p>
    <w:p w:rsidR="008B493D" w:rsidRDefault="008B493D" w:rsidP="008B493D">
      <w:r>
        <w:t>In de gemiddelde uplift per productwereld bleek ook een duidelijk onderscheid zichtbaar. De resu</w:t>
      </w:r>
      <w:r w:rsidR="00B74F2C">
        <w:t>ltaten, weergegeven in tabel L</w:t>
      </w:r>
      <w:r>
        <w:t xml:space="preserve">, laten dit duidelijk zijn. </w:t>
      </w:r>
      <w:r w:rsidR="00AE59FC">
        <w:t>De gemiddelde uplift varieerde van</w:t>
      </w:r>
      <w:r>
        <w:t xml:space="preserve"> 3,44 tot wel 6,22 per productwereld. Een duidelijk en zichtbaar verschil.</w:t>
      </w:r>
    </w:p>
    <w:p w:rsidR="008B493D" w:rsidRPr="00EA3118" w:rsidRDefault="008B493D" w:rsidP="008B493D"/>
    <w:p w:rsidR="008B493D" w:rsidRPr="00FA7088" w:rsidRDefault="008B493D" w:rsidP="008B493D">
      <w:pPr>
        <w:rPr>
          <w:b/>
        </w:rPr>
      </w:pPr>
      <w:r w:rsidRPr="00FA7088">
        <w:rPr>
          <w:b/>
        </w:rPr>
        <w:t>Seizoensinvloed</w:t>
      </w:r>
    </w:p>
    <w:tbl>
      <w:tblPr>
        <w:tblStyle w:val="Rastertabel4-Accent32"/>
        <w:tblpPr w:leftFromText="141" w:rightFromText="141" w:vertAnchor="text" w:horzAnchor="margin" w:tblpXSpec="right" w:tblpY="133"/>
        <w:tblW w:w="5591" w:type="dxa"/>
        <w:tblLook w:val="04A0" w:firstRow="1" w:lastRow="0" w:firstColumn="1" w:lastColumn="0" w:noHBand="0" w:noVBand="1"/>
      </w:tblPr>
      <w:tblGrid>
        <w:gridCol w:w="2427"/>
        <w:gridCol w:w="778"/>
        <w:gridCol w:w="725"/>
        <w:gridCol w:w="853"/>
        <w:gridCol w:w="808"/>
      </w:tblGrid>
      <w:tr w:rsidR="008B493D" w:rsidRPr="007D1785" w:rsidTr="00AB5B1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27" w:type="dxa"/>
            <w:noWrap/>
            <w:hideMark/>
          </w:tcPr>
          <w:p w:rsidR="008B493D" w:rsidRPr="007D1785" w:rsidRDefault="008B493D" w:rsidP="00AB5B11">
            <w:pPr>
              <w:rPr>
                <w:rFonts w:ascii="Calibri" w:hAnsi="Calibri"/>
                <w:color w:val="FFFFFF"/>
                <w:lang w:eastAsia="nl-NL"/>
              </w:rPr>
            </w:pPr>
            <w:r w:rsidRPr="007D1785">
              <w:rPr>
                <w:rFonts w:ascii="Calibri" w:hAnsi="Calibri"/>
                <w:color w:val="FFFFFF"/>
                <w:lang w:eastAsia="nl-NL"/>
              </w:rPr>
              <w:t>Wereld</w:t>
            </w:r>
          </w:p>
        </w:tc>
        <w:tc>
          <w:tcPr>
            <w:tcW w:w="778" w:type="dxa"/>
            <w:noWrap/>
            <w:hideMark/>
          </w:tcPr>
          <w:p w:rsidR="008B493D" w:rsidRPr="007D1785" w:rsidRDefault="008B493D" w:rsidP="00AB5B11">
            <w:pPr>
              <w:cnfStyle w:val="100000000000" w:firstRow="1" w:lastRow="0" w:firstColumn="0" w:lastColumn="0" w:oddVBand="0" w:evenVBand="0" w:oddHBand="0" w:evenHBand="0" w:firstRowFirstColumn="0" w:firstRowLastColumn="0" w:lastRowFirstColumn="0" w:lastRowLastColumn="0"/>
              <w:rPr>
                <w:rFonts w:ascii="Calibri" w:hAnsi="Calibri"/>
                <w:color w:val="FFFFFF"/>
                <w:lang w:eastAsia="nl-NL"/>
              </w:rPr>
            </w:pPr>
            <w:r w:rsidRPr="007D1785">
              <w:rPr>
                <w:rFonts w:ascii="Calibri" w:hAnsi="Calibri"/>
                <w:color w:val="FFFFFF"/>
                <w:lang w:eastAsia="nl-NL"/>
              </w:rPr>
              <w:t>Herfst</w:t>
            </w:r>
          </w:p>
        </w:tc>
        <w:tc>
          <w:tcPr>
            <w:tcW w:w="725" w:type="dxa"/>
            <w:noWrap/>
            <w:hideMark/>
          </w:tcPr>
          <w:p w:rsidR="008B493D" w:rsidRPr="007D1785" w:rsidRDefault="008B493D" w:rsidP="00AB5B11">
            <w:pPr>
              <w:cnfStyle w:val="100000000000" w:firstRow="1" w:lastRow="0" w:firstColumn="0" w:lastColumn="0" w:oddVBand="0" w:evenVBand="0" w:oddHBand="0" w:evenHBand="0" w:firstRowFirstColumn="0" w:firstRowLastColumn="0" w:lastRowFirstColumn="0" w:lastRowLastColumn="0"/>
              <w:rPr>
                <w:rFonts w:ascii="Calibri" w:hAnsi="Calibri"/>
                <w:color w:val="FFFFFF"/>
                <w:lang w:eastAsia="nl-NL"/>
              </w:rPr>
            </w:pPr>
            <w:r w:rsidRPr="007D1785">
              <w:rPr>
                <w:rFonts w:ascii="Calibri" w:hAnsi="Calibri"/>
                <w:color w:val="FFFFFF"/>
                <w:lang w:eastAsia="nl-NL"/>
              </w:rPr>
              <w:t>Lente</w:t>
            </w:r>
          </w:p>
        </w:tc>
        <w:tc>
          <w:tcPr>
            <w:tcW w:w="853" w:type="dxa"/>
            <w:noWrap/>
            <w:hideMark/>
          </w:tcPr>
          <w:p w:rsidR="008B493D" w:rsidRPr="007D1785" w:rsidRDefault="008B493D" w:rsidP="00AB5B11">
            <w:pPr>
              <w:cnfStyle w:val="100000000000" w:firstRow="1" w:lastRow="0" w:firstColumn="0" w:lastColumn="0" w:oddVBand="0" w:evenVBand="0" w:oddHBand="0" w:evenHBand="0" w:firstRowFirstColumn="0" w:firstRowLastColumn="0" w:lastRowFirstColumn="0" w:lastRowLastColumn="0"/>
              <w:rPr>
                <w:rFonts w:ascii="Calibri" w:hAnsi="Calibri"/>
                <w:color w:val="FFFFFF"/>
                <w:lang w:eastAsia="nl-NL"/>
              </w:rPr>
            </w:pPr>
            <w:r w:rsidRPr="007D1785">
              <w:rPr>
                <w:rFonts w:ascii="Calibri" w:hAnsi="Calibri"/>
                <w:color w:val="FFFFFF"/>
                <w:lang w:eastAsia="nl-NL"/>
              </w:rPr>
              <w:t>Winter</w:t>
            </w:r>
          </w:p>
        </w:tc>
        <w:tc>
          <w:tcPr>
            <w:tcW w:w="808" w:type="dxa"/>
            <w:noWrap/>
            <w:hideMark/>
          </w:tcPr>
          <w:p w:rsidR="008B493D" w:rsidRPr="007D1785" w:rsidRDefault="008B493D" w:rsidP="00AB5B11">
            <w:pPr>
              <w:cnfStyle w:val="100000000000" w:firstRow="1" w:lastRow="0" w:firstColumn="0" w:lastColumn="0" w:oddVBand="0" w:evenVBand="0" w:oddHBand="0" w:evenHBand="0" w:firstRowFirstColumn="0" w:firstRowLastColumn="0" w:lastRowFirstColumn="0" w:lastRowLastColumn="0"/>
              <w:rPr>
                <w:rFonts w:ascii="Calibri" w:hAnsi="Calibri"/>
                <w:color w:val="FFFFFF"/>
                <w:lang w:eastAsia="nl-NL"/>
              </w:rPr>
            </w:pPr>
            <w:r w:rsidRPr="007D1785">
              <w:rPr>
                <w:rFonts w:ascii="Calibri" w:hAnsi="Calibri"/>
                <w:color w:val="FFFFFF"/>
                <w:lang w:eastAsia="nl-NL"/>
              </w:rPr>
              <w:t>Zomer</w:t>
            </w:r>
          </w:p>
        </w:tc>
      </w:tr>
      <w:tr w:rsidR="008B493D" w:rsidRPr="007D1785" w:rsidTr="00AB5B1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27" w:type="dxa"/>
            <w:noWrap/>
            <w:hideMark/>
          </w:tcPr>
          <w:p w:rsidR="008B493D" w:rsidRPr="007D1785" w:rsidRDefault="008B493D" w:rsidP="00AB5B11">
            <w:pPr>
              <w:rPr>
                <w:rFonts w:ascii="Calibri" w:hAnsi="Calibri"/>
                <w:color w:val="000000"/>
                <w:lang w:eastAsia="nl-NL"/>
              </w:rPr>
            </w:pPr>
            <w:r w:rsidRPr="007D1785">
              <w:rPr>
                <w:rFonts w:ascii="Calibri" w:hAnsi="Calibri"/>
                <w:color w:val="000000"/>
                <w:lang w:eastAsia="nl-NL"/>
              </w:rPr>
              <w:t>Opbergen en organiseren</w:t>
            </w:r>
          </w:p>
        </w:tc>
        <w:tc>
          <w:tcPr>
            <w:tcW w:w="778" w:type="dxa"/>
            <w:noWrap/>
            <w:hideMark/>
          </w:tcPr>
          <w:p w:rsidR="008B493D" w:rsidRPr="007D1785" w:rsidRDefault="008B493D" w:rsidP="00AB5B11">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4,61</w:t>
            </w:r>
          </w:p>
        </w:tc>
        <w:tc>
          <w:tcPr>
            <w:tcW w:w="725" w:type="dxa"/>
            <w:noWrap/>
            <w:hideMark/>
          </w:tcPr>
          <w:p w:rsidR="008B493D" w:rsidRPr="007D1785" w:rsidRDefault="008B493D" w:rsidP="00AB5B11">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7,98</w:t>
            </w:r>
          </w:p>
        </w:tc>
        <w:tc>
          <w:tcPr>
            <w:tcW w:w="853" w:type="dxa"/>
            <w:noWrap/>
            <w:hideMark/>
          </w:tcPr>
          <w:p w:rsidR="008B493D" w:rsidRPr="007D1785" w:rsidRDefault="008B493D" w:rsidP="00AB5B11">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4,19</w:t>
            </w:r>
          </w:p>
        </w:tc>
        <w:tc>
          <w:tcPr>
            <w:tcW w:w="808" w:type="dxa"/>
            <w:noWrap/>
            <w:hideMark/>
          </w:tcPr>
          <w:p w:rsidR="008B493D" w:rsidRPr="007D1785" w:rsidRDefault="008B493D" w:rsidP="00AB5B11">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4,80</w:t>
            </w:r>
          </w:p>
        </w:tc>
      </w:tr>
      <w:tr w:rsidR="008B493D" w:rsidRPr="007D1785" w:rsidTr="00AB5B11">
        <w:trPr>
          <w:trHeight w:val="300"/>
        </w:trPr>
        <w:tc>
          <w:tcPr>
            <w:cnfStyle w:val="001000000000" w:firstRow="0" w:lastRow="0" w:firstColumn="1" w:lastColumn="0" w:oddVBand="0" w:evenVBand="0" w:oddHBand="0" w:evenHBand="0" w:firstRowFirstColumn="0" w:firstRowLastColumn="0" w:lastRowFirstColumn="0" w:lastRowLastColumn="0"/>
            <w:tcW w:w="2427" w:type="dxa"/>
            <w:noWrap/>
            <w:hideMark/>
          </w:tcPr>
          <w:p w:rsidR="008B493D" w:rsidRPr="007D1785" w:rsidRDefault="008B493D" w:rsidP="00AB5B11">
            <w:pPr>
              <w:rPr>
                <w:rFonts w:ascii="Calibri" w:hAnsi="Calibri"/>
                <w:color w:val="000000"/>
                <w:lang w:eastAsia="nl-NL"/>
              </w:rPr>
            </w:pPr>
            <w:r w:rsidRPr="007D1785">
              <w:rPr>
                <w:rFonts w:ascii="Calibri" w:hAnsi="Calibri"/>
                <w:color w:val="000000"/>
                <w:lang w:eastAsia="nl-NL"/>
              </w:rPr>
              <w:t>Wassen en strijken</w:t>
            </w:r>
          </w:p>
        </w:tc>
        <w:tc>
          <w:tcPr>
            <w:tcW w:w="778" w:type="dxa"/>
            <w:noWrap/>
            <w:hideMark/>
          </w:tcPr>
          <w:p w:rsidR="008B493D" w:rsidRPr="007D1785" w:rsidRDefault="008B493D" w:rsidP="00AB5B11">
            <w:pP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3,39</w:t>
            </w:r>
          </w:p>
        </w:tc>
        <w:tc>
          <w:tcPr>
            <w:tcW w:w="725" w:type="dxa"/>
            <w:noWrap/>
            <w:hideMark/>
          </w:tcPr>
          <w:p w:rsidR="008B493D" w:rsidRPr="007D1785" w:rsidRDefault="008B493D" w:rsidP="00AB5B11">
            <w:pP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7,43</w:t>
            </w:r>
          </w:p>
        </w:tc>
        <w:tc>
          <w:tcPr>
            <w:tcW w:w="853" w:type="dxa"/>
            <w:noWrap/>
            <w:hideMark/>
          </w:tcPr>
          <w:p w:rsidR="008B493D" w:rsidRPr="007D1785" w:rsidRDefault="008B493D" w:rsidP="00AB5B11">
            <w:pP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5,25</w:t>
            </w:r>
          </w:p>
        </w:tc>
        <w:tc>
          <w:tcPr>
            <w:tcW w:w="808" w:type="dxa"/>
            <w:noWrap/>
            <w:hideMark/>
          </w:tcPr>
          <w:p w:rsidR="008B493D" w:rsidRPr="007D1785" w:rsidRDefault="008B493D" w:rsidP="00AB5B11">
            <w:pPr>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6,75</w:t>
            </w:r>
          </w:p>
        </w:tc>
      </w:tr>
      <w:tr w:rsidR="008B493D" w:rsidRPr="007D1785" w:rsidTr="00AB5B1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27" w:type="dxa"/>
            <w:noWrap/>
            <w:hideMark/>
          </w:tcPr>
          <w:p w:rsidR="008B493D" w:rsidRPr="007D1785" w:rsidRDefault="00126EE1" w:rsidP="00AB5B11">
            <w:pPr>
              <w:rPr>
                <w:rFonts w:ascii="Calibri" w:hAnsi="Calibri"/>
                <w:color w:val="000000"/>
                <w:lang w:eastAsia="nl-NL"/>
              </w:rPr>
            </w:pPr>
            <w:r>
              <w:rPr>
                <w:rFonts w:ascii="Calibri" w:hAnsi="Calibri"/>
                <w:color w:val="000000"/>
                <w:lang w:eastAsia="nl-NL"/>
              </w:rPr>
              <w:t>Wonen en s</w:t>
            </w:r>
            <w:r w:rsidR="008B493D" w:rsidRPr="007D1785">
              <w:rPr>
                <w:rFonts w:ascii="Calibri" w:hAnsi="Calibri"/>
                <w:color w:val="000000"/>
                <w:lang w:eastAsia="nl-NL"/>
              </w:rPr>
              <w:t>feer</w:t>
            </w:r>
            <w:r>
              <w:rPr>
                <w:rFonts w:ascii="Calibri" w:hAnsi="Calibri"/>
                <w:color w:val="000000"/>
                <w:lang w:eastAsia="nl-NL"/>
              </w:rPr>
              <w:t xml:space="preserve"> </w:t>
            </w:r>
            <w:r w:rsidR="008B493D" w:rsidRPr="007D1785">
              <w:rPr>
                <w:rFonts w:ascii="Calibri" w:hAnsi="Calibri"/>
                <w:color w:val="000000"/>
                <w:lang w:eastAsia="nl-NL"/>
              </w:rPr>
              <w:t>maken</w:t>
            </w:r>
          </w:p>
        </w:tc>
        <w:tc>
          <w:tcPr>
            <w:tcW w:w="778" w:type="dxa"/>
            <w:noWrap/>
            <w:hideMark/>
          </w:tcPr>
          <w:p w:rsidR="008B493D" w:rsidRPr="007D1785" w:rsidRDefault="008B493D" w:rsidP="00AB5B11">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3,11</w:t>
            </w:r>
          </w:p>
        </w:tc>
        <w:tc>
          <w:tcPr>
            <w:tcW w:w="725" w:type="dxa"/>
            <w:noWrap/>
            <w:hideMark/>
          </w:tcPr>
          <w:p w:rsidR="008B493D" w:rsidRPr="007D1785" w:rsidRDefault="008B493D" w:rsidP="00AB5B11">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7,17</w:t>
            </w:r>
          </w:p>
        </w:tc>
        <w:tc>
          <w:tcPr>
            <w:tcW w:w="853" w:type="dxa"/>
            <w:noWrap/>
            <w:hideMark/>
          </w:tcPr>
          <w:p w:rsidR="008B493D" w:rsidRPr="007D1785" w:rsidRDefault="008B493D" w:rsidP="00AB5B11">
            <w:pPr>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4,56</w:t>
            </w:r>
          </w:p>
        </w:tc>
        <w:tc>
          <w:tcPr>
            <w:tcW w:w="808" w:type="dxa"/>
            <w:noWrap/>
            <w:hideMark/>
          </w:tcPr>
          <w:p w:rsidR="008B493D" w:rsidRPr="007D1785" w:rsidRDefault="008B493D" w:rsidP="00AB5B11">
            <w:pPr>
              <w:keepNext/>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nl-NL"/>
              </w:rPr>
            </w:pPr>
            <w:r w:rsidRPr="007D1785">
              <w:rPr>
                <w:rFonts w:ascii="Calibri" w:hAnsi="Calibri"/>
                <w:color w:val="000000"/>
                <w:lang w:eastAsia="nl-NL"/>
              </w:rPr>
              <w:t>3,52</w:t>
            </w:r>
          </w:p>
        </w:tc>
      </w:tr>
    </w:tbl>
    <w:p w:rsidR="008B493D" w:rsidRDefault="00B74F2C" w:rsidP="00AB5B11">
      <w:pPr>
        <w:pStyle w:val="Bijschrift"/>
        <w:framePr w:w="5653" w:h="226" w:hRule="exact" w:hSpace="141" w:wrap="around" w:vAnchor="text" w:hAnchor="page" w:x="5020" w:y="1437"/>
      </w:pPr>
      <w:r>
        <w:t>Tabel M</w:t>
      </w:r>
      <w:r w:rsidR="008C0C8D">
        <w:t xml:space="preserve">: </w:t>
      </w:r>
      <w:proofErr w:type="spellStart"/>
      <w:r w:rsidR="008C0C8D">
        <w:t>Upliftresultaten</w:t>
      </w:r>
      <w:proofErr w:type="spellEnd"/>
      <w:r w:rsidR="008C0C8D">
        <w:t xml:space="preserve"> per seizoen</w:t>
      </w:r>
    </w:p>
    <w:p w:rsidR="008B493D" w:rsidRDefault="008B493D" w:rsidP="008B493D">
      <w:r>
        <w:t xml:space="preserve">De vierde karakteristiek is de invloed van seizoenen. Uit de analyse werd zichtbaar dat de drie groepen, weergegeven in de figuur hiernaast, een onderscheid in seizoenen kent. Zo was de gemiddelde uplift in de productwereld ‘Wassen en strijken’ slechts 3,39 in de </w:t>
      </w:r>
      <w:r w:rsidR="004A51D6">
        <w:t>herfst</w:t>
      </w:r>
      <w:r>
        <w:t>, terwijl deze in de lente 7,43 was.</w:t>
      </w:r>
      <w:r w:rsidR="00AE59FC">
        <w:t xml:space="preserve"> De overige resultaten staan weergegeven in tabel M.</w:t>
      </w:r>
    </w:p>
    <w:p w:rsidR="008B493D" w:rsidRDefault="008B493D" w:rsidP="008B493D"/>
    <w:p w:rsidR="008B493D" w:rsidRPr="00BB023E" w:rsidRDefault="008B493D" w:rsidP="008B493D">
      <w:pPr>
        <w:rPr>
          <w:b/>
        </w:rPr>
      </w:pPr>
      <w:r w:rsidRPr="00BB023E">
        <w:rPr>
          <w:b/>
        </w:rPr>
        <w:t>Pagina en Feature</w:t>
      </w:r>
    </w:p>
    <w:p w:rsidR="00AE59FC" w:rsidRPr="008B493D" w:rsidRDefault="00E440EE" w:rsidP="008B493D">
      <w:r>
        <w:t>De laatste twee product/promotiek</w:t>
      </w:r>
      <w:r w:rsidR="008B493D">
        <w:t xml:space="preserve">arakteristieken zijn pagina (voor- of achterpagina) en feature (gratis artikel). Zoals in de hoofdtekst al eerder is toegelicht, bedroeg de gemiddelde uplift bij een artikel op de voor- of achterpagina 10,11. Op het moment dat de consument een gratis artikel bij </w:t>
      </w:r>
      <w:r>
        <w:t>aankoop van ee</w:t>
      </w:r>
      <w:r w:rsidR="008B493D">
        <w:t>n promotie</w:t>
      </w:r>
      <w:r>
        <w:t>artikel</w:t>
      </w:r>
      <w:r w:rsidR="008B493D">
        <w:t xml:space="preserve"> kreeg was de gemiddelde uplift 8,05.</w:t>
      </w:r>
    </w:p>
    <w:p w:rsidR="008B493D" w:rsidRDefault="008B493D" w:rsidP="008B493D">
      <w:pPr>
        <w:pStyle w:val="Kop1"/>
        <w:numPr>
          <w:ilvl w:val="0"/>
          <w:numId w:val="0"/>
        </w:numPr>
        <w:ind w:left="432" w:hanging="432"/>
      </w:pPr>
      <w:bookmarkStart w:id="109" w:name="_Toc484510796"/>
      <w:r w:rsidRPr="00BE1189">
        <w:lastRenderedPageBreak/>
        <w:t xml:space="preserve">Bijlage </w:t>
      </w:r>
      <w:r>
        <w:t>X</w:t>
      </w:r>
      <w:r w:rsidRPr="00BE1189">
        <w:t xml:space="preserve"> – </w:t>
      </w:r>
      <w:r>
        <w:t>Forecast Technieken</w:t>
      </w:r>
      <w:bookmarkEnd w:id="109"/>
    </w:p>
    <w:p w:rsidR="008B493D" w:rsidRDefault="008B493D" w:rsidP="008B493D">
      <w:r>
        <w:t xml:space="preserve">In deze bijlage </w:t>
      </w:r>
      <w:r w:rsidR="00405DDE">
        <w:t>is</w:t>
      </w:r>
      <w:r>
        <w:t xml:space="preserve"> de keuze voor de </w:t>
      </w:r>
      <w:r w:rsidR="00E440EE">
        <w:t>toegepaste</w:t>
      </w:r>
      <w:r w:rsidR="00CC5971">
        <w:t xml:space="preserve"> forecast</w:t>
      </w:r>
      <w:r>
        <w:t>techniek onderbouwd. Eerder werd in h</w:t>
      </w:r>
      <w:r w:rsidR="00E440EE">
        <w:t>oofdstuk vijf al aangegeven dat</w:t>
      </w:r>
      <w:r w:rsidR="00CC5971">
        <w:t xml:space="preserve"> traditionele forecast</w:t>
      </w:r>
      <w:r>
        <w:t>technieken niet toepasbaar zijn voor het voors</w:t>
      </w:r>
      <w:r w:rsidR="00D177D8">
        <w:t>pellen van de promotie</w:t>
      </w:r>
      <w:r w:rsidR="00E440EE">
        <w:t>afzet</w:t>
      </w:r>
      <w:r>
        <w:t xml:space="preserve">. In deze bijlage </w:t>
      </w:r>
      <w:r w:rsidR="00405DDE">
        <w:t>is</w:t>
      </w:r>
      <w:r>
        <w:t xml:space="preserve"> ko</w:t>
      </w:r>
      <w:r w:rsidR="00E440EE">
        <w:t xml:space="preserve">rt ingegaan op de verschillende </w:t>
      </w:r>
      <w:r>
        <w:t xml:space="preserve">forecast technieken </w:t>
      </w:r>
      <w:r w:rsidR="00E440EE">
        <w:t>uit het boek</w:t>
      </w:r>
      <w:r>
        <w:t xml:space="preserve"> </w:t>
      </w:r>
      <w:sdt>
        <w:sdtPr>
          <w:id w:val="-739475284"/>
          <w:citation/>
        </w:sdtPr>
        <w:sdtContent>
          <w:r>
            <w:fldChar w:fldCharType="begin"/>
          </w:r>
          <w:r>
            <w:instrText xml:space="preserve"> CITATION Ste15 \l 1043 </w:instrText>
          </w:r>
          <w:r>
            <w:fldChar w:fldCharType="separate"/>
          </w:r>
          <w:r w:rsidR="00871FB9">
            <w:rPr>
              <w:noProof/>
            </w:rPr>
            <w:t>(Stephen Chapman, 2015)</w:t>
          </w:r>
          <w:r>
            <w:fldChar w:fldCharType="end"/>
          </w:r>
        </w:sdtContent>
      </w:sdt>
      <w:r>
        <w:t xml:space="preserve">. Vervolgens </w:t>
      </w:r>
      <w:r w:rsidR="00405DDE">
        <w:t>is</w:t>
      </w:r>
      <w:r>
        <w:t xml:space="preserve"> toegelicht waarom deze technieken in basis niet toep</w:t>
      </w:r>
      <w:r w:rsidR="00E440EE">
        <w:t xml:space="preserve">asbaar zijn voor promoties. Deze bijlage </w:t>
      </w:r>
      <w:r w:rsidR="00405DDE">
        <w:t>is</w:t>
      </w:r>
      <w:r w:rsidR="00E440EE">
        <w:t xml:space="preserve"> afsloten </w:t>
      </w:r>
      <w:r>
        <w:t>met een onderbouwing voor de gekozen forecast techniek in dit onderzoek.</w:t>
      </w:r>
    </w:p>
    <w:p w:rsidR="008B493D" w:rsidRDefault="008B493D" w:rsidP="008B493D"/>
    <w:p w:rsidR="008B493D" w:rsidRDefault="008B493D" w:rsidP="008B493D">
      <w:r>
        <w:t>De vier forecast modellen die tegen elkaar zijn afgewogen zijn:</w:t>
      </w:r>
    </w:p>
    <w:p w:rsidR="008B493D" w:rsidRDefault="008B493D" w:rsidP="008B493D">
      <w:pPr>
        <w:pStyle w:val="Lijstalinea"/>
        <w:numPr>
          <w:ilvl w:val="0"/>
          <w:numId w:val="23"/>
        </w:numPr>
      </w:pPr>
      <w:r>
        <w:t>Voortschrijdend gemiddelde</w:t>
      </w:r>
    </w:p>
    <w:p w:rsidR="008B493D" w:rsidRDefault="008B493D" w:rsidP="008B493D">
      <w:pPr>
        <w:pStyle w:val="Lijstalinea"/>
        <w:numPr>
          <w:ilvl w:val="0"/>
          <w:numId w:val="23"/>
        </w:numPr>
      </w:pPr>
      <w:r>
        <w:t>Gewogen voortschrijdend gemiddelde</w:t>
      </w:r>
    </w:p>
    <w:p w:rsidR="008B493D" w:rsidRDefault="008B493D" w:rsidP="008B493D">
      <w:pPr>
        <w:pStyle w:val="Lijstalinea"/>
        <w:numPr>
          <w:ilvl w:val="0"/>
          <w:numId w:val="23"/>
        </w:numPr>
      </w:pPr>
      <w:proofErr w:type="spellStart"/>
      <w:r>
        <w:t>Exponential</w:t>
      </w:r>
      <w:proofErr w:type="spellEnd"/>
      <w:r>
        <w:t xml:space="preserve"> </w:t>
      </w:r>
      <w:proofErr w:type="spellStart"/>
      <w:r>
        <w:t>Smoothing</w:t>
      </w:r>
      <w:proofErr w:type="spellEnd"/>
    </w:p>
    <w:p w:rsidR="008B493D" w:rsidRDefault="008B493D" w:rsidP="008B493D">
      <w:pPr>
        <w:pStyle w:val="Lijstalinea"/>
        <w:numPr>
          <w:ilvl w:val="0"/>
          <w:numId w:val="23"/>
        </w:numPr>
      </w:pPr>
      <w:r>
        <w:t>Seizoensinvloeden</w:t>
      </w:r>
    </w:p>
    <w:p w:rsidR="008B493D" w:rsidRDefault="008B493D" w:rsidP="008B493D"/>
    <w:p w:rsidR="008B493D" w:rsidRPr="008604CC" w:rsidRDefault="008B493D" w:rsidP="008B493D">
      <w:pPr>
        <w:rPr>
          <w:b/>
        </w:rPr>
      </w:pPr>
      <w:r>
        <w:rPr>
          <w:b/>
        </w:rPr>
        <w:t>Voortschrijdend gemiddelde</w:t>
      </w:r>
    </w:p>
    <w:p w:rsidR="008B493D" w:rsidRDefault="008B493D" w:rsidP="008B493D">
      <w:r>
        <w:t>De eerste techniek, het voortschrijdend gemiddelde</w:t>
      </w:r>
      <w:r w:rsidR="0064187D">
        <w:t>,</w:t>
      </w:r>
      <w:r>
        <w:t xml:space="preserve"> is een vrij eenvoudige techniek. In </w:t>
      </w:r>
      <w:r w:rsidR="00E440EE">
        <w:t>dit model</w:t>
      </w:r>
      <w:r>
        <w:t xml:space="preserve"> </w:t>
      </w:r>
      <w:r w:rsidR="00A7378F">
        <w:t xml:space="preserve">is </w:t>
      </w:r>
      <w:r>
        <w:t xml:space="preserve">de afzet van bijvoorbeeld de laatste drie of zes weken bij elkaar opgeteld. Afhankelijk van </w:t>
      </w:r>
      <w:r w:rsidR="00E440EE">
        <w:t>het aantal</w:t>
      </w:r>
      <w:r>
        <w:t xml:space="preserve"> gekozen weken/maanden </w:t>
      </w:r>
      <w:r w:rsidR="00A7378F">
        <w:t>is</w:t>
      </w:r>
      <w:r>
        <w:t xml:space="preserve"> het gemiddelde bereken</w:t>
      </w:r>
      <w:r w:rsidR="00E440EE">
        <w:t>d</w:t>
      </w:r>
      <w:r>
        <w:t xml:space="preserve"> over deze afzet. Stel er is gekozen om drie weken afzet</w:t>
      </w:r>
      <w:r w:rsidR="00E440EE">
        <w:t>historie te nemen, dan worden deze drie waardes</w:t>
      </w:r>
      <w:r>
        <w:t xml:space="preserve"> bij elkaar opgeteld en gedeeld door drie. Een vrij simpele, maar in bepaalde gevallen toch effectieve manier van forecast</w:t>
      </w:r>
      <w:r w:rsidR="00E440EE">
        <w:t>ing</w:t>
      </w:r>
      <w:r>
        <w:t xml:space="preserve">. Op het moment dat </w:t>
      </w:r>
      <w:r w:rsidR="00E440EE">
        <w:t xml:space="preserve">het </w:t>
      </w:r>
      <w:r>
        <w:t xml:space="preserve">afzetpatroon </w:t>
      </w:r>
      <w:r w:rsidR="00E440EE">
        <w:t xml:space="preserve">vrij constant </w:t>
      </w:r>
      <w:r>
        <w:t>is, is dit een</w:t>
      </w:r>
      <w:r w:rsidR="004339EB">
        <w:t xml:space="preserve"> uitstekende methode om de afzet</w:t>
      </w:r>
      <w:r>
        <w:t xml:space="preserve"> voor de komende perioden te voorspellen.</w:t>
      </w:r>
    </w:p>
    <w:p w:rsidR="008B493D" w:rsidRDefault="008B493D" w:rsidP="008B493D"/>
    <w:p w:rsidR="008B493D" w:rsidRPr="008604CC" w:rsidRDefault="008B493D" w:rsidP="008B493D">
      <w:pPr>
        <w:rPr>
          <w:b/>
        </w:rPr>
      </w:pPr>
      <w:r>
        <w:rPr>
          <w:b/>
        </w:rPr>
        <w:t>Gewogen voortschrijdend gemiddelde</w:t>
      </w:r>
    </w:p>
    <w:p w:rsidR="008B493D" w:rsidRPr="00126EE1" w:rsidRDefault="008B493D" w:rsidP="008B493D">
      <w:r>
        <w:t>Een uitbreiding op het voortschrijdend gemiddelde is de gewogen factor score met</w:t>
      </w:r>
      <w:r w:rsidR="00E440EE">
        <w:t>hode. Door de eerste of juist</w:t>
      </w:r>
      <w:r>
        <w:t xml:space="preserve"> de laatste afzetweek een hogere weging mee te geven</w:t>
      </w:r>
      <w:r w:rsidR="00126EE1">
        <w:t>,</w:t>
      </w:r>
      <w:r>
        <w:t xml:space="preserve"> wordt de uitkomst van de forecast beïnvloed. De </w:t>
      </w:r>
      <w:r w:rsidRPr="00126EE1">
        <w:t xml:space="preserve">laatste waarneming wordt bijvoorbeeld drie keer meegewogen, de </w:t>
      </w:r>
      <w:r w:rsidR="0064187D">
        <w:t>éé</w:t>
      </w:r>
      <w:r w:rsidR="00126EE1" w:rsidRPr="00126EE1">
        <w:t>n na</w:t>
      </w:r>
      <w:r w:rsidRPr="00126EE1">
        <w:t xml:space="preserve"> oudste twee keer en de oudste waarneming wordt </w:t>
      </w:r>
      <w:r w:rsidR="00E440EE" w:rsidRPr="00126EE1">
        <w:t>één</w:t>
      </w:r>
      <w:r w:rsidRPr="00126EE1">
        <w:t xml:space="preserve"> keer meegewogen. Afnemende of juist toenemende vraag wordt eerder </w:t>
      </w:r>
      <w:r w:rsidR="00E440EE" w:rsidRPr="00126EE1">
        <w:t>gesignaleerd en meegenomen in de forecastaantallen met behulp van gewogen factoren</w:t>
      </w:r>
      <w:r w:rsidRPr="00126EE1">
        <w:t xml:space="preserve"> </w:t>
      </w:r>
      <w:sdt>
        <w:sdtPr>
          <w:id w:val="924928264"/>
          <w:citation/>
        </w:sdtPr>
        <w:sdtContent>
          <w:r w:rsidRPr="00126EE1">
            <w:fldChar w:fldCharType="begin"/>
          </w:r>
          <w:r w:rsidRPr="00126EE1">
            <w:instrText xml:space="preserve"> CITATION Ste15 \l 1043 </w:instrText>
          </w:r>
          <w:r w:rsidRPr="00126EE1">
            <w:fldChar w:fldCharType="separate"/>
          </w:r>
          <w:r w:rsidR="00871FB9" w:rsidRPr="00126EE1">
            <w:rPr>
              <w:noProof/>
            </w:rPr>
            <w:t>(Stephen Chapman, 2015)</w:t>
          </w:r>
          <w:r w:rsidRPr="00126EE1">
            <w:fldChar w:fldCharType="end"/>
          </w:r>
        </w:sdtContent>
      </w:sdt>
      <w:r w:rsidRPr="00126EE1">
        <w:t>.</w:t>
      </w:r>
    </w:p>
    <w:p w:rsidR="008B493D" w:rsidRPr="00126EE1" w:rsidRDefault="008B493D" w:rsidP="008B493D"/>
    <w:p w:rsidR="008B493D" w:rsidRPr="00126EE1" w:rsidRDefault="008B493D" w:rsidP="008B493D">
      <w:pPr>
        <w:rPr>
          <w:b/>
        </w:rPr>
      </w:pPr>
      <w:proofErr w:type="spellStart"/>
      <w:r w:rsidRPr="00126EE1">
        <w:rPr>
          <w:b/>
        </w:rPr>
        <w:t>Exponential</w:t>
      </w:r>
      <w:proofErr w:type="spellEnd"/>
      <w:r w:rsidRPr="00126EE1">
        <w:rPr>
          <w:b/>
        </w:rPr>
        <w:t xml:space="preserve"> </w:t>
      </w:r>
      <w:proofErr w:type="spellStart"/>
      <w:r w:rsidRPr="00126EE1">
        <w:rPr>
          <w:b/>
        </w:rPr>
        <w:t>smoothing</w:t>
      </w:r>
      <w:proofErr w:type="spellEnd"/>
    </w:p>
    <w:p w:rsidR="008B493D" w:rsidRPr="00126EE1" w:rsidRDefault="008B493D" w:rsidP="008B493D">
      <w:r w:rsidRPr="00126EE1">
        <w:t>De derde forecast</w:t>
      </w:r>
      <w:r w:rsidR="00E440EE" w:rsidRPr="00126EE1">
        <w:t xml:space="preserve">techniek is </w:t>
      </w:r>
      <w:proofErr w:type="spellStart"/>
      <w:r w:rsidR="00E440EE" w:rsidRPr="00126EE1">
        <w:t>exponential</w:t>
      </w:r>
      <w:proofErr w:type="spellEnd"/>
      <w:r w:rsidR="00E440EE" w:rsidRPr="00126EE1">
        <w:t xml:space="preserve"> </w:t>
      </w:r>
      <w:proofErr w:type="spellStart"/>
      <w:r w:rsidR="00E440EE" w:rsidRPr="00126EE1">
        <w:t>smoothing</w:t>
      </w:r>
      <w:proofErr w:type="spellEnd"/>
      <w:r w:rsidR="00E440EE" w:rsidRPr="00126EE1">
        <w:t>. Deze methodiek kent het zwaarste gewicht toe aan de meest recente waarneming en gewicht</w:t>
      </w:r>
      <w:r w:rsidRPr="00126EE1">
        <w:t xml:space="preserve"> aan de minder recente waarneming door middel van een </w:t>
      </w:r>
      <w:proofErr w:type="spellStart"/>
      <w:r w:rsidRPr="00126EE1">
        <w:t>smoothing</w:t>
      </w:r>
      <w:proofErr w:type="spellEnd"/>
      <w:r w:rsidRPr="00126EE1">
        <w:t xml:space="preserve"> factor </w:t>
      </w:r>
      <w:r w:rsidRPr="00126EE1">
        <w:fldChar w:fldCharType="begin" w:fldLock="1"/>
      </w:r>
      <w:r w:rsidRPr="00126EE1">
        <w:instrText>ADDIN CSL_CITATION { "citationItems" : [ { "id" : "ITEM-1", "itemData" : { "author" : [ { "dropping-particle" : "", "family" : "Durlinger", "given" : "Paul", "non-dropping-particle" : "", "parse-names" : false, "suffix" : "" } ], "id" : "ITEM-1", "issued" : { "date-parts" : [ [ "2013" ] ] }, "page" : "22", "title" : "Productie en Voorraadbeheer 1 - Voorraadbeheer", "type" : "article-journal" }, "uris" : [ "http://www.mendeley.com/documents/?uuid=311bc697-00b3-4750-a6ac-e48e3231bc1e" ] } ], "mendeley" : { "formattedCitation" : "(Durlinger, 2013)", "plainTextFormattedCitation" : "(Durlinger, 2013)", "previouslyFormattedCitation" : "(Durlinger, 2013)" }, "properties" : { "noteIndex" : 0 }, "schema" : "https://github.com/citation-style-language/schema/raw/master/csl-citation.json" }</w:instrText>
      </w:r>
      <w:r w:rsidRPr="00126EE1">
        <w:fldChar w:fldCharType="separate"/>
      </w:r>
      <w:r w:rsidRPr="00126EE1">
        <w:rPr>
          <w:noProof/>
        </w:rPr>
        <w:t>(Durlinger, 2013)</w:t>
      </w:r>
      <w:r w:rsidRPr="00126EE1">
        <w:fldChar w:fldCharType="end"/>
      </w:r>
      <w:r w:rsidRPr="00126EE1">
        <w:t>. De laatste week of maand</w:t>
      </w:r>
      <w:r w:rsidR="0064187D">
        <w:t xml:space="preserve"> afzethistorie wordt meegenomen in deze berekening,</w:t>
      </w:r>
      <w:r w:rsidRPr="00126EE1">
        <w:t xml:space="preserve"> evenals de laatste forecast. Een uitgebreide werking van dit model wordt buiten beschouwing gelaten omdat deze techniek verder </w:t>
      </w:r>
      <w:r w:rsidR="0064187D">
        <w:t>is toegepast</w:t>
      </w:r>
      <w:r w:rsidRPr="00126EE1">
        <w:t xml:space="preserve"> in dit onderzoek.</w:t>
      </w:r>
    </w:p>
    <w:p w:rsidR="008B493D" w:rsidRDefault="008B493D" w:rsidP="008B493D"/>
    <w:p w:rsidR="008B493D" w:rsidRPr="008604CC" w:rsidRDefault="008B493D" w:rsidP="008B493D">
      <w:pPr>
        <w:rPr>
          <w:b/>
        </w:rPr>
      </w:pPr>
      <w:r>
        <w:rPr>
          <w:b/>
        </w:rPr>
        <w:t>Seizoensinvloeden</w:t>
      </w:r>
    </w:p>
    <w:p w:rsidR="008B493D" w:rsidRDefault="008B493D" w:rsidP="008B493D">
      <w:r>
        <w:t>De laatste toegelichte forecasttechniek is seizoensinvloeden. Bep</w:t>
      </w:r>
      <w:r w:rsidR="005134C2">
        <w:t>aalde producten of productwerelde</w:t>
      </w:r>
      <w:r>
        <w:t xml:space="preserve">n hebben een verhoogde of verlaagde afzet in </w:t>
      </w:r>
      <w:r w:rsidR="00E440EE">
        <w:t>bepaalde</w:t>
      </w:r>
      <w:r>
        <w:t xml:space="preserve"> maanden. Op basis van een </w:t>
      </w:r>
      <w:r w:rsidR="00E440EE">
        <w:t>seizoenindex</w:t>
      </w:r>
      <w:r>
        <w:t xml:space="preserve"> kan de vraag in een specifieke periode</w:t>
      </w:r>
      <w:r w:rsidR="00E440EE">
        <w:t xml:space="preserve"> nauwkeurig </w:t>
      </w:r>
      <w:r>
        <w:t>worden bepaald.</w:t>
      </w:r>
    </w:p>
    <w:p w:rsidR="008B493D" w:rsidRDefault="008B493D" w:rsidP="008B493D">
      <w:pPr>
        <w:rPr>
          <w:b/>
        </w:rPr>
      </w:pPr>
    </w:p>
    <w:p w:rsidR="008B493D" w:rsidRDefault="008B493D" w:rsidP="008B493D">
      <w:pPr>
        <w:rPr>
          <w:b/>
        </w:rPr>
      </w:pPr>
      <w:r>
        <w:rPr>
          <w:b/>
        </w:rPr>
        <w:t>Toepasbaarheid</w:t>
      </w:r>
    </w:p>
    <w:p w:rsidR="008B493D" w:rsidRDefault="00CC5971" w:rsidP="008B493D">
      <w:r>
        <w:t xml:space="preserve">De hierboven </w:t>
      </w:r>
      <w:r w:rsidR="0064187D">
        <w:t>toegelichte</w:t>
      </w:r>
      <w:r>
        <w:t xml:space="preserve"> forecasttechnieken vereisen allen afzethistorie</w:t>
      </w:r>
      <w:r w:rsidR="008B493D">
        <w:t xml:space="preserve">. </w:t>
      </w:r>
      <w:r>
        <w:t>Informatie over de afzet van een product in de afgelopen weken of maanden</w:t>
      </w:r>
      <w:r w:rsidR="008B493D">
        <w:t>. Op</w:t>
      </w:r>
      <w:r>
        <w:t xml:space="preserve"> basis van deze data word</w:t>
      </w:r>
      <w:r w:rsidR="00126EE1">
        <w:t>en</w:t>
      </w:r>
      <w:r w:rsidR="0064187D">
        <w:t xml:space="preserve"> </w:t>
      </w:r>
      <w:r w:rsidR="008B493D">
        <w:t xml:space="preserve">voorspellingen voor de komende perioden berekend. Op het moment dat er afzethistorie beschikbaar is van een </w:t>
      </w:r>
      <w:r>
        <w:t xml:space="preserve">promotieartikel </w:t>
      </w:r>
      <w:r w:rsidR="008B493D">
        <w:t>zouden deze technieken toepasbaar moeten zijn. Echter</w:t>
      </w:r>
      <w:r>
        <w:t xml:space="preserve"> kunnen de omstandigheden van éé</w:t>
      </w:r>
      <w:r w:rsidR="008B493D">
        <w:t>nzelfde product tijdens twee verschillende promoties sterk verschillen</w:t>
      </w:r>
      <w:r>
        <w:t xml:space="preserve">, </w:t>
      </w:r>
      <w:r w:rsidR="008B493D">
        <w:t xml:space="preserve">en daarmee is het direct vergelijken van afzethistorie geen juiste methodiek </w:t>
      </w:r>
      <w:r w:rsidR="008B493D">
        <w:fldChar w:fldCharType="begin" w:fldLock="1"/>
      </w:r>
      <w:r w:rsidR="008B493D">
        <w:instrText>ADDIN CSL_CITATION { "citationItems" : [ { "id" : "ITEM-1", "itemData" : { "author" : [ { "dropping-particle" : "", "family" : "Heerde", "given" : "H.", "non-dropping-particle" : "van", "parse-names" : false, "suffix" : "" } ], "container-title" : "Zicht op forecasting van promoties", "id" : "ITEM-1", "issued" : { "date-parts" : [ [ "2015" ] ] }, "title" : "Zicht op forecasting van promoties", "type" : "article-journal" }, "uris" : [ "http://www.mendeley.com/documents/?uuid=7a513f31-73d9-4cdf-b987-f125793795d0" ] } ], "mendeley" : { "formattedCitation" : "(van Heerde, 2015)", "plainTextFormattedCitation" : "(van Heerde, 2015)", "previouslyFormattedCitation" : "(van Heerde, 2015)" }, "properties" : { "noteIndex" : 0 }, "schema" : "https://github.com/citation-style-language/schema/raw/master/csl-citation.json" }</w:instrText>
      </w:r>
      <w:r w:rsidR="008B493D">
        <w:fldChar w:fldCharType="separate"/>
      </w:r>
      <w:r w:rsidR="008B493D" w:rsidRPr="003408E1">
        <w:rPr>
          <w:noProof/>
        </w:rPr>
        <w:t>(van Heerde, 2015)</w:t>
      </w:r>
      <w:r w:rsidR="008B493D">
        <w:fldChar w:fldCharType="end"/>
      </w:r>
      <w:r w:rsidR="008B493D">
        <w:t>.</w:t>
      </w:r>
    </w:p>
    <w:p w:rsidR="008B493D" w:rsidRDefault="008B493D" w:rsidP="008B493D"/>
    <w:p w:rsidR="008B493D" w:rsidRDefault="008B493D" w:rsidP="008B493D">
      <w:r>
        <w:t xml:space="preserve">Echter kan de </w:t>
      </w:r>
      <w:r w:rsidR="00CC5971">
        <w:t>essentie van de tweede forecast</w:t>
      </w:r>
      <w:r>
        <w:t xml:space="preserve">methodiek ‘Gewogen Factor’ wél uitstekend worden gebruikt. Door gewogen factoren toe te kennen aan een product/promotiekarakteristiek, kan de ene karakteristiek </w:t>
      </w:r>
      <w:r w:rsidRPr="00957A70">
        <w:t>zwaarder meegewogen worden dan de ander</w:t>
      </w:r>
      <w:r>
        <w:t>e.</w:t>
      </w:r>
    </w:p>
    <w:p w:rsidR="00B05CD5" w:rsidRDefault="00B05CD5" w:rsidP="008B493D"/>
    <w:p w:rsidR="00B05CD5" w:rsidRPr="00652BEF" w:rsidRDefault="00B05CD5" w:rsidP="008B493D"/>
    <w:p w:rsidR="008B493D" w:rsidRDefault="008B493D" w:rsidP="004E1ACA"/>
    <w:p w:rsidR="00221D74" w:rsidRDefault="00383D53" w:rsidP="004E1ACA">
      <w:pPr>
        <w:pStyle w:val="Kop1"/>
        <w:numPr>
          <w:ilvl w:val="0"/>
          <w:numId w:val="0"/>
        </w:numPr>
        <w:ind w:left="432" w:hanging="432"/>
      </w:pPr>
      <w:bookmarkStart w:id="110" w:name="_Toc484510797"/>
      <w:r w:rsidRPr="00BE1189">
        <w:lastRenderedPageBreak/>
        <w:t xml:space="preserve">Bijlage </w:t>
      </w:r>
      <w:r w:rsidR="008B493D">
        <w:t>XI</w:t>
      </w:r>
      <w:r w:rsidRPr="00BE1189">
        <w:t xml:space="preserve"> – </w:t>
      </w:r>
      <w:r w:rsidR="008B493D">
        <w:t>Toepassing Excel Solver</w:t>
      </w:r>
      <w:bookmarkEnd w:id="110"/>
    </w:p>
    <w:p w:rsidR="00817772" w:rsidRDefault="00221D74" w:rsidP="004E1ACA">
      <w:r>
        <w:t xml:space="preserve">Een krachtig instrument om </w:t>
      </w:r>
      <w:r w:rsidR="00C34392">
        <w:t>de meest optimale waarde</w:t>
      </w:r>
      <w:r w:rsidR="0064187D">
        <w:t>n te berekenen voor een bepaalde uitkomst, i</w:t>
      </w:r>
      <w:r w:rsidR="00C34392">
        <w:t>s de ‘</w:t>
      </w:r>
      <w:proofErr w:type="spellStart"/>
      <w:r w:rsidR="00C34392">
        <w:t>Solver</w:t>
      </w:r>
      <w:proofErr w:type="spellEnd"/>
      <w:r w:rsidR="00C34392">
        <w:t xml:space="preserve"> toepassing’ in Excel</w:t>
      </w:r>
      <w:r w:rsidR="00817772">
        <w:t xml:space="preserve"> </w:t>
      </w:r>
      <w:sdt>
        <w:sdtPr>
          <w:id w:val="1414898789"/>
          <w:citation/>
        </w:sdtPr>
        <w:sdtContent>
          <w:r w:rsidR="00817772">
            <w:fldChar w:fldCharType="begin"/>
          </w:r>
          <w:r w:rsidR="00817772">
            <w:instrText xml:space="preserve"> CITATION Ben13 \l 1043 </w:instrText>
          </w:r>
          <w:r w:rsidR="00817772">
            <w:fldChar w:fldCharType="separate"/>
          </w:r>
          <w:r w:rsidR="00871FB9">
            <w:rPr>
              <w:noProof/>
            </w:rPr>
            <w:t>(Groenendijk, 2013)</w:t>
          </w:r>
          <w:r w:rsidR="00817772">
            <w:fldChar w:fldCharType="end"/>
          </w:r>
        </w:sdtContent>
      </w:sdt>
      <w:r w:rsidR="00817772">
        <w:t xml:space="preserve">. </w:t>
      </w:r>
      <w:r>
        <w:t>In d</w:t>
      </w:r>
      <w:r w:rsidR="00C34392">
        <w:t>it onderzoek is het streven om</w:t>
      </w:r>
      <w:r>
        <w:t xml:space="preserve"> een maximale forecast accuracy </w:t>
      </w:r>
      <w:r w:rsidR="00C34392">
        <w:t xml:space="preserve">te berekenen op basis van de meeste optimale </w:t>
      </w:r>
      <w:r w:rsidR="0064187D">
        <w:t>waarden</w:t>
      </w:r>
      <w:r w:rsidR="00C34392">
        <w:t xml:space="preserve">. De </w:t>
      </w:r>
      <w:r w:rsidR="0064187D">
        <w:t>waarden</w:t>
      </w:r>
      <w:r w:rsidR="00C34392">
        <w:t xml:space="preserve"> welke d</w:t>
      </w:r>
      <w:r>
        <w:t xml:space="preserve">e forecast accuracy bepalen zijn de gewogen </w:t>
      </w:r>
      <w:r w:rsidR="0064187D">
        <w:t>factoren per promotie</w:t>
      </w:r>
      <w:r w:rsidR="00817772">
        <w:t xml:space="preserve">karakteristiek en de </w:t>
      </w:r>
      <w:proofErr w:type="spellStart"/>
      <w:r w:rsidR="00817772">
        <w:t>z</w:t>
      </w:r>
      <w:proofErr w:type="spellEnd"/>
      <w:r w:rsidR="00817772">
        <w:t>-waarde.</w:t>
      </w:r>
    </w:p>
    <w:p w:rsidR="00817772" w:rsidRDefault="00C34392" w:rsidP="004E1ACA">
      <w:r>
        <w:rPr>
          <w:noProof/>
          <w:lang w:eastAsia="nl-NL"/>
        </w:rPr>
        <w:drawing>
          <wp:anchor distT="0" distB="0" distL="114300" distR="114300" simplePos="0" relativeHeight="251670528" behindDoc="0" locked="0" layoutInCell="1" allowOverlap="1" wp14:anchorId="14F18DA4" wp14:editId="11D3866D">
            <wp:simplePos x="0" y="0"/>
            <wp:positionH relativeFrom="margin">
              <wp:posOffset>2696845</wp:posOffset>
            </wp:positionH>
            <wp:positionV relativeFrom="paragraph">
              <wp:posOffset>139065</wp:posOffset>
            </wp:positionV>
            <wp:extent cx="3072130" cy="3114675"/>
            <wp:effectExtent l="0" t="0" r="0" b="9525"/>
            <wp:wrapSquare wrapText="bothSides"/>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3072130" cy="3114675"/>
                    </a:xfrm>
                    <a:prstGeom prst="rect">
                      <a:avLst/>
                    </a:prstGeom>
                  </pic:spPr>
                </pic:pic>
              </a:graphicData>
            </a:graphic>
            <wp14:sizeRelH relativeFrom="margin">
              <wp14:pctWidth>0</wp14:pctWidth>
            </wp14:sizeRelH>
            <wp14:sizeRelV relativeFrom="margin">
              <wp14:pctHeight>0</wp14:pctHeight>
            </wp14:sizeRelV>
          </wp:anchor>
        </w:drawing>
      </w:r>
    </w:p>
    <w:p w:rsidR="00817772" w:rsidRDefault="00411F74" w:rsidP="004E1ACA">
      <w:r>
        <w:t xml:space="preserve">In figuur B </w:t>
      </w:r>
      <w:r w:rsidR="00817772">
        <w:t xml:space="preserve">is de uitwerking van de </w:t>
      </w:r>
      <w:proofErr w:type="spellStart"/>
      <w:r w:rsidR="00817772">
        <w:t>Solver</w:t>
      </w:r>
      <w:proofErr w:type="spellEnd"/>
      <w:r w:rsidR="0064187D">
        <w:t xml:space="preserve"> toepassing</w:t>
      </w:r>
      <w:r w:rsidR="00817772">
        <w:t xml:space="preserve"> weergegeven. Dit betre</w:t>
      </w:r>
      <w:r w:rsidR="00C34392">
        <w:t>ft de uitwerking voor scenario vijf</w:t>
      </w:r>
      <w:r w:rsidR="00817772">
        <w:t>, welke de hoogste forecast</w:t>
      </w:r>
      <w:r w:rsidR="00707C91">
        <w:t xml:space="preserve"> </w:t>
      </w:r>
      <w:proofErr w:type="spellStart"/>
      <w:r w:rsidR="0064187D">
        <w:t>accuracy</w:t>
      </w:r>
      <w:proofErr w:type="spellEnd"/>
      <w:r w:rsidR="0064187D">
        <w:t xml:space="preserve"> oplevert.</w:t>
      </w:r>
    </w:p>
    <w:p w:rsidR="00817772" w:rsidRDefault="00817772" w:rsidP="004E1ACA"/>
    <w:p w:rsidR="00817772" w:rsidRDefault="00817772" w:rsidP="004E1ACA">
      <w:r>
        <w:t>Als eerste is de doelfunctie bepaald. Deze doelfunctie is de gemiddelde forecast accuracy over de datarecords. H</w:t>
      </w:r>
      <w:r w:rsidR="00C34392">
        <w:t>et doel van de Solver is om de</w:t>
      </w:r>
      <w:r>
        <w:t xml:space="preserve"> forecast accuracy te maxim</w:t>
      </w:r>
      <w:r w:rsidR="00C34392">
        <w:t>al</w:t>
      </w:r>
      <w:r>
        <w:t xml:space="preserve">iseren. </w:t>
      </w:r>
    </w:p>
    <w:p w:rsidR="00817772" w:rsidRDefault="00817772" w:rsidP="004E1ACA"/>
    <w:p w:rsidR="00383D53" w:rsidRDefault="00817772" w:rsidP="004E1ACA">
      <w:r>
        <w:t xml:space="preserve">Om dit te bereiken moet Excel weten welke </w:t>
      </w:r>
      <w:r w:rsidR="00C34392">
        <w:t>variabelen</w:t>
      </w:r>
      <w:r>
        <w:t xml:space="preserve"> er aangepast moeten worden om deze maximalisatie te realise</w:t>
      </w:r>
      <w:r w:rsidR="00C34392">
        <w:t>ren. In het geval van scenario vijf</w:t>
      </w:r>
      <w:r>
        <w:t xml:space="preserve"> moet de gewogen factor per karakteristiek (kortingsklasse, seizoen</w:t>
      </w:r>
      <w:r w:rsidR="00126EE1">
        <w:t>,</w:t>
      </w:r>
      <w:r>
        <w:t xml:space="preserve"> et cetera) worden aangepast. Daarnaast moet </w:t>
      </w:r>
      <w:r w:rsidR="00C34392">
        <w:t xml:space="preserve">de meest optimale </w:t>
      </w:r>
      <w:r>
        <w:t>z-waarde worden bepaald.</w:t>
      </w:r>
    </w:p>
    <w:p w:rsidR="00817772" w:rsidRDefault="00817772" w:rsidP="004E1ACA"/>
    <w:p w:rsidR="00383D53" w:rsidRDefault="00817772" w:rsidP="004E1ACA">
      <w:r>
        <w:rPr>
          <w:noProof/>
          <w:lang w:eastAsia="nl-NL"/>
        </w:rPr>
        <mc:AlternateContent>
          <mc:Choice Requires="wps">
            <w:drawing>
              <wp:anchor distT="0" distB="0" distL="114300" distR="114300" simplePos="0" relativeHeight="251672576" behindDoc="0" locked="0" layoutInCell="1" allowOverlap="1" wp14:anchorId="159195DE" wp14:editId="0D2F136F">
                <wp:simplePos x="0" y="0"/>
                <wp:positionH relativeFrom="margin">
                  <wp:posOffset>2691130</wp:posOffset>
                </wp:positionH>
                <wp:positionV relativeFrom="paragraph">
                  <wp:posOffset>309880</wp:posOffset>
                </wp:positionV>
                <wp:extent cx="3392170" cy="152400"/>
                <wp:effectExtent l="0" t="0" r="0" b="0"/>
                <wp:wrapSquare wrapText="bothSides"/>
                <wp:docPr id="18" name="Tekstvak 18"/>
                <wp:cNvGraphicFramePr/>
                <a:graphic xmlns:a="http://schemas.openxmlformats.org/drawingml/2006/main">
                  <a:graphicData uri="http://schemas.microsoft.com/office/word/2010/wordprocessingShape">
                    <wps:wsp>
                      <wps:cNvSpPr txBox="1"/>
                      <wps:spPr>
                        <a:xfrm>
                          <a:off x="0" y="0"/>
                          <a:ext cx="3392170" cy="152400"/>
                        </a:xfrm>
                        <a:prstGeom prst="rect">
                          <a:avLst/>
                        </a:prstGeom>
                        <a:solidFill>
                          <a:prstClr val="white"/>
                        </a:solidFill>
                        <a:ln>
                          <a:noFill/>
                        </a:ln>
                        <a:effectLst/>
                      </wps:spPr>
                      <wps:txbx>
                        <w:txbxContent>
                          <w:p w:rsidR="00D177D8" w:rsidRPr="00A86E8A" w:rsidRDefault="00D177D8" w:rsidP="00817772">
                            <w:pPr>
                              <w:pStyle w:val="Bijschrift"/>
                              <w:rPr>
                                <w:noProof/>
                                <w:sz w:val="20"/>
                                <w:szCs w:val="20"/>
                              </w:rPr>
                            </w:pPr>
                            <w:r>
                              <w:t>Figuur B: Instellingen Solver toepassi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kstvak 18" o:spid="_x0000_s1047" type="#_x0000_t202" style="position:absolute;left:0;text-align:left;margin-left:211.9pt;margin-top:24.4pt;width:267.1pt;height:12pt;z-index:2516725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" stroked="f">
                <v:textbox inset="0,0,0,0">
                  <w:txbxContent>
                    <w:p w:rsidR="00D177D8" w:rsidRPr="00A86E8A" w:rsidRDefault="00D177D8" w:rsidP="00817772">
                      <w:pPr>
                        <w:pStyle w:val="Bijschrift"/>
                        <w:rPr>
                          <w:noProof/>
                          <w:sz w:val="20"/>
                          <w:szCs w:val="20"/>
                        </w:rPr>
                      </w:pPr>
                      <w:r>
                        <w:t>Figuur B: Instellingen Solver toepassing</w:t>
                      </w:r>
                    </w:p>
                  </w:txbxContent>
                </v:textbox>
                <w10:wrap type="square" anchorx="margin"/>
              </v:shape>
            </w:pict>
          </mc:Fallback>
        </mc:AlternateContent>
      </w:r>
      <w:r>
        <w:t>Nu Excel weet welk</w:t>
      </w:r>
      <w:r w:rsidR="0064187D">
        <w:t>e variabelen er veranderd moeten</w:t>
      </w:r>
      <w:r>
        <w:t xml:space="preserve"> worden om de forecast accuracy t</w:t>
      </w:r>
      <w:r w:rsidR="00C34392">
        <w:t xml:space="preserve">e maximaliseren, moeten </w:t>
      </w:r>
      <w:r w:rsidR="0064187D">
        <w:t>als laatste</w:t>
      </w:r>
      <w:r w:rsidR="00707C91">
        <w:t xml:space="preserve"> </w:t>
      </w:r>
      <w:r w:rsidR="0064187D">
        <w:t xml:space="preserve">de </w:t>
      </w:r>
      <w:r w:rsidR="00707C91">
        <w:t>randvoorwaarden</w:t>
      </w:r>
      <w:r w:rsidR="00C34392">
        <w:t xml:space="preserve"> </w:t>
      </w:r>
      <w:r w:rsidR="00707C91">
        <w:t xml:space="preserve">worden ingevoerd. De randvoorwaarden zijn de eisen waaraan de </w:t>
      </w:r>
      <w:r w:rsidR="00C34392">
        <w:t>parameters</w:t>
      </w:r>
      <w:r w:rsidR="00707C91">
        <w:t xml:space="preserve"> zijn onderworpe</w:t>
      </w:r>
      <w:r w:rsidR="0064187D">
        <w:t xml:space="preserve">n. In deze </w:t>
      </w:r>
      <w:proofErr w:type="spellStart"/>
      <w:r w:rsidR="0064187D">
        <w:t>Solver</w:t>
      </w:r>
      <w:proofErr w:type="spellEnd"/>
      <w:r w:rsidR="0064187D">
        <w:t xml:space="preserve"> oplossing zij</w:t>
      </w:r>
      <w:r w:rsidR="00707C91">
        <w:t>n de volgende randvoorwaarden van toepassing:</w:t>
      </w:r>
    </w:p>
    <w:p w:rsidR="00707C91" w:rsidRDefault="00707C91" w:rsidP="004E1ACA">
      <w:pPr>
        <w:pStyle w:val="Lijstalinea"/>
        <w:numPr>
          <w:ilvl w:val="0"/>
          <w:numId w:val="23"/>
        </w:numPr>
      </w:pPr>
      <w:r>
        <w:t xml:space="preserve">De gewogen factor per product/promotiekarakteristiek moet groter </w:t>
      </w:r>
      <w:r w:rsidR="00C34392">
        <w:t xml:space="preserve">dan </w:t>
      </w:r>
      <w:r>
        <w:t>of gelijk zijn aan nul.</w:t>
      </w:r>
    </w:p>
    <w:p w:rsidR="00707C91" w:rsidRDefault="00707C91" w:rsidP="004E1ACA">
      <w:pPr>
        <w:pStyle w:val="Lijstalinea"/>
        <w:numPr>
          <w:ilvl w:val="0"/>
          <w:numId w:val="23"/>
        </w:numPr>
      </w:pPr>
      <w:r>
        <w:t xml:space="preserve">De gewogen factor per product/promotiekarakteristiek moet </w:t>
      </w:r>
      <w:proofErr w:type="spellStart"/>
      <w:r>
        <w:t>geheeltallig</w:t>
      </w:r>
      <w:proofErr w:type="spellEnd"/>
      <w:r>
        <w:t xml:space="preserve"> zijn. Om de uitkomst helder en praktisch te houden is ervoor gekozen om geen komma getallen te genereren. </w:t>
      </w:r>
    </w:p>
    <w:p w:rsidR="00817772" w:rsidRDefault="00817772" w:rsidP="004E1ACA"/>
    <w:p w:rsidR="003F4CE6" w:rsidRDefault="00707C91" w:rsidP="002D38A1">
      <w:r>
        <w:t>Op basis van deze instellin</w:t>
      </w:r>
      <w:r w:rsidR="00C34392">
        <w:t xml:space="preserve">g </w:t>
      </w:r>
      <w:r w:rsidR="00B05CD5">
        <w:t>zijn</w:t>
      </w:r>
      <w:r w:rsidR="00C34392">
        <w:t xml:space="preserve"> de variabelen berekend</w:t>
      </w:r>
      <w:r w:rsidR="003F70D2">
        <w:t>,</w:t>
      </w:r>
      <w:r w:rsidR="00C34392">
        <w:t xml:space="preserve"> welke een maximale forecast </w:t>
      </w:r>
      <w:r w:rsidR="003F70D2">
        <w:t>accuracy genereren.</w:t>
      </w:r>
      <w:r w:rsidR="00411F74">
        <w:t xml:space="preserve"> De uitwerking in Figuur B</w:t>
      </w:r>
      <w:r w:rsidR="003F70D2">
        <w:t xml:space="preserve"> is van toepassing op scenario vijf</w:t>
      </w:r>
      <w:r>
        <w:t xml:space="preserve">. Andere scenario’s hebben eenzelfde aanpak, alleen kan het zijn dat </w:t>
      </w:r>
      <w:r w:rsidR="0064187D">
        <w:t xml:space="preserve">een bepaalde waarde, gewogen factor of </w:t>
      </w:r>
      <w:r>
        <w:t xml:space="preserve">de </w:t>
      </w:r>
      <w:proofErr w:type="spellStart"/>
      <w:r>
        <w:t>z</w:t>
      </w:r>
      <w:proofErr w:type="spellEnd"/>
      <w:r>
        <w:t>-waarde</w:t>
      </w:r>
      <w:r w:rsidR="0064187D">
        <w:t>,</w:t>
      </w:r>
      <w:r>
        <w:t xml:space="preserve"> buiten beschouwing </w:t>
      </w:r>
      <w:r w:rsidR="00A7378F">
        <w:t>is</w:t>
      </w:r>
      <w:r w:rsidR="003F70D2">
        <w:t xml:space="preserve"> gelaten in een bepaald scenario.</w:t>
      </w:r>
    </w:p>
    <w:p w:rsidR="003F4CE6" w:rsidRDefault="003F4CE6" w:rsidP="003F4CE6">
      <w:pPr>
        <w:pStyle w:val="Kop1"/>
        <w:numPr>
          <w:ilvl w:val="0"/>
          <w:numId w:val="0"/>
        </w:numPr>
        <w:ind w:left="432" w:hanging="432"/>
      </w:pPr>
      <w:r>
        <w:br w:type="column"/>
      </w:r>
      <w:bookmarkStart w:id="111" w:name="_Toc484510798"/>
      <w:r w:rsidRPr="00BE1189">
        <w:lastRenderedPageBreak/>
        <w:t xml:space="preserve">Bijlage </w:t>
      </w:r>
      <w:r>
        <w:t>XII</w:t>
      </w:r>
      <w:r w:rsidRPr="00BE1189">
        <w:t xml:space="preserve"> – </w:t>
      </w:r>
      <w:r>
        <w:t xml:space="preserve">Gemiddelde Voorraad </w:t>
      </w:r>
      <w:r w:rsidR="009226EA">
        <w:t>MIN-MAX</w:t>
      </w:r>
      <w:bookmarkEnd w:id="111"/>
    </w:p>
    <w:p w:rsidR="003F4CE6" w:rsidRDefault="003F4CE6" w:rsidP="003F4CE6">
      <w:r>
        <w:t xml:space="preserve">In deze bijlage </w:t>
      </w:r>
      <w:r w:rsidR="00405DDE">
        <w:t>is</w:t>
      </w:r>
      <w:r>
        <w:t xml:space="preserve"> ingegaan op de berekening van het gemiddelde voorraadniveau in het </w:t>
      </w:r>
      <w:r w:rsidR="009226EA">
        <w:t>MIN-MAX</w:t>
      </w:r>
      <w:r>
        <w:t xml:space="preserve"> voorraadmodel.</w:t>
      </w:r>
    </w:p>
    <w:p w:rsidR="003F4CE6" w:rsidRDefault="003F4CE6" w:rsidP="003F4CE6"/>
    <w:p w:rsidR="00AB38BA" w:rsidRDefault="006327ED" w:rsidP="003F4CE6">
      <w:r>
        <w:rPr>
          <w:noProof/>
          <w:lang w:eastAsia="nl-NL"/>
        </w:rPr>
        <w:drawing>
          <wp:anchor distT="0" distB="0" distL="114300" distR="114300" simplePos="0" relativeHeight="251723776" behindDoc="0" locked="0" layoutInCell="1" allowOverlap="1" wp14:anchorId="566858EA" wp14:editId="7C27E52B">
            <wp:simplePos x="0" y="0"/>
            <wp:positionH relativeFrom="column">
              <wp:posOffset>2176145</wp:posOffset>
            </wp:positionH>
            <wp:positionV relativeFrom="paragraph">
              <wp:posOffset>158750</wp:posOffset>
            </wp:positionV>
            <wp:extent cx="3609975" cy="2000250"/>
            <wp:effectExtent l="0" t="0" r="9525" b="0"/>
            <wp:wrapSquare wrapText="bothSides"/>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3609975" cy="2000250"/>
                    </a:xfrm>
                    <a:prstGeom prst="rect">
                      <a:avLst/>
                    </a:prstGeom>
                  </pic:spPr>
                </pic:pic>
              </a:graphicData>
            </a:graphic>
            <wp14:sizeRelH relativeFrom="page">
              <wp14:pctWidth>0</wp14:pctWidth>
            </wp14:sizeRelH>
            <wp14:sizeRelV relativeFrom="page">
              <wp14:pctHeight>0</wp14:pctHeight>
            </wp14:sizeRelV>
          </wp:anchor>
        </w:drawing>
      </w:r>
      <w:r w:rsidR="002E44D8">
        <w:rPr>
          <w:noProof/>
          <w:lang w:eastAsia="nl-NL"/>
        </w:rPr>
        <mc:AlternateContent>
          <mc:Choice Requires="wps">
            <w:drawing>
              <wp:anchor distT="0" distB="0" distL="114300" distR="114300" simplePos="0" relativeHeight="251725824" behindDoc="0" locked="0" layoutInCell="1" allowOverlap="1" wp14:anchorId="218F8C7F" wp14:editId="1B0DB0F1">
                <wp:simplePos x="0" y="0"/>
                <wp:positionH relativeFrom="column">
                  <wp:posOffset>2185670</wp:posOffset>
                </wp:positionH>
                <wp:positionV relativeFrom="paragraph">
                  <wp:posOffset>2151380</wp:posOffset>
                </wp:positionV>
                <wp:extent cx="3609975" cy="152400"/>
                <wp:effectExtent l="0" t="0" r="9525" b="0"/>
                <wp:wrapSquare wrapText="bothSides"/>
                <wp:docPr id="6" name="Tekstvak 6"/>
                <wp:cNvGraphicFramePr/>
                <a:graphic xmlns:a="http://schemas.openxmlformats.org/drawingml/2006/main">
                  <a:graphicData uri="http://schemas.microsoft.com/office/word/2010/wordprocessingShape">
                    <wps:wsp>
                      <wps:cNvSpPr txBox="1"/>
                      <wps:spPr>
                        <a:xfrm>
                          <a:off x="0" y="0"/>
                          <a:ext cx="3609975" cy="152400"/>
                        </a:xfrm>
                        <a:prstGeom prst="rect">
                          <a:avLst/>
                        </a:prstGeom>
                        <a:solidFill>
                          <a:prstClr val="white"/>
                        </a:solidFill>
                        <a:ln>
                          <a:noFill/>
                        </a:ln>
                        <a:effectLst/>
                      </wps:spPr>
                      <wps:txbx>
                        <w:txbxContent>
                          <w:p w:rsidR="00D177D8" w:rsidRPr="004945DC" w:rsidRDefault="00D177D8" w:rsidP="002E44D8">
                            <w:pPr>
                              <w:pStyle w:val="Bijschrift"/>
                              <w:rPr>
                                <w:noProof/>
                                <w:sz w:val="20"/>
                                <w:szCs w:val="20"/>
                              </w:rPr>
                            </w:pPr>
                            <w:r>
                              <w:t>Figuur C: MIN-MAX voorraad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kstvak 6" o:spid="_x0000_s1048" type="#_x0000_t202" style="position:absolute;left:0;text-align:left;margin-left:172.1pt;margin-top:169.4pt;width:284.25pt;height:12pt;z-index:251725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" stroked="f">
                <v:textbox inset="0,0,0,0">
                  <w:txbxContent>
                    <w:p w:rsidR="00D177D8" w:rsidRPr="004945DC" w:rsidRDefault="00D177D8" w:rsidP="002E44D8">
                      <w:pPr>
                        <w:pStyle w:val="Bijschrift"/>
                        <w:rPr>
                          <w:noProof/>
                          <w:sz w:val="20"/>
                          <w:szCs w:val="20"/>
                        </w:rPr>
                      </w:pPr>
                      <w:r>
                        <w:t>Figuur C: MIN-MAX voorraadmodel</w:t>
                      </w:r>
                    </w:p>
                  </w:txbxContent>
                </v:textbox>
                <w10:wrap type="square"/>
              </v:shape>
            </w:pict>
          </mc:Fallback>
        </mc:AlternateContent>
      </w:r>
      <w:r w:rsidR="003F4CE6">
        <w:t>In hoofdstuk acht is al kor</w:t>
      </w:r>
      <w:r w:rsidR="0064187D">
        <w:t>t ingegaan op de werking van dit</w:t>
      </w:r>
      <w:r w:rsidR="003F4CE6">
        <w:t xml:space="preserve"> </w:t>
      </w:r>
      <w:r w:rsidR="009226EA">
        <w:t>MIN-MAX</w:t>
      </w:r>
      <w:r w:rsidR="003F4CE6">
        <w:t xml:space="preserve"> model. Ter verduidelijking van dit verhaal is de werking van het </w:t>
      </w:r>
      <w:r w:rsidR="009226EA">
        <w:t>MIN-MAX</w:t>
      </w:r>
      <w:r w:rsidR="003F4CE6">
        <w:t xml:space="preserve"> voorraadmodel nog eens weergegeven in figuur </w:t>
      </w:r>
      <w:r w:rsidR="003F70D2">
        <w:t>C. Als input voor</w:t>
      </w:r>
      <w:r w:rsidR="002E44D8">
        <w:t xml:space="preserve"> het bestelmodel moet de gemiddelde voorraad worden berekend. De literatuur geeft geen </w:t>
      </w:r>
      <w:r w:rsidR="003F70D2">
        <w:t>definitie</w:t>
      </w:r>
      <w:r w:rsidR="002E44D8">
        <w:t xml:space="preserve"> hoeveel de gemiddelde voorraad in het </w:t>
      </w:r>
      <w:r w:rsidR="009226EA">
        <w:t>MIN-MAX</w:t>
      </w:r>
      <w:r w:rsidR="00126EE1">
        <w:t xml:space="preserve"> voorraad</w:t>
      </w:r>
      <w:r w:rsidR="002E44D8">
        <w:t>model</w:t>
      </w:r>
      <w:r w:rsidR="003F70D2">
        <w:t xml:space="preserve"> precies</w:t>
      </w:r>
      <w:r w:rsidR="002E44D8">
        <w:t xml:space="preserve"> is. In</w:t>
      </w:r>
      <w:r w:rsidR="003F70D2">
        <w:t xml:space="preserve"> het rapport van </w:t>
      </w:r>
      <w:proofErr w:type="spellStart"/>
      <w:r w:rsidR="003F70D2">
        <w:t>Kisler</w:t>
      </w:r>
      <w:proofErr w:type="spellEnd"/>
      <w:r w:rsidR="003F70D2">
        <w:t xml:space="preserve"> (2009) </w:t>
      </w:r>
      <w:r w:rsidR="002E44D8">
        <w:t>wordt gesteld dat de gemiddelde voorraad berekend kan worden door de MIN en MAX</w:t>
      </w:r>
      <w:r w:rsidR="00C451A5">
        <w:t xml:space="preserve"> bij elkaar op te tellen, en </w:t>
      </w:r>
      <w:r w:rsidR="003F70D2">
        <w:t xml:space="preserve">te delen door twee. </w:t>
      </w:r>
      <w:r w:rsidR="00C451A5">
        <w:t xml:space="preserve">Als de voorraad onder de MIN komt, wordt bijbesteld tot de MAX. Voor de hand liggend is het dan ook om te stellen dat de gemiddelde voorraad hiertussen ligt. </w:t>
      </w:r>
      <w:r w:rsidR="00AF4553">
        <w:t xml:space="preserve">Echter moet niet </w:t>
      </w:r>
      <w:r w:rsidR="00B05CD5">
        <w:t>worden vergeten</w:t>
      </w:r>
      <w:r w:rsidR="00AF4553">
        <w:t xml:space="preserve"> dat de voorraad tijdens de levertijd onder de MIN raakt zoals in figuur C </w:t>
      </w:r>
      <w:r w:rsidR="00A7378F">
        <w:t>staat</w:t>
      </w:r>
      <w:r w:rsidR="00AF4553">
        <w:t xml:space="preserve"> aangeduid met ‘LT’. </w:t>
      </w:r>
      <w:r w:rsidR="003F70D2">
        <w:t>Het gemiddelde voorraadniveau</w:t>
      </w:r>
      <w:r w:rsidR="00AB38BA">
        <w:t xml:space="preserve"> </w:t>
      </w:r>
      <w:r w:rsidR="003F70D2">
        <w:t>voor de baselineafzet z</w:t>
      </w:r>
      <w:r w:rsidR="00AB38BA">
        <w:t>al du</w:t>
      </w:r>
      <w:r w:rsidR="008C0C8D">
        <w:t xml:space="preserve">s lager liggen dan (MIN + MAX) / </w:t>
      </w:r>
      <w:r w:rsidR="00AB38BA">
        <w:t>2.</w:t>
      </w:r>
    </w:p>
    <w:p w:rsidR="00AB38BA" w:rsidRDefault="00AB38BA" w:rsidP="003F4CE6">
      <w:r>
        <w:br/>
        <w:t>Om een uitspra</w:t>
      </w:r>
      <w:r w:rsidR="0064187D">
        <w:t>ak over het gemiddelde baselinevoorraadn</w:t>
      </w:r>
      <w:r>
        <w:t xml:space="preserve">iveau </w:t>
      </w:r>
      <w:r w:rsidR="003F70D2">
        <w:t>te kunnen doen</w:t>
      </w:r>
      <w:r>
        <w:t xml:space="preserve">, is de data van </w:t>
      </w:r>
      <w:r w:rsidR="003F70D2">
        <w:t>4</w:t>
      </w:r>
      <w:r w:rsidR="00126EE1">
        <w:t>.</w:t>
      </w:r>
      <w:r w:rsidR="003421FA">
        <w:t>100</w:t>
      </w:r>
      <w:r w:rsidR="0064187D">
        <w:t xml:space="preserve"> </w:t>
      </w:r>
      <w:r w:rsidR="003F70D2">
        <w:t>artikelen onderzocht</w:t>
      </w:r>
      <w:r>
        <w:t xml:space="preserve">. </w:t>
      </w:r>
      <w:r w:rsidR="003F70D2">
        <w:t>De volgende data was vereist om het gemiddelde voorraadniveau te bereken</w:t>
      </w:r>
      <w:r w:rsidR="00126EE1">
        <w:t>en</w:t>
      </w:r>
      <w:r w:rsidR="003F70D2">
        <w:t>:</w:t>
      </w:r>
    </w:p>
    <w:p w:rsidR="00AB38BA" w:rsidRDefault="00AB38BA" w:rsidP="00AB38BA">
      <w:pPr>
        <w:pStyle w:val="Lijstalinea"/>
        <w:numPr>
          <w:ilvl w:val="0"/>
          <w:numId w:val="27"/>
        </w:numPr>
      </w:pPr>
      <w:r>
        <w:t>Minimale voorraad van deze 4</w:t>
      </w:r>
      <w:r w:rsidR="00126EE1">
        <w:t>.</w:t>
      </w:r>
      <w:r w:rsidR="0064187D">
        <w:t>100 artikelen</w:t>
      </w:r>
    </w:p>
    <w:p w:rsidR="00AB38BA" w:rsidRDefault="00AB38BA" w:rsidP="00AB38BA">
      <w:pPr>
        <w:pStyle w:val="Lijstalinea"/>
        <w:numPr>
          <w:ilvl w:val="0"/>
          <w:numId w:val="27"/>
        </w:numPr>
      </w:pPr>
      <w:r>
        <w:t>Maximale voorraad van deze 4</w:t>
      </w:r>
      <w:r w:rsidR="00126EE1">
        <w:t>.</w:t>
      </w:r>
      <w:r w:rsidR="0064187D">
        <w:t>100 artikelen</w:t>
      </w:r>
    </w:p>
    <w:p w:rsidR="00AB38BA" w:rsidRDefault="00AB38BA" w:rsidP="00AB38BA">
      <w:pPr>
        <w:pStyle w:val="Lijstalinea"/>
        <w:numPr>
          <w:ilvl w:val="0"/>
          <w:numId w:val="27"/>
        </w:numPr>
      </w:pPr>
      <w:r>
        <w:t>Fysieke voorraad van deze 4</w:t>
      </w:r>
      <w:r w:rsidR="00126EE1">
        <w:t>.</w:t>
      </w:r>
      <w:r w:rsidR="0064187D">
        <w:t>100 artikelen</w:t>
      </w:r>
    </w:p>
    <w:p w:rsidR="00AB38BA" w:rsidRDefault="00AB38BA" w:rsidP="00AB38BA"/>
    <w:p w:rsidR="008A6610" w:rsidRDefault="00AB38BA" w:rsidP="00AB38BA">
      <w:r>
        <w:t xml:space="preserve">Over elk van deze gegevens is </w:t>
      </w:r>
      <w:r w:rsidR="003F70D2">
        <w:t>het gemiddelde berekend. Kort</w:t>
      </w:r>
      <w:r>
        <w:t xml:space="preserve"> gezegd: de gemiddelde minimale, maximale en fysieke voorraad. </w:t>
      </w:r>
      <w:r w:rsidR="008A6610">
        <w:t xml:space="preserve">Deze gegevens vormen een </w:t>
      </w:r>
      <w:r w:rsidR="009226EA">
        <w:t>MIN-MAX</w:t>
      </w:r>
      <w:r w:rsidR="008A6610">
        <w:t xml:space="preserve"> model</w:t>
      </w:r>
      <w:r w:rsidR="003F70D2">
        <w:t xml:space="preserve"> met de gemiddelde waarden over 4</w:t>
      </w:r>
      <w:r w:rsidR="0064187D">
        <w:t>.</w:t>
      </w:r>
      <w:r w:rsidR="003F70D2">
        <w:t xml:space="preserve">100 artikelen. </w:t>
      </w:r>
      <w:r w:rsidR="008A6610">
        <w:t xml:space="preserve">De resultaten zijn weergegeven in figuur D. </w:t>
      </w:r>
      <w:r w:rsidR="003F70D2">
        <w:t>De gemiddelde</w:t>
      </w:r>
      <w:r w:rsidR="008A6610">
        <w:t xml:space="preserve"> MAX </w:t>
      </w:r>
      <w:r w:rsidR="003F70D2">
        <w:t xml:space="preserve">is </w:t>
      </w:r>
      <w:r w:rsidR="008A6610">
        <w:t>2</w:t>
      </w:r>
      <w:r w:rsidR="0064187D">
        <w:t>.</w:t>
      </w:r>
      <w:r w:rsidR="008A6610">
        <w:t>623, de</w:t>
      </w:r>
      <w:r w:rsidR="003F70D2">
        <w:t xml:space="preserve"> gemiddelde MIN 1</w:t>
      </w:r>
      <w:r w:rsidR="0000115B">
        <w:t>.</w:t>
      </w:r>
      <w:r w:rsidR="003F70D2">
        <w:t xml:space="preserve">740 en de gemiddelde </w:t>
      </w:r>
      <w:r w:rsidR="0000115B">
        <w:t xml:space="preserve">fysieke voorraad </w:t>
      </w:r>
      <w:r w:rsidR="008A6610">
        <w:t>2</w:t>
      </w:r>
      <w:r w:rsidR="0064187D">
        <w:t>.</w:t>
      </w:r>
      <w:r w:rsidR="008A6610">
        <w:t xml:space="preserve">019. Op basis van deze gegevens kan de vergelijking worden opgelost om de gemiddelde </w:t>
      </w:r>
      <w:r w:rsidR="003F70D2">
        <w:t>baselinevoorraadstand</w:t>
      </w:r>
      <w:r w:rsidR="008A6610">
        <w:t xml:space="preserve"> te bepalen. De functie om de gemiddelde voorraad te bepalen is als volgt: </w:t>
      </w:r>
      <w:r w:rsidR="00AC30F4">
        <w:t>Gemiddelde voorraad = MIN + (X-getal x (MAX – MIN)).</w:t>
      </w:r>
      <w:r w:rsidR="00920E16">
        <w:t xml:space="preserve"> De onbekende factor in deze functie is ‘X-getal’. </w:t>
      </w:r>
      <w:r w:rsidR="003F70D2">
        <w:t>Met andere w</w:t>
      </w:r>
      <w:r w:rsidR="00B05CD5">
        <w:t>o</w:t>
      </w:r>
      <w:r w:rsidR="003F70D2">
        <w:t>orden</w:t>
      </w:r>
      <w:r w:rsidR="00920E16">
        <w:t xml:space="preserve"> betekent dit getal hoeveel procent van de voorraadhoogte tussen MIN en MAX het gemiddelde </w:t>
      </w:r>
      <w:r w:rsidR="0064187D">
        <w:t>baseline</w:t>
      </w:r>
      <w:r w:rsidR="00920E16">
        <w:t>voorraadniveau vertegenwoordigd. Op basis van drie berekende waarde</w:t>
      </w:r>
      <w:r w:rsidR="0064187D">
        <w:t>n</w:t>
      </w:r>
      <w:r w:rsidR="00920E16">
        <w:t xml:space="preserve"> kan dit percentage eenvoudig w</w:t>
      </w:r>
      <w:r w:rsidR="00126EE1">
        <w:t>o</w:t>
      </w:r>
      <w:r w:rsidR="00920E16">
        <w:t>orden herleid. Dit is als volgt berekend: (2</w:t>
      </w:r>
      <w:r w:rsidR="0064187D">
        <w:t>.</w:t>
      </w:r>
      <w:r w:rsidR="00920E16">
        <w:t>019 – 1</w:t>
      </w:r>
      <w:r w:rsidR="0064187D">
        <w:t>.</w:t>
      </w:r>
      <w:r w:rsidR="003F70D2">
        <w:t>740) / (2</w:t>
      </w:r>
      <w:r w:rsidR="0064187D">
        <w:t>.</w:t>
      </w:r>
      <w:r w:rsidR="003F70D2">
        <w:t>623 – 1</w:t>
      </w:r>
      <w:r w:rsidR="0064187D">
        <w:t>.</w:t>
      </w:r>
      <w:r w:rsidR="003F70D2">
        <w:t>740) = 0,36. De uitkomst</w:t>
      </w:r>
      <w:r w:rsidR="00920E16">
        <w:t xml:space="preserve"> betekent dat 36 procent van het verschil tussen MIN en MAX het gemiddelde v</w:t>
      </w:r>
      <w:r w:rsidR="0036505F">
        <w:t>oorraadniveau vertegenwoordigd.</w:t>
      </w:r>
    </w:p>
    <w:p w:rsidR="0036505F" w:rsidRDefault="0000115B" w:rsidP="00AB38BA">
      <w:r>
        <w:rPr>
          <w:noProof/>
          <w:lang w:eastAsia="nl-NL"/>
        </w:rPr>
        <w:drawing>
          <wp:anchor distT="0" distB="0" distL="114300" distR="114300" simplePos="0" relativeHeight="251727872" behindDoc="0" locked="0" layoutInCell="1" allowOverlap="1" wp14:anchorId="0F367EC6" wp14:editId="38AA227C">
            <wp:simplePos x="0" y="0"/>
            <wp:positionH relativeFrom="column">
              <wp:posOffset>2284095</wp:posOffset>
            </wp:positionH>
            <wp:positionV relativeFrom="paragraph">
              <wp:posOffset>114935</wp:posOffset>
            </wp:positionV>
            <wp:extent cx="3502660" cy="2126615"/>
            <wp:effectExtent l="0" t="0" r="2540" b="6985"/>
            <wp:wrapSquare wrapText="bothSides"/>
            <wp:docPr id="22" name="Afbeelding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02660" cy="212661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36505F" w:rsidRPr="003F4CE6" w:rsidRDefault="00A960BA" w:rsidP="00AB38BA">
      <w:r>
        <w:rPr>
          <w:noProof/>
          <w:lang w:eastAsia="nl-NL"/>
        </w:rPr>
        <mc:AlternateContent>
          <mc:Choice Requires="wps">
            <w:drawing>
              <wp:anchor distT="0" distB="0" distL="114300" distR="114300" simplePos="0" relativeHeight="251729920" behindDoc="0" locked="0" layoutInCell="1" allowOverlap="1" wp14:anchorId="3E4619B6" wp14:editId="225527B2">
                <wp:simplePos x="0" y="0"/>
                <wp:positionH relativeFrom="column">
                  <wp:posOffset>2297430</wp:posOffset>
                </wp:positionH>
                <wp:positionV relativeFrom="paragraph">
                  <wp:posOffset>2087880</wp:posOffset>
                </wp:positionV>
                <wp:extent cx="3429000" cy="635"/>
                <wp:effectExtent l="0" t="0" r="0" b="0"/>
                <wp:wrapSquare wrapText="bothSides"/>
                <wp:docPr id="20" name="Tekstvak 20"/>
                <wp:cNvGraphicFramePr/>
                <a:graphic xmlns:a="http://schemas.openxmlformats.org/drawingml/2006/main">
                  <a:graphicData uri="http://schemas.microsoft.com/office/word/2010/wordprocessingShape">
                    <wps:wsp>
                      <wps:cNvSpPr txBox="1"/>
                      <wps:spPr>
                        <a:xfrm>
                          <a:off x="0" y="0"/>
                          <a:ext cx="3429000" cy="635"/>
                        </a:xfrm>
                        <a:prstGeom prst="rect">
                          <a:avLst/>
                        </a:prstGeom>
                        <a:solidFill>
                          <a:prstClr val="white"/>
                        </a:solidFill>
                        <a:ln>
                          <a:noFill/>
                        </a:ln>
                        <a:effectLst/>
                      </wps:spPr>
                      <wps:txbx>
                        <w:txbxContent>
                          <w:p w:rsidR="00D177D8" w:rsidRPr="00B54AC6" w:rsidRDefault="00D177D8" w:rsidP="00A960BA">
                            <w:pPr>
                              <w:pStyle w:val="Bijschrift"/>
                              <w:rPr>
                                <w:noProof/>
                                <w:sz w:val="20"/>
                                <w:szCs w:val="20"/>
                              </w:rPr>
                            </w:pPr>
                            <w:r>
                              <w:t>Figuur D: Gemiddelde Voorraad MIN-MAX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kstvak 20" o:spid="_x0000_s1049" type="#_x0000_t202" style="position:absolute;left:0;text-align:left;margin-left:180.9pt;margin-top:164.4pt;width:270pt;height:.05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" stroked="f">
                <v:textbox style="mso-fit-shape-to-text:t" inset="0,0,0,0">
                  <w:txbxContent>
                    <w:p w:rsidR="00D177D8" w:rsidRPr="00B54AC6" w:rsidRDefault="00D177D8" w:rsidP="00A960BA">
                      <w:pPr>
                        <w:pStyle w:val="Bijschrift"/>
                        <w:rPr>
                          <w:noProof/>
                          <w:sz w:val="20"/>
                          <w:szCs w:val="20"/>
                        </w:rPr>
                      </w:pPr>
                      <w:r>
                        <w:t>Figuur D: Gemiddelde Voorraad MIN-MAX model</w:t>
                      </w:r>
                    </w:p>
                  </w:txbxContent>
                </v:textbox>
                <w10:wrap type="square"/>
              </v:shape>
            </w:pict>
          </mc:Fallback>
        </mc:AlternateContent>
      </w:r>
      <w:r w:rsidR="003F70D2">
        <w:t>Eerder in deze bijlage werd beschreven dat het berekenen van de gemiddelde baselinevoorraad door de formule (MIN + MAX) / 2 onjuist is</w:t>
      </w:r>
      <w:r w:rsidR="00126EE1">
        <w:t>,</w:t>
      </w:r>
      <w:r w:rsidR="003F70D2">
        <w:t xml:space="preserve"> omdat de voorraad</w:t>
      </w:r>
      <w:r w:rsidR="0036505F">
        <w:t xml:space="preserve"> gedurende de levertijd onder zijn MIN zakt. Na deze berekening blijkt dat het gemiddelde voorraadniveau in een </w:t>
      </w:r>
      <w:r w:rsidR="009226EA">
        <w:t>MIN-MAX</w:t>
      </w:r>
      <w:r w:rsidR="0036505F">
        <w:t xml:space="preserve"> voorraadmodel 36 procent van het verschil tussen M</w:t>
      </w:r>
      <w:r w:rsidR="003F70D2">
        <w:t>IN en MAX is. In figuur D is de gemiddelde voorraad</w:t>
      </w:r>
      <w:r w:rsidR="0036505F">
        <w:t xml:space="preserve"> zichtbaar gemaakt met de oranje lijn.</w:t>
      </w:r>
      <w:r w:rsidRPr="00A960BA">
        <w:rPr>
          <w:noProof/>
          <w:lang w:eastAsia="nl-NL"/>
        </w:rPr>
        <w:t xml:space="preserve"> </w:t>
      </w:r>
    </w:p>
    <w:sectPr w:rsidR="0036505F" w:rsidRPr="003F4CE6" w:rsidSect="00497C75">
      <w:footerReference w:type="default" r:id="rId35"/>
      <w:pgSz w:w="11906" w:h="16838"/>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E4E70" w:rsidRDefault="00BE4E70" w:rsidP="00DD5B81">
      <w:r>
        <w:separator/>
      </w:r>
    </w:p>
  </w:endnote>
  <w:endnote w:type="continuationSeparator" w:id="0">
    <w:p w:rsidR="00BE4E70" w:rsidRDefault="00BE4E70" w:rsidP="00DD5B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14436759"/>
      <w:docPartObj>
        <w:docPartGallery w:val="Page Numbers (Bottom of Page)"/>
        <w:docPartUnique/>
      </w:docPartObj>
    </w:sdtPr>
    <w:sdtContent>
      <w:p w:rsidR="00D177D8" w:rsidRDefault="00D177D8">
        <w:pPr>
          <w:pStyle w:val="Voettekst"/>
        </w:pPr>
        <w:r>
          <w:rPr>
            <w:noProof/>
            <w:lang w:eastAsia="nl-NL"/>
          </w:rPr>
          <w:drawing>
            <wp:anchor distT="0" distB="0" distL="114300" distR="114300" simplePos="0" relativeHeight="251589120" behindDoc="0" locked="0" layoutInCell="1" allowOverlap="1" wp14:anchorId="2FE0B8C2" wp14:editId="5B1CB720">
              <wp:simplePos x="0" y="0"/>
              <wp:positionH relativeFrom="column">
                <wp:posOffset>-62865</wp:posOffset>
              </wp:positionH>
              <wp:positionV relativeFrom="paragraph">
                <wp:posOffset>-37465</wp:posOffset>
              </wp:positionV>
              <wp:extent cx="942975" cy="194310"/>
              <wp:effectExtent l="0" t="0" r="9525" b="0"/>
              <wp:wrapSquare wrapText="bothSides"/>
              <wp:docPr id="48" name="Afbeelding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42975" cy="194310"/>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nl-NL"/>
          </w:rPr>
          <mc:AlternateContent>
            <mc:Choice Requires="wps">
              <w:drawing>
                <wp:anchor distT="0" distB="0" distL="114300" distR="114300" simplePos="0" relativeHeight="251605504" behindDoc="0" locked="0" layoutInCell="1" allowOverlap="1" wp14:anchorId="77AA3FDB" wp14:editId="5960B0B7">
                  <wp:simplePos x="0" y="0"/>
                  <wp:positionH relativeFrom="column">
                    <wp:posOffset>-752475</wp:posOffset>
                  </wp:positionH>
                  <wp:positionV relativeFrom="paragraph">
                    <wp:posOffset>371475</wp:posOffset>
                  </wp:positionV>
                  <wp:extent cx="7307580" cy="0"/>
                  <wp:effectExtent l="57150" t="38100" r="45720" b="95250"/>
                  <wp:wrapNone/>
                  <wp:docPr id="19" name="Rechte verbindingslijn 19"/>
                  <wp:cNvGraphicFramePr/>
                  <a:graphic xmlns:a="http://schemas.openxmlformats.org/drawingml/2006/main">
                    <a:graphicData uri="http://schemas.microsoft.com/office/word/2010/wordprocessingShape">
                      <wps:wsp>
                        <wps:cNvCnPr/>
                        <wps:spPr>
                          <a:xfrm>
                            <a:off x="0" y="0"/>
                            <a:ext cx="7307580" cy="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Rechte verbindingslijn 19" o:spid="_x0000_s1026" style="position:absolute;z-index:25160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9.25pt,29.25pt" to="516.15pt,2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" strokecolor="#eb6b0a [3206]" strokeweight="3pt">
                  <v:shadow on="t" color="black" opacity="22937f" origin=",.5" offset="0,.63889mm"/>
                </v:line>
              </w:pict>
            </mc:Fallback>
          </mc:AlternateContent>
        </w:r>
        <w:r>
          <w:rPr>
            <w:noProof/>
            <w:lang w:eastAsia="nl-NL"/>
          </w:rPr>
          <mc:AlternateContent>
            <mc:Choice Requires="wps">
              <w:drawing>
                <wp:anchor distT="0" distB="0" distL="114300" distR="114300" simplePos="0" relativeHeight="251588096" behindDoc="0" locked="0" layoutInCell="1" allowOverlap="1" wp14:anchorId="6D683591" wp14:editId="51DBFAC1">
                  <wp:simplePos x="0" y="0"/>
                  <wp:positionH relativeFrom="rightMargin">
                    <wp:align>center</wp:align>
                  </wp:positionH>
                  <wp:positionV relativeFrom="bottomMargin">
                    <wp:align>center</wp:align>
                  </wp:positionV>
                  <wp:extent cx="565785" cy="191770"/>
                  <wp:effectExtent l="0" t="0" r="0" b="0"/>
                  <wp:wrapNone/>
                  <wp:docPr id="650" name="Rechthoek 6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rsidR="00D177D8" w:rsidRPr="00E7145C" w:rsidRDefault="00D177D8">
                              <w:pPr>
                                <w:pBdr>
                                  <w:top w:val="single" w:sz="4" w:space="1" w:color="7F7F7F" w:themeColor="background1" w:themeShade="7F"/>
                                </w:pBdr>
                                <w:jc w:val="center"/>
                              </w:pPr>
                              <w:r w:rsidRPr="00E7145C">
                                <w:fldChar w:fldCharType="begin"/>
                              </w:r>
                              <w:r w:rsidRPr="00E7145C">
                                <w:instrText>PAGE   \* MERGEFORMAT</w:instrText>
                              </w:r>
                              <w:r w:rsidRPr="00E7145C">
                                <w:fldChar w:fldCharType="separate"/>
                              </w:r>
                              <w:r w:rsidR="00550B08">
                                <w:rPr>
                                  <w:noProof/>
                                </w:rPr>
                                <w:t>30</w:t>
                              </w:r>
                              <w:r w:rsidRPr="00E7145C">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id="Rechthoek 650" o:spid="_x0000_s1050" style="position:absolute;left:0;text-align:left;margin-left:0;margin-top:0;width:44.55pt;height:15.1pt;flip:x;z-index:251588096;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" filled="f" fillcolor="#c0504d" stroked="f" strokecolor="#5c83b4" strokeweight="2.25pt">
                  <v:textbox inset=",0,,0">
                    <w:txbxContent>
                      <w:p w:rsidR="00D177D8" w:rsidRPr="00E7145C" w:rsidRDefault="00D177D8">
                        <w:pPr>
                          <w:pBdr>
                            <w:top w:val="single" w:sz="4" w:space="1" w:color="7F7F7F" w:themeColor="background1" w:themeShade="7F"/>
                          </w:pBdr>
                          <w:jc w:val="center"/>
                        </w:pPr>
                        <w:r w:rsidRPr="00E7145C">
                          <w:fldChar w:fldCharType="begin"/>
                        </w:r>
                        <w:r w:rsidRPr="00E7145C">
                          <w:instrText>PAGE   \* MERGEFORMAT</w:instrText>
                        </w:r>
                        <w:r w:rsidRPr="00E7145C">
                          <w:fldChar w:fldCharType="separate"/>
                        </w:r>
                        <w:r w:rsidR="00550B08">
                          <w:rPr>
                            <w:noProof/>
                          </w:rPr>
                          <w:t>30</w:t>
                        </w:r>
                        <w:r w:rsidRPr="00E7145C">
                          <w:fldChar w:fldCharType="end"/>
                        </w:r>
                      </w:p>
                    </w:txbxContent>
                  </v:textbox>
                  <w10:wrap anchorx="margin" anchory="margin"/>
                </v:rect>
              </w:pict>
            </mc:Fallback>
          </mc:AlternateContent>
        </w:r>
        <w:r>
          <w:t xml:space="preserve">  </w:t>
        </w:r>
        <w:r>
          <w:tab/>
          <w:t xml:space="preserve">Arjan </w:t>
        </w:r>
        <w:proofErr w:type="spellStart"/>
        <w:r>
          <w:t>Markestein</w:t>
        </w:r>
        <w:proofErr w:type="spellEnd"/>
        <w:r>
          <w:t xml:space="preserve"> – Afstudeerscriptie</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E4E70" w:rsidRDefault="00BE4E70" w:rsidP="00DD5B81">
      <w:r>
        <w:separator/>
      </w:r>
    </w:p>
  </w:footnote>
  <w:footnote w:type="continuationSeparator" w:id="0">
    <w:p w:rsidR="00BE4E70" w:rsidRDefault="00BE4E70" w:rsidP="00DD5B81">
      <w:r>
        <w:continuationSeparator/>
      </w:r>
    </w:p>
  </w:footnote>
  <w:footnote w:id="1">
    <w:p w:rsidR="00D177D8" w:rsidRDefault="00D177D8">
      <w:pPr>
        <w:pStyle w:val="Voetnoottekst"/>
      </w:pPr>
      <w:r w:rsidRPr="00497C25">
        <w:rPr>
          <w:rStyle w:val="Voetnootmarkering"/>
        </w:rPr>
        <w:footnoteRef/>
      </w:r>
      <w:r>
        <w:t xml:space="preserve"> Deze analyse is eind april 2017 uitgevoerd.</w:t>
      </w:r>
    </w:p>
  </w:footnote>
  <w:footnote w:id="2">
    <w:p w:rsidR="00D177D8" w:rsidRDefault="00D177D8">
      <w:pPr>
        <w:pStyle w:val="Voetnoottekst"/>
      </w:pPr>
      <w:r w:rsidRPr="00497C25">
        <w:rPr>
          <w:rStyle w:val="Voetnootmarkering"/>
        </w:rPr>
        <w:footnoteRef/>
      </w:r>
      <w:r>
        <w:t xml:space="preserve"> Huidige filiaalstand</w:t>
      </w:r>
    </w:p>
  </w:footnote>
  <w:footnote w:id="3">
    <w:p w:rsidR="00D177D8" w:rsidRDefault="00D177D8">
      <w:pPr>
        <w:pStyle w:val="Voetnoottekst"/>
      </w:pPr>
      <w:r w:rsidRPr="00497C25">
        <w:rPr>
          <w:rStyle w:val="Voetnootmarkering"/>
        </w:rPr>
        <w:footnoteRef/>
      </w:r>
      <w:r>
        <w:t xml:space="preserve"> Folders januari 2017 tot mei 2017</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4E3007"/>
    <w:multiLevelType w:val="hybridMultilevel"/>
    <w:tmpl w:val="6788226A"/>
    <w:lvl w:ilvl="0" w:tplc="1042FD3A">
      <w:start w:val="1"/>
      <w:numFmt w:val="bullet"/>
      <w:lvlText w:val=""/>
      <w:lvlJc w:val="left"/>
      <w:pPr>
        <w:ind w:left="360" w:hanging="360"/>
      </w:pPr>
      <w:rPr>
        <w:rFonts w:ascii="Symbol" w:hAnsi="Symbol" w:hint="default"/>
        <w:color w:val="E67A00"/>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
    <w:nsid w:val="05F23F8D"/>
    <w:multiLevelType w:val="hybridMultilevel"/>
    <w:tmpl w:val="97FE64D6"/>
    <w:lvl w:ilvl="0" w:tplc="0413000F">
      <w:start w:val="1"/>
      <w:numFmt w:val="decimal"/>
      <w:lvlText w:val="%1."/>
      <w:lvlJc w:val="left"/>
      <w:pPr>
        <w:ind w:left="1440" w:hanging="360"/>
      </w:pPr>
    </w:lvl>
    <w:lvl w:ilvl="1" w:tplc="04130019" w:tentative="1">
      <w:start w:val="1"/>
      <w:numFmt w:val="lowerLetter"/>
      <w:lvlText w:val="%2."/>
      <w:lvlJc w:val="left"/>
      <w:pPr>
        <w:ind w:left="2160" w:hanging="360"/>
      </w:pPr>
    </w:lvl>
    <w:lvl w:ilvl="2" w:tplc="0413001B" w:tentative="1">
      <w:start w:val="1"/>
      <w:numFmt w:val="lowerRoman"/>
      <w:lvlText w:val="%3."/>
      <w:lvlJc w:val="right"/>
      <w:pPr>
        <w:ind w:left="2880" w:hanging="180"/>
      </w:pPr>
    </w:lvl>
    <w:lvl w:ilvl="3" w:tplc="0413000F" w:tentative="1">
      <w:start w:val="1"/>
      <w:numFmt w:val="decimal"/>
      <w:lvlText w:val="%4."/>
      <w:lvlJc w:val="left"/>
      <w:pPr>
        <w:ind w:left="3600" w:hanging="360"/>
      </w:pPr>
    </w:lvl>
    <w:lvl w:ilvl="4" w:tplc="04130019" w:tentative="1">
      <w:start w:val="1"/>
      <w:numFmt w:val="lowerLetter"/>
      <w:lvlText w:val="%5."/>
      <w:lvlJc w:val="left"/>
      <w:pPr>
        <w:ind w:left="4320" w:hanging="360"/>
      </w:pPr>
    </w:lvl>
    <w:lvl w:ilvl="5" w:tplc="0413001B" w:tentative="1">
      <w:start w:val="1"/>
      <w:numFmt w:val="lowerRoman"/>
      <w:lvlText w:val="%6."/>
      <w:lvlJc w:val="right"/>
      <w:pPr>
        <w:ind w:left="5040" w:hanging="180"/>
      </w:pPr>
    </w:lvl>
    <w:lvl w:ilvl="6" w:tplc="0413000F" w:tentative="1">
      <w:start w:val="1"/>
      <w:numFmt w:val="decimal"/>
      <w:lvlText w:val="%7."/>
      <w:lvlJc w:val="left"/>
      <w:pPr>
        <w:ind w:left="5760" w:hanging="360"/>
      </w:pPr>
    </w:lvl>
    <w:lvl w:ilvl="7" w:tplc="04130019" w:tentative="1">
      <w:start w:val="1"/>
      <w:numFmt w:val="lowerLetter"/>
      <w:lvlText w:val="%8."/>
      <w:lvlJc w:val="left"/>
      <w:pPr>
        <w:ind w:left="6480" w:hanging="360"/>
      </w:pPr>
    </w:lvl>
    <w:lvl w:ilvl="8" w:tplc="0413001B" w:tentative="1">
      <w:start w:val="1"/>
      <w:numFmt w:val="lowerRoman"/>
      <w:lvlText w:val="%9."/>
      <w:lvlJc w:val="right"/>
      <w:pPr>
        <w:ind w:left="7200" w:hanging="180"/>
      </w:pPr>
    </w:lvl>
  </w:abstractNum>
  <w:abstractNum w:abstractNumId="2">
    <w:nsid w:val="08CE7929"/>
    <w:multiLevelType w:val="hybridMultilevel"/>
    <w:tmpl w:val="6B8685DA"/>
    <w:lvl w:ilvl="0" w:tplc="1042FD3A">
      <w:start w:val="1"/>
      <w:numFmt w:val="bullet"/>
      <w:lvlText w:val=""/>
      <w:lvlJc w:val="left"/>
      <w:pPr>
        <w:ind w:left="360" w:hanging="360"/>
      </w:pPr>
      <w:rPr>
        <w:rFonts w:ascii="Symbol" w:hAnsi="Symbol" w:hint="default"/>
        <w:color w:val="E67A0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0A98269C"/>
    <w:multiLevelType w:val="hybridMultilevel"/>
    <w:tmpl w:val="B6C2E0D4"/>
    <w:lvl w:ilvl="0" w:tplc="0413000F">
      <w:start w:val="1"/>
      <w:numFmt w:val="decimal"/>
      <w:lvlText w:val="%1."/>
      <w:lvlJc w:val="left"/>
      <w:pPr>
        <w:ind w:left="1440" w:hanging="360"/>
      </w:pPr>
    </w:lvl>
    <w:lvl w:ilvl="1" w:tplc="04130019" w:tentative="1">
      <w:start w:val="1"/>
      <w:numFmt w:val="lowerLetter"/>
      <w:lvlText w:val="%2."/>
      <w:lvlJc w:val="left"/>
      <w:pPr>
        <w:ind w:left="2160" w:hanging="360"/>
      </w:pPr>
    </w:lvl>
    <w:lvl w:ilvl="2" w:tplc="0413001B" w:tentative="1">
      <w:start w:val="1"/>
      <w:numFmt w:val="lowerRoman"/>
      <w:lvlText w:val="%3."/>
      <w:lvlJc w:val="right"/>
      <w:pPr>
        <w:ind w:left="2880" w:hanging="180"/>
      </w:pPr>
    </w:lvl>
    <w:lvl w:ilvl="3" w:tplc="0413000F" w:tentative="1">
      <w:start w:val="1"/>
      <w:numFmt w:val="decimal"/>
      <w:lvlText w:val="%4."/>
      <w:lvlJc w:val="left"/>
      <w:pPr>
        <w:ind w:left="3600" w:hanging="360"/>
      </w:pPr>
    </w:lvl>
    <w:lvl w:ilvl="4" w:tplc="04130019" w:tentative="1">
      <w:start w:val="1"/>
      <w:numFmt w:val="lowerLetter"/>
      <w:lvlText w:val="%5."/>
      <w:lvlJc w:val="left"/>
      <w:pPr>
        <w:ind w:left="4320" w:hanging="360"/>
      </w:pPr>
    </w:lvl>
    <w:lvl w:ilvl="5" w:tplc="0413001B" w:tentative="1">
      <w:start w:val="1"/>
      <w:numFmt w:val="lowerRoman"/>
      <w:lvlText w:val="%6."/>
      <w:lvlJc w:val="right"/>
      <w:pPr>
        <w:ind w:left="5040" w:hanging="180"/>
      </w:pPr>
    </w:lvl>
    <w:lvl w:ilvl="6" w:tplc="0413000F" w:tentative="1">
      <w:start w:val="1"/>
      <w:numFmt w:val="decimal"/>
      <w:lvlText w:val="%7."/>
      <w:lvlJc w:val="left"/>
      <w:pPr>
        <w:ind w:left="5760" w:hanging="360"/>
      </w:pPr>
    </w:lvl>
    <w:lvl w:ilvl="7" w:tplc="04130019" w:tentative="1">
      <w:start w:val="1"/>
      <w:numFmt w:val="lowerLetter"/>
      <w:lvlText w:val="%8."/>
      <w:lvlJc w:val="left"/>
      <w:pPr>
        <w:ind w:left="6480" w:hanging="360"/>
      </w:pPr>
    </w:lvl>
    <w:lvl w:ilvl="8" w:tplc="0413001B" w:tentative="1">
      <w:start w:val="1"/>
      <w:numFmt w:val="lowerRoman"/>
      <w:lvlText w:val="%9."/>
      <w:lvlJc w:val="right"/>
      <w:pPr>
        <w:ind w:left="7200" w:hanging="180"/>
      </w:pPr>
    </w:lvl>
  </w:abstractNum>
  <w:abstractNum w:abstractNumId="4">
    <w:nsid w:val="0B4B79CA"/>
    <w:multiLevelType w:val="hybridMultilevel"/>
    <w:tmpl w:val="3A7C3108"/>
    <w:lvl w:ilvl="0" w:tplc="1042FD3A">
      <w:start w:val="1"/>
      <w:numFmt w:val="bullet"/>
      <w:lvlText w:val=""/>
      <w:lvlJc w:val="left"/>
      <w:pPr>
        <w:ind w:left="360" w:hanging="360"/>
      </w:pPr>
      <w:rPr>
        <w:rFonts w:ascii="Symbol" w:hAnsi="Symbol" w:hint="default"/>
        <w:color w:val="E67A00"/>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5">
    <w:nsid w:val="0CAD713B"/>
    <w:multiLevelType w:val="hybridMultilevel"/>
    <w:tmpl w:val="6DCED7F0"/>
    <w:lvl w:ilvl="0" w:tplc="1042FD3A">
      <w:start w:val="1"/>
      <w:numFmt w:val="bullet"/>
      <w:lvlText w:val=""/>
      <w:lvlJc w:val="left"/>
      <w:pPr>
        <w:ind w:left="360" w:hanging="360"/>
      </w:pPr>
      <w:rPr>
        <w:rFonts w:ascii="Symbol" w:hAnsi="Symbol" w:hint="default"/>
        <w:color w:val="E67A00"/>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6">
    <w:nsid w:val="12354147"/>
    <w:multiLevelType w:val="hybridMultilevel"/>
    <w:tmpl w:val="3A5C45F2"/>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7">
    <w:nsid w:val="22571327"/>
    <w:multiLevelType w:val="hybridMultilevel"/>
    <w:tmpl w:val="F70C4DC2"/>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8">
    <w:nsid w:val="28784A43"/>
    <w:multiLevelType w:val="hybridMultilevel"/>
    <w:tmpl w:val="1C40244E"/>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9">
    <w:nsid w:val="2C782753"/>
    <w:multiLevelType w:val="hybridMultilevel"/>
    <w:tmpl w:val="BFBE80E4"/>
    <w:lvl w:ilvl="0" w:tplc="04130015">
      <w:start w:val="1"/>
      <w:numFmt w:val="upperLetter"/>
      <w:lvlText w:val="%1."/>
      <w:lvlJc w:val="left"/>
      <w:pPr>
        <w:ind w:left="360" w:hanging="360"/>
      </w:p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0">
    <w:nsid w:val="2CB9618F"/>
    <w:multiLevelType w:val="hybridMultilevel"/>
    <w:tmpl w:val="21A03FF4"/>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1">
    <w:nsid w:val="2CC37F77"/>
    <w:multiLevelType w:val="hybridMultilevel"/>
    <w:tmpl w:val="A1642878"/>
    <w:lvl w:ilvl="0" w:tplc="1042FD3A">
      <w:start w:val="1"/>
      <w:numFmt w:val="bullet"/>
      <w:lvlText w:val=""/>
      <w:lvlJc w:val="left"/>
      <w:pPr>
        <w:ind w:left="360" w:hanging="360"/>
      </w:pPr>
      <w:rPr>
        <w:rFonts w:ascii="Symbol" w:hAnsi="Symbol" w:hint="default"/>
        <w:color w:val="E67A0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nsid w:val="2F812F8E"/>
    <w:multiLevelType w:val="hybridMultilevel"/>
    <w:tmpl w:val="8AB23D9C"/>
    <w:lvl w:ilvl="0" w:tplc="1042FD3A">
      <w:start w:val="1"/>
      <w:numFmt w:val="bullet"/>
      <w:lvlText w:val=""/>
      <w:lvlJc w:val="left"/>
      <w:pPr>
        <w:ind w:left="360" w:hanging="360"/>
      </w:pPr>
      <w:rPr>
        <w:rFonts w:ascii="Symbol" w:hAnsi="Symbol" w:hint="default"/>
        <w:color w:val="E67A00"/>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3">
    <w:nsid w:val="306D7C14"/>
    <w:multiLevelType w:val="hybridMultilevel"/>
    <w:tmpl w:val="A2588C72"/>
    <w:lvl w:ilvl="0" w:tplc="1042FD3A">
      <w:start w:val="1"/>
      <w:numFmt w:val="bullet"/>
      <w:lvlText w:val=""/>
      <w:lvlJc w:val="left"/>
      <w:pPr>
        <w:ind w:left="360" w:hanging="360"/>
      </w:pPr>
      <w:rPr>
        <w:rFonts w:ascii="Symbol" w:hAnsi="Symbol" w:hint="default"/>
        <w:color w:val="E67A00"/>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4">
    <w:nsid w:val="31303211"/>
    <w:multiLevelType w:val="hybridMultilevel"/>
    <w:tmpl w:val="01A6AD9E"/>
    <w:lvl w:ilvl="0" w:tplc="0413000F">
      <w:start w:val="1"/>
      <w:numFmt w:val="decimal"/>
      <w:lvlText w:val="%1."/>
      <w:lvlJc w:val="left"/>
      <w:pPr>
        <w:ind w:left="360" w:hanging="360"/>
      </w:p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5">
    <w:nsid w:val="3181552B"/>
    <w:multiLevelType w:val="hybridMultilevel"/>
    <w:tmpl w:val="ABA0A1B0"/>
    <w:lvl w:ilvl="0" w:tplc="3E1C3932">
      <w:numFmt w:val="bullet"/>
      <w:lvlText w:val=""/>
      <w:lvlJc w:val="left"/>
      <w:pPr>
        <w:ind w:left="36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nsid w:val="31DE53D3"/>
    <w:multiLevelType w:val="multilevel"/>
    <w:tmpl w:val="04130025"/>
    <w:lvl w:ilvl="0">
      <w:start w:val="1"/>
      <w:numFmt w:val="decimal"/>
      <w:pStyle w:val="Kop1"/>
      <w:lvlText w:val="%1"/>
      <w:lvlJc w:val="left"/>
      <w:pPr>
        <w:ind w:left="432" w:hanging="432"/>
      </w:pPr>
    </w:lvl>
    <w:lvl w:ilvl="1">
      <w:start w:val="1"/>
      <w:numFmt w:val="decimal"/>
      <w:pStyle w:val="Kop2"/>
      <w:lvlText w:val="%1.%2"/>
      <w:lvlJc w:val="left"/>
      <w:pPr>
        <w:ind w:left="3270" w:hanging="576"/>
      </w:pPr>
    </w:lvl>
    <w:lvl w:ilvl="2">
      <w:start w:val="1"/>
      <w:numFmt w:val="decimal"/>
      <w:pStyle w:val="Kop3"/>
      <w:lvlText w:val="%1.%2.%3"/>
      <w:lvlJc w:val="left"/>
      <w:pPr>
        <w:ind w:left="720" w:hanging="720"/>
      </w:pPr>
    </w:lvl>
    <w:lvl w:ilvl="3">
      <w:start w:val="1"/>
      <w:numFmt w:val="decimal"/>
      <w:pStyle w:val="Kop4"/>
      <w:lvlText w:val="%1.%2.%3.%4"/>
      <w:lvlJc w:val="left"/>
      <w:pPr>
        <w:ind w:left="864" w:hanging="864"/>
      </w:pPr>
    </w:lvl>
    <w:lvl w:ilvl="4">
      <w:start w:val="1"/>
      <w:numFmt w:val="decimal"/>
      <w:pStyle w:val="Kop5"/>
      <w:lvlText w:val="%1.%2.%3.%4.%5"/>
      <w:lvlJc w:val="left"/>
      <w:pPr>
        <w:ind w:left="1008" w:hanging="1008"/>
      </w:pPr>
    </w:lvl>
    <w:lvl w:ilvl="5">
      <w:start w:val="1"/>
      <w:numFmt w:val="decimal"/>
      <w:pStyle w:val="Kop6"/>
      <w:lvlText w:val="%1.%2.%3.%4.%5.%6"/>
      <w:lvlJc w:val="left"/>
      <w:pPr>
        <w:ind w:left="1152" w:hanging="1152"/>
      </w:pPr>
    </w:lvl>
    <w:lvl w:ilvl="6">
      <w:start w:val="1"/>
      <w:numFmt w:val="decimal"/>
      <w:pStyle w:val="Kop7"/>
      <w:lvlText w:val="%1.%2.%3.%4.%5.%6.%7"/>
      <w:lvlJc w:val="left"/>
      <w:pPr>
        <w:ind w:left="1296" w:hanging="1296"/>
      </w:pPr>
    </w:lvl>
    <w:lvl w:ilvl="7">
      <w:start w:val="1"/>
      <w:numFmt w:val="decimal"/>
      <w:pStyle w:val="Kop8"/>
      <w:lvlText w:val="%1.%2.%3.%4.%5.%6.%7.%8"/>
      <w:lvlJc w:val="left"/>
      <w:pPr>
        <w:ind w:left="1440" w:hanging="1440"/>
      </w:pPr>
    </w:lvl>
    <w:lvl w:ilvl="8">
      <w:start w:val="1"/>
      <w:numFmt w:val="decimal"/>
      <w:pStyle w:val="Kop9"/>
      <w:lvlText w:val="%1.%2.%3.%4.%5.%6.%7.%8.%9"/>
      <w:lvlJc w:val="left"/>
      <w:pPr>
        <w:ind w:left="1584" w:hanging="1584"/>
      </w:pPr>
    </w:lvl>
  </w:abstractNum>
  <w:abstractNum w:abstractNumId="17">
    <w:nsid w:val="334E7CC8"/>
    <w:multiLevelType w:val="hybridMultilevel"/>
    <w:tmpl w:val="787CD2C0"/>
    <w:lvl w:ilvl="0" w:tplc="0413000F">
      <w:start w:val="1"/>
      <w:numFmt w:val="decimal"/>
      <w:lvlText w:val="%1."/>
      <w:lvlJc w:val="left"/>
      <w:pPr>
        <w:ind w:left="360" w:hanging="360"/>
      </w:p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8">
    <w:nsid w:val="33840C9D"/>
    <w:multiLevelType w:val="hybridMultilevel"/>
    <w:tmpl w:val="F7A61C84"/>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9">
    <w:nsid w:val="360B081F"/>
    <w:multiLevelType w:val="hybridMultilevel"/>
    <w:tmpl w:val="1BA022DA"/>
    <w:lvl w:ilvl="0" w:tplc="0413000F">
      <w:start w:val="1"/>
      <w:numFmt w:val="decimal"/>
      <w:lvlText w:val="%1."/>
      <w:lvlJc w:val="left"/>
      <w:pPr>
        <w:ind w:left="428" w:hanging="360"/>
      </w:pPr>
      <w:rPr>
        <w:rFonts w:hint="default"/>
      </w:rPr>
    </w:lvl>
    <w:lvl w:ilvl="1" w:tplc="04130019" w:tentative="1">
      <w:start w:val="1"/>
      <w:numFmt w:val="lowerLetter"/>
      <w:lvlText w:val="%2."/>
      <w:lvlJc w:val="left"/>
      <w:pPr>
        <w:ind w:left="1148" w:hanging="360"/>
      </w:pPr>
    </w:lvl>
    <w:lvl w:ilvl="2" w:tplc="0413001B" w:tentative="1">
      <w:start w:val="1"/>
      <w:numFmt w:val="lowerRoman"/>
      <w:lvlText w:val="%3."/>
      <w:lvlJc w:val="right"/>
      <w:pPr>
        <w:ind w:left="1868" w:hanging="180"/>
      </w:pPr>
    </w:lvl>
    <w:lvl w:ilvl="3" w:tplc="0413000F" w:tentative="1">
      <w:start w:val="1"/>
      <w:numFmt w:val="decimal"/>
      <w:lvlText w:val="%4."/>
      <w:lvlJc w:val="left"/>
      <w:pPr>
        <w:ind w:left="2588" w:hanging="360"/>
      </w:pPr>
    </w:lvl>
    <w:lvl w:ilvl="4" w:tplc="04130019" w:tentative="1">
      <w:start w:val="1"/>
      <w:numFmt w:val="lowerLetter"/>
      <w:lvlText w:val="%5."/>
      <w:lvlJc w:val="left"/>
      <w:pPr>
        <w:ind w:left="3308" w:hanging="360"/>
      </w:pPr>
    </w:lvl>
    <w:lvl w:ilvl="5" w:tplc="0413001B" w:tentative="1">
      <w:start w:val="1"/>
      <w:numFmt w:val="lowerRoman"/>
      <w:lvlText w:val="%6."/>
      <w:lvlJc w:val="right"/>
      <w:pPr>
        <w:ind w:left="4028" w:hanging="180"/>
      </w:pPr>
    </w:lvl>
    <w:lvl w:ilvl="6" w:tplc="0413000F" w:tentative="1">
      <w:start w:val="1"/>
      <w:numFmt w:val="decimal"/>
      <w:lvlText w:val="%7."/>
      <w:lvlJc w:val="left"/>
      <w:pPr>
        <w:ind w:left="4748" w:hanging="360"/>
      </w:pPr>
    </w:lvl>
    <w:lvl w:ilvl="7" w:tplc="04130019" w:tentative="1">
      <w:start w:val="1"/>
      <w:numFmt w:val="lowerLetter"/>
      <w:lvlText w:val="%8."/>
      <w:lvlJc w:val="left"/>
      <w:pPr>
        <w:ind w:left="5468" w:hanging="360"/>
      </w:pPr>
    </w:lvl>
    <w:lvl w:ilvl="8" w:tplc="0413001B" w:tentative="1">
      <w:start w:val="1"/>
      <w:numFmt w:val="lowerRoman"/>
      <w:lvlText w:val="%9."/>
      <w:lvlJc w:val="right"/>
      <w:pPr>
        <w:ind w:left="6188" w:hanging="180"/>
      </w:pPr>
    </w:lvl>
  </w:abstractNum>
  <w:abstractNum w:abstractNumId="20">
    <w:nsid w:val="37767785"/>
    <w:multiLevelType w:val="hybridMultilevel"/>
    <w:tmpl w:val="E3804D70"/>
    <w:lvl w:ilvl="0" w:tplc="1042FD3A">
      <w:start w:val="1"/>
      <w:numFmt w:val="bullet"/>
      <w:lvlText w:val=""/>
      <w:lvlJc w:val="left"/>
      <w:pPr>
        <w:ind w:left="360" w:hanging="360"/>
      </w:pPr>
      <w:rPr>
        <w:rFonts w:ascii="Symbol" w:hAnsi="Symbol" w:hint="default"/>
        <w:color w:val="E67A00"/>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1">
    <w:nsid w:val="3A9230A0"/>
    <w:multiLevelType w:val="hybridMultilevel"/>
    <w:tmpl w:val="64125C32"/>
    <w:lvl w:ilvl="0" w:tplc="0413000F">
      <w:start w:val="1"/>
      <w:numFmt w:val="decimal"/>
      <w:lvlText w:val="%1."/>
      <w:lvlJc w:val="left"/>
      <w:pPr>
        <w:ind w:left="1440" w:hanging="360"/>
      </w:pPr>
    </w:lvl>
    <w:lvl w:ilvl="1" w:tplc="04130019" w:tentative="1">
      <w:start w:val="1"/>
      <w:numFmt w:val="lowerLetter"/>
      <w:lvlText w:val="%2."/>
      <w:lvlJc w:val="left"/>
      <w:pPr>
        <w:ind w:left="2160" w:hanging="360"/>
      </w:pPr>
    </w:lvl>
    <w:lvl w:ilvl="2" w:tplc="0413001B" w:tentative="1">
      <w:start w:val="1"/>
      <w:numFmt w:val="lowerRoman"/>
      <w:lvlText w:val="%3."/>
      <w:lvlJc w:val="right"/>
      <w:pPr>
        <w:ind w:left="2880" w:hanging="180"/>
      </w:pPr>
    </w:lvl>
    <w:lvl w:ilvl="3" w:tplc="0413000F" w:tentative="1">
      <w:start w:val="1"/>
      <w:numFmt w:val="decimal"/>
      <w:lvlText w:val="%4."/>
      <w:lvlJc w:val="left"/>
      <w:pPr>
        <w:ind w:left="3600" w:hanging="360"/>
      </w:pPr>
    </w:lvl>
    <w:lvl w:ilvl="4" w:tplc="04130019" w:tentative="1">
      <w:start w:val="1"/>
      <w:numFmt w:val="lowerLetter"/>
      <w:lvlText w:val="%5."/>
      <w:lvlJc w:val="left"/>
      <w:pPr>
        <w:ind w:left="4320" w:hanging="360"/>
      </w:pPr>
    </w:lvl>
    <w:lvl w:ilvl="5" w:tplc="0413001B" w:tentative="1">
      <w:start w:val="1"/>
      <w:numFmt w:val="lowerRoman"/>
      <w:lvlText w:val="%6."/>
      <w:lvlJc w:val="right"/>
      <w:pPr>
        <w:ind w:left="5040" w:hanging="180"/>
      </w:pPr>
    </w:lvl>
    <w:lvl w:ilvl="6" w:tplc="0413000F" w:tentative="1">
      <w:start w:val="1"/>
      <w:numFmt w:val="decimal"/>
      <w:lvlText w:val="%7."/>
      <w:lvlJc w:val="left"/>
      <w:pPr>
        <w:ind w:left="5760" w:hanging="360"/>
      </w:pPr>
    </w:lvl>
    <w:lvl w:ilvl="7" w:tplc="04130019" w:tentative="1">
      <w:start w:val="1"/>
      <w:numFmt w:val="lowerLetter"/>
      <w:lvlText w:val="%8."/>
      <w:lvlJc w:val="left"/>
      <w:pPr>
        <w:ind w:left="6480" w:hanging="360"/>
      </w:pPr>
    </w:lvl>
    <w:lvl w:ilvl="8" w:tplc="0413001B" w:tentative="1">
      <w:start w:val="1"/>
      <w:numFmt w:val="lowerRoman"/>
      <w:lvlText w:val="%9."/>
      <w:lvlJc w:val="right"/>
      <w:pPr>
        <w:ind w:left="7200" w:hanging="180"/>
      </w:pPr>
    </w:lvl>
  </w:abstractNum>
  <w:abstractNum w:abstractNumId="22">
    <w:nsid w:val="3B0D263F"/>
    <w:multiLevelType w:val="hybridMultilevel"/>
    <w:tmpl w:val="02F6E5BE"/>
    <w:lvl w:ilvl="0" w:tplc="1042FD3A">
      <w:start w:val="1"/>
      <w:numFmt w:val="bullet"/>
      <w:lvlText w:val=""/>
      <w:lvlJc w:val="left"/>
      <w:pPr>
        <w:ind w:left="360" w:hanging="360"/>
      </w:pPr>
      <w:rPr>
        <w:rFonts w:ascii="Symbol" w:hAnsi="Symbol" w:hint="default"/>
        <w:color w:val="E67A00"/>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3">
    <w:nsid w:val="4160471D"/>
    <w:multiLevelType w:val="hybridMultilevel"/>
    <w:tmpl w:val="50CAC4E6"/>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4">
    <w:nsid w:val="41CD1446"/>
    <w:multiLevelType w:val="hybridMultilevel"/>
    <w:tmpl w:val="7C9AAAE6"/>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25">
    <w:nsid w:val="422B3EA8"/>
    <w:multiLevelType w:val="hybridMultilevel"/>
    <w:tmpl w:val="42762628"/>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nsid w:val="46821ED0"/>
    <w:multiLevelType w:val="hybridMultilevel"/>
    <w:tmpl w:val="258E0ED6"/>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7">
    <w:nsid w:val="472F177A"/>
    <w:multiLevelType w:val="hybridMultilevel"/>
    <w:tmpl w:val="C0620712"/>
    <w:lvl w:ilvl="0" w:tplc="1042FD3A">
      <w:start w:val="1"/>
      <w:numFmt w:val="bullet"/>
      <w:lvlText w:val=""/>
      <w:lvlJc w:val="left"/>
      <w:pPr>
        <w:ind w:left="360" w:hanging="360"/>
      </w:pPr>
      <w:rPr>
        <w:rFonts w:ascii="Symbol" w:hAnsi="Symbol" w:hint="default"/>
        <w:color w:val="E67A00"/>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8">
    <w:nsid w:val="477E7A2B"/>
    <w:multiLevelType w:val="hybridMultilevel"/>
    <w:tmpl w:val="382A1516"/>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29">
    <w:nsid w:val="4CF048C9"/>
    <w:multiLevelType w:val="hybridMultilevel"/>
    <w:tmpl w:val="DB8E8B0E"/>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30">
    <w:nsid w:val="52C228DA"/>
    <w:multiLevelType w:val="hybridMultilevel"/>
    <w:tmpl w:val="B9520716"/>
    <w:lvl w:ilvl="0" w:tplc="1042FD3A">
      <w:start w:val="1"/>
      <w:numFmt w:val="bullet"/>
      <w:lvlText w:val=""/>
      <w:lvlJc w:val="left"/>
      <w:pPr>
        <w:ind w:left="360" w:hanging="360"/>
      </w:pPr>
      <w:rPr>
        <w:rFonts w:ascii="Symbol" w:hAnsi="Symbol" w:hint="default"/>
        <w:color w:val="E67A00"/>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31">
    <w:nsid w:val="53704234"/>
    <w:multiLevelType w:val="hybridMultilevel"/>
    <w:tmpl w:val="23FA870C"/>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32">
    <w:nsid w:val="56664433"/>
    <w:multiLevelType w:val="hybridMultilevel"/>
    <w:tmpl w:val="1158C6FA"/>
    <w:lvl w:ilvl="0" w:tplc="0413000F">
      <w:start w:val="1"/>
      <w:numFmt w:val="decimal"/>
      <w:lvlText w:val="%1."/>
      <w:lvlJc w:val="left"/>
      <w:pPr>
        <w:ind w:left="1440" w:hanging="360"/>
      </w:pPr>
    </w:lvl>
    <w:lvl w:ilvl="1" w:tplc="04130019" w:tentative="1">
      <w:start w:val="1"/>
      <w:numFmt w:val="lowerLetter"/>
      <w:lvlText w:val="%2."/>
      <w:lvlJc w:val="left"/>
      <w:pPr>
        <w:ind w:left="2160" w:hanging="360"/>
      </w:pPr>
    </w:lvl>
    <w:lvl w:ilvl="2" w:tplc="0413001B" w:tentative="1">
      <w:start w:val="1"/>
      <w:numFmt w:val="lowerRoman"/>
      <w:lvlText w:val="%3."/>
      <w:lvlJc w:val="right"/>
      <w:pPr>
        <w:ind w:left="2880" w:hanging="180"/>
      </w:pPr>
    </w:lvl>
    <w:lvl w:ilvl="3" w:tplc="0413000F" w:tentative="1">
      <w:start w:val="1"/>
      <w:numFmt w:val="decimal"/>
      <w:lvlText w:val="%4."/>
      <w:lvlJc w:val="left"/>
      <w:pPr>
        <w:ind w:left="3600" w:hanging="360"/>
      </w:pPr>
    </w:lvl>
    <w:lvl w:ilvl="4" w:tplc="04130019" w:tentative="1">
      <w:start w:val="1"/>
      <w:numFmt w:val="lowerLetter"/>
      <w:lvlText w:val="%5."/>
      <w:lvlJc w:val="left"/>
      <w:pPr>
        <w:ind w:left="4320" w:hanging="360"/>
      </w:pPr>
    </w:lvl>
    <w:lvl w:ilvl="5" w:tplc="0413001B" w:tentative="1">
      <w:start w:val="1"/>
      <w:numFmt w:val="lowerRoman"/>
      <w:lvlText w:val="%6."/>
      <w:lvlJc w:val="right"/>
      <w:pPr>
        <w:ind w:left="5040" w:hanging="180"/>
      </w:pPr>
    </w:lvl>
    <w:lvl w:ilvl="6" w:tplc="0413000F" w:tentative="1">
      <w:start w:val="1"/>
      <w:numFmt w:val="decimal"/>
      <w:lvlText w:val="%7."/>
      <w:lvlJc w:val="left"/>
      <w:pPr>
        <w:ind w:left="5760" w:hanging="360"/>
      </w:pPr>
    </w:lvl>
    <w:lvl w:ilvl="7" w:tplc="04130019" w:tentative="1">
      <w:start w:val="1"/>
      <w:numFmt w:val="lowerLetter"/>
      <w:lvlText w:val="%8."/>
      <w:lvlJc w:val="left"/>
      <w:pPr>
        <w:ind w:left="6480" w:hanging="360"/>
      </w:pPr>
    </w:lvl>
    <w:lvl w:ilvl="8" w:tplc="0413001B" w:tentative="1">
      <w:start w:val="1"/>
      <w:numFmt w:val="lowerRoman"/>
      <w:lvlText w:val="%9."/>
      <w:lvlJc w:val="right"/>
      <w:pPr>
        <w:ind w:left="7200" w:hanging="180"/>
      </w:pPr>
    </w:lvl>
  </w:abstractNum>
  <w:abstractNum w:abstractNumId="33">
    <w:nsid w:val="5760572D"/>
    <w:multiLevelType w:val="hybridMultilevel"/>
    <w:tmpl w:val="28B28E5C"/>
    <w:lvl w:ilvl="0" w:tplc="0413000F">
      <w:start w:val="1"/>
      <w:numFmt w:val="decimal"/>
      <w:lvlText w:val="%1."/>
      <w:lvlJc w:val="left"/>
      <w:pPr>
        <w:ind w:left="360" w:hanging="360"/>
      </w:p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34">
    <w:nsid w:val="5B4A6900"/>
    <w:multiLevelType w:val="hybridMultilevel"/>
    <w:tmpl w:val="D6C6003E"/>
    <w:lvl w:ilvl="0" w:tplc="0413000F">
      <w:start w:val="1"/>
      <w:numFmt w:val="decimal"/>
      <w:lvlText w:val="%1."/>
      <w:lvlJc w:val="left"/>
      <w:pPr>
        <w:ind w:left="360" w:hanging="360"/>
      </w:p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35">
    <w:nsid w:val="5EC97F63"/>
    <w:multiLevelType w:val="hybridMultilevel"/>
    <w:tmpl w:val="8D30D300"/>
    <w:lvl w:ilvl="0" w:tplc="1042FD3A">
      <w:start w:val="1"/>
      <w:numFmt w:val="bullet"/>
      <w:lvlText w:val=""/>
      <w:lvlJc w:val="left"/>
      <w:pPr>
        <w:ind w:left="360" w:hanging="360"/>
      </w:pPr>
      <w:rPr>
        <w:rFonts w:ascii="Symbol" w:hAnsi="Symbol" w:hint="default"/>
        <w:color w:val="E67A00"/>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36">
    <w:nsid w:val="683F16ED"/>
    <w:multiLevelType w:val="hybridMultilevel"/>
    <w:tmpl w:val="0990550A"/>
    <w:lvl w:ilvl="0" w:tplc="0413000F">
      <w:start w:val="3"/>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37">
    <w:nsid w:val="71D546AE"/>
    <w:multiLevelType w:val="hybridMultilevel"/>
    <w:tmpl w:val="5B88E94E"/>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38">
    <w:nsid w:val="73863C81"/>
    <w:multiLevelType w:val="hybridMultilevel"/>
    <w:tmpl w:val="B1FEC932"/>
    <w:lvl w:ilvl="0" w:tplc="1042FD3A">
      <w:start w:val="1"/>
      <w:numFmt w:val="bullet"/>
      <w:lvlText w:val=""/>
      <w:lvlJc w:val="left"/>
      <w:pPr>
        <w:ind w:left="360" w:hanging="360"/>
      </w:pPr>
      <w:rPr>
        <w:rFonts w:ascii="Symbol" w:hAnsi="Symbol" w:hint="default"/>
        <w:color w:val="E67A0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9">
    <w:nsid w:val="758F47A4"/>
    <w:multiLevelType w:val="hybridMultilevel"/>
    <w:tmpl w:val="49A0F592"/>
    <w:lvl w:ilvl="0" w:tplc="1042FD3A">
      <w:start w:val="1"/>
      <w:numFmt w:val="bullet"/>
      <w:lvlText w:val=""/>
      <w:lvlJc w:val="left"/>
      <w:pPr>
        <w:ind w:left="360" w:hanging="360"/>
      </w:pPr>
      <w:rPr>
        <w:rFonts w:ascii="Symbol" w:hAnsi="Symbol" w:hint="default"/>
        <w:color w:val="E67A00"/>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0">
    <w:nsid w:val="7B1B18A1"/>
    <w:multiLevelType w:val="hybridMultilevel"/>
    <w:tmpl w:val="70A60E42"/>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num w:numId="1">
    <w:abstractNumId w:val="16"/>
  </w:num>
  <w:num w:numId="2">
    <w:abstractNumId w:val="34"/>
  </w:num>
  <w:num w:numId="3">
    <w:abstractNumId w:val="4"/>
  </w:num>
  <w:num w:numId="4">
    <w:abstractNumId w:val="6"/>
  </w:num>
  <w:num w:numId="5">
    <w:abstractNumId w:val="12"/>
  </w:num>
  <w:num w:numId="6">
    <w:abstractNumId w:val="38"/>
  </w:num>
  <w:num w:numId="7">
    <w:abstractNumId w:val="2"/>
  </w:num>
  <w:num w:numId="8">
    <w:abstractNumId w:val="1"/>
  </w:num>
  <w:num w:numId="9">
    <w:abstractNumId w:val="3"/>
  </w:num>
  <w:num w:numId="10">
    <w:abstractNumId w:val="21"/>
  </w:num>
  <w:num w:numId="11">
    <w:abstractNumId w:val="32"/>
  </w:num>
  <w:num w:numId="12">
    <w:abstractNumId w:val="7"/>
  </w:num>
  <w:num w:numId="13">
    <w:abstractNumId w:val="19"/>
  </w:num>
  <w:num w:numId="14">
    <w:abstractNumId w:val="18"/>
  </w:num>
  <w:num w:numId="15">
    <w:abstractNumId w:val="39"/>
  </w:num>
  <w:num w:numId="16">
    <w:abstractNumId w:val="35"/>
  </w:num>
  <w:num w:numId="17">
    <w:abstractNumId w:val="30"/>
  </w:num>
  <w:num w:numId="18">
    <w:abstractNumId w:val="22"/>
  </w:num>
  <w:num w:numId="19">
    <w:abstractNumId w:val="11"/>
  </w:num>
  <w:num w:numId="20">
    <w:abstractNumId w:val="14"/>
  </w:num>
  <w:num w:numId="21">
    <w:abstractNumId w:val="9"/>
  </w:num>
  <w:num w:numId="22">
    <w:abstractNumId w:val="0"/>
  </w:num>
  <w:num w:numId="23">
    <w:abstractNumId w:val="5"/>
  </w:num>
  <w:num w:numId="24">
    <w:abstractNumId w:val="36"/>
  </w:num>
  <w:num w:numId="25">
    <w:abstractNumId w:val="13"/>
  </w:num>
  <w:num w:numId="26">
    <w:abstractNumId w:val="27"/>
  </w:num>
  <w:num w:numId="27">
    <w:abstractNumId w:val="20"/>
  </w:num>
  <w:num w:numId="28">
    <w:abstractNumId w:val="15"/>
  </w:num>
  <w:num w:numId="29">
    <w:abstractNumId w:val="31"/>
  </w:num>
  <w:num w:numId="30">
    <w:abstractNumId w:val="40"/>
  </w:num>
  <w:num w:numId="31">
    <w:abstractNumId w:val="17"/>
  </w:num>
  <w:num w:numId="32">
    <w:abstractNumId w:val="10"/>
  </w:num>
  <w:num w:numId="33">
    <w:abstractNumId w:val="33"/>
  </w:num>
  <w:num w:numId="34">
    <w:abstractNumId w:val="28"/>
  </w:num>
  <w:num w:numId="35">
    <w:abstractNumId w:val="24"/>
  </w:num>
  <w:num w:numId="36">
    <w:abstractNumId w:val="29"/>
  </w:num>
  <w:num w:numId="37">
    <w:abstractNumId w:val="26"/>
  </w:num>
  <w:num w:numId="38">
    <w:abstractNumId w:val="23"/>
  </w:num>
  <w:num w:numId="39">
    <w:abstractNumId w:val="25"/>
  </w:num>
  <w:num w:numId="40">
    <w:abstractNumId w:val="8"/>
  </w:num>
  <w:num w:numId="41">
    <w:abstractNumId w:val="37"/>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E6341"/>
    <w:rsid w:val="0000115B"/>
    <w:rsid w:val="00004152"/>
    <w:rsid w:val="00006265"/>
    <w:rsid w:val="00006670"/>
    <w:rsid w:val="00010379"/>
    <w:rsid w:val="000165EE"/>
    <w:rsid w:val="000211B5"/>
    <w:rsid w:val="00027D5C"/>
    <w:rsid w:val="00032B97"/>
    <w:rsid w:val="00032FFD"/>
    <w:rsid w:val="000333B7"/>
    <w:rsid w:val="000346A9"/>
    <w:rsid w:val="00036423"/>
    <w:rsid w:val="00042C6D"/>
    <w:rsid w:val="000513D2"/>
    <w:rsid w:val="0005266B"/>
    <w:rsid w:val="00060F1B"/>
    <w:rsid w:val="00065165"/>
    <w:rsid w:val="00065838"/>
    <w:rsid w:val="000666C8"/>
    <w:rsid w:val="00067387"/>
    <w:rsid w:val="000716E6"/>
    <w:rsid w:val="00074051"/>
    <w:rsid w:val="000774CF"/>
    <w:rsid w:val="00082A7C"/>
    <w:rsid w:val="00083A36"/>
    <w:rsid w:val="000922F2"/>
    <w:rsid w:val="00095D79"/>
    <w:rsid w:val="00096059"/>
    <w:rsid w:val="000969CA"/>
    <w:rsid w:val="000972F0"/>
    <w:rsid w:val="000A3DF5"/>
    <w:rsid w:val="000A3F14"/>
    <w:rsid w:val="000A4092"/>
    <w:rsid w:val="000A7C40"/>
    <w:rsid w:val="000B7985"/>
    <w:rsid w:val="000C1AFC"/>
    <w:rsid w:val="000C304C"/>
    <w:rsid w:val="000C37B0"/>
    <w:rsid w:val="000C6BE5"/>
    <w:rsid w:val="000C7F12"/>
    <w:rsid w:val="000D335A"/>
    <w:rsid w:val="000D409A"/>
    <w:rsid w:val="000D690B"/>
    <w:rsid w:val="000D797E"/>
    <w:rsid w:val="000D7A7C"/>
    <w:rsid w:val="000E52F0"/>
    <w:rsid w:val="000E56D9"/>
    <w:rsid w:val="000E6749"/>
    <w:rsid w:val="000F10B3"/>
    <w:rsid w:val="000F6A3B"/>
    <w:rsid w:val="00103385"/>
    <w:rsid w:val="001037ED"/>
    <w:rsid w:val="001106B2"/>
    <w:rsid w:val="0011417B"/>
    <w:rsid w:val="00115093"/>
    <w:rsid w:val="0012338C"/>
    <w:rsid w:val="0012423C"/>
    <w:rsid w:val="00124BC5"/>
    <w:rsid w:val="00126EE1"/>
    <w:rsid w:val="0013611F"/>
    <w:rsid w:val="001411B7"/>
    <w:rsid w:val="001421A4"/>
    <w:rsid w:val="0014289F"/>
    <w:rsid w:val="00145961"/>
    <w:rsid w:val="00151049"/>
    <w:rsid w:val="001545A1"/>
    <w:rsid w:val="001550AC"/>
    <w:rsid w:val="0015513C"/>
    <w:rsid w:val="00165002"/>
    <w:rsid w:val="001659C2"/>
    <w:rsid w:val="00170739"/>
    <w:rsid w:val="001709F0"/>
    <w:rsid w:val="00173287"/>
    <w:rsid w:val="00180408"/>
    <w:rsid w:val="00181A9D"/>
    <w:rsid w:val="00182B48"/>
    <w:rsid w:val="00182D3D"/>
    <w:rsid w:val="0018423D"/>
    <w:rsid w:val="00184627"/>
    <w:rsid w:val="0018469F"/>
    <w:rsid w:val="00185A52"/>
    <w:rsid w:val="0018665D"/>
    <w:rsid w:val="00191581"/>
    <w:rsid w:val="00191E49"/>
    <w:rsid w:val="00191E59"/>
    <w:rsid w:val="00192856"/>
    <w:rsid w:val="00195F59"/>
    <w:rsid w:val="001965B4"/>
    <w:rsid w:val="001975D0"/>
    <w:rsid w:val="001A04B5"/>
    <w:rsid w:val="001A293B"/>
    <w:rsid w:val="001A346C"/>
    <w:rsid w:val="001A3DAC"/>
    <w:rsid w:val="001A430A"/>
    <w:rsid w:val="001A5225"/>
    <w:rsid w:val="001A5E24"/>
    <w:rsid w:val="001A5E5A"/>
    <w:rsid w:val="001A5F7F"/>
    <w:rsid w:val="001C4289"/>
    <w:rsid w:val="001D08D2"/>
    <w:rsid w:val="001D2B7F"/>
    <w:rsid w:val="001D2F66"/>
    <w:rsid w:val="001D4890"/>
    <w:rsid w:val="001D56E0"/>
    <w:rsid w:val="001D73C0"/>
    <w:rsid w:val="001E08AA"/>
    <w:rsid w:val="001E1B04"/>
    <w:rsid w:val="001E23B3"/>
    <w:rsid w:val="001E4205"/>
    <w:rsid w:val="001E6771"/>
    <w:rsid w:val="001F162A"/>
    <w:rsid w:val="001F1A14"/>
    <w:rsid w:val="001F24C3"/>
    <w:rsid w:val="001F7AED"/>
    <w:rsid w:val="00200946"/>
    <w:rsid w:val="00204E42"/>
    <w:rsid w:val="00206BE2"/>
    <w:rsid w:val="00211984"/>
    <w:rsid w:val="00211D56"/>
    <w:rsid w:val="00212184"/>
    <w:rsid w:val="00212834"/>
    <w:rsid w:val="0021352E"/>
    <w:rsid w:val="0021355C"/>
    <w:rsid w:val="00213ECC"/>
    <w:rsid w:val="002176E5"/>
    <w:rsid w:val="00221651"/>
    <w:rsid w:val="00221D74"/>
    <w:rsid w:val="00222E95"/>
    <w:rsid w:val="002268E6"/>
    <w:rsid w:val="00227048"/>
    <w:rsid w:val="00232B50"/>
    <w:rsid w:val="00235870"/>
    <w:rsid w:val="002360A9"/>
    <w:rsid w:val="00236B61"/>
    <w:rsid w:val="00237D9F"/>
    <w:rsid w:val="00241762"/>
    <w:rsid w:val="00250588"/>
    <w:rsid w:val="00261116"/>
    <w:rsid w:val="00262BF0"/>
    <w:rsid w:val="00263B3A"/>
    <w:rsid w:val="002641CF"/>
    <w:rsid w:val="002658B6"/>
    <w:rsid w:val="002678D0"/>
    <w:rsid w:val="002719E9"/>
    <w:rsid w:val="00273FB8"/>
    <w:rsid w:val="002765B0"/>
    <w:rsid w:val="002873E0"/>
    <w:rsid w:val="00290075"/>
    <w:rsid w:val="00296154"/>
    <w:rsid w:val="002A0A40"/>
    <w:rsid w:val="002A460F"/>
    <w:rsid w:val="002A4647"/>
    <w:rsid w:val="002A6B6A"/>
    <w:rsid w:val="002B0FE3"/>
    <w:rsid w:val="002B4A06"/>
    <w:rsid w:val="002B5336"/>
    <w:rsid w:val="002B5EEB"/>
    <w:rsid w:val="002C0BDE"/>
    <w:rsid w:val="002C1EA9"/>
    <w:rsid w:val="002C4BCC"/>
    <w:rsid w:val="002C4DE2"/>
    <w:rsid w:val="002D15E0"/>
    <w:rsid w:val="002D38A1"/>
    <w:rsid w:val="002D47BB"/>
    <w:rsid w:val="002D7E2B"/>
    <w:rsid w:val="002E1460"/>
    <w:rsid w:val="002E18EA"/>
    <w:rsid w:val="002E44D8"/>
    <w:rsid w:val="002F05C8"/>
    <w:rsid w:val="002F1035"/>
    <w:rsid w:val="0030098E"/>
    <w:rsid w:val="00301369"/>
    <w:rsid w:val="00302B81"/>
    <w:rsid w:val="003036DF"/>
    <w:rsid w:val="00305E62"/>
    <w:rsid w:val="00306D53"/>
    <w:rsid w:val="0030704F"/>
    <w:rsid w:val="00312686"/>
    <w:rsid w:val="0032023F"/>
    <w:rsid w:val="003222E7"/>
    <w:rsid w:val="003241B9"/>
    <w:rsid w:val="003253DD"/>
    <w:rsid w:val="003259C8"/>
    <w:rsid w:val="003305DF"/>
    <w:rsid w:val="00330BC5"/>
    <w:rsid w:val="003317DB"/>
    <w:rsid w:val="003322AD"/>
    <w:rsid w:val="003357AE"/>
    <w:rsid w:val="00335C94"/>
    <w:rsid w:val="003360A1"/>
    <w:rsid w:val="0034066B"/>
    <w:rsid w:val="003408E1"/>
    <w:rsid w:val="003421FA"/>
    <w:rsid w:val="003524F6"/>
    <w:rsid w:val="003525CF"/>
    <w:rsid w:val="00352835"/>
    <w:rsid w:val="00352C1A"/>
    <w:rsid w:val="00355E6E"/>
    <w:rsid w:val="00360199"/>
    <w:rsid w:val="00364854"/>
    <w:rsid w:val="0036505F"/>
    <w:rsid w:val="003673B3"/>
    <w:rsid w:val="00372DD8"/>
    <w:rsid w:val="003757F8"/>
    <w:rsid w:val="003803D0"/>
    <w:rsid w:val="00381DD5"/>
    <w:rsid w:val="00383D53"/>
    <w:rsid w:val="00383F13"/>
    <w:rsid w:val="003859B5"/>
    <w:rsid w:val="00385BD4"/>
    <w:rsid w:val="00386AEE"/>
    <w:rsid w:val="003923A2"/>
    <w:rsid w:val="003927E6"/>
    <w:rsid w:val="003A065B"/>
    <w:rsid w:val="003A3197"/>
    <w:rsid w:val="003A5BF5"/>
    <w:rsid w:val="003A6F81"/>
    <w:rsid w:val="003A7C01"/>
    <w:rsid w:val="003B18A3"/>
    <w:rsid w:val="003B532E"/>
    <w:rsid w:val="003C09D5"/>
    <w:rsid w:val="003C1207"/>
    <w:rsid w:val="003C1707"/>
    <w:rsid w:val="003C1DF5"/>
    <w:rsid w:val="003C7DE1"/>
    <w:rsid w:val="003D0AFE"/>
    <w:rsid w:val="003D1405"/>
    <w:rsid w:val="003D624A"/>
    <w:rsid w:val="003F3B17"/>
    <w:rsid w:val="003F4CE6"/>
    <w:rsid w:val="003F5D55"/>
    <w:rsid w:val="003F70D2"/>
    <w:rsid w:val="0040100C"/>
    <w:rsid w:val="00404269"/>
    <w:rsid w:val="00404DD3"/>
    <w:rsid w:val="004052E8"/>
    <w:rsid w:val="00405DDE"/>
    <w:rsid w:val="00406DB0"/>
    <w:rsid w:val="0040787E"/>
    <w:rsid w:val="00407BC5"/>
    <w:rsid w:val="00411F74"/>
    <w:rsid w:val="00412014"/>
    <w:rsid w:val="00412693"/>
    <w:rsid w:val="00416224"/>
    <w:rsid w:val="00416F5F"/>
    <w:rsid w:val="004215CC"/>
    <w:rsid w:val="00423064"/>
    <w:rsid w:val="0042315B"/>
    <w:rsid w:val="004339EB"/>
    <w:rsid w:val="00434D1E"/>
    <w:rsid w:val="0043713B"/>
    <w:rsid w:val="00437DE5"/>
    <w:rsid w:val="004418C2"/>
    <w:rsid w:val="0044243B"/>
    <w:rsid w:val="004457DA"/>
    <w:rsid w:val="00445B62"/>
    <w:rsid w:val="004619A6"/>
    <w:rsid w:val="004647A1"/>
    <w:rsid w:val="004658FD"/>
    <w:rsid w:val="00466412"/>
    <w:rsid w:val="00472448"/>
    <w:rsid w:val="00472ABD"/>
    <w:rsid w:val="00472CA8"/>
    <w:rsid w:val="0047320F"/>
    <w:rsid w:val="00474A46"/>
    <w:rsid w:val="00474A5F"/>
    <w:rsid w:val="0047581B"/>
    <w:rsid w:val="00476CBE"/>
    <w:rsid w:val="00477D6F"/>
    <w:rsid w:val="00482675"/>
    <w:rsid w:val="004829E6"/>
    <w:rsid w:val="004852A5"/>
    <w:rsid w:val="004867DF"/>
    <w:rsid w:val="00492135"/>
    <w:rsid w:val="00492FAD"/>
    <w:rsid w:val="00494763"/>
    <w:rsid w:val="00495100"/>
    <w:rsid w:val="00495EE5"/>
    <w:rsid w:val="00496983"/>
    <w:rsid w:val="00497C25"/>
    <w:rsid w:val="00497C75"/>
    <w:rsid w:val="004A51D6"/>
    <w:rsid w:val="004B13D8"/>
    <w:rsid w:val="004B3035"/>
    <w:rsid w:val="004C0810"/>
    <w:rsid w:val="004C324F"/>
    <w:rsid w:val="004C7521"/>
    <w:rsid w:val="004D0FF1"/>
    <w:rsid w:val="004D50C3"/>
    <w:rsid w:val="004D57DD"/>
    <w:rsid w:val="004D5B45"/>
    <w:rsid w:val="004D65BC"/>
    <w:rsid w:val="004D6C9E"/>
    <w:rsid w:val="004D6F8E"/>
    <w:rsid w:val="004E189E"/>
    <w:rsid w:val="004E1ACA"/>
    <w:rsid w:val="004E1FDF"/>
    <w:rsid w:val="004E48C1"/>
    <w:rsid w:val="004E5CF2"/>
    <w:rsid w:val="004F2BDB"/>
    <w:rsid w:val="004F3569"/>
    <w:rsid w:val="004F4E2B"/>
    <w:rsid w:val="0050102F"/>
    <w:rsid w:val="00501108"/>
    <w:rsid w:val="00501E21"/>
    <w:rsid w:val="0051275B"/>
    <w:rsid w:val="005134C2"/>
    <w:rsid w:val="00516010"/>
    <w:rsid w:val="0051760A"/>
    <w:rsid w:val="005229C4"/>
    <w:rsid w:val="005246CF"/>
    <w:rsid w:val="00526A72"/>
    <w:rsid w:val="00527A71"/>
    <w:rsid w:val="00527BB6"/>
    <w:rsid w:val="0053018D"/>
    <w:rsid w:val="00540FFB"/>
    <w:rsid w:val="00541A2C"/>
    <w:rsid w:val="00541D66"/>
    <w:rsid w:val="00543314"/>
    <w:rsid w:val="005434C0"/>
    <w:rsid w:val="005457AC"/>
    <w:rsid w:val="00546EF2"/>
    <w:rsid w:val="00550B08"/>
    <w:rsid w:val="00550B53"/>
    <w:rsid w:val="0055135C"/>
    <w:rsid w:val="00552754"/>
    <w:rsid w:val="005544FA"/>
    <w:rsid w:val="00564709"/>
    <w:rsid w:val="005703C6"/>
    <w:rsid w:val="00573116"/>
    <w:rsid w:val="00573B92"/>
    <w:rsid w:val="005746A3"/>
    <w:rsid w:val="00581B90"/>
    <w:rsid w:val="00582B4B"/>
    <w:rsid w:val="00583A56"/>
    <w:rsid w:val="00584FEB"/>
    <w:rsid w:val="005910AC"/>
    <w:rsid w:val="00594F12"/>
    <w:rsid w:val="0059611B"/>
    <w:rsid w:val="005965A8"/>
    <w:rsid w:val="005A26F6"/>
    <w:rsid w:val="005A39B0"/>
    <w:rsid w:val="005A635B"/>
    <w:rsid w:val="005B0CA8"/>
    <w:rsid w:val="005B4027"/>
    <w:rsid w:val="005B52D9"/>
    <w:rsid w:val="005B5779"/>
    <w:rsid w:val="005B76AC"/>
    <w:rsid w:val="005C0150"/>
    <w:rsid w:val="005C04A9"/>
    <w:rsid w:val="005C21E3"/>
    <w:rsid w:val="005C46FE"/>
    <w:rsid w:val="005C4AEF"/>
    <w:rsid w:val="005C71C8"/>
    <w:rsid w:val="005C7568"/>
    <w:rsid w:val="005D119B"/>
    <w:rsid w:val="005D2A79"/>
    <w:rsid w:val="005D56BA"/>
    <w:rsid w:val="005D6F50"/>
    <w:rsid w:val="005E21BD"/>
    <w:rsid w:val="005F62E6"/>
    <w:rsid w:val="005F7A99"/>
    <w:rsid w:val="00607A0A"/>
    <w:rsid w:val="00607C0A"/>
    <w:rsid w:val="00610147"/>
    <w:rsid w:val="00616CE5"/>
    <w:rsid w:val="006200CF"/>
    <w:rsid w:val="006204A8"/>
    <w:rsid w:val="00621BAB"/>
    <w:rsid w:val="00625C98"/>
    <w:rsid w:val="006279EB"/>
    <w:rsid w:val="00631199"/>
    <w:rsid w:val="006327ED"/>
    <w:rsid w:val="00634691"/>
    <w:rsid w:val="00634CC5"/>
    <w:rsid w:val="00635F49"/>
    <w:rsid w:val="00641373"/>
    <w:rsid w:val="0064187D"/>
    <w:rsid w:val="00641EA8"/>
    <w:rsid w:val="006455B9"/>
    <w:rsid w:val="00651757"/>
    <w:rsid w:val="00651796"/>
    <w:rsid w:val="00652AB3"/>
    <w:rsid w:val="00652BEF"/>
    <w:rsid w:val="006561D4"/>
    <w:rsid w:val="0065797D"/>
    <w:rsid w:val="00661A39"/>
    <w:rsid w:val="00662377"/>
    <w:rsid w:val="00663BF5"/>
    <w:rsid w:val="006666F2"/>
    <w:rsid w:val="0067000C"/>
    <w:rsid w:val="00673936"/>
    <w:rsid w:val="00673A99"/>
    <w:rsid w:val="00673AC4"/>
    <w:rsid w:val="006766E0"/>
    <w:rsid w:val="00676A8A"/>
    <w:rsid w:val="00676C0A"/>
    <w:rsid w:val="006803B8"/>
    <w:rsid w:val="00680D87"/>
    <w:rsid w:val="00681720"/>
    <w:rsid w:val="00681DD9"/>
    <w:rsid w:val="00682576"/>
    <w:rsid w:val="00682AB9"/>
    <w:rsid w:val="00683828"/>
    <w:rsid w:val="00683D64"/>
    <w:rsid w:val="00687934"/>
    <w:rsid w:val="0069326A"/>
    <w:rsid w:val="00693F27"/>
    <w:rsid w:val="00693F3E"/>
    <w:rsid w:val="00694214"/>
    <w:rsid w:val="006A062A"/>
    <w:rsid w:val="006A16DD"/>
    <w:rsid w:val="006A6894"/>
    <w:rsid w:val="006A7227"/>
    <w:rsid w:val="006B0051"/>
    <w:rsid w:val="006B030D"/>
    <w:rsid w:val="006B06E2"/>
    <w:rsid w:val="006B658D"/>
    <w:rsid w:val="006B71A9"/>
    <w:rsid w:val="006B744B"/>
    <w:rsid w:val="006C34FD"/>
    <w:rsid w:val="006C5716"/>
    <w:rsid w:val="006D4677"/>
    <w:rsid w:val="006E2FC3"/>
    <w:rsid w:val="006E3F05"/>
    <w:rsid w:val="006F0F1A"/>
    <w:rsid w:val="007009A3"/>
    <w:rsid w:val="007015D0"/>
    <w:rsid w:val="00701741"/>
    <w:rsid w:val="00707C91"/>
    <w:rsid w:val="00713F58"/>
    <w:rsid w:val="0071577F"/>
    <w:rsid w:val="007163D3"/>
    <w:rsid w:val="00721744"/>
    <w:rsid w:val="00722B66"/>
    <w:rsid w:val="00725881"/>
    <w:rsid w:val="00725967"/>
    <w:rsid w:val="00727AF0"/>
    <w:rsid w:val="00727B7D"/>
    <w:rsid w:val="00730520"/>
    <w:rsid w:val="0073093B"/>
    <w:rsid w:val="007319FE"/>
    <w:rsid w:val="007348A0"/>
    <w:rsid w:val="00741B76"/>
    <w:rsid w:val="00742B11"/>
    <w:rsid w:val="007454A4"/>
    <w:rsid w:val="00746ED0"/>
    <w:rsid w:val="00747882"/>
    <w:rsid w:val="007512C3"/>
    <w:rsid w:val="00752864"/>
    <w:rsid w:val="00754127"/>
    <w:rsid w:val="00754E26"/>
    <w:rsid w:val="007561B8"/>
    <w:rsid w:val="00760EB6"/>
    <w:rsid w:val="007639BB"/>
    <w:rsid w:val="0076489A"/>
    <w:rsid w:val="00765288"/>
    <w:rsid w:val="00766C8B"/>
    <w:rsid w:val="00767B47"/>
    <w:rsid w:val="00772102"/>
    <w:rsid w:val="00772BF8"/>
    <w:rsid w:val="00772ED0"/>
    <w:rsid w:val="007756F1"/>
    <w:rsid w:val="00775B98"/>
    <w:rsid w:val="00775D2E"/>
    <w:rsid w:val="00777E1D"/>
    <w:rsid w:val="007805E7"/>
    <w:rsid w:val="00783A1D"/>
    <w:rsid w:val="0078580D"/>
    <w:rsid w:val="00785892"/>
    <w:rsid w:val="00790885"/>
    <w:rsid w:val="007912C5"/>
    <w:rsid w:val="00791A7D"/>
    <w:rsid w:val="007A0D5E"/>
    <w:rsid w:val="007A2D9D"/>
    <w:rsid w:val="007A3BEB"/>
    <w:rsid w:val="007B2B19"/>
    <w:rsid w:val="007B3688"/>
    <w:rsid w:val="007C0E0A"/>
    <w:rsid w:val="007C0F11"/>
    <w:rsid w:val="007C0F34"/>
    <w:rsid w:val="007C3E38"/>
    <w:rsid w:val="007C42D5"/>
    <w:rsid w:val="007C4CB9"/>
    <w:rsid w:val="007C7504"/>
    <w:rsid w:val="007D0ABB"/>
    <w:rsid w:val="007D16A2"/>
    <w:rsid w:val="007D1785"/>
    <w:rsid w:val="007D2574"/>
    <w:rsid w:val="007D2E7B"/>
    <w:rsid w:val="007D33C2"/>
    <w:rsid w:val="007E1389"/>
    <w:rsid w:val="007E4212"/>
    <w:rsid w:val="007E4FA9"/>
    <w:rsid w:val="007F6231"/>
    <w:rsid w:val="007F6AE3"/>
    <w:rsid w:val="007F7F61"/>
    <w:rsid w:val="008049B8"/>
    <w:rsid w:val="00815DEB"/>
    <w:rsid w:val="00815FBD"/>
    <w:rsid w:val="00816774"/>
    <w:rsid w:val="00817772"/>
    <w:rsid w:val="00822FD8"/>
    <w:rsid w:val="00823279"/>
    <w:rsid w:val="00824176"/>
    <w:rsid w:val="008251AB"/>
    <w:rsid w:val="00833540"/>
    <w:rsid w:val="008368D8"/>
    <w:rsid w:val="008377BE"/>
    <w:rsid w:val="008434B1"/>
    <w:rsid w:val="008453F3"/>
    <w:rsid w:val="00853585"/>
    <w:rsid w:val="00856419"/>
    <w:rsid w:val="008604CC"/>
    <w:rsid w:val="00863F62"/>
    <w:rsid w:val="008708CE"/>
    <w:rsid w:val="00870D7C"/>
    <w:rsid w:val="00870FC1"/>
    <w:rsid w:val="00871FB9"/>
    <w:rsid w:val="008774DB"/>
    <w:rsid w:val="008813E4"/>
    <w:rsid w:val="008814AF"/>
    <w:rsid w:val="00882D16"/>
    <w:rsid w:val="00887DE3"/>
    <w:rsid w:val="008A6610"/>
    <w:rsid w:val="008B143F"/>
    <w:rsid w:val="008B493D"/>
    <w:rsid w:val="008C0C8D"/>
    <w:rsid w:val="008C13DA"/>
    <w:rsid w:val="008C2335"/>
    <w:rsid w:val="008C5F29"/>
    <w:rsid w:val="008D0EDF"/>
    <w:rsid w:val="008D24CC"/>
    <w:rsid w:val="008D2CD4"/>
    <w:rsid w:val="008D5BBC"/>
    <w:rsid w:val="008D7347"/>
    <w:rsid w:val="008D759F"/>
    <w:rsid w:val="008D7EAF"/>
    <w:rsid w:val="008E0A90"/>
    <w:rsid w:val="008E0BF3"/>
    <w:rsid w:val="008E6F38"/>
    <w:rsid w:val="008F224F"/>
    <w:rsid w:val="008F2DBE"/>
    <w:rsid w:val="008F3D09"/>
    <w:rsid w:val="008F6CC4"/>
    <w:rsid w:val="008F7917"/>
    <w:rsid w:val="00905A87"/>
    <w:rsid w:val="00905CF1"/>
    <w:rsid w:val="009072BE"/>
    <w:rsid w:val="009101A7"/>
    <w:rsid w:val="009111CA"/>
    <w:rsid w:val="00911E3A"/>
    <w:rsid w:val="009121DA"/>
    <w:rsid w:val="00912418"/>
    <w:rsid w:val="0091352B"/>
    <w:rsid w:val="009157B8"/>
    <w:rsid w:val="009158B3"/>
    <w:rsid w:val="009171A0"/>
    <w:rsid w:val="00920BD9"/>
    <w:rsid w:val="00920E16"/>
    <w:rsid w:val="009217AF"/>
    <w:rsid w:val="009226EA"/>
    <w:rsid w:val="00924EA0"/>
    <w:rsid w:val="00932424"/>
    <w:rsid w:val="00932BD2"/>
    <w:rsid w:val="00940DE6"/>
    <w:rsid w:val="009428EF"/>
    <w:rsid w:val="00943A15"/>
    <w:rsid w:val="00946F22"/>
    <w:rsid w:val="009509B0"/>
    <w:rsid w:val="00952C07"/>
    <w:rsid w:val="00952C92"/>
    <w:rsid w:val="009557C7"/>
    <w:rsid w:val="00957A70"/>
    <w:rsid w:val="00960AF5"/>
    <w:rsid w:val="00966586"/>
    <w:rsid w:val="00972E77"/>
    <w:rsid w:val="00974FAA"/>
    <w:rsid w:val="00976B70"/>
    <w:rsid w:val="0097764A"/>
    <w:rsid w:val="00982571"/>
    <w:rsid w:val="00982831"/>
    <w:rsid w:val="009904E8"/>
    <w:rsid w:val="0099542B"/>
    <w:rsid w:val="0099620E"/>
    <w:rsid w:val="0099713E"/>
    <w:rsid w:val="009A0853"/>
    <w:rsid w:val="009A10AE"/>
    <w:rsid w:val="009A1657"/>
    <w:rsid w:val="009A1D63"/>
    <w:rsid w:val="009A6077"/>
    <w:rsid w:val="009D1AC0"/>
    <w:rsid w:val="009D2D5D"/>
    <w:rsid w:val="009D4ABE"/>
    <w:rsid w:val="009D75D8"/>
    <w:rsid w:val="009E5887"/>
    <w:rsid w:val="009E5ABA"/>
    <w:rsid w:val="009E62AD"/>
    <w:rsid w:val="009F098B"/>
    <w:rsid w:val="009F76E7"/>
    <w:rsid w:val="00A0180A"/>
    <w:rsid w:val="00A01F11"/>
    <w:rsid w:val="00A02B8F"/>
    <w:rsid w:val="00A05532"/>
    <w:rsid w:val="00A077E8"/>
    <w:rsid w:val="00A109A2"/>
    <w:rsid w:val="00A10CC2"/>
    <w:rsid w:val="00A10E7C"/>
    <w:rsid w:val="00A11C2E"/>
    <w:rsid w:val="00A1424A"/>
    <w:rsid w:val="00A22198"/>
    <w:rsid w:val="00A25ED4"/>
    <w:rsid w:val="00A274E9"/>
    <w:rsid w:val="00A30695"/>
    <w:rsid w:val="00A30F20"/>
    <w:rsid w:val="00A33C68"/>
    <w:rsid w:val="00A356D6"/>
    <w:rsid w:val="00A37D34"/>
    <w:rsid w:val="00A402C0"/>
    <w:rsid w:val="00A452BD"/>
    <w:rsid w:val="00A46FFE"/>
    <w:rsid w:val="00A47472"/>
    <w:rsid w:val="00A47CFD"/>
    <w:rsid w:val="00A5150C"/>
    <w:rsid w:val="00A51DB1"/>
    <w:rsid w:val="00A53650"/>
    <w:rsid w:val="00A540EC"/>
    <w:rsid w:val="00A54FD4"/>
    <w:rsid w:val="00A607F3"/>
    <w:rsid w:val="00A60953"/>
    <w:rsid w:val="00A624A6"/>
    <w:rsid w:val="00A63080"/>
    <w:rsid w:val="00A6438E"/>
    <w:rsid w:val="00A64915"/>
    <w:rsid w:val="00A65630"/>
    <w:rsid w:val="00A667A3"/>
    <w:rsid w:val="00A67508"/>
    <w:rsid w:val="00A67857"/>
    <w:rsid w:val="00A71845"/>
    <w:rsid w:val="00A72AAB"/>
    <w:rsid w:val="00A7378F"/>
    <w:rsid w:val="00A76506"/>
    <w:rsid w:val="00A77233"/>
    <w:rsid w:val="00A77DB0"/>
    <w:rsid w:val="00A803C0"/>
    <w:rsid w:val="00A80766"/>
    <w:rsid w:val="00A80A9A"/>
    <w:rsid w:val="00A812E5"/>
    <w:rsid w:val="00A81659"/>
    <w:rsid w:val="00A85504"/>
    <w:rsid w:val="00A92AEF"/>
    <w:rsid w:val="00A960BA"/>
    <w:rsid w:val="00A96285"/>
    <w:rsid w:val="00AA18EF"/>
    <w:rsid w:val="00AA26D8"/>
    <w:rsid w:val="00AB0B22"/>
    <w:rsid w:val="00AB38BA"/>
    <w:rsid w:val="00AB5B11"/>
    <w:rsid w:val="00AB60E9"/>
    <w:rsid w:val="00AC30F4"/>
    <w:rsid w:val="00AC53AB"/>
    <w:rsid w:val="00AC5AF9"/>
    <w:rsid w:val="00AD2021"/>
    <w:rsid w:val="00AD3738"/>
    <w:rsid w:val="00AD6343"/>
    <w:rsid w:val="00AD7F22"/>
    <w:rsid w:val="00AE09ED"/>
    <w:rsid w:val="00AE59FC"/>
    <w:rsid w:val="00AE7F52"/>
    <w:rsid w:val="00AF17DE"/>
    <w:rsid w:val="00AF4553"/>
    <w:rsid w:val="00B0065D"/>
    <w:rsid w:val="00B00F2F"/>
    <w:rsid w:val="00B014F8"/>
    <w:rsid w:val="00B0209A"/>
    <w:rsid w:val="00B05CD5"/>
    <w:rsid w:val="00B11636"/>
    <w:rsid w:val="00B155F6"/>
    <w:rsid w:val="00B15B97"/>
    <w:rsid w:val="00B17551"/>
    <w:rsid w:val="00B2610E"/>
    <w:rsid w:val="00B323B2"/>
    <w:rsid w:val="00B34506"/>
    <w:rsid w:val="00B3545E"/>
    <w:rsid w:val="00B37820"/>
    <w:rsid w:val="00B40EE8"/>
    <w:rsid w:val="00B449F8"/>
    <w:rsid w:val="00B45333"/>
    <w:rsid w:val="00B469D3"/>
    <w:rsid w:val="00B46A1D"/>
    <w:rsid w:val="00B46F5A"/>
    <w:rsid w:val="00B5346E"/>
    <w:rsid w:val="00B53C60"/>
    <w:rsid w:val="00B54D35"/>
    <w:rsid w:val="00B5607A"/>
    <w:rsid w:val="00B56CE7"/>
    <w:rsid w:val="00B60EA4"/>
    <w:rsid w:val="00B67AD7"/>
    <w:rsid w:val="00B7030C"/>
    <w:rsid w:val="00B737BA"/>
    <w:rsid w:val="00B74007"/>
    <w:rsid w:val="00B7404B"/>
    <w:rsid w:val="00B7430F"/>
    <w:rsid w:val="00B74F2C"/>
    <w:rsid w:val="00B75C7B"/>
    <w:rsid w:val="00B77386"/>
    <w:rsid w:val="00B81C83"/>
    <w:rsid w:val="00B85003"/>
    <w:rsid w:val="00B93E99"/>
    <w:rsid w:val="00BA1FAA"/>
    <w:rsid w:val="00BA2E3E"/>
    <w:rsid w:val="00BA2F27"/>
    <w:rsid w:val="00BA402A"/>
    <w:rsid w:val="00BA55DE"/>
    <w:rsid w:val="00BA73CC"/>
    <w:rsid w:val="00BB023E"/>
    <w:rsid w:val="00BB1044"/>
    <w:rsid w:val="00BB4872"/>
    <w:rsid w:val="00BB4F57"/>
    <w:rsid w:val="00BC12DE"/>
    <w:rsid w:val="00BC3E19"/>
    <w:rsid w:val="00BC456C"/>
    <w:rsid w:val="00BC5B55"/>
    <w:rsid w:val="00BD530D"/>
    <w:rsid w:val="00BD56D0"/>
    <w:rsid w:val="00BD7AD3"/>
    <w:rsid w:val="00BD7CCA"/>
    <w:rsid w:val="00BE0287"/>
    <w:rsid w:val="00BE1015"/>
    <w:rsid w:val="00BE1189"/>
    <w:rsid w:val="00BE4AEE"/>
    <w:rsid w:val="00BE4E70"/>
    <w:rsid w:val="00BE6AB0"/>
    <w:rsid w:val="00BE7687"/>
    <w:rsid w:val="00BE7A23"/>
    <w:rsid w:val="00BF3A90"/>
    <w:rsid w:val="00BF574F"/>
    <w:rsid w:val="00BF644B"/>
    <w:rsid w:val="00C01DDF"/>
    <w:rsid w:val="00C028BA"/>
    <w:rsid w:val="00C05B29"/>
    <w:rsid w:val="00C07543"/>
    <w:rsid w:val="00C137F1"/>
    <w:rsid w:val="00C163C9"/>
    <w:rsid w:val="00C17754"/>
    <w:rsid w:val="00C21516"/>
    <w:rsid w:val="00C24171"/>
    <w:rsid w:val="00C25100"/>
    <w:rsid w:val="00C2582E"/>
    <w:rsid w:val="00C26AE2"/>
    <w:rsid w:val="00C272C9"/>
    <w:rsid w:val="00C31651"/>
    <w:rsid w:val="00C32699"/>
    <w:rsid w:val="00C33885"/>
    <w:rsid w:val="00C34392"/>
    <w:rsid w:val="00C35266"/>
    <w:rsid w:val="00C40CF4"/>
    <w:rsid w:val="00C451A5"/>
    <w:rsid w:val="00C469B6"/>
    <w:rsid w:val="00C5090D"/>
    <w:rsid w:val="00C52922"/>
    <w:rsid w:val="00C52CA6"/>
    <w:rsid w:val="00C54E8F"/>
    <w:rsid w:val="00C56CF7"/>
    <w:rsid w:val="00C56DF2"/>
    <w:rsid w:val="00C622F1"/>
    <w:rsid w:val="00C63FF4"/>
    <w:rsid w:val="00C664D1"/>
    <w:rsid w:val="00C664D2"/>
    <w:rsid w:val="00C66D56"/>
    <w:rsid w:val="00C71DB8"/>
    <w:rsid w:val="00C741DF"/>
    <w:rsid w:val="00C81348"/>
    <w:rsid w:val="00C82702"/>
    <w:rsid w:val="00C84892"/>
    <w:rsid w:val="00C86DB0"/>
    <w:rsid w:val="00C8724E"/>
    <w:rsid w:val="00C87B3E"/>
    <w:rsid w:val="00C911EE"/>
    <w:rsid w:val="00C918F8"/>
    <w:rsid w:val="00C91B76"/>
    <w:rsid w:val="00C92C6A"/>
    <w:rsid w:val="00C94DB1"/>
    <w:rsid w:val="00C969F8"/>
    <w:rsid w:val="00CA0C44"/>
    <w:rsid w:val="00CA389D"/>
    <w:rsid w:val="00CA3B01"/>
    <w:rsid w:val="00CA3E35"/>
    <w:rsid w:val="00CB1070"/>
    <w:rsid w:val="00CB2103"/>
    <w:rsid w:val="00CB23E4"/>
    <w:rsid w:val="00CB71EE"/>
    <w:rsid w:val="00CB7F3F"/>
    <w:rsid w:val="00CC1436"/>
    <w:rsid w:val="00CC36D7"/>
    <w:rsid w:val="00CC5971"/>
    <w:rsid w:val="00CC5BA4"/>
    <w:rsid w:val="00CC74C0"/>
    <w:rsid w:val="00CC76EC"/>
    <w:rsid w:val="00CD02C5"/>
    <w:rsid w:val="00CD2B8D"/>
    <w:rsid w:val="00CD3DEE"/>
    <w:rsid w:val="00CD5CAD"/>
    <w:rsid w:val="00CD66A8"/>
    <w:rsid w:val="00CD730A"/>
    <w:rsid w:val="00CD7BFA"/>
    <w:rsid w:val="00CE019A"/>
    <w:rsid w:val="00CE116E"/>
    <w:rsid w:val="00CE4BC4"/>
    <w:rsid w:val="00CF48AF"/>
    <w:rsid w:val="00CF5A1F"/>
    <w:rsid w:val="00CF7F54"/>
    <w:rsid w:val="00D007BE"/>
    <w:rsid w:val="00D031AA"/>
    <w:rsid w:val="00D03277"/>
    <w:rsid w:val="00D06F66"/>
    <w:rsid w:val="00D07F3B"/>
    <w:rsid w:val="00D14085"/>
    <w:rsid w:val="00D177D8"/>
    <w:rsid w:val="00D21BF2"/>
    <w:rsid w:val="00D2507A"/>
    <w:rsid w:val="00D254ED"/>
    <w:rsid w:val="00D257C9"/>
    <w:rsid w:val="00D25A57"/>
    <w:rsid w:val="00D27C76"/>
    <w:rsid w:val="00D34A12"/>
    <w:rsid w:val="00D43C30"/>
    <w:rsid w:val="00D467DB"/>
    <w:rsid w:val="00D52143"/>
    <w:rsid w:val="00D527A2"/>
    <w:rsid w:val="00D53BF9"/>
    <w:rsid w:val="00D558D1"/>
    <w:rsid w:val="00D63DAD"/>
    <w:rsid w:val="00D6752B"/>
    <w:rsid w:val="00D72805"/>
    <w:rsid w:val="00D72EF0"/>
    <w:rsid w:val="00D7385F"/>
    <w:rsid w:val="00D76196"/>
    <w:rsid w:val="00D8048A"/>
    <w:rsid w:val="00D80BB1"/>
    <w:rsid w:val="00D80CB6"/>
    <w:rsid w:val="00D8460F"/>
    <w:rsid w:val="00D86271"/>
    <w:rsid w:val="00D91310"/>
    <w:rsid w:val="00D9357D"/>
    <w:rsid w:val="00DA2150"/>
    <w:rsid w:val="00DA29CF"/>
    <w:rsid w:val="00DA2D32"/>
    <w:rsid w:val="00DA7793"/>
    <w:rsid w:val="00DB1050"/>
    <w:rsid w:val="00DB1469"/>
    <w:rsid w:val="00DB16FC"/>
    <w:rsid w:val="00DB4A57"/>
    <w:rsid w:val="00DB6F5F"/>
    <w:rsid w:val="00DC00BC"/>
    <w:rsid w:val="00DC2DF7"/>
    <w:rsid w:val="00DC7DB3"/>
    <w:rsid w:val="00DD0823"/>
    <w:rsid w:val="00DD26CD"/>
    <w:rsid w:val="00DD26E1"/>
    <w:rsid w:val="00DD5420"/>
    <w:rsid w:val="00DD5815"/>
    <w:rsid w:val="00DD5B81"/>
    <w:rsid w:val="00DD691C"/>
    <w:rsid w:val="00DE137B"/>
    <w:rsid w:val="00DE1CA2"/>
    <w:rsid w:val="00DE1CA9"/>
    <w:rsid w:val="00DE25D4"/>
    <w:rsid w:val="00DE4451"/>
    <w:rsid w:val="00DE6341"/>
    <w:rsid w:val="00DE6384"/>
    <w:rsid w:val="00DF04D0"/>
    <w:rsid w:val="00DF1457"/>
    <w:rsid w:val="00E049F2"/>
    <w:rsid w:val="00E06A50"/>
    <w:rsid w:val="00E12507"/>
    <w:rsid w:val="00E154F8"/>
    <w:rsid w:val="00E155F8"/>
    <w:rsid w:val="00E178F0"/>
    <w:rsid w:val="00E21AB3"/>
    <w:rsid w:val="00E230DF"/>
    <w:rsid w:val="00E236C0"/>
    <w:rsid w:val="00E239D4"/>
    <w:rsid w:val="00E268CE"/>
    <w:rsid w:val="00E3220A"/>
    <w:rsid w:val="00E322E7"/>
    <w:rsid w:val="00E340C5"/>
    <w:rsid w:val="00E34DB9"/>
    <w:rsid w:val="00E353D7"/>
    <w:rsid w:val="00E3615E"/>
    <w:rsid w:val="00E36B86"/>
    <w:rsid w:val="00E418F2"/>
    <w:rsid w:val="00E4262D"/>
    <w:rsid w:val="00E440EE"/>
    <w:rsid w:val="00E44A99"/>
    <w:rsid w:val="00E453A1"/>
    <w:rsid w:val="00E4787B"/>
    <w:rsid w:val="00E5013A"/>
    <w:rsid w:val="00E52D42"/>
    <w:rsid w:val="00E54385"/>
    <w:rsid w:val="00E56B6D"/>
    <w:rsid w:val="00E628C3"/>
    <w:rsid w:val="00E6698F"/>
    <w:rsid w:val="00E6734E"/>
    <w:rsid w:val="00E7056F"/>
    <w:rsid w:val="00E7145C"/>
    <w:rsid w:val="00E73AB3"/>
    <w:rsid w:val="00E73CA8"/>
    <w:rsid w:val="00E748D1"/>
    <w:rsid w:val="00E75341"/>
    <w:rsid w:val="00E76D76"/>
    <w:rsid w:val="00E80B51"/>
    <w:rsid w:val="00E81794"/>
    <w:rsid w:val="00E84B1C"/>
    <w:rsid w:val="00E928D8"/>
    <w:rsid w:val="00E929EF"/>
    <w:rsid w:val="00EA3118"/>
    <w:rsid w:val="00EA5A1A"/>
    <w:rsid w:val="00EB25E6"/>
    <w:rsid w:val="00EB43AD"/>
    <w:rsid w:val="00EC3E5B"/>
    <w:rsid w:val="00EC45AB"/>
    <w:rsid w:val="00EC7051"/>
    <w:rsid w:val="00EC7555"/>
    <w:rsid w:val="00ED12EE"/>
    <w:rsid w:val="00ED2146"/>
    <w:rsid w:val="00ED2858"/>
    <w:rsid w:val="00ED679E"/>
    <w:rsid w:val="00EE2269"/>
    <w:rsid w:val="00EE2E14"/>
    <w:rsid w:val="00EE3635"/>
    <w:rsid w:val="00EE5C46"/>
    <w:rsid w:val="00EF1121"/>
    <w:rsid w:val="00EF17A0"/>
    <w:rsid w:val="00EF3489"/>
    <w:rsid w:val="00EF5598"/>
    <w:rsid w:val="00EF6706"/>
    <w:rsid w:val="00EF7935"/>
    <w:rsid w:val="00F056BD"/>
    <w:rsid w:val="00F136D3"/>
    <w:rsid w:val="00F16F98"/>
    <w:rsid w:val="00F20392"/>
    <w:rsid w:val="00F20839"/>
    <w:rsid w:val="00F225E2"/>
    <w:rsid w:val="00F23965"/>
    <w:rsid w:val="00F23ED8"/>
    <w:rsid w:val="00F25E6F"/>
    <w:rsid w:val="00F2665D"/>
    <w:rsid w:val="00F279D1"/>
    <w:rsid w:val="00F31687"/>
    <w:rsid w:val="00F32E30"/>
    <w:rsid w:val="00F40398"/>
    <w:rsid w:val="00F40D9F"/>
    <w:rsid w:val="00F4255A"/>
    <w:rsid w:val="00F435D1"/>
    <w:rsid w:val="00F44A44"/>
    <w:rsid w:val="00F45DD8"/>
    <w:rsid w:val="00F47597"/>
    <w:rsid w:val="00F502E3"/>
    <w:rsid w:val="00F57823"/>
    <w:rsid w:val="00F654EA"/>
    <w:rsid w:val="00F661FC"/>
    <w:rsid w:val="00F66C88"/>
    <w:rsid w:val="00F66DB0"/>
    <w:rsid w:val="00F7328B"/>
    <w:rsid w:val="00F74020"/>
    <w:rsid w:val="00F7585A"/>
    <w:rsid w:val="00F7731E"/>
    <w:rsid w:val="00F833A6"/>
    <w:rsid w:val="00F83B3D"/>
    <w:rsid w:val="00F84EF3"/>
    <w:rsid w:val="00F854FC"/>
    <w:rsid w:val="00F8783C"/>
    <w:rsid w:val="00F931B0"/>
    <w:rsid w:val="00F93A2E"/>
    <w:rsid w:val="00F9403B"/>
    <w:rsid w:val="00FA09FB"/>
    <w:rsid w:val="00FA0FA5"/>
    <w:rsid w:val="00FA2FA2"/>
    <w:rsid w:val="00FA7088"/>
    <w:rsid w:val="00FA718A"/>
    <w:rsid w:val="00FA7AF0"/>
    <w:rsid w:val="00FB083F"/>
    <w:rsid w:val="00FB0BA9"/>
    <w:rsid w:val="00FB4BC4"/>
    <w:rsid w:val="00FB55E4"/>
    <w:rsid w:val="00FB699A"/>
    <w:rsid w:val="00FC6BA8"/>
    <w:rsid w:val="00FD11CD"/>
    <w:rsid w:val="00FD28C1"/>
    <w:rsid w:val="00FE1121"/>
    <w:rsid w:val="00FE226F"/>
    <w:rsid w:val="00FE262D"/>
    <w:rsid w:val="00FE5031"/>
    <w:rsid w:val="00FE7AC7"/>
    <w:rsid w:val="00FE7EF3"/>
    <w:rsid w:val="00FF2AF8"/>
    <w:rsid w:val="00FF3B06"/>
    <w:rsid w:val="00FF4D75"/>
    <w:rsid w:val="00FF5B90"/>
    <w:rsid w:val="00FF7812"/>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2176E5"/>
    <w:pPr>
      <w:jc w:val="both"/>
    </w:pPr>
    <w:rPr>
      <w:rFonts w:asciiTheme="minorHAnsi" w:hAnsiTheme="minorHAnsi"/>
    </w:rPr>
  </w:style>
  <w:style w:type="paragraph" w:styleId="Kop1">
    <w:name w:val="heading 1"/>
    <w:basedOn w:val="Standaard"/>
    <w:next w:val="Standaard"/>
    <w:link w:val="Kop1Char"/>
    <w:qFormat/>
    <w:rsid w:val="002176E5"/>
    <w:pPr>
      <w:keepNext/>
      <w:keepLines/>
      <w:numPr>
        <w:numId w:val="1"/>
      </w:numPr>
      <w:outlineLvl w:val="0"/>
    </w:pPr>
    <w:rPr>
      <w:b/>
      <w:bCs/>
      <w:sz w:val="28"/>
      <w:szCs w:val="28"/>
    </w:rPr>
  </w:style>
  <w:style w:type="paragraph" w:styleId="Kop2">
    <w:name w:val="heading 2"/>
    <w:basedOn w:val="Standaard"/>
    <w:next w:val="Standaard"/>
    <w:link w:val="Kop2Char"/>
    <w:unhideWhenUsed/>
    <w:qFormat/>
    <w:rsid w:val="002176E5"/>
    <w:pPr>
      <w:keepNext/>
      <w:keepLines/>
      <w:numPr>
        <w:ilvl w:val="1"/>
        <w:numId w:val="1"/>
      </w:numPr>
      <w:ind w:left="576"/>
      <w:outlineLvl w:val="1"/>
    </w:pPr>
    <w:rPr>
      <w:b/>
      <w:bCs/>
      <w:color w:val="E67A00"/>
      <w:sz w:val="24"/>
      <w:szCs w:val="26"/>
    </w:rPr>
  </w:style>
  <w:style w:type="paragraph" w:styleId="Kop3">
    <w:name w:val="heading 3"/>
    <w:basedOn w:val="Standaard"/>
    <w:next w:val="Standaard"/>
    <w:link w:val="Kop3Char"/>
    <w:unhideWhenUsed/>
    <w:qFormat/>
    <w:rsid w:val="002176E5"/>
    <w:pPr>
      <w:keepNext/>
      <w:keepLines/>
      <w:numPr>
        <w:ilvl w:val="2"/>
        <w:numId w:val="1"/>
      </w:numPr>
      <w:outlineLvl w:val="2"/>
    </w:pPr>
    <w:rPr>
      <w:b/>
      <w:bCs/>
      <w:color w:val="E67A00"/>
    </w:rPr>
  </w:style>
  <w:style w:type="paragraph" w:styleId="Kop4">
    <w:name w:val="heading 4"/>
    <w:basedOn w:val="Standaard"/>
    <w:next w:val="Standaard"/>
    <w:link w:val="Kop4Char"/>
    <w:semiHidden/>
    <w:unhideWhenUsed/>
    <w:qFormat/>
    <w:rsid w:val="008C5F29"/>
    <w:pPr>
      <w:keepNext/>
      <w:keepLines/>
      <w:numPr>
        <w:ilvl w:val="3"/>
        <w:numId w:val="1"/>
      </w:numPr>
      <w:spacing w:after="140"/>
      <w:outlineLvl w:val="3"/>
    </w:pPr>
    <w:rPr>
      <w:bCs/>
      <w:i/>
      <w:iCs/>
    </w:rPr>
  </w:style>
  <w:style w:type="paragraph" w:styleId="Kop5">
    <w:name w:val="heading 5"/>
    <w:basedOn w:val="Standaard"/>
    <w:next w:val="Standaard"/>
    <w:link w:val="Kop5Char"/>
    <w:semiHidden/>
    <w:unhideWhenUsed/>
    <w:qFormat/>
    <w:rsid w:val="002176E5"/>
    <w:pPr>
      <w:keepNext/>
      <w:keepLines/>
      <w:numPr>
        <w:ilvl w:val="4"/>
        <w:numId w:val="1"/>
      </w:numPr>
      <w:spacing w:before="200"/>
      <w:outlineLvl w:val="4"/>
    </w:pPr>
    <w:rPr>
      <w:rFonts w:asciiTheme="majorHAnsi" w:eastAsiaTheme="majorEastAsia" w:hAnsiTheme="majorHAnsi" w:cstheme="majorBidi"/>
      <w:color w:val="004126" w:themeColor="accent1" w:themeShade="7F"/>
    </w:rPr>
  </w:style>
  <w:style w:type="paragraph" w:styleId="Kop6">
    <w:name w:val="heading 6"/>
    <w:basedOn w:val="Standaard"/>
    <w:next w:val="Standaard"/>
    <w:link w:val="Kop6Char"/>
    <w:semiHidden/>
    <w:unhideWhenUsed/>
    <w:qFormat/>
    <w:rsid w:val="002176E5"/>
    <w:pPr>
      <w:keepNext/>
      <w:keepLines/>
      <w:numPr>
        <w:ilvl w:val="5"/>
        <w:numId w:val="1"/>
      </w:numPr>
      <w:spacing w:before="200"/>
      <w:outlineLvl w:val="5"/>
    </w:pPr>
    <w:rPr>
      <w:rFonts w:asciiTheme="majorHAnsi" w:eastAsiaTheme="majorEastAsia" w:hAnsiTheme="majorHAnsi" w:cstheme="majorBidi"/>
      <w:i/>
      <w:iCs/>
      <w:color w:val="004126" w:themeColor="accent1" w:themeShade="7F"/>
    </w:rPr>
  </w:style>
  <w:style w:type="paragraph" w:styleId="Kop7">
    <w:name w:val="heading 7"/>
    <w:basedOn w:val="Standaard"/>
    <w:next w:val="Standaard"/>
    <w:link w:val="Kop7Char"/>
    <w:semiHidden/>
    <w:unhideWhenUsed/>
    <w:qFormat/>
    <w:rsid w:val="002176E5"/>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Kop8">
    <w:name w:val="heading 8"/>
    <w:basedOn w:val="Standaard"/>
    <w:next w:val="Standaard"/>
    <w:link w:val="Kop8Char"/>
    <w:semiHidden/>
    <w:unhideWhenUsed/>
    <w:qFormat/>
    <w:rsid w:val="002176E5"/>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Kop9">
    <w:name w:val="heading 9"/>
    <w:basedOn w:val="Standaard"/>
    <w:next w:val="Standaard"/>
    <w:link w:val="Kop9Char"/>
    <w:semiHidden/>
    <w:unhideWhenUsed/>
    <w:qFormat/>
    <w:rsid w:val="002176E5"/>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link w:val="Kop1"/>
    <w:rsid w:val="002176E5"/>
    <w:rPr>
      <w:rFonts w:asciiTheme="minorHAnsi" w:hAnsiTheme="minorHAnsi"/>
      <w:b/>
      <w:bCs/>
      <w:sz w:val="28"/>
      <w:szCs w:val="28"/>
    </w:rPr>
  </w:style>
  <w:style w:type="character" w:customStyle="1" w:styleId="Kop2Char">
    <w:name w:val="Kop 2 Char"/>
    <w:link w:val="Kop2"/>
    <w:rsid w:val="002176E5"/>
    <w:rPr>
      <w:rFonts w:asciiTheme="minorHAnsi" w:hAnsiTheme="minorHAnsi"/>
      <w:b/>
      <w:bCs/>
      <w:color w:val="E67A00"/>
      <w:sz w:val="24"/>
      <w:szCs w:val="26"/>
    </w:rPr>
  </w:style>
  <w:style w:type="character" w:customStyle="1" w:styleId="Kop3Char">
    <w:name w:val="Kop 3 Char"/>
    <w:link w:val="Kop3"/>
    <w:rsid w:val="002176E5"/>
    <w:rPr>
      <w:rFonts w:asciiTheme="minorHAnsi" w:hAnsiTheme="minorHAnsi"/>
      <w:b/>
      <w:bCs/>
      <w:color w:val="E67A00"/>
    </w:rPr>
  </w:style>
  <w:style w:type="character" w:customStyle="1" w:styleId="Kop4Char">
    <w:name w:val="Kop 4 Char"/>
    <w:link w:val="Kop4"/>
    <w:semiHidden/>
    <w:rsid w:val="008C5F29"/>
    <w:rPr>
      <w:rFonts w:asciiTheme="minorHAnsi" w:hAnsiTheme="minorHAnsi"/>
      <w:bCs/>
      <w:i/>
      <w:iCs/>
    </w:rPr>
  </w:style>
  <w:style w:type="character" w:customStyle="1" w:styleId="Kop5Char">
    <w:name w:val="Kop 5 Char"/>
    <w:basedOn w:val="Standaardalinea-lettertype"/>
    <w:link w:val="Kop5"/>
    <w:semiHidden/>
    <w:rsid w:val="002176E5"/>
    <w:rPr>
      <w:rFonts w:asciiTheme="majorHAnsi" w:eastAsiaTheme="majorEastAsia" w:hAnsiTheme="majorHAnsi" w:cstheme="majorBidi"/>
      <w:color w:val="004126" w:themeColor="accent1" w:themeShade="7F"/>
    </w:rPr>
  </w:style>
  <w:style w:type="character" w:customStyle="1" w:styleId="Kop6Char">
    <w:name w:val="Kop 6 Char"/>
    <w:basedOn w:val="Standaardalinea-lettertype"/>
    <w:link w:val="Kop6"/>
    <w:semiHidden/>
    <w:rsid w:val="002176E5"/>
    <w:rPr>
      <w:rFonts w:asciiTheme="majorHAnsi" w:eastAsiaTheme="majorEastAsia" w:hAnsiTheme="majorHAnsi" w:cstheme="majorBidi"/>
      <w:i/>
      <w:iCs/>
      <w:color w:val="004126" w:themeColor="accent1" w:themeShade="7F"/>
    </w:rPr>
  </w:style>
  <w:style w:type="character" w:customStyle="1" w:styleId="Kop7Char">
    <w:name w:val="Kop 7 Char"/>
    <w:basedOn w:val="Standaardalinea-lettertype"/>
    <w:link w:val="Kop7"/>
    <w:semiHidden/>
    <w:rsid w:val="002176E5"/>
    <w:rPr>
      <w:rFonts w:asciiTheme="majorHAnsi" w:eastAsiaTheme="majorEastAsia" w:hAnsiTheme="majorHAnsi" w:cstheme="majorBidi"/>
      <w:i/>
      <w:iCs/>
      <w:color w:val="404040" w:themeColor="text1" w:themeTint="BF"/>
    </w:rPr>
  </w:style>
  <w:style w:type="character" w:customStyle="1" w:styleId="Kop8Char">
    <w:name w:val="Kop 8 Char"/>
    <w:basedOn w:val="Standaardalinea-lettertype"/>
    <w:link w:val="Kop8"/>
    <w:semiHidden/>
    <w:rsid w:val="002176E5"/>
    <w:rPr>
      <w:rFonts w:asciiTheme="majorHAnsi" w:eastAsiaTheme="majorEastAsia" w:hAnsiTheme="majorHAnsi" w:cstheme="majorBidi"/>
      <w:color w:val="404040" w:themeColor="text1" w:themeTint="BF"/>
    </w:rPr>
  </w:style>
  <w:style w:type="character" w:customStyle="1" w:styleId="Kop9Char">
    <w:name w:val="Kop 9 Char"/>
    <w:basedOn w:val="Standaardalinea-lettertype"/>
    <w:link w:val="Kop9"/>
    <w:semiHidden/>
    <w:rsid w:val="002176E5"/>
    <w:rPr>
      <w:rFonts w:asciiTheme="majorHAnsi" w:eastAsiaTheme="majorEastAsia" w:hAnsiTheme="majorHAnsi" w:cstheme="majorBidi"/>
      <w:i/>
      <w:iCs/>
      <w:color w:val="404040" w:themeColor="text1" w:themeTint="BF"/>
    </w:rPr>
  </w:style>
  <w:style w:type="paragraph" w:styleId="Bijschrift">
    <w:name w:val="caption"/>
    <w:basedOn w:val="Standaard"/>
    <w:next w:val="Standaard"/>
    <w:unhideWhenUsed/>
    <w:qFormat/>
    <w:rsid w:val="008C5F29"/>
    <w:pPr>
      <w:spacing w:after="200"/>
    </w:pPr>
    <w:rPr>
      <w:bCs/>
      <w:i/>
      <w:sz w:val="16"/>
      <w:szCs w:val="18"/>
    </w:rPr>
  </w:style>
  <w:style w:type="paragraph" w:styleId="Titel">
    <w:name w:val="Title"/>
    <w:basedOn w:val="Standaard"/>
    <w:next w:val="Standaard"/>
    <w:link w:val="TitelChar"/>
    <w:qFormat/>
    <w:rsid w:val="008C5F29"/>
    <w:pPr>
      <w:spacing w:after="300"/>
      <w:contextualSpacing/>
    </w:pPr>
    <w:rPr>
      <w:color w:val="000000"/>
      <w:spacing w:val="10"/>
      <w:kern w:val="28"/>
      <w:sz w:val="40"/>
      <w:szCs w:val="52"/>
    </w:rPr>
  </w:style>
  <w:style w:type="character" w:customStyle="1" w:styleId="TitelChar">
    <w:name w:val="Titel Char"/>
    <w:link w:val="Titel"/>
    <w:rsid w:val="008C5F29"/>
    <w:rPr>
      <w:rFonts w:ascii="Tahoma" w:hAnsi="Tahoma"/>
      <w:color w:val="000000"/>
      <w:spacing w:val="10"/>
      <w:kern w:val="28"/>
      <w:sz w:val="40"/>
      <w:szCs w:val="52"/>
    </w:rPr>
  </w:style>
  <w:style w:type="paragraph" w:styleId="Citaat">
    <w:name w:val="Quote"/>
    <w:basedOn w:val="Standaard"/>
    <w:next w:val="Standaard"/>
    <w:link w:val="CitaatChar"/>
    <w:uiPriority w:val="29"/>
    <w:qFormat/>
    <w:rsid w:val="008C5F29"/>
    <w:rPr>
      <w:i/>
      <w:iCs/>
      <w:color w:val="000000"/>
    </w:rPr>
  </w:style>
  <w:style w:type="character" w:customStyle="1" w:styleId="CitaatChar">
    <w:name w:val="Citaat Char"/>
    <w:link w:val="Citaat"/>
    <w:uiPriority w:val="29"/>
    <w:rsid w:val="008C5F29"/>
    <w:rPr>
      <w:rFonts w:ascii="Tahoma" w:hAnsi="Tahoma"/>
      <w:i/>
      <w:iCs/>
      <w:color w:val="000000"/>
    </w:rPr>
  </w:style>
  <w:style w:type="character" w:styleId="Subtielebenadrukking">
    <w:name w:val="Subtle Emphasis"/>
    <w:uiPriority w:val="19"/>
    <w:qFormat/>
    <w:rsid w:val="008C5F29"/>
    <w:rPr>
      <w:rFonts w:ascii="Tahoma" w:hAnsi="Tahoma"/>
      <w:i/>
      <w:iCs/>
      <w:color w:val="808080"/>
    </w:rPr>
  </w:style>
  <w:style w:type="character" w:styleId="Intensievebenadrukking">
    <w:name w:val="Intense Emphasis"/>
    <w:uiPriority w:val="21"/>
    <w:qFormat/>
    <w:rsid w:val="008C5F29"/>
    <w:rPr>
      <w:rFonts w:ascii="Tahoma" w:hAnsi="Tahoma"/>
      <w:b w:val="0"/>
      <w:bCs/>
      <w:i/>
      <w:iCs/>
      <w:color w:val="00834E"/>
    </w:rPr>
  </w:style>
  <w:style w:type="paragraph" w:styleId="Kopvaninhoudsopgave">
    <w:name w:val="TOC Heading"/>
    <w:basedOn w:val="Kop1"/>
    <w:next w:val="Standaard"/>
    <w:uiPriority w:val="39"/>
    <w:semiHidden/>
    <w:unhideWhenUsed/>
    <w:qFormat/>
    <w:rsid w:val="008C5F29"/>
    <w:pPr>
      <w:spacing w:before="480" w:line="276" w:lineRule="auto"/>
      <w:outlineLvl w:val="9"/>
    </w:pPr>
    <w:rPr>
      <w:lang w:eastAsia="nl-NL"/>
    </w:rPr>
  </w:style>
  <w:style w:type="paragraph" w:styleId="Ballontekst">
    <w:name w:val="Balloon Text"/>
    <w:basedOn w:val="Standaard"/>
    <w:link w:val="BallontekstChar"/>
    <w:uiPriority w:val="99"/>
    <w:semiHidden/>
    <w:unhideWhenUsed/>
    <w:rsid w:val="00DE6341"/>
    <w:rPr>
      <w:rFonts w:cs="Tahoma"/>
      <w:sz w:val="16"/>
      <w:szCs w:val="16"/>
    </w:rPr>
  </w:style>
  <w:style w:type="character" w:customStyle="1" w:styleId="BallontekstChar">
    <w:name w:val="Ballontekst Char"/>
    <w:basedOn w:val="Standaardalinea-lettertype"/>
    <w:link w:val="Ballontekst"/>
    <w:uiPriority w:val="99"/>
    <w:semiHidden/>
    <w:rsid w:val="00DE6341"/>
    <w:rPr>
      <w:rFonts w:ascii="Tahoma" w:hAnsi="Tahoma" w:cs="Tahoma"/>
      <w:sz w:val="16"/>
      <w:szCs w:val="16"/>
    </w:rPr>
  </w:style>
  <w:style w:type="paragraph" w:styleId="Lijstalinea">
    <w:name w:val="List Paragraph"/>
    <w:basedOn w:val="Standaard"/>
    <w:uiPriority w:val="34"/>
    <w:qFormat/>
    <w:rsid w:val="00BC3E19"/>
    <w:pPr>
      <w:ind w:left="720"/>
      <w:contextualSpacing/>
    </w:pPr>
  </w:style>
  <w:style w:type="paragraph" w:styleId="Koptekst">
    <w:name w:val="header"/>
    <w:basedOn w:val="Standaard"/>
    <w:link w:val="KoptekstChar"/>
    <w:uiPriority w:val="99"/>
    <w:unhideWhenUsed/>
    <w:rsid w:val="00DD5B81"/>
    <w:pPr>
      <w:tabs>
        <w:tab w:val="center" w:pos="4513"/>
        <w:tab w:val="right" w:pos="9026"/>
      </w:tabs>
    </w:pPr>
  </w:style>
  <w:style w:type="character" w:customStyle="1" w:styleId="KoptekstChar">
    <w:name w:val="Koptekst Char"/>
    <w:basedOn w:val="Standaardalinea-lettertype"/>
    <w:link w:val="Koptekst"/>
    <w:uiPriority w:val="99"/>
    <w:rsid w:val="00DD5B81"/>
    <w:rPr>
      <w:rFonts w:asciiTheme="minorHAnsi" w:hAnsiTheme="minorHAnsi"/>
    </w:rPr>
  </w:style>
  <w:style w:type="paragraph" w:styleId="Voettekst">
    <w:name w:val="footer"/>
    <w:basedOn w:val="Standaard"/>
    <w:link w:val="VoettekstChar"/>
    <w:uiPriority w:val="99"/>
    <w:unhideWhenUsed/>
    <w:rsid w:val="00DD5B81"/>
    <w:pPr>
      <w:tabs>
        <w:tab w:val="center" w:pos="4513"/>
        <w:tab w:val="right" w:pos="9026"/>
      </w:tabs>
    </w:pPr>
  </w:style>
  <w:style w:type="character" w:customStyle="1" w:styleId="VoettekstChar">
    <w:name w:val="Voettekst Char"/>
    <w:basedOn w:val="Standaardalinea-lettertype"/>
    <w:link w:val="Voettekst"/>
    <w:uiPriority w:val="99"/>
    <w:rsid w:val="00DD5B81"/>
    <w:rPr>
      <w:rFonts w:asciiTheme="minorHAnsi" w:hAnsiTheme="minorHAnsi"/>
    </w:rPr>
  </w:style>
  <w:style w:type="paragraph" w:styleId="Inhopg1">
    <w:name w:val="toc 1"/>
    <w:basedOn w:val="Standaard"/>
    <w:next w:val="Standaard"/>
    <w:autoRedefine/>
    <w:uiPriority w:val="39"/>
    <w:unhideWhenUsed/>
    <w:rsid w:val="00497C75"/>
    <w:pPr>
      <w:spacing w:after="100"/>
    </w:pPr>
  </w:style>
  <w:style w:type="character" w:styleId="Hyperlink">
    <w:name w:val="Hyperlink"/>
    <w:basedOn w:val="Standaardalinea-lettertype"/>
    <w:uiPriority w:val="99"/>
    <w:unhideWhenUsed/>
    <w:rsid w:val="00497C75"/>
    <w:rPr>
      <w:color w:val="BDD73E" w:themeColor="hyperlink"/>
      <w:u w:val="single"/>
    </w:rPr>
  </w:style>
  <w:style w:type="paragraph" w:styleId="Inhopg2">
    <w:name w:val="toc 2"/>
    <w:basedOn w:val="Standaard"/>
    <w:next w:val="Standaard"/>
    <w:autoRedefine/>
    <w:uiPriority w:val="39"/>
    <w:unhideWhenUsed/>
    <w:rsid w:val="009E62AD"/>
    <w:pPr>
      <w:spacing w:after="100"/>
      <w:ind w:left="200"/>
    </w:pPr>
  </w:style>
  <w:style w:type="paragraph" w:styleId="Voetnoottekst">
    <w:name w:val="footnote text"/>
    <w:basedOn w:val="Standaard"/>
    <w:link w:val="VoetnoottekstChar"/>
    <w:uiPriority w:val="99"/>
    <w:unhideWhenUsed/>
    <w:rsid w:val="005A39B0"/>
  </w:style>
  <w:style w:type="character" w:customStyle="1" w:styleId="VoetnoottekstChar">
    <w:name w:val="Voetnoottekst Char"/>
    <w:basedOn w:val="Standaardalinea-lettertype"/>
    <w:link w:val="Voetnoottekst"/>
    <w:uiPriority w:val="99"/>
    <w:rsid w:val="005A39B0"/>
    <w:rPr>
      <w:rFonts w:asciiTheme="minorHAnsi" w:hAnsiTheme="minorHAnsi"/>
    </w:rPr>
  </w:style>
  <w:style w:type="character" w:styleId="Voetnootmarkering">
    <w:name w:val="footnote reference"/>
    <w:basedOn w:val="Standaardalinea-lettertype"/>
    <w:uiPriority w:val="99"/>
    <w:semiHidden/>
    <w:unhideWhenUsed/>
    <w:rsid w:val="005A39B0"/>
    <w:rPr>
      <w:vertAlign w:val="superscript"/>
    </w:rPr>
  </w:style>
  <w:style w:type="character" w:customStyle="1" w:styleId="apple-converted-space">
    <w:name w:val="apple-converted-space"/>
    <w:basedOn w:val="Standaardalinea-lettertype"/>
    <w:rsid w:val="00DA7793"/>
  </w:style>
  <w:style w:type="paragraph" w:styleId="Normaalweb">
    <w:name w:val="Normal (Web)"/>
    <w:basedOn w:val="Standaard"/>
    <w:uiPriority w:val="99"/>
    <w:unhideWhenUsed/>
    <w:rsid w:val="00DA7793"/>
    <w:pPr>
      <w:spacing w:before="100" w:beforeAutospacing="1" w:after="100" w:afterAutospacing="1"/>
      <w:jc w:val="left"/>
    </w:pPr>
    <w:rPr>
      <w:rFonts w:ascii="Times New Roman" w:hAnsi="Times New Roman"/>
      <w:sz w:val="24"/>
      <w:szCs w:val="24"/>
      <w:lang w:eastAsia="nl-NL"/>
    </w:rPr>
  </w:style>
  <w:style w:type="paragraph" w:styleId="Ondertitel">
    <w:name w:val="Subtitle"/>
    <w:basedOn w:val="Standaard"/>
    <w:next w:val="Standaard"/>
    <w:link w:val="OndertitelChar"/>
    <w:qFormat/>
    <w:rsid w:val="00ED2858"/>
    <w:pPr>
      <w:numPr>
        <w:ilvl w:val="1"/>
      </w:numPr>
    </w:pPr>
    <w:rPr>
      <w:rFonts w:asciiTheme="majorHAnsi" w:eastAsiaTheme="majorEastAsia" w:hAnsiTheme="majorHAnsi" w:cstheme="majorBidi"/>
      <w:i/>
      <w:iCs/>
      <w:color w:val="00834E" w:themeColor="accent1"/>
      <w:spacing w:val="15"/>
      <w:sz w:val="24"/>
      <w:szCs w:val="24"/>
    </w:rPr>
  </w:style>
  <w:style w:type="character" w:customStyle="1" w:styleId="OndertitelChar">
    <w:name w:val="Ondertitel Char"/>
    <w:basedOn w:val="Standaardalinea-lettertype"/>
    <w:link w:val="Ondertitel"/>
    <w:rsid w:val="00ED2858"/>
    <w:rPr>
      <w:rFonts w:asciiTheme="majorHAnsi" w:eastAsiaTheme="majorEastAsia" w:hAnsiTheme="majorHAnsi" w:cstheme="majorBidi"/>
      <w:i/>
      <w:iCs/>
      <w:color w:val="00834E" w:themeColor="accent1"/>
      <w:spacing w:val="15"/>
      <w:sz w:val="24"/>
      <w:szCs w:val="24"/>
    </w:rPr>
  </w:style>
  <w:style w:type="character" w:styleId="Zwaar">
    <w:name w:val="Strong"/>
    <w:basedOn w:val="Standaardalinea-lettertype"/>
    <w:uiPriority w:val="22"/>
    <w:qFormat/>
    <w:rsid w:val="007C4CB9"/>
    <w:rPr>
      <w:b/>
      <w:bCs/>
    </w:rPr>
  </w:style>
  <w:style w:type="character" w:styleId="Nadruk">
    <w:name w:val="Emphasis"/>
    <w:basedOn w:val="Standaardalinea-lettertype"/>
    <w:uiPriority w:val="20"/>
    <w:qFormat/>
    <w:rsid w:val="007C4CB9"/>
    <w:rPr>
      <w:i/>
      <w:iCs/>
    </w:rPr>
  </w:style>
  <w:style w:type="paragraph" w:styleId="Bibliografie">
    <w:name w:val="Bibliography"/>
    <w:basedOn w:val="Standaard"/>
    <w:next w:val="Standaard"/>
    <w:uiPriority w:val="37"/>
    <w:unhideWhenUsed/>
    <w:rsid w:val="003C7DE1"/>
  </w:style>
  <w:style w:type="paragraph" w:styleId="Inhopg3">
    <w:name w:val="toc 3"/>
    <w:basedOn w:val="Standaard"/>
    <w:next w:val="Standaard"/>
    <w:autoRedefine/>
    <w:uiPriority w:val="39"/>
    <w:unhideWhenUsed/>
    <w:rsid w:val="00423064"/>
    <w:pPr>
      <w:spacing w:after="100"/>
      <w:ind w:left="400"/>
    </w:pPr>
  </w:style>
  <w:style w:type="paragraph" w:styleId="Geenafstand">
    <w:name w:val="No Spacing"/>
    <w:uiPriority w:val="1"/>
    <w:qFormat/>
    <w:rsid w:val="00B11636"/>
    <w:rPr>
      <w:rFonts w:asciiTheme="minorHAnsi" w:eastAsiaTheme="minorHAnsi" w:hAnsiTheme="minorHAnsi" w:cstheme="minorBidi"/>
      <w:sz w:val="22"/>
      <w:szCs w:val="22"/>
    </w:rPr>
  </w:style>
  <w:style w:type="table" w:styleId="Gemiddeldearcering1-accent3">
    <w:name w:val="Medium Shading 1 Accent 3"/>
    <w:basedOn w:val="Standaardtabel"/>
    <w:uiPriority w:val="63"/>
    <w:rsid w:val="00B11636"/>
    <w:tblPr>
      <w:tblStyleRowBandSize w:val="1"/>
      <w:tblStyleColBandSize w:val="1"/>
      <w:tblBorders>
        <w:top w:val="single" w:sz="8" w:space="0" w:color="F78E40" w:themeColor="accent3" w:themeTint="BF"/>
        <w:left w:val="single" w:sz="8" w:space="0" w:color="F78E40" w:themeColor="accent3" w:themeTint="BF"/>
        <w:bottom w:val="single" w:sz="8" w:space="0" w:color="F78E40" w:themeColor="accent3" w:themeTint="BF"/>
        <w:right w:val="single" w:sz="8" w:space="0" w:color="F78E40" w:themeColor="accent3" w:themeTint="BF"/>
        <w:insideH w:val="single" w:sz="8" w:space="0" w:color="F78E40" w:themeColor="accent3" w:themeTint="BF"/>
      </w:tblBorders>
    </w:tblPr>
    <w:tblStylePr w:type="firstRow">
      <w:pPr>
        <w:spacing w:before="0" w:after="0" w:line="240" w:lineRule="auto"/>
      </w:pPr>
      <w:rPr>
        <w:b/>
        <w:bCs/>
        <w:color w:val="FFFFFF" w:themeColor="background1"/>
      </w:rPr>
      <w:tblPr/>
      <w:tcPr>
        <w:tcBorders>
          <w:top w:val="single" w:sz="8" w:space="0" w:color="F78E40" w:themeColor="accent3" w:themeTint="BF"/>
          <w:left w:val="single" w:sz="8" w:space="0" w:color="F78E40" w:themeColor="accent3" w:themeTint="BF"/>
          <w:bottom w:val="single" w:sz="8" w:space="0" w:color="F78E40" w:themeColor="accent3" w:themeTint="BF"/>
          <w:right w:val="single" w:sz="8" w:space="0" w:color="F78E40" w:themeColor="accent3" w:themeTint="BF"/>
          <w:insideH w:val="nil"/>
          <w:insideV w:val="nil"/>
        </w:tcBorders>
        <w:shd w:val="clear" w:color="auto" w:fill="EB6B0A" w:themeFill="accent3"/>
      </w:tcPr>
    </w:tblStylePr>
    <w:tblStylePr w:type="lastRow">
      <w:pPr>
        <w:spacing w:before="0" w:after="0" w:line="240" w:lineRule="auto"/>
      </w:pPr>
      <w:rPr>
        <w:b/>
        <w:bCs/>
      </w:rPr>
      <w:tblPr/>
      <w:tcPr>
        <w:tcBorders>
          <w:top w:val="double" w:sz="6" w:space="0" w:color="F78E40" w:themeColor="accent3" w:themeTint="BF"/>
          <w:left w:val="single" w:sz="8" w:space="0" w:color="F78E40" w:themeColor="accent3" w:themeTint="BF"/>
          <w:bottom w:val="single" w:sz="8" w:space="0" w:color="F78E40" w:themeColor="accent3" w:themeTint="BF"/>
          <w:right w:val="single" w:sz="8" w:space="0" w:color="F78E40" w:themeColor="accent3" w:themeTint="BF"/>
          <w:insideH w:val="nil"/>
          <w:insideV w:val="nil"/>
        </w:tcBorders>
      </w:tcPr>
    </w:tblStylePr>
    <w:tblStylePr w:type="firstCol">
      <w:rPr>
        <w:b/>
        <w:bCs/>
      </w:rPr>
    </w:tblStylePr>
    <w:tblStylePr w:type="lastCol">
      <w:rPr>
        <w:b/>
        <w:bCs/>
      </w:rPr>
    </w:tblStylePr>
    <w:tblStylePr w:type="band1Vert">
      <w:tblPr/>
      <w:tcPr>
        <w:shd w:val="clear" w:color="auto" w:fill="FCD9C0" w:themeFill="accent3" w:themeFillTint="3F"/>
      </w:tcPr>
    </w:tblStylePr>
    <w:tblStylePr w:type="band1Horz">
      <w:tblPr/>
      <w:tcPr>
        <w:tcBorders>
          <w:insideH w:val="nil"/>
          <w:insideV w:val="nil"/>
        </w:tcBorders>
        <w:shd w:val="clear" w:color="auto" w:fill="FCD9C0" w:themeFill="accent3" w:themeFillTint="3F"/>
      </w:tcPr>
    </w:tblStylePr>
    <w:tblStylePr w:type="band2Horz">
      <w:tblPr/>
      <w:tcPr>
        <w:tcBorders>
          <w:insideH w:val="nil"/>
          <w:insideV w:val="nil"/>
        </w:tcBorders>
      </w:tcPr>
    </w:tblStylePr>
  </w:style>
  <w:style w:type="table" w:styleId="Tabelraster">
    <w:name w:val="Table Grid"/>
    <w:basedOn w:val="Standaardtabel"/>
    <w:uiPriority w:val="59"/>
    <w:rsid w:val="00550B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pgh-tooltip">
    <w:name w:val="wpgh-tooltip"/>
    <w:basedOn w:val="Standaardalinea-lettertype"/>
    <w:rsid w:val="007C42D5"/>
  </w:style>
  <w:style w:type="character" w:styleId="GevolgdeHyperlink">
    <w:name w:val="FollowedHyperlink"/>
    <w:basedOn w:val="Standaardalinea-lettertype"/>
    <w:uiPriority w:val="99"/>
    <w:semiHidden/>
    <w:unhideWhenUsed/>
    <w:rsid w:val="003317DB"/>
    <w:rPr>
      <w:color w:val="5EC5ED" w:themeColor="followedHyperlink"/>
      <w:u w:val="single"/>
    </w:rPr>
  </w:style>
  <w:style w:type="table" w:customStyle="1" w:styleId="Rastertabel4-Accent61">
    <w:name w:val="Rastertabel 4 - Accent 61"/>
    <w:basedOn w:val="Standaardtabel"/>
    <w:uiPriority w:val="49"/>
    <w:rsid w:val="00C664D1"/>
    <w:rPr>
      <w:rFonts w:asciiTheme="minorHAnsi" w:eastAsiaTheme="minorHAnsi" w:hAnsiTheme="minorHAnsi" w:cstheme="minorBidi"/>
      <w:sz w:val="22"/>
      <w:szCs w:val="22"/>
    </w:rPr>
    <w:tblPr>
      <w:tblStyleRowBandSize w:val="1"/>
      <w:tblStyleColBandSize w:val="1"/>
      <w:tblBorders>
        <w:top w:val="single" w:sz="4" w:space="0" w:color="EC42CE" w:themeColor="accent6" w:themeTint="99"/>
        <w:left w:val="single" w:sz="4" w:space="0" w:color="EC42CE" w:themeColor="accent6" w:themeTint="99"/>
        <w:bottom w:val="single" w:sz="4" w:space="0" w:color="EC42CE" w:themeColor="accent6" w:themeTint="99"/>
        <w:right w:val="single" w:sz="4" w:space="0" w:color="EC42CE" w:themeColor="accent6" w:themeTint="99"/>
        <w:insideH w:val="single" w:sz="4" w:space="0" w:color="EC42CE" w:themeColor="accent6" w:themeTint="99"/>
        <w:insideV w:val="single" w:sz="4" w:space="0" w:color="EC42CE" w:themeColor="accent6" w:themeTint="99"/>
      </w:tblBorders>
    </w:tblPr>
    <w:tblStylePr w:type="firstRow">
      <w:rPr>
        <w:b/>
        <w:bCs/>
        <w:color w:val="FFFFFF" w:themeColor="background1"/>
      </w:rPr>
      <w:tblPr/>
      <w:tcPr>
        <w:tcBorders>
          <w:top w:val="single" w:sz="4" w:space="0" w:color="950F7E" w:themeColor="accent6"/>
          <w:left w:val="single" w:sz="4" w:space="0" w:color="950F7E" w:themeColor="accent6"/>
          <w:bottom w:val="single" w:sz="4" w:space="0" w:color="950F7E" w:themeColor="accent6"/>
          <w:right w:val="single" w:sz="4" w:space="0" w:color="950F7E" w:themeColor="accent6"/>
          <w:insideH w:val="nil"/>
          <w:insideV w:val="nil"/>
        </w:tcBorders>
        <w:shd w:val="clear" w:color="auto" w:fill="950F7E" w:themeFill="accent6"/>
      </w:tcPr>
    </w:tblStylePr>
    <w:tblStylePr w:type="lastRow">
      <w:rPr>
        <w:b/>
        <w:bCs/>
      </w:rPr>
      <w:tblPr/>
      <w:tcPr>
        <w:tcBorders>
          <w:top w:val="double" w:sz="4" w:space="0" w:color="950F7E" w:themeColor="accent6"/>
        </w:tcBorders>
      </w:tcPr>
    </w:tblStylePr>
    <w:tblStylePr w:type="firstCol">
      <w:rPr>
        <w:b/>
        <w:bCs/>
      </w:rPr>
    </w:tblStylePr>
    <w:tblStylePr w:type="lastCol">
      <w:rPr>
        <w:b/>
        <w:bCs/>
      </w:rPr>
    </w:tblStylePr>
    <w:tblStylePr w:type="band1Vert">
      <w:tblPr/>
      <w:tcPr>
        <w:shd w:val="clear" w:color="auto" w:fill="F8C0EE" w:themeFill="accent6" w:themeFillTint="33"/>
      </w:tcPr>
    </w:tblStylePr>
    <w:tblStylePr w:type="band1Horz">
      <w:tblPr/>
      <w:tcPr>
        <w:shd w:val="clear" w:color="auto" w:fill="F8C0EE" w:themeFill="accent6" w:themeFillTint="33"/>
      </w:tcPr>
    </w:tblStylePr>
  </w:style>
  <w:style w:type="table" w:customStyle="1" w:styleId="Rastertabel4-Accent31">
    <w:name w:val="Rastertabel 4 - Accent 31"/>
    <w:basedOn w:val="Standaardtabel"/>
    <w:uiPriority w:val="49"/>
    <w:rsid w:val="00C664D1"/>
    <w:tblPr>
      <w:tblStyleRowBandSize w:val="1"/>
      <w:tblStyleColBandSize w:val="1"/>
      <w:tblBorders>
        <w:top w:val="single" w:sz="4" w:space="0" w:color="F8A466" w:themeColor="accent3" w:themeTint="99"/>
        <w:left w:val="single" w:sz="4" w:space="0" w:color="F8A466" w:themeColor="accent3" w:themeTint="99"/>
        <w:bottom w:val="single" w:sz="4" w:space="0" w:color="F8A466" w:themeColor="accent3" w:themeTint="99"/>
        <w:right w:val="single" w:sz="4" w:space="0" w:color="F8A466" w:themeColor="accent3" w:themeTint="99"/>
        <w:insideH w:val="single" w:sz="4" w:space="0" w:color="F8A466" w:themeColor="accent3" w:themeTint="99"/>
        <w:insideV w:val="single" w:sz="4" w:space="0" w:color="F8A466" w:themeColor="accent3" w:themeTint="99"/>
      </w:tblBorders>
    </w:tblPr>
    <w:tblStylePr w:type="firstRow">
      <w:rPr>
        <w:b/>
        <w:bCs/>
        <w:color w:val="FFFFFF" w:themeColor="background1"/>
      </w:rPr>
      <w:tblPr/>
      <w:tcPr>
        <w:tcBorders>
          <w:top w:val="single" w:sz="4" w:space="0" w:color="EB6B0A" w:themeColor="accent3"/>
          <w:left w:val="single" w:sz="4" w:space="0" w:color="EB6B0A" w:themeColor="accent3"/>
          <w:bottom w:val="single" w:sz="4" w:space="0" w:color="EB6B0A" w:themeColor="accent3"/>
          <w:right w:val="single" w:sz="4" w:space="0" w:color="EB6B0A" w:themeColor="accent3"/>
          <w:insideH w:val="nil"/>
          <w:insideV w:val="nil"/>
        </w:tcBorders>
        <w:shd w:val="clear" w:color="auto" w:fill="EB6B0A" w:themeFill="accent3"/>
      </w:tcPr>
    </w:tblStylePr>
    <w:tblStylePr w:type="lastRow">
      <w:rPr>
        <w:b/>
        <w:bCs/>
      </w:rPr>
      <w:tblPr/>
      <w:tcPr>
        <w:tcBorders>
          <w:top w:val="double" w:sz="4" w:space="0" w:color="EB6B0A" w:themeColor="accent3"/>
        </w:tcBorders>
      </w:tcPr>
    </w:tblStylePr>
    <w:tblStylePr w:type="firstCol">
      <w:rPr>
        <w:b/>
        <w:bCs/>
      </w:rPr>
    </w:tblStylePr>
    <w:tblStylePr w:type="lastCol">
      <w:rPr>
        <w:b/>
        <w:bCs/>
      </w:rPr>
    </w:tblStylePr>
    <w:tblStylePr w:type="band1Vert">
      <w:tblPr/>
      <w:tcPr>
        <w:shd w:val="clear" w:color="auto" w:fill="FDE0CC" w:themeFill="accent3" w:themeFillTint="33"/>
      </w:tcPr>
    </w:tblStylePr>
    <w:tblStylePr w:type="band1Horz">
      <w:tblPr/>
      <w:tcPr>
        <w:shd w:val="clear" w:color="auto" w:fill="FDE0CC" w:themeFill="accent3" w:themeFillTint="33"/>
      </w:tcPr>
    </w:tblStylePr>
  </w:style>
  <w:style w:type="character" w:customStyle="1" w:styleId="annotatedpart">
    <w:name w:val="annotatedpart"/>
    <w:basedOn w:val="Standaardalinea-lettertype"/>
    <w:rsid w:val="007E1389"/>
  </w:style>
  <w:style w:type="character" w:customStyle="1" w:styleId="mwe-math-mathml-inline">
    <w:name w:val="mwe-math-mathml-inline"/>
    <w:basedOn w:val="Standaardalinea-lettertype"/>
    <w:rsid w:val="00211984"/>
  </w:style>
  <w:style w:type="table" w:customStyle="1" w:styleId="Rastertabel4-Accent32">
    <w:name w:val="Rastertabel 4 - Accent 32"/>
    <w:basedOn w:val="Standaardtabel"/>
    <w:uiPriority w:val="49"/>
    <w:rsid w:val="00EA3118"/>
    <w:tblPr>
      <w:tblStyleRowBandSize w:val="1"/>
      <w:tblStyleColBandSize w:val="1"/>
      <w:tblBorders>
        <w:top w:val="single" w:sz="4" w:space="0" w:color="F8A466" w:themeColor="accent3" w:themeTint="99"/>
        <w:left w:val="single" w:sz="4" w:space="0" w:color="F8A466" w:themeColor="accent3" w:themeTint="99"/>
        <w:bottom w:val="single" w:sz="4" w:space="0" w:color="F8A466" w:themeColor="accent3" w:themeTint="99"/>
        <w:right w:val="single" w:sz="4" w:space="0" w:color="F8A466" w:themeColor="accent3" w:themeTint="99"/>
        <w:insideH w:val="single" w:sz="4" w:space="0" w:color="F8A466" w:themeColor="accent3" w:themeTint="99"/>
        <w:insideV w:val="single" w:sz="4" w:space="0" w:color="F8A466" w:themeColor="accent3" w:themeTint="99"/>
      </w:tblBorders>
    </w:tblPr>
    <w:tblStylePr w:type="firstRow">
      <w:rPr>
        <w:b/>
        <w:bCs/>
        <w:color w:val="FFFFFF" w:themeColor="background1"/>
      </w:rPr>
      <w:tblPr/>
      <w:tcPr>
        <w:tcBorders>
          <w:top w:val="single" w:sz="4" w:space="0" w:color="EB6B0A" w:themeColor="accent3"/>
          <w:left w:val="single" w:sz="4" w:space="0" w:color="EB6B0A" w:themeColor="accent3"/>
          <w:bottom w:val="single" w:sz="4" w:space="0" w:color="EB6B0A" w:themeColor="accent3"/>
          <w:right w:val="single" w:sz="4" w:space="0" w:color="EB6B0A" w:themeColor="accent3"/>
          <w:insideH w:val="nil"/>
          <w:insideV w:val="nil"/>
        </w:tcBorders>
        <w:shd w:val="clear" w:color="auto" w:fill="EB6B0A" w:themeFill="accent3"/>
      </w:tcPr>
    </w:tblStylePr>
    <w:tblStylePr w:type="lastRow">
      <w:rPr>
        <w:b/>
        <w:bCs/>
      </w:rPr>
      <w:tblPr/>
      <w:tcPr>
        <w:tcBorders>
          <w:top w:val="double" w:sz="4" w:space="0" w:color="EB6B0A" w:themeColor="accent3"/>
        </w:tcBorders>
      </w:tcPr>
    </w:tblStylePr>
    <w:tblStylePr w:type="firstCol">
      <w:rPr>
        <w:b/>
        <w:bCs/>
      </w:rPr>
    </w:tblStylePr>
    <w:tblStylePr w:type="lastCol">
      <w:rPr>
        <w:b/>
        <w:bCs/>
      </w:rPr>
    </w:tblStylePr>
    <w:tblStylePr w:type="band1Vert">
      <w:tblPr/>
      <w:tcPr>
        <w:shd w:val="clear" w:color="auto" w:fill="FDE0CC" w:themeFill="accent3" w:themeFillTint="33"/>
      </w:tcPr>
    </w:tblStylePr>
    <w:tblStylePr w:type="band1Horz">
      <w:tblPr/>
      <w:tcPr>
        <w:shd w:val="clear" w:color="auto" w:fill="FDE0CC" w:themeFill="accent3" w:themeFillTint="33"/>
      </w:tcPr>
    </w:tblStylePr>
  </w:style>
  <w:style w:type="table" w:customStyle="1" w:styleId="Rastertabel4-Accent21">
    <w:name w:val="Rastertabel 4 - Accent 21"/>
    <w:basedOn w:val="Standaardtabel"/>
    <w:uiPriority w:val="49"/>
    <w:rsid w:val="00EA3118"/>
    <w:tblPr>
      <w:tblStyleRowBandSize w:val="1"/>
      <w:tblStyleColBandSize w:val="1"/>
      <w:tblBorders>
        <w:top w:val="single" w:sz="4" w:space="0" w:color="FF465C" w:themeColor="accent2" w:themeTint="99"/>
        <w:left w:val="single" w:sz="4" w:space="0" w:color="FF465C" w:themeColor="accent2" w:themeTint="99"/>
        <w:bottom w:val="single" w:sz="4" w:space="0" w:color="FF465C" w:themeColor="accent2" w:themeTint="99"/>
        <w:right w:val="single" w:sz="4" w:space="0" w:color="FF465C" w:themeColor="accent2" w:themeTint="99"/>
        <w:insideH w:val="single" w:sz="4" w:space="0" w:color="FF465C" w:themeColor="accent2" w:themeTint="99"/>
        <w:insideV w:val="single" w:sz="4" w:space="0" w:color="FF465C" w:themeColor="accent2" w:themeTint="99"/>
      </w:tblBorders>
    </w:tblPr>
    <w:tblStylePr w:type="firstRow">
      <w:rPr>
        <w:b/>
        <w:bCs/>
        <w:color w:val="FFFFFF" w:themeColor="background1"/>
      </w:rPr>
      <w:tblPr/>
      <w:tcPr>
        <w:tcBorders>
          <w:top w:val="single" w:sz="4" w:space="0" w:color="CA0019" w:themeColor="accent2"/>
          <w:left w:val="single" w:sz="4" w:space="0" w:color="CA0019" w:themeColor="accent2"/>
          <w:bottom w:val="single" w:sz="4" w:space="0" w:color="CA0019" w:themeColor="accent2"/>
          <w:right w:val="single" w:sz="4" w:space="0" w:color="CA0019" w:themeColor="accent2"/>
          <w:insideH w:val="nil"/>
          <w:insideV w:val="nil"/>
        </w:tcBorders>
        <w:shd w:val="clear" w:color="auto" w:fill="CA0019" w:themeFill="accent2"/>
      </w:tcPr>
    </w:tblStylePr>
    <w:tblStylePr w:type="lastRow">
      <w:rPr>
        <w:b/>
        <w:bCs/>
      </w:rPr>
      <w:tblPr/>
      <w:tcPr>
        <w:tcBorders>
          <w:top w:val="double" w:sz="4" w:space="0" w:color="CA0019" w:themeColor="accent2"/>
        </w:tcBorders>
      </w:tcPr>
    </w:tblStylePr>
    <w:tblStylePr w:type="firstCol">
      <w:rPr>
        <w:b/>
        <w:bCs/>
      </w:rPr>
    </w:tblStylePr>
    <w:tblStylePr w:type="lastCol">
      <w:rPr>
        <w:b/>
        <w:bCs/>
      </w:rPr>
    </w:tblStylePr>
    <w:tblStylePr w:type="band1Vert">
      <w:tblPr/>
      <w:tcPr>
        <w:shd w:val="clear" w:color="auto" w:fill="FFC1C8" w:themeFill="accent2" w:themeFillTint="33"/>
      </w:tcPr>
    </w:tblStylePr>
    <w:tblStylePr w:type="band1Horz">
      <w:tblPr/>
      <w:tcPr>
        <w:shd w:val="clear" w:color="auto" w:fill="FFC1C8" w:themeFill="accent2" w:themeFillTint="33"/>
      </w:tcPr>
    </w:tblStylePr>
  </w:style>
  <w:style w:type="table" w:customStyle="1" w:styleId="GridTable4Accent3">
    <w:name w:val="Grid Table 4 Accent 3"/>
    <w:basedOn w:val="Standaardtabel"/>
    <w:uiPriority w:val="49"/>
    <w:rsid w:val="00AC5AF9"/>
    <w:tblPr>
      <w:tblStyleRowBandSize w:val="1"/>
      <w:tblStyleColBandSize w:val="1"/>
      <w:tblBorders>
        <w:top w:val="single" w:sz="4" w:space="0" w:color="F8A466" w:themeColor="accent3" w:themeTint="99"/>
        <w:left w:val="single" w:sz="4" w:space="0" w:color="F8A466" w:themeColor="accent3" w:themeTint="99"/>
        <w:bottom w:val="single" w:sz="4" w:space="0" w:color="F8A466" w:themeColor="accent3" w:themeTint="99"/>
        <w:right w:val="single" w:sz="4" w:space="0" w:color="F8A466" w:themeColor="accent3" w:themeTint="99"/>
        <w:insideH w:val="single" w:sz="4" w:space="0" w:color="F8A466" w:themeColor="accent3" w:themeTint="99"/>
        <w:insideV w:val="single" w:sz="4" w:space="0" w:color="F8A466" w:themeColor="accent3" w:themeTint="99"/>
      </w:tblBorders>
    </w:tblPr>
    <w:tblStylePr w:type="firstRow">
      <w:rPr>
        <w:b/>
        <w:bCs/>
        <w:color w:val="FFFFFF" w:themeColor="background1"/>
      </w:rPr>
      <w:tblPr/>
      <w:tcPr>
        <w:tcBorders>
          <w:top w:val="single" w:sz="4" w:space="0" w:color="EB6B0A" w:themeColor="accent3"/>
          <w:left w:val="single" w:sz="4" w:space="0" w:color="EB6B0A" w:themeColor="accent3"/>
          <w:bottom w:val="single" w:sz="4" w:space="0" w:color="EB6B0A" w:themeColor="accent3"/>
          <w:right w:val="single" w:sz="4" w:space="0" w:color="EB6B0A" w:themeColor="accent3"/>
          <w:insideH w:val="nil"/>
          <w:insideV w:val="nil"/>
        </w:tcBorders>
        <w:shd w:val="clear" w:color="auto" w:fill="EB6B0A" w:themeFill="accent3"/>
      </w:tcPr>
    </w:tblStylePr>
    <w:tblStylePr w:type="lastRow">
      <w:rPr>
        <w:b/>
        <w:bCs/>
      </w:rPr>
      <w:tblPr/>
      <w:tcPr>
        <w:tcBorders>
          <w:top w:val="double" w:sz="4" w:space="0" w:color="EB6B0A" w:themeColor="accent3"/>
        </w:tcBorders>
      </w:tcPr>
    </w:tblStylePr>
    <w:tblStylePr w:type="firstCol">
      <w:rPr>
        <w:b/>
        <w:bCs/>
      </w:rPr>
    </w:tblStylePr>
    <w:tblStylePr w:type="lastCol">
      <w:rPr>
        <w:b/>
        <w:bCs/>
      </w:rPr>
    </w:tblStylePr>
    <w:tblStylePr w:type="band1Vert">
      <w:tblPr/>
      <w:tcPr>
        <w:shd w:val="clear" w:color="auto" w:fill="FDE0CC" w:themeFill="accent3" w:themeFillTint="33"/>
      </w:tcPr>
    </w:tblStylePr>
    <w:tblStylePr w:type="band1Horz">
      <w:tblPr/>
      <w:tcPr>
        <w:shd w:val="clear" w:color="auto" w:fill="FDE0CC" w:themeFill="accent3" w:themeFillTint="33"/>
      </w:tcPr>
    </w:tblStylePr>
  </w:style>
  <w:style w:type="paragraph" w:styleId="Inhopg4">
    <w:name w:val="toc 4"/>
    <w:basedOn w:val="Standaard"/>
    <w:next w:val="Standaard"/>
    <w:autoRedefine/>
    <w:uiPriority w:val="39"/>
    <w:unhideWhenUsed/>
    <w:rsid w:val="00982831"/>
    <w:pPr>
      <w:spacing w:after="100" w:line="276" w:lineRule="auto"/>
      <w:ind w:left="660"/>
      <w:jc w:val="left"/>
    </w:pPr>
    <w:rPr>
      <w:rFonts w:eastAsiaTheme="minorEastAsia" w:cstheme="minorBidi"/>
      <w:sz w:val="22"/>
      <w:szCs w:val="22"/>
      <w:lang w:eastAsia="nl-NL"/>
    </w:rPr>
  </w:style>
  <w:style w:type="paragraph" w:styleId="Inhopg5">
    <w:name w:val="toc 5"/>
    <w:basedOn w:val="Standaard"/>
    <w:next w:val="Standaard"/>
    <w:autoRedefine/>
    <w:uiPriority w:val="39"/>
    <w:unhideWhenUsed/>
    <w:rsid w:val="00982831"/>
    <w:pPr>
      <w:spacing w:after="100" w:line="276" w:lineRule="auto"/>
      <w:ind w:left="880"/>
      <w:jc w:val="left"/>
    </w:pPr>
    <w:rPr>
      <w:rFonts w:eastAsiaTheme="minorEastAsia" w:cstheme="minorBidi"/>
      <w:sz w:val="22"/>
      <w:szCs w:val="22"/>
      <w:lang w:eastAsia="nl-NL"/>
    </w:rPr>
  </w:style>
  <w:style w:type="paragraph" w:styleId="Inhopg6">
    <w:name w:val="toc 6"/>
    <w:basedOn w:val="Standaard"/>
    <w:next w:val="Standaard"/>
    <w:autoRedefine/>
    <w:uiPriority w:val="39"/>
    <w:unhideWhenUsed/>
    <w:rsid w:val="00982831"/>
    <w:pPr>
      <w:spacing w:after="100" w:line="276" w:lineRule="auto"/>
      <w:ind w:left="1100"/>
      <w:jc w:val="left"/>
    </w:pPr>
    <w:rPr>
      <w:rFonts w:eastAsiaTheme="minorEastAsia" w:cstheme="minorBidi"/>
      <w:sz w:val="22"/>
      <w:szCs w:val="22"/>
      <w:lang w:eastAsia="nl-NL"/>
    </w:rPr>
  </w:style>
  <w:style w:type="paragraph" w:styleId="Inhopg7">
    <w:name w:val="toc 7"/>
    <w:basedOn w:val="Standaard"/>
    <w:next w:val="Standaard"/>
    <w:autoRedefine/>
    <w:uiPriority w:val="39"/>
    <w:unhideWhenUsed/>
    <w:rsid w:val="00982831"/>
    <w:pPr>
      <w:spacing w:after="100" w:line="276" w:lineRule="auto"/>
      <w:ind w:left="1320"/>
      <w:jc w:val="left"/>
    </w:pPr>
    <w:rPr>
      <w:rFonts w:eastAsiaTheme="minorEastAsia" w:cstheme="minorBidi"/>
      <w:sz w:val="22"/>
      <w:szCs w:val="22"/>
      <w:lang w:eastAsia="nl-NL"/>
    </w:rPr>
  </w:style>
  <w:style w:type="paragraph" w:styleId="Inhopg8">
    <w:name w:val="toc 8"/>
    <w:basedOn w:val="Standaard"/>
    <w:next w:val="Standaard"/>
    <w:autoRedefine/>
    <w:uiPriority w:val="39"/>
    <w:unhideWhenUsed/>
    <w:rsid w:val="00982831"/>
    <w:pPr>
      <w:spacing w:after="100" w:line="276" w:lineRule="auto"/>
      <w:ind w:left="1540"/>
      <w:jc w:val="left"/>
    </w:pPr>
    <w:rPr>
      <w:rFonts w:eastAsiaTheme="minorEastAsia" w:cstheme="minorBidi"/>
      <w:sz w:val="22"/>
      <w:szCs w:val="22"/>
      <w:lang w:eastAsia="nl-NL"/>
    </w:rPr>
  </w:style>
  <w:style w:type="paragraph" w:styleId="Inhopg9">
    <w:name w:val="toc 9"/>
    <w:basedOn w:val="Standaard"/>
    <w:next w:val="Standaard"/>
    <w:autoRedefine/>
    <w:uiPriority w:val="39"/>
    <w:unhideWhenUsed/>
    <w:rsid w:val="00982831"/>
    <w:pPr>
      <w:spacing w:after="100" w:line="276" w:lineRule="auto"/>
      <w:ind w:left="1760"/>
      <w:jc w:val="left"/>
    </w:pPr>
    <w:rPr>
      <w:rFonts w:eastAsiaTheme="minorEastAsia" w:cstheme="minorBidi"/>
      <w:sz w:val="22"/>
      <w:szCs w:val="22"/>
      <w:lang w:eastAsia="nl-NL"/>
    </w:rPr>
  </w:style>
  <w:style w:type="character" w:styleId="Tekstvantijdelijkeaanduiding">
    <w:name w:val="Placeholder Text"/>
    <w:basedOn w:val="Standaardalinea-lettertype"/>
    <w:uiPriority w:val="99"/>
    <w:semiHidden/>
    <w:rsid w:val="00AC30F4"/>
    <w:rPr>
      <w:color w:val="808080"/>
    </w:rPr>
  </w:style>
  <w:style w:type="table" w:customStyle="1" w:styleId="Rastertabel4-Accent33">
    <w:name w:val="Rastertabel 4 - Accent 33"/>
    <w:basedOn w:val="Standaardtabel"/>
    <w:uiPriority w:val="49"/>
    <w:rsid w:val="00A960BA"/>
    <w:tblPr>
      <w:tblStyleRowBandSize w:val="1"/>
      <w:tblStyleColBandSize w:val="1"/>
      <w:tblBorders>
        <w:top w:val="single" w:sz="4" w:space="0" w:color="F8A466" w:themeColor="accent3" w:themeTint="99"/>
        <w:left w:val="single" w:sz="4" w:space="0" w:color="F8A466" w:themeColor="accent3" w:themeTint="99"/>
        <w:bottom w:val="single" w:sz="4" w:space="0" w:color="F8A466" w:themeColor="accent3" w:themeTint="99"/>
        <w:right w:val="single" w:sz="4" w:space="0" w:color="F8A466" w:themeColor="accent3" w:themeTint="99"/>
        <w:insideH w:val="single" w:sz="4" w:space="0" w:color="F8A466" w:themeColor="accent3" w:themeTint="99"/>
        <w:insideV w:val="single" w:sz="4" w:space="0" w:color="F8A466" w:themeColor="accent3" w:themeTint="99"/>
      </w:tblBorders>
    </w:tblPr>
    <w:tblStylePr w:type="firstRow">
      <w:rPr>
        <w:b/>
        <w:bCs/>
        <w:color w:val="FFFFFF" w:themeColor="background1"/>
      </w:rPr>
      <w:tblPr/>
      <w:tcPr>
        <w:tcBorders>
          <w:top w:val="single" w:sz="4" w:space="0" w:color="EB6B0A" w:themeColor="accent3"/>
          <w:left w:val="single" w:sz="4" w:space="0" w:color="EB6B0A" w:themeColor="accent3"/>
          <w:bottom w:val="single" w:sz="4" w:space="0" w:color="EB6B0A" w:themeColor="accent3"/>
          <w:right w:val="single" w:sz="4" w:space="0" w:color="EB6B0A" w:themeColor="accent3"/>
          <w:insideH w:val="nil"/>
          <w:insideV w:val="nil"/>
        </w:tcBorders>
        <w:shd w:val="clear" w:color="auto" w:fill="EB6B0A" w:themeFill="accent3"/>
      </w:tcPr>
    </w:tblStylePr>
    <w:tblStylePr w:type="lastRow">
      <w:rPr>
        <w:b/>
        <w:bCs/>
      </w:rPr>
      <w:tblPr/>
      <w:tcPr>
        <w:tcBorders>
          <w:top w:val="double" w:sz="4" w:space="0" w:color="EB6B0A" w:themeColor="accent3"/>
        </w:tcBorders>
      </w:tcPr>
    </w:tblStylePr>
    <w:tblStylePr w:type="firstCol">
      <w:rPr>
        <w:b/>
        <w:bCs/>
      </w:rPr>
    </w:tblStylePr>
    <w:tblStylePr w:type="lastCol">
      <w:rPr>
        <w:b/>
        <w:bCs/>
      </w:rPr>
    </w:tblStylePr>
    <w:tblStylePr w:type="band1Vert">
      <w:tblPr/>
      <w:tcPr>
        <w:shd w:val="clear" w:color="auto" w:fill="FDE0CC" w:themeFill="accent3" w:themeFillTint="33"/>
      </w:tcPr>
    </w:tblStylePr>
    <w:tblStylePr w:type="band1Horz">
      <w:tblPr/>
      <w:tcPr>
        <w:shd w:val="clear" w:color="auto" w:fill="FDE0CC" w:themeFill="accent3" w:themeFillTint="33"/>
      </w:tcPr>
    </w:tblStylePr>
  </w:style>
  <w:style w:type="character" w:styleId="Eindnootmarkering">
    <w:name w:val="endnote reference"/>
    <w:basedOn w:val="Standaardalinea-lettertype"/>
    <w:uiPriority w:val="99"/>
    <w:semiHidden/>
    <w:unhideWhenUsed/>
    <w:rsid w:val="00497C25"/>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2176E5"/>
    <w:pPr>
      <w:jc w:val="both"/>
    </w:pPr>
    <w:rPr>
      <w:rFonts w:asciiTheme="minorHAnsi" w:hAnsiTheme="minorHAnsi"/>
    </w:rPr>
  </w:style>
  <w:style w:type="paragraph" w:styleId="Kop1">
    <w:name w:val="heading 1"/>
    <w:basedOn w:val="Standaard"/>
    <w:next w:val="Standaard"/>
    <w:link w:val="Kop1Char"/>
    <w:qFormat/>
    <w:rsid w:val="002176E5"/>
    <w:pPr>
      <w:keepNext/>
      <w:keepLines/>
      <w:numPr>
        <w:numId w:val="1"/>
      </w:numPr>
      <w:outlineLvl w:val="0"/>
    </w:pPr>
    <w:rPr>
      <w:b/>
      <w:bCs/>
      <w:sz w:val="28"/>
      <w:szCs w:val="28"/>
    </w:rPr>
  </w:style>
  <w:style w:type="paragraph" w:styleId="Kop2">
    <w:name w:val="heading 2"/>
    <w:basedOn w:val="Standaard"/>
    <w:next w:val="Standaard"/>
    <w:link w:val="Kop2Char"/>
    <w:unhideWhenUsed/>
    <w:qFormat/>
    <w:rsid w:val="002176E5"/>
    <w:pPr>
      <w:keepNext/>
      <w:keepLines/>
      <w:numPr>
        <w:ilvl w:val="1"/>
        <w:numId w:val="1"/>
      </w:numPr>
      <w:ind w:left="576"/>
      <w:outlineLvl w:val="1"/>
    </w:pPr>
    <w:rPr>
      <w:b/>
      <w:bCs/>
      <w:color w:val="E67A00"/>
      <w:sz w:val="24"/>
      <w:szCs w:val="26"/>
    </w:rPr>
  </w:style>
  <w:style w:type="paragraph" w:styleId="Kop3">
    <w:name w:val="heading 3"/>
    <w:basedOn w:val="Standaard"/>
    <w:next w:val="Standaard"/>
    <w:link w:val="Kop3Char"/>
    <w:unhideWhenUsed/>
    <w:qFormat/>
    <w:rsid w:val="002176E5"/>
    <w:pPr>
      <w:keepNext/>
      <w:keepLines/>
      <w:numPr>
        <w:ilvl w:val="2"/>
        <w:numId w:val="1"/>
      </w:numPr>
      <w:outlineLvl w:val="2"/>
    </w:pPr>
    <w:rPr>
      <w:b/>
      <w:bCs/>
      <w:color w:val="E67A00"/>
    </w:rPr>
  </w:style>
  <w:style w:type="paragraph" w:styleId="Kop4">
    <w:name w:val="heading 4"/>
    <w:basedOn w:val="Standaard"/>
    <w:next w:val="Standaard"/>
    <w:link w:val="Kop4Char"/>
    <w:semiHidden/>
    <w:unhideWhenUsed/>
    <w:qFormat/>
    <w:rsid w:val="008C5F29"/>
    <w:pPr>
      <w:keepNext/>
      <w:keepLines/>
      <w:numPr>
        <w:ilvl w:val="3"/>
        <w:numId w:val="1"/>
      </w:numPr>
      <w:spacing w:after="140"/>
      <w:outlineLvl w:val="3"/>
    </w:pPr>
    <w:rPr>
      <w:bCs/>
      <w:i/>
      <w:iCs/>
    </w:rPr>
  </w:style>
  <w:style w:type="paragraph" w:styleId="Kop5">
    <w:name w:val="heading 5"/>
    <w:basedOn w:val="Standaard"/>
    <w:next w:val="Standaard"/>
    <w:link w:val="Kop5Char"/>
    <w:semiHidden/>
    <w:unhideWhenUsed/>
    <w:qFormat/>
    <w:rsid w:val="002176E5"/>
    <w:pPr>
      <w:keepNext/>
      <w:keepLines/>
      <w:numPr>
        <w:ilvl w:val="4"/>
        <w:numId w:val="1"/>
      </w:numPr>
      <w:spacing w:before="200"/>
      <w:outlineLvl w:val="4"/>
    </w:pPr>
    <w:rPr>
      <w:rFonts w:asciiTheme="majorHAnsi" w:eastAsiaTheme="majorEastAsia" w:hAnsiTheme="majorHAnsi" w:cstheme="majorBidi"/>
      <w:color w:val="004126" w:themeColor="accent1" w:themeShade="7F"/>
    </w:rPr>
  </w:style>
  <w:style w:type="paragraph" w:styleId="Kop6">
    <w:name w:val="heading 6"/>
    <w:basedOn w:val="Standaard"/>
    <w:next w:val="Standaard"/>
    <w:link w:val="Kop6Char"/>
    <w:semiHidden/>
    <w:unhideWhenUsed/>
    <w:qFormat/>
    <w:rsid w:val="002176E5"/>
    <w:pPr>
      <w:keepNext/>
      <w:keepLines/>
      <w:numPr>
        <w:ilvl w:val="5"/>
        <w:numId w:val="1"/>
      </w:numPr>
      <w:spacing w:before="200"/>
      <w:outlineLvl w:val="5"/>
    </w:pPr>
    <w:rPr>
      <w:rFonts w:asciiTheme="majorHAnsi" w:eastAsiaTheme="majorEastAsia" w:hAnsiTheme="majorHAnsi" w:cstheme="majorBidi"/>
      <w:i/>
      <w:iCs/>
      <w:color w:val="004126" w:themeColor="accent1" w:themeShade="7F"/>
    </w:rPr>
  </w:style>
  <w:style w:type="paragraph" w:styleId="Kop7">
    <w:name w:val="heading 7"/>
    <w:basedOn w:val="Standaard"/>
    <w:next w:val="Standaard"/>
    <w:link w:val="Kop7Char"/>
    <w:semiHidden/>
    <w:unhideWhenUsed/>
    <w:qFormat/>
    <w:rsid w:val="002176E5"/>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Kop8">
    <w:name w:val="heading 8"/>
    <w:basedOn w:val="Standaard"/>
    <w:next w:val="Standaard"/>
    <w:link w:val="Kop8Char"/>
    <w:semiHidden/>
    <w:unhideWhenUsed/>
    <w:qFormat/>
    <w:rsid w:val="002176E5"/>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Kop9">
    <w:name w:val="heading 9"/>
    <w:basedOn w:val="Standaard"/>
    <w:next w:val="Standaard"/>
    <w:link w:val="Kop9Char"/>
    <w:semiHidden/>
    <w:unhideWhenUsed/>
    <w:qFormat/>
    <w:rsid w:val="002176E5"/>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link w:val="Kop1"/>
    <w:rsid w:val="002176E5"/>
    <w:rPr>
      <w:rFonts w:asciiTheme="minorHAnsi" w:hAnsiTheme="minorHAnsi"/>
      <w:b/>
      <w:bCs/>
      <w:sz w:val="28"/>
      <w:szCs w:val="28"/>
    </w:rPr>
  </w:style>
  <w:style w:type="character" w:customStyle="1" w:styleId="Kop2Char">
    <w:name w:val="Kop 2 Char"/>
    <w:link w:val="Kop2"/>
    <w:rsid w:val="002176E5"/>
    <w:rPr>
      <w:rFonts w:asciiTheme="minorHAnsi" w:hAnsiTheme="minorHAnsi"/>
      <w:b/>
      <w:bCs/>
      <w:color w:val="E67A00"/>
      <w:sz w:val="24"/>
      <w:szCs w:val="26"/>
    </w:rPr>
  </w:style>
  <w:style w:type="character" w:customStyle="1" w:styleId="Kop3Char">
    <w:name w:val="Kop 3 Char"/>
    <w:link w:val="Kop3"/>
    <w:rsid w:val="002176E5"/>
    <w:rPr>
      <w:rFonts w:asciiTheme="minorHAnsi" w:hAnsiTheme="minorHAnsi"/>
      <w:b/>
      <w:bCs/>
      <w:color w:val="E67A00"/>
    </w:rPr>
  </w:style>
  <w:style w:type="character" w:customStyle="1" w:styleId="Kop4Char">
    <w:name w:val="Kop 4 Char"/>
    <w:link w:val="Kop4"/>
    <w:semiHidden/>
    <w:rsid w:val="008C5F29"/>
    <w:rPr>
      <w:rFonts w:asciiTheme="minorHAnsi" w:hAnsiTheme="minorHAnsi"/>
      <w:bCs/>
      <w:i/>
      <w:iCs/>
    </w:rPr>
  </w:style>
  <w:style w:type="character" w:customStyle="1" w:styleId="Kop5Char">
    <w:name w:val="Kop 5 Char"/>
    <w:basedOn w:val="Standaardalinea-lettertype"/>
    <w:link w:val="Kop5"/>
    <w:semiHidden/>
    <w:rsid w:val="002176E5"/>
    <w:rPr>
      <w:rFonts w:asciiTheme="majorHAnsi" w:eastAsiaTheme="majorEastAsia" w:hAnsiTheme="majorHAnsi" w:cstheme="majorBidi"/>
      <w:color w:val="004126" w:themeColor="accent1" w:themeShade="7F"/>
    </w:rPr>
  </w:style>
  <w:style w:type="character" w:customStyle="1" w:styleId="Kop6Char">
    <w:name w:val="Kop 6 Char"/>
    <w:basedOn w:val="Standaardalinea-lettertype"/>
    <w:link w:val="Kop6"/>
    <w:semiHidden/>
    <w:rsid w:val="002176E5"/>
    <w:rPr>
      <w:rFonts w:asciiTheme="majorHAnsi" w:eastAsiaTheme="majorEastAsia" w:hAnsiTheme="majorHAnsi" w:cstheme="majorBidi"/>
      <w:i/>
      <w:iCs/>
      <w:color w:val="004126" w:themeColor="accent1" w:themeShade="7F"/>
    </w:rPr>
  </w:style>
  <w:style w:type="character" w:customStyle="1" w:styleId="Kop7Char">
    <w:name w:val="Kop 7 Char"/>
    <w:basedOn w:val="Standaardalinea-lettertype"/>
    <w:link w:val="Kop7"/>
    <w:semiHidden/>
    <w:rsid w:val="002176E5"/>
    <w:rPr>
      <w:rFonts w:asciiTheme="majorHAnsi" w:eastAsiaTheme="majorEastAsia" w:hAnsiTheme="majorHAnsi" w:cstheme="majorBidi"/>
      <w:i/>
      <w:iCs/>
      <w:color w:val="404040" w:themeColor="text1" w:themeTint="BF"/>
    </w:rPr>
  </w:style>
  <w:style w:type="character" w:customStyle="1" w:styleId="Kop8Char">
    <w:name w:val="Kop 8 Char"/>
    <w:basedOn w:val="Standaardalinea-lettertype"/>
    <w:link w:val="Kop8"/>
    <w:semiHidden/>
    <w:rsid w:val="002176E5"/>
    <w:rPr>
      <w:rFonts w:asciiTheme="majorHAnsi" w:eastAsiaTheme="majorEastAsia" w:hAnsiTheme="majorHAnsi" w:cstheme="majorBidi"/>
      <w:color w:val="404040" w:themeColor="text1" w:themeTint="BF"/>
    </w:rPr>
  </w:style>
  <w:style w:type="character" w:customStyle="1" w:styleId="Kop9Char">
    <w:name w:val="Kop 9 Char"/>
    <w:basedOn w:val="Standaardalinea-lettertype"/>
    <w:link w:val="Kop9"/>
    <w:semiHidden/>
    <w:rsid w:val="002176E5"/>
    <w:rPr>
      <w:rFonts w:asciiTheme="majorHAnsi" w:eastAsiaTheme="majorEastAsia" w:hAnsiTheme="majorHAnsi" w:cstheme="majorBidi"/>
      <w:i/>
      <w:iCs/>
      <w:color w:val="404040" w:themeColor="text1" w:themeTint="BF"/>
    </w:rPr>
  </w:style>
  <w:style w:type="paragraph" w:styleId="Bijschrift">
    <w:name w:val="caption"/>
    <w:basedOn w:val="Standaard"/>
    <w:next w:val="Standaard"/>
    <w:unhideWhenUsed/>
    <w:qFormat/>
    <w:rsid w:val="008C5F29"/>
    <w:pPr>
      <w:spacing w:after="200"/>
    </w:pPr>
    <w:rPr>
      <w:bCs/>
      <w:i/>
      <w:sz w:val="16"/>
      <w:szCs w:val="18"/>
    </w:rPr>
  </w:style>
  <w:style w:type="paragraph" w:styleId="Titel">
    <w:name w:val="Title"/>
    <w:basedOn w:val="Standaard"/>
    <w:next w:val="Standaard"/>
    <w:link w:val="TitelChar"/>
    <w:qFormat/>
    <w:rsid w:val="008C5F29"/>
    <w:pPr>
      <w:spacing w:after="300"/>
      <w:contextualSpacing/>
    </w:pPr>
    <w:rPr>
      <w:color w:val="000000"/>
      <w:spacing w:val="10"/>
      <w:kern w:val="28"/>
      <w:sz w:val="40"/>
      <w:szCs w:val="52"/>
    </w:rPr>
  </w:style>
  <w:style w:type="character" w:customStyle="1" w:styleId="TitelChar">
    <w:name w:val="Titel Char"/>
    <w:link w:val="Titel"/>
    <w:rsid w:val="008C5F29"/>
    <w:rPr>
      <w:rFonts w:ascii="Tahoma" w:hAnsi="Tahoma"/>
      <w:color w:val="000000"/>
      <w:spacing w:val="10"/>
      <w:kern w:val="28"/>
      <w:sz w:val="40"/>
      <w:szCs w:val="52"/>
    </w:rPr>
  </w:style>
  <w:style w:type="paragraph" w:styleId="Citaat">
    <w:name w:val="Quote"/>
    <w:basedOn w:val="Standaard"/>
    <w:next w:val="Standaard"/>
    <w:link w:val="CitaatChar"/>
    <w:uiPriority w:val="29"/>
    <w:qFormat/>
    <w:rsid w:val="008C5F29"/>
    <w:rPr>
      <w:i/>
      <w:iCs/>
      <w:color w:val="000000"/>
    </w:rPr>
  </w:style>
  <w:style w:type="character" w:customStyle="1" w:styleId="CitaatChar">
    <w:name w:val="Citaat Char"/>
    <w:link w:val="Citaat"/>
    <w:uiPriority w:val="29"/>
    <w:rsid w:val="008C5F29"/>
    <w:rPr>
      <w:rFonts w:ascii="Tahoma" w:hAnsi="Tahoma"/>
      <w:i/>
      <w:iCs/>
      <w:color w:val="000000"/>
    </w:rPr>
  </w:style>
  <w:style w:type="character" w:styleId="Subtielebenadrukking">
    <w:name w:val="Subtle Emphasis"/>
    <w:uiPriority w:val="19"/>
    <w:qFormat/>
    <w:rsid w:val="008C5F29"/>
    <w:rPr>
      <w:rFonts w:ascii="Tahoma" w:hAnsi="Tahoma"/>
      <w:i/>
      <w:iCs/>
      <w:color w:val="808080"/>
    </w:rPr>
  </w:style>
  <w:style w:type="character" w:styleId="Intensievebenadrukking">
    <w:name w:val="Intense Emphasis"/>
    <w:uiPriority w:val="21"/>
    <w:qFormat/>
    <w:rsid w:val="008C5F29"/>
    <w:rPr>
      <w:rFonts w:ascii="Tahoma" w:hAnsi="Tahoma"/>
      <w:b w:val="0"/>
      <w:bCs/>
      <w:i/>
      <w:iCs/>
      <w:color w:val="00834E"/>
    </w:rPr>
  </w:style>
  <w:style w:type="paragraph" w:styleId="Kopvaninhoudsopgave">
    <w:name w:val="TOC Heading"/>
    <w:basedOn w:val="Kop1"/>
    <w:next w:val="Standaard"/>
    <w:uiPriority w:val="39"/>
    <w:semiHidden/>
    <w:unhideWhenUsed/>
    <w:qFormat/>
    <w:rsid w:val="008C5F29"/>
    <w:pPr>
      <w:spacing w:before="480" w:line="276" w:lineRule="auto"/>
      <w:outlineLvl w:val="9"/>
    </w:pPr>
    <w:rPr>
      <w:lang w:eastAsia="nl-NL"/>
    </w:rPr>
  </w:style>
  <w:style w:type="paragraph" w:styleId="Ballontekst">
    <w:name w:val="Balloon Text"/>
    <w:basedOn w:val="Standaard"/>
    <w:link w:val="BallontekstChar"/>
    <w:uiPriority w:val="99"/>
    <w:semiHidden/>
    <w:unhideWhenUsed/>
    <w:rsid w:val="00DE6341"/>
    <w:rPr>
      <w:rFonts w:cs="Tahoma"/>
      <w:sz w:val="16"/>
      <w:szCs w:val="16"/>
    </w:rPr>
  </w:style>
  <w:style w:type="character" w:customStyle="1" w:styleId="BallontekstChar">
    <w:name w:val="Ballontekst Char"/>
    <w:basedOn w:val="Standaardalinea-lettertype"/>
    <w:link w:val="Ballontekst"/>
    <w:uiPriority w:val="99"/>
    <w:semiHidden/>
    <w:rsid w:val="00DE6341"/>
    <w:rPr>
      <w:rFonts w:ascii="Tahoma" w:hAnsi="Tahoma" w:cs="Tahoma"/>
      <w:sz w:val="16"/>
      <w:szCs w:val="16"/>
    </w:rPr>
  </w:style>
  <w:style w:type="paragraph" w:styleId="Lijstalinea">
    <w:name w:val="List Paragraph"/>
    <w:basedOn w:val="Standaard"/>
    <w:uiPriority w:val="34"/>
    <w:qFormat/>
    <w:rsid w:val="00BC3E19"/>
    <w:pPr>
      <w:ind w:left="720"/>
      <w:contextualSpacing/>
    </w:pPr>
  </w:style>
  <w:style w:type="paragraph" w:styleId="Koptekst">
    <w:name w:val="header"/>
    <w:basedOn w:val="Standaard"/>
    <w:link w:val="KoptekstChar"/>
    <w:uiPriority w:val="99"/>
    <w:unhideWhenUsed/>
    <w:rsid w:val="00DD5B81"/>
    <w:pPr>
      <w:tabs>
        <w:tab w:val="center" w:pos="4513"/>
        <w:tab w:val="right" w:pos="9026"/>
      </w:tabs>
    </w:pPr>
  </w:style>
  <w:style w:type="character" w:customStyle="1" w:styleId="KoptekstChar">
    <w:name w:val="Koptekst Char"/>
    <w:basedOn w:val="Standaardalinea-lettertype"/>
    <w:link w:val="Koptekst"/>
    <w:uiPriority w:val="99"/>
    <w:rsid w:val="00DD5B81"/>
    <w:rPr>
      <w:rFonts w:asciiTheme="minorHAnsi" w:hAnsiTheme="minorHAnsi"/>
    </w:rPr>
  </w:style>
  <w:style w:type="paragraph" w:styleId="Voettekst">
    <w:name w:val="footer"/>
    <w:basedOn w:val="Standaard"/>
    <w:link w:val="VoettekstChar"/>
    <w:uiPriority w:val="99"/>
    <w:unhideWhenUsed/>
    <w:rsid w:val="00DD5B81"/>
    <w:pPr>
      <w:tabs>
        <w:tab w:val="center" w:pos="4513"/>
        <w:tab w:val="right" w:pos="9026"/>
      </w:tabs>
    </w:pPr>
  </w:style>
  <w:style w:type="character" w:customStyle="1" w:styleId="VoettekstChar">
    <w:name w:val="Voettekst Char"/>
    <w:basedOn w:val="Standaardalinea-lettertype"/>
    <w:link w:val="Voettekst"/>
    <w:uiPriority w:val="99"/>
    <w:rsid w:val="00DD5B81"/>
    <w:rPr>
      <w:rFonts w:asciiTheme="minorHAnsi" w:hAnsiTheme="minorHAnsi"/>
    </w:rPr>
  </w:style>
  <w:style w:type="paragraph" w:styleId="Inhopg1">
    <w:name w:val="toc 1"/>
    <w:basedOn w:val="Standaard"/>
    <w:next w:val="Standaard"/>
    <w:autoRedefine/>
    <w:uiPriority w:val="39"/>
    <w:unhideWhenUsed/>
    <w:rsid w:val="00497C75"/>
    <w:pPr>
      <w:spacing w:after="100"/>
    </w:pPr>
  </w:style>
  <w:style w:type="character" w:styleId="Hyperlink">
    <w:name w:val="Hyperlink"/>
    <w:basedOn w:val="Standaardalinea-lettertype"/>
    <w:uiPriority w:val="99"/>
    <w:unhideWhenUsed/>
    <w:rsid w:val="00497C75"/>
    <w:rPr>
      <w:color w:val="BDD73E" w:themeColor="hyperlink"/>
      <w:u w:val="single"/>
    </w:rPr>
  </w:style>
  <w:style w:type="paragraph" w:styleId="Inhopg2">
    <w:name w:val="toc 2"/>
    <w:basedOn w:val="Standaard"/>
    <w:next w:val="Standaard"/>
    <w:autoRedefine/>
    <w:uiPriority w:val="39"/>
    <w:unhideWhenUsed/>
    <w:rsid w:val="009E62AD"/>
    <w:pPr>
      <w:spacing w:after="100"/>
      <w:ind w:left="200"/>
    </w:pPr>
  </w:style>
  <w:style w:type="paragraph" w:styleId="Voetnoottekst">
    <w:name w:val="footnote text"/>
    <w:basedOn w:val="Standaard"/>
    <w:link w:val="VoetnoottekstChar"/>
    <w:uiPriority w:val="99"/>
    <w:unhideWhenUsed/>
    <w:rsid w:val="005A39B0"/>
  </w:style>
  <w:style w:type="character" w:customStyle="1" w:styleId="VoetnoottekstChar">
    <w:name w:val="Voetnoottekst Char"/>
    <w:basedOn w:val="Standaardalinea-lettertype"/>
    <w:link w:val="Voetnoottekst"/>
    <w:uiPriority w:val="99"/>
    <w:rsid w:val="005A39B0"/>
    <w:rPr>
      <w:rFonts w:asciiTheme="minorHAnsi" w:hAnsiTheme="minorHAnsi"/>
    </w:rPr>
  </w:style>
  <w:style w:type="character" w:styleId="Voetnootmarkering">
    <w:name w:val="footnote reference"/>
    <w:basedOn w:val="Standaardalinea-lettertype"/>
    <w:uiPriority w:val="99"/>
    <w:semiHidden/>
    <w:unhideWhenUsed/>
    <w:rsid w:val="005A39B0"/>
    <w:rPr>
      <w:vertAlign w:val="superscript"/>
    </w:rPr>
  </w:style>
  <w:style w:type="character" w:customStyle="1" w:styleId="apple-converted-space">
    <w:name w:val="apple-converted-space"/>
    <w:basedOn w:val="Standaardalinea-lettertype"/>
    <w:rsid w:val="00DA7793"/>
  </w:style>
  <w:style w:type="paragraph" w:styleId="Normaalweb">
    <w:name w:val="Normal (Web)"/>
    <w:basedOn w:val="Standaard"/>
    <w:uiPriority w:val="99"/>
    <w:unhideWhenUsed/>
    <w:rsid w:val="00DA7793"/>
    <w:pPr>
      <w:spacing w:before="100" w:beforeAutospacing="1" w:after="100" w:afterAutospacing="1"/>
      <w:jc w:val="left"/>
    </w:pPr>
    <w:rPr>
      <w:rFonts w:ascii="Times New Roman" w:hAnsi="Times New Roman"/>
      <w:sz w:val="24"/>
      <w:szCs w:val="24"/>
      <w:lang w:eastAsia="nl-NL"/>
    </w:rPr>
  </w:style>
  <w:style w:type="paragraph" w:styleId="Ondertitel">
    <w:name w:val="Subtitle"/>
    <w:basedOn w:val="Standaard"/>
    <w:next w:val="Standaard"/>
    <w:link w:val="OndertitelChar"/>
    <w:qFormat/>
    <w:rsid w:val="00ED2858"/>
    <w:pPr>
      <w:numPr>
        <w:ilvl w:val="1"/>
      </w:numPr>
    </w:pPr>
    <w:rPr>
      <w:rFonts w:asciiTheme="majorHAnsi" w:eastAsiaTheme="majorEastAsia" w:hAnsiTheme="majorHAnsi" w:cstheme="majorBidi"/>
      <w:i/>
      <w:iCs/>
      <w:color w:val="00834E" w:themeColor="accent1"/>
      <w:spacing w:val="15"/>
      <w:sz w:val="24"/>
      <w:szCs w:val="24"/>
    </w:rPr>
  </w:style>
  <w:style w:type="character" w:customStyle="1" w:styleId="OndertitelChar">
    <w:name w:val="Ondertitel Char"/>
    <w:basedOn w:val="Standaardalinea-lettertype"/>
    <w:link w:val="Ondertitel"/>
    <w:rsid w:val="00ED2858"/>
    <w:rPr>
      <w:rFonts w:asciiTheme="majorHAnsi" w:eastAsiaTheme="majorEastAsia" w:hAnsiTheme="majorHAnsi" w:cstheme="majorBidi"/>
      <w:i/>
      <w:iCs/>
      <w:color w:val="00834E" w:themeColor="accent1"/>
      <w:spacing w:val="15"/>
      <w:sz w:val="24"/>
      <w:szCs w:val="24"/>
    </w:rPr>
  </w:style>
  <w:style w:type="character" w:styleId="Zwaar">
    <w:name w:val="Strong"/>
    <w:basedOn w:val="Standaardalinea-lettertype"/>
    <w:uiPriority w:val="22"/>
    <w:qFormat/>
    <w:rsid w:val="007C4CB9"/>
    <w:rPr>
      <w:b/>
      <w:bCs/>
    </w:rPr>
  </w:style>
  <w:style w:type="character" w:styleId="Nadruk">
    <w:name w:val="Emphasis"/>
    <w:basedOn w:val="Standaardalinea-lettertype"/>
    <w:uiPriority w:val="20"/>
    <w:qFormat/>
    <w:rsid w:val="007C4CB9"/>
    <w:rPr>
      <w:i/>
      <w:iCs/>
    </w:rPr>
  </w:style>
  <w:style w:type="paragraph" w:styleId="Bibliografie">
    <w:name w:val="Bibliography"/>
    <w:basedOn w:val="Standaard"/>
    <w:next w:val="Standaard"/>
    <w:uiPriority w:val="37"/>
    <w:unhideWhenUsed/>
    <w:rsid w:val="003C7DE1"/>
  </w:style>
  <w:style w:type="paragraph" w:styleId="Inhopg3">
    <w:name w:val="toc 3"/>
    <w:basedOn w:val="Standaard"/>
    <w:next w:val="Standaard"/>
    <w:autoRedefine/>
    <w:uiPriority w:val="39"/>
    <w:unhideWhenUsed/>
    <w:rsid w:val="00423064"/>
    <w:pPr>
      <w:spacing w:after="100"/>
      <w:ind w:left="400"/>
    </w:pPr>
  </w:style>
  <w:style w:type="paragraph" w:styleId="Geenafstand">
    <w:name w:val="No Spacing"/>
    <w:uiPriority w:val="1"/>
    <w:qFormat/>
    <w:rsid w:val="00B11636"/>
    <w:rPr>
      <w:rFonts w:asciiTheme="minorHAnsi" w:eastAsiaTheme="minorHAnsi" w:hAnsiTheme="minorHAnsi" w:cstheme="minorBidi"/>
      <w:sz w:val="22"/>
      <w:szCs w:val="22"/>
    </w:rPr>
  </w:style>
  <w:style w:type="table" w:styleId="Gemiddeldearcering1-accent3">
    <w:name w:val="Medium Shading 1 Accent 3"/>
    <w:basedOn w:val="Standaardtabel"/>
    <w:uiPriority w:val="63"/>
    <w:rsid w:val="00B11636"/>
    <w:tblPr>
      <w:tblStyleRowBandSize w:val="1"/>
      <w:tblStyleColBandSize w:val="1"/>
      <w:tblBorders>
        <w:top w:val="single" w:sz="8" w:space="0" w:color="F78E40" w:themeColor="accent3" w:themeTint="BF"/>
        <w:left w:val="single" w:sz="8" w:space="0" w:color="F78E40" w:themeColor="accent3" w:themeTint="BF"/>
        <w:bottom w:val="single" w:sz="8" w:space="0" w:color="F78E40" w:themeColor="accent3" w:themeTint="BF"/>
        <w:right w:val="single" w:sz="8" w:space="0" w:color="F78E40" w:themeColor="accent3" w:themeTint="BF"/>
        <w:insideH w:val="single" w:sz="8" w:space="0" w:color="F78E40" w:themeColor="accent3" w:themeTint="BF"/>
      </w:tblBorders>
    </w:tblPr>
    <w:tblStylePr w:type="firstRow">
      <w:pPr>
        <w:spacing w:before="0" w:after="0" w:line="240" w:lineRule="auto"/>
      </w:pPr>
      <w:rPr>
        <w:b/>
        <w:bCs/>
        <w:color w:val="FFFFFF" w:themeColor="background1"/>
      </w:rPr>
      <w:tblPr/>
      <w:tcPr>
        <w:tcBorders>
          <w:top w:val="single" w:sz="8" w:space="0" w:color="F78E40" w:themeColor="accent3" w:themeTint="BF"/>
          <w:left w:val="single" w:sz="8" w:space="0" w:color="F78E40" w:themeColor="accent3" w:themeTint="BF"/>
          <w:bottom w:val="single" w:sz="8" w:space="0" w:color="F78E40" w:themeColor="accent3" w:themeTint="BF"/>
          <w:right w:val="single" w:sz="8" w:space="0" w:color="F78E40" w:themeColor="accent3" w:themeTint="BF"/>
          <w:insideH w:val="nil"/>
          <w:insideV w:val="nil"/>
        </w:tcBorders>
        <w:shd w:val="clear" w:color="auto" w:fill="EB6B0A" w:themeFill="accent3"/>
      </w:tcPr>
    </w:tblStylePr>
    <w:tblStylePr w:type="lastRow">
      <w:pPr>
        <w:spacing w:before="0" w:after="0" w:line="240" w:lineRule="auto"/>
      </w:pPr>
      <w:rPr>
        <w:b/>
        <w:bCs/>
      </w:rPr>
      <w:tblPr/>
      <w:tcPr>
        <w:tcBorders>
          <w:top w:val="double" w:sz="6" w:space="0" w:color="F78E40" w:themeColor="accent3" w:themeTint="BF"/>
          <w:left w:val="single" w:sz="8" w:space="0" w:color="F78E40" w:themeColor="accent3" w:themeTint="BF"/>
          <w:bottom w:val="single" w:sz="8" w:space="0" w:color="F78E40" w:themeColor="accent3" w:themeTint="BF"/>
          <w:right w:val="single" w:sz="8" w:space="0" w:color="F78E40" w:themeColor="accent3" w:themeTint="BF"/>
          <w:insideH w:val="nil"/>
          <w:insideV w:val="nil"/>
        </w:tcBorders>
      </w:tcPr>
    </w:tblStylePr>
    <w:tblStylePr w:type="firstCol">
      <w:rPr>
        <w:b/>
        <w:bCs/>
      </w:rPr>
    </w:tblStylePr>
    <w:tblStylePr w:type="lastCol">
      <w:rPr>
        <w:b/>
        <w:bCs/>
      </w:rPr>
    </w:tblStylePr>
    <w:tblStylePr w:type="band1Vert">
      <w:tblPr/>
      <w:tcPr>
        <w:shd w:val="clear" w:color="auto" w:fill="FCD9C0" w:themeFill="accent3" w:themeFillTint="3F"/>
      </w:tcPr>
    </w:tblStylePr>
    <w:tblStylePr w:type="band1Horz">
      <w:tblPr/>
      <w:tcPr>
        <w:tcBorders>
          <w:insideH w:val="nil"/>
          <w:insideV w:val="nil"/>
        </w:tcBorders>
        <w:shd w:val="clear" w:color="auto" w:fill="FCD9C0" w:themeFill="accent3" w:themeFillTint="3F"/>
      </w:tcPr>
    </w:tblStylePr>
    <w:tblStylePr w:type="band2Horz">
      <w:tblPr/>
      <w:tcPr>
        <w:tcBorders>
          <w:insideH w:val="nil"/>
          <w:insideV w:val="nil"/>
        </w:tcBorders>
      </w:tcPr>
    </w:tblStylePr>
  </w:style>
  <w:style w:type="table" w:styleId="Tabelraster">
    <w:name w:val="Table Grid"/>
    <w:basedOn w:val="Standaardtabel"/>
    <w:uiPriority w:val="59"/>
    <w:rsid w:val="00550B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pgh-tooltip">
    <w:name w:val="wpgh-tooltip"/>
    <w:basedOn w:val="Standaardalinea-lettertype"/>
    <w:rsid w:val="007C42D5"/>
  </w:style>
  <w:style w:type="character" w:styleId="GevolgdeHyperlink">
    <w:name w:val="FollowedHyperlink"/>
    <w:basedOn w:val="Standaardalinea-lettertype"/>
    <w:uiPriority w:val="99"/>
    <w:semiHidden/>
    <w:unhideWhenUsed/>
    <w:rsid w:val="003317DB"/>
    <w:rPr>
      <w:color w:val="5EC5ED" w:themeColor="followedHyperlink"/>
      <w:u w:val="single"/>
    </w:rPr>
  </w:style>
  <w:style w:type="table" w:customStyle="1" w:styleId="Rastertabel4-Accent61">
    <w:name w:val="Rastertabel 4 - Accent 61"/>
    <w:basedOn w:val="Standaardtabel"/>
    <w:uiPriority w:val="49"/>
    <w:rsid w:val="00C664D1"/>
    <w:rPr>
      <w:rFonts w:asciiTheme="minorHAnsi" w:eastAsiaTheme="minorHAnsi" w:hAnsiTheme="minorHAnsi" w:cstheme="minorBidi"/>
      <w:sz w:val="22"/>
      <w:szCs w:val="22"/>
    </w:rPr>
    <w:tblPr>
      <w:tblStyleRowBandSize w:val="1"/>
      <w:tblStyleColBandSize w:val="1"/>
      <w:tblBorders>
        <w:top w:val="single" w:sz="4" w:space="0" w:color="EC42CE" w:themeColor="accent6" w:themeTint="99"/>
        <w:left w:val="single" w:sz="4" w:space="0" w:color="EC42CE" w:themeColor="accent6" w:themeTint="99"/>
        <w:bottom w:val="single" w:sz="4" w:space="0" w:color="EC42CE" w:themeColor="accent6" w:themeTint="99"/>
        <w:right w:val="single" w:sz="4" w:space="0" w:color="EC42CE" w:themeColor="accent6" w:themeTint="99"/>
        <w:insideH w:val="single" w:sz="4" w:space="0" w:color="EC42CE" w:themeColor="accent6" w:themeTint="99"/>
        <w:insideV w:val="single" w:sz="4" w:space="0" w:color="EC42CE" w:themeColor="accent6" w:themeTint="99"/>
      </w:tblBorders>
    </w:tblPr>
    <w:tblStylePr w:type="firstRow">
      <w:rPr>
        <w:b/>
        <w:bCs/>
        <w:color w:val="FFFFFF" w:themeColor="background1"/>
      </w:rPr>
      <w:tblPr/>
      <w:tcPr>
        <w:tcBorders>
          <w:top w:val="single" w:sz="4" w:space="0" w:color="950F7E" w:themeColor="accent6"/>
          <w:left w:val="single" w:sz="4" w:space="0" w:color="950F7E" w:themeColor="accent6"/>
          <w:bottom w:val="single" w:sz="4" w:space="0" w:color="950F7E" w:themeColor="accent6"/>
          <w:right w:val="single" w:sz="4" w:space="0" w:color="950F7E" w:themeColor="accent6"/>
          <w:insideH w:val="nil"/>
          <w:insideV w:val="nil"/>
        </w:tcBorders>
        <w:shd w:val="clear" w:color="auto" w:fill="950F7E" w:themeFill="accent6"/>
      </w:tcPr>
    </w:tblStylePr>
    <w:tblStylePr w:type="lastRow">
      <w:rPr>
        <w:b/>
        <w:bCs/>
      </w:rPr>
      <w:tblPr/>
      <w:tcPr>
        <w:tcBorders>
          <w:top w:val="double" w:sz="4" w:space="0" w:color="950F7E" w:themeColor="accent6"/>
        </w:tcBorders>
      </w:tcPr>
    </w:tblStylePr>
    <w:tblStylePr w:type="firstCol">
      <w:rPr>
        <w:b/>
        <w:bCs/>
      </w:rPr>
    </w:tblStylePr>
    <w:tblStylePr w:type="lastCol">
      <w:rPr>
        <w:b/>
        <w:bCs/>
      </w:rPr>
    </w:tblStylePr>
    <w:tblStylePr w:type="band1Vert">
      <w:tblPr/>
      <w:tcPr>
        <w:shd w:val="clear" w:color="auto" w:fill="F8C0EE" w:themeFill="accent6" w:themeFillTint="33"/>
      </w:tcPr>
    </w:tblStylePr>
    <w:tblStylePr w:type="band1Horz">
      <w:tblPr/>
      <w:tcPr>
        <w:shd w:val="clear" w:color="auto" w:fill="F8C0EE" w:themeFill="accent6" w:themeFillTint="33"/>
      </w:tcPr>
    </w:tblStylePr>
  </w:style>
  <w:style w:type="table" w:customStyle="1" w:styleId="Rastertabel4-Accent31">
    <w:name w:val="Rastertabel 4 - Accent 31"/>
    <w:basedOn w:val="Standaardtabel"/>
    <w:uiPriority w:val="49"/>
    <w:rsid w:val="00C664D1"/>
    <w:tblPr>
      <w:tblStyleRowBandSize w:val="1"/>
      <w:tblStyleColBandSize w:val="1"/>
      <w:tblBorders>
        <w:top w:val="single" w:sz="4" w:space="0" w:color="F8A466" w:themeColor="accent3" w:themeTint="99"/>
        <w:left w:val="single" w:sz="4" w:space="0" w:color="F8A466" w:themeColor="accent3" w:themeTint="99"/>
        <w:bottom w:val="single" w:sz="4" w:space="0" w:color="F8A466" w:themeColor="accent3" w:themeTint="99"/>
        <w:right w:val="single" w:sz="4" w:space="0" w:color="F8A466" w:themeColor="accent3" w:themeTint="99"/>
        <w:insideH w:val="single" w:sz="4" w:space="0" w:color="F8A466" w:themeColor="accent3" w:themeTint="99"/>
        <w:insideV w:val="single" w:sz="4" w:space="0" w:color="F8A466" w:themeColor="accent3" w:themeTint="99"/>
      </w:tblBorders>
    </w:tblPr>
    <w:tblStylePr w:type="firstRow">
      <w:rPr>
        <w:b/>
        <w:bCs/>
        <w:color w:val="FFFFFF" w:themeColor="background1"/>
      </w:rPr>
      <w:tblPr/>
      <w:tcPr>
        <w:tcBorders>
          <w:top w:val="single" w:sz="4" w:space="0" w:color="EB6B0A" w:themeColor="accent3"/>
          <w:left w:val="single" w:sz="4" w:space="0" w:color="EB6B0A" w:themeColor="accent3"/>
          <w:bottom w:val="single" w:sz="4" w:space="0" w:color="EB6B0A" w:themeColor="accent3"/>
          <w:right w:val="single" w:sz="4" w:space="0" w:color="EB6B0A" w:themeColor="accent3"/>
          <w:insideH w:val="nil"/>
          <w:insideV w:val="nil"/>
        </w:tcBorders>
        <w:shd w:val="clear" w:color="auto" w:fill="EB6B0A" w:themeFill="accent3"/>
      </w:tcPr>
    </w:tblStylePr>
    <w:tblStylePr w:type="lastRow">
      <w:rPr>
        <w:b/>
        <w:bCs/>
      </w:rPr>
      <w:tblPr/>
      <w:tcPr>
        <w:tcBorders>
          <w:top w:val="double" w:sz="4" w:space="0" w:color="EB6B0A" w:themeColor="accent3"/>
        </w:tcBorders>
      </w:tcPr>
    </w:tblStylePr>
    <w:tblStylePr w:type="firstCol">
      <w:rPr>
        <w:b/>
        <w:bCs/>
      </w:rPr>
    </w:tblStylePr>
    <w:tblStylePr w:type="lastCol">
      <w:rPr>
        <w:b/>
        <w:bCs/>
      </w:rPr>
    </w:tblStylePr>
    <w:tblStylePr w:type="band1Vert">
      <w:tblPr/>
      <w:tcPr>
        <w:shd w:val="clear" w:color="auto" w:fill="FDE0CC" w:themeFill="accent3" w:themeFillTint="33"/>
      </w:tcPr>
    </w:tblStylePr>
    <w:tblStylePr w:type="band1Horz">
      <w:tblPr/>
      <w:tcPr>
        <w:shd w:val="clear" w:color="auto" w:fill="FDE0CC" w:themeFill="accent3" w:themeFillTint="33"/>
      </w:tcPr>
    </w:tblStylePr>
  </w:style>
  <w:style w:type="character" w:customStyle="1" w:styleId="annotatedpart">
    <w:name w:val="annotatedpart"/>
    <w:basedOn w:val="Standaardalinea-lettertype"/>
    <w:rsid w:val="007E1389"/>
  </w:style>
  <w:style w:type="character" w:customStyle="1" w:styleId="mwe-math-mathml-inline">
    <w:name w:val="mwe-math-mathml-inline"/>
    <w:basedOn w:val="Standaardalinea-lettertype"/>
    <w:rsid w:val="00211984"/>
  </w:style>
  <w:style w:type="table" w:customStyle="1" w:styleId="Rastertabel4-Accent32">
    <w:name w:val="Rastertabel 4 - Accent 32"/>
    <w:basedOn w:val="Standaardtabel"/>
    <w:uiPriority w:val="49"/>
    <w:rsid w:val="00EA3118"/>
    <w:tblPr>
      <w:tblStyleRowBandSize w:val="1"/>
      <w:tblStyleColBandSize w:val="1"/>
      <w:tblBorders>
        <w:top w:val="single" w:sz="4" w:space="0" w:color="F8A466" w:themeColor="accent3" w:themeTint="99"/>
        <w:left w:val="single" w:sz="4" w:space="0" w:color="F8A466" w:themeColor="accent3" w:themeTint="99"/>
        <w:bottom w:val="single" w:sz="4" w:space="0" w:color="F8A466" w:themeColor="accent3" w:themeTint="99"/>
        <w:right w:val="single" w:sz="4" w:space="0" w:color="F8A466" w:themeColor="accent3" w:themeTint="99"/>
        <w:insideH w:val="single" w:sz="4" w:space="0" w:color="F8A466" w:themeColor="accent3" w:themeTint="99"/>
        <w:insideV w:val="single" w:sz="4" w:space="0" w:color="F8A466" w:themeColor="accent3" w:themeTint="99"/>
      </w:tblBorders>
    </w:tblPr>
    <w:tblStylePr w:type="firstRow">
      <w:rPr>
        <w:b/>
        <w:bCs/>
        <w:color w:val="FFFFFF" w:themeColor="background1"/>
      </w:rPr>
      <w:tblPr/>
      <w:tcPr>
        <w:tcBorders>
          <w:top w:val="single" w:sz="4" w:space="0" w:color="EB6B0A" w:themeColor="accent3"/>
          <w:left w:val="single" w:sz="4" w:space="0" w:color="EB6B0A" w:themeColor="accent3"/>
          <w:bottom w:val="single" w:sz="4" w:space="0" w:color="EB6B0A" w:themeColor="accent3"/>
          <w:right w:val="single" w:sz="4" w:space="0" w:color="EB6B0A" w:themeColor="accent3"/>
          <w:insideH w:val="nil"/>
          <w:insideV w:val="nil"/>
        </w:tcBorders>
        <w:shd w:val="clear" w:color="auto" w:fill="EB6B0A" w:themeFill="accent3"/>
      </w:tcPr>
    </w:tblStylePr>
    <w:tblStylePr w:type="lastRow">
      <w:rPr>
        <w:b/>
        <w:bCs/>
      </w:rPr>
      <w:tblPr/>
      <w:tcPr>
        <w:tcBorders>
          <w:top w:val="double" w:sz="4" w:space="0" w:color="EB6B0A" w:themeColor="accent3"/>
        </w:tcBorders>
      </w:tcPr>
    </w:tblStylePr>
    <w:tblStylePr w:type="firstCol">
      <w:rPr>
        <w:b/>
        <w:bCs/>
      </w:rPr>
    </w:tblStylePr>
    <w:tblStylePr w:type="lastCol">
      <w:rPr>
        <w:b/>
        <w:bCs/>
      </w:rPr>
    </w:tblStylePr>
    <w:tblStylePr w:type="band1Vert">
      <w:tblPr/>
      <w:tcPr>
        <w:shd w:val="clear" w:color="auto" w:fill="FDE0CC" w:themeFill="accent3" w:themeFillTint="33"/>
      </w:tcPr>
    </w:tblStylePr>
    <w:tblStylePr w:type="band1Horz">
      <w:tblPr/>
      <w:tcPr>
        <w:shd w:val="clear" w:color="auto" w:fill="FDE0CC" w:themeFill="accent3" w:themeFillTint="33"/>
      </w:tcPr>
    </w:tblStylePr>
  </w:style>
  <w:style w:type="table" w:customStyle="1" w:styleId="Rastertabel4-Accent21">
    <w:name w:val="Rastertabel 4 - Accent 21"/>
    <w:basedOn w:val="Standaardtabel"/>
    <w:uiPriority w:val="49"/>
    <w:rsid w:val="00EA3118"/>
    <w:tblPr>
      <w:tblStyleRowBandSize w:val="1"/>
      <w:tblStyleColBandSize w:val="1"/>
      <w:tblBorders>
        <w:top w:val="single" w:sz="4" w:space="0" w:color="FF465C" w:themeColor="accent2" w:themeTint="99"/>
        <w:left w:val="single" w:sz="4" w:space="0" w:color="FF465C" w:themeColor="accent2" w:themeTint="99"/>
        <w:bottom w:val="single" w:sz="4" w:space="0" w:color="FF465C" w:themeColor="accent2" w:themeTint="99"/>
        <w:right w:val="single" w:sz="4" w:space="0" w:color="FF465C" w:themeColor="accent2" w:themeTint="99"/>
        <w:insideH w:val="single" w:sz="4" w:space="0" w:color="FF465C" w:themeColor="accent2" w:themeTint="99"/>
        <w:insideV w:val="single" w:sz="4" w:space="0" w:color="FF465C" w:themeColor="accent2" w:themeTint="99"/>
      </w:tblBorders>
    </w:tblPr>
    <w:tblStylePr w:type="firstRow">
      <w:rPr>
        <w:b/>
        <w:bCs/>
        <w:color w:val="FFFFFF" w:themeColor="background1"/>
      </w:rPr>
      <w:tblPr/>
      <w:tcPr>
        <w:tcBorders>
          <w:top w:val="single" w:sz="4" w:space="0" w:color="CA0019" w:themeColor="accent2"/>
          <w:left w:val="single" w:sz="4" w:space="0" w:color="CA0019" w:themeColor="accent2"/>
          <w:bottom w:val="single" w:sz="4" w:space="0" w:color="CA0019" w:themeColor="accent2"/>
          <w:right w:val="single" w:sz="4" w:space="0" w:color="CA0019" w:themeColor="accent2"/>
          <w:insideH w:val="nil"/>
          <w:insideV w:val="nil"/>
        </w:tcBorders>
        <w:shd w:val="clear" w:color="auto" w:fill="CA0019" w:themeFill="accent2"/>
      </w:tcPr>
    </w:tblStylePr>
    <w:tblStylePr w:type="lastRow">
      <w:rPr>
        <w:b/>
        <w:bCs/>
      </w:rPr>
      <w:tblPr/>
      <w:tcPr>
        <w:tcBorders>
          <w:top w:val="double" w:sz="4" w:space="0" w:color="CA0019" w:themeColor="accent2"/>
        </w:tcBorders>
      </w:tcPr>
    </w:tblStylePr>
    <w:tblStylePr w:type="firstCol">
      <w:rPr>
        <w:b/>
        <w:bCs/>
      </w:rPr>
    </w:tblStylePr>
    <w:tblStylePr w:type="lastCol">
      <w:rPr>
        <w:b/>
        <w:bCs/>
      </w:rPr>
    </w:tblStylePr>
    <w:tblStylePr w:type="band1Vert">
      <w:tblPr/>
      <w:tcPr>
        <w:shd w:val="clear" w:color="auto" w:fill="FFC1C8" w:themeFill="accent2" w:themeFillTint="33"/>
      </w:tcPr>
    </w:tblStylePr>
    <w:tblStylePr w:type="band1Horz">
      <w:tblPr/>
      <w:tcPr>
        <w:shd w:val="clear" w:color="auto" w:fill="FFC1C8" w:themeFill="accent2" w:themeFillTint="33"/>
      </w:tcPr>
    </w:tblStylePr>
  </w:style>
  <w:style w:type="table" w:customStyle="1" w:styleId="GridTable4Accent3">
    <w:name w:val="Grid Table 4 Accent 3"/>
    <w:basedOn w:val="Standaardtabel"/>
    <w:uiPriority w:val="49"/>
    <w:rsid w:val="00AC5AF9"/>
    <w:tblPr>
      <w:tblStyleRowBandSize w:val="1"/>
      <w:tblStyleColBandSize w:val="1"/>
      <w:tblBorders>
        <w:top w:val="single" w:sz="4" w:space="0" w:color="F8A466" w:themeColor="accent3" w:themeTint="99"/>
        <w:left w:val="single" w:sz="4" w:space="0" w:color="F8A466" w:themeColor="accent3" w:themeTint="99"/>
        <w:bottom w:val="single" w:sz="4" w:space="0" w:color="F8A466" w:themeColor="accent3" w:themeTint="99"/>
        <w:right w:val="single" w:sz="4" w:space="0" w:color="F8A466" w:themeColor="accent3" w:themeTint="99"/>
        <w:insideH w:val="single" w:sz="4" w:space="0" w:color="F8A466" w:themeColor="accent3" w:themeTint="99"/>
        <w:insideV w:val="single" w:sz="4" w:space="0" w:color="F8A466" w:themeColor="accent3" w:themeTint="99"/>
      </w:tblBorders>
    </w:tblPr>
    <w:tblStylePr w:type="firstRow">
      <w:rPr>
        <w:b/>
        <w:bCs/>
        <w:color w:val="FFFFFF" w:themeColor="background1"/>
      </w:rPr>
      <w:tblPr/>
      <w:tcPr>
        <w:tcBorders>
          <w:top w:val="single" w:sz="4" w:space="0" w:color="EB6B0A" w:themeColor="accent3"/>
          <w:left w:val="single" w:sz="4" w:space="0" w:color="EB6B0A" w:themeColor="accent3"/>
          <w:bottom w:val="single" w:sz="4" w:space="0" w:color="EB6B0A" w:themeColor="accent3"/>
          <w:right w:val="single" w:sz="4" w:space="0" w:color="EB6B0A" w:themeColor="accent3"/>
          <w:insideH w:val="nil"/>
          <w:insideV w:val="nil"/>
        </w:tcBorders>
        <w:shd w:val="clear" w:color="auto" w:fill="EB6B0A" w:themeFill="accent3"/>
      </w:tcPr>
    </w:tblStylePr>
    <w:tblStylePr w:type="lastRow">
      <w:rPr>
        <w:b/>
        <w:bCs/>
      </w:rPr>
      <w:tblPr/>
      <w:tcPr>
        <w:tcBorders>
          <w:top w:val="double" w:sz="4" w:space="0" w:color="EB6B0A" w:themeColor="accent3"/>
        </w:tcBorders>
      </w:tcPr>
    </w:tblStylePr>
    <w:tblStylePr w:type="firstCol">
      <w:rPr>
        <w:b/>
        <w:bCs/>
      </w:rPr>
    </w:tblStylePr>
    <w:tblStylePr w:type="lastCol">
      <w:rPr>
        <w:b/>
        <w:bCs/>
      </w:rPr>
    </w:tblStylePr>
    <w:tblStylePr w:type="band1Vert">
      <w:tblPr/>
      <w:tcPr>
        <w:shd w:val="clear" w:color="auto" w:fill="FDE0CC" w:themeFill="accent3" w:themeFillTint="33"/>
      </w:tcPr>
    </w:tblStylePr>
    <w:tblStylePr w:type="band1Horz">
      <w:tblPr/>
      <w:tcPr>
        <w:shd w:val="clear" w:color="auto" w:fill="FDE0CC" w:themeFill="accent3" w:themeFillTint="33"/>
      </w:tcPr>
    </w:tblStylePr>
  </w:style>
  <w:style w:type="paragraph" w:styleId="Inhopg4">
    <w:name w:val="toc 4"/>
    <w:basedOn w:val="Standaard"/>
    <w:next w:val="Standaard"/>
    <w:autoRedefine/>
    <w:uiPriority w:val="39"/>
    <w:unhideWhenUsed/>
    <w:rsid w:val="00982831"/>
    <w:pPr>
      <w:spacing w:after="100" w:line="276" w:lineRule="auto"/>
      <w:ind w:left="660"/>
      <w:jc w:val="left"/>
    </w:pPr>
    <w:rPr>
      <w:rFonts w:eastAsiaTheme="minorEastAsia" w:cstheme="minorBidi"/>
      <w:sz w:val="22"/>
      <w:szCs w:val="22"/>
      <w:lang w:eastAsia="nl-NL"/>
    </w:rPr>
  </w:style>
  <w:style w:type="paragraph" w:styleId="Inhopg5">
    <w:name w:val="toc 5"/>
    <w:basedOn w:val="Standaard"/>
    <w:next w:val="Standaard"/>
    <w:autoRedefine/>
    <w:uiPriority w:val="39"/>
    <w:unhideWhenUsed/>
    <w:rsid w:val="00982831"/>
    <w:pPr>
      <w:spacing w:after="100" w:line="276" w:lineRule="auto"/>
      <w:ind w:left="880"/>
      <w:jc w:val="left"/>
    </w:pPr>
    <w:rPr>
      <w:rFonts w:eastAsiaTheme="minorEastAsia" w:cstheme="minorBidi"/>
      <w:sz w:val="22"/>
      <w:szCs w:val="22"/>
      <w:lang w:eastAsia="nl-NL"/>
    </w:rPr>
  </w:style>
  <w:style w:type="paragraph" w:styleId="Inhopg6">
    <w:name w:val="toc 6"/>
    <w:basedOn w:val="Standaard"/>
    <w:next w:val="Standaard"/>
    <w:autoRedefine/>
    <w:uiPriority w:val="39"/>
    <w:unhideWhenUsed/>
    <w:rsid w:val="00982831"/>
    <w:pPr>
      <w:spacing w:after="100" w:line="276" w:lineRule="auto"/>
      <w:ind w:left="1100"/>
      <w:jc w:val="left"/>
    </w:pPr>
    <w:rPr>
      <w:rFonts w:eastAsiaTheme="minorEastAsia" w:cstheme="minorBidi"/>
      <w:sz w:val="22"/>
      <w:szCs w:val="22"/>
      <w:lang w:eastAsia="nl-NL"/>
    </w:rPr>
  </w:style>
  <w:style w:type="paragraph" w:styleId="Inhopg7">
    <w:name w:val="toc 7"/>
    <w:basedOn w:val="Standaard"/>
    <w:next w:val="Standaard"/>
    <w:autoRedefine/>
    <w:uiPriority w:val="39"/>
    <w:unhideWhenUsed/>
    <w:rsid w:val="00982831"/>
    <w:pPr>
      <w:spacing w:after="100" w:line="276" w:lineRule="auto"/>
      <w:ind w:left="1320"/>
      <w:jc w:val="left"/>
    </w:pPr>
    <w:rPr>
      <w:rFonts w:eastAsiaTheme="minorEastAsia" w:cstheme="minorBidi"/>
      <w:sz w:val="22"/>
      <w:szCs w:val="22"/>
      <w:lang w:eastAsia="nl-NL"/>
    </w:rPr>
  </w:style>
  <w:style w:type="paragraph" w:styleId="Inhopg8">
    <w:name w:val="toc 8"/>
    <w:basedOn w:val="Standaard"/>
    <w:next w:val="Standaard"/>
    <w:autoRedefine/>
    <w:uiPriority w:val="39"/>
    <w:unhideWhenUsed/>
    <w:rsid w:val="00982831"/>
    <w:pPr>
      <w:spacing w:after="100" w:line="276" w:lineRule="auto"/>
      <w:ind w:left="1540"/>
      <w:jc w:val="left"/>
    </w:pPr>
    <w:rPr>
      <w:rFonts w:eastAsiaTheme="minorEastAsia" w:cstheme="minorBidi"/>
      <w:sz w:val="22"/>
      <w:szCs w:val="22"/>
      <w:lang w:eastAsia="nl-NL"/>
    </w:rPr>
  </w:style>
  <w:style w:type="paragraph" w:styleId="Inhopg9">
    <w:name w:val="toc 9"/>
    <w:basedOn w:val="Standaard"/>
    <w:next w:val="Standaard"/>
    <w:autoRedefine/>
    <w:uiPriority w:val="39"/>
    <w:unhideWhenUsed/>
    <w:rsid w:val="00982831"/>
    <w:pPr>
      <w:spacing w:after="100" w:line="276" w:lineRule="auto"/>
      <w:ind w:left="1760"/>
      <w:jc w:val="left"/>
    </w:pPr>
    <w:rPr>
      <w:rFonts w:eastAsiaTheme="minorEastAsia" w:cstheme="minorBidi"/>
      <w:sz w:val="22"/>
      <w:szCs w:val="22"/>
      <w:lang w:eastAsia="nl-NL"/>
    </w:rPr>
  </w:style>
  <w:style w:type="character" w:styleId="Tekstvantijdelijkeaanduiding">
    <w:name w:val="Placeholder Text"/>
    <w:basedOn w:val="Standaardalinea-lettertype"/>
    <w:uiPriority w:val="99"/>
    <w:semiHidden/>
    <w:rsid w:val="00AC30F4"/>
    <w:rPr>
      <w:color w:val="808080"/>
    </w:rPr>
  </w:style>
  <w:style w:type="table" w:customStyle="1" w:styleId="Rastertabel4-Accent33">
    <w:name w:val="Rastertabel 4 - Accent 33"/>
    <w:basedOn w:val="Standaardtabel"/>
    <w:uiPriority w:val="49"/>
    <w:rsid w:val="00A960BA"/>
    <w:tblPr>
      <w:tblStyleRowBandSize w:val="1"/>
      <w:tblStyleColBandSize w:val="1"/>
      <w:tblBorders>
        <w:top w:val="single" w:sz="4" w:space="0" w:color="F8A466" w:themeColor="accent3" w:themeTint="99"/>
        <w:left w:val="single" w:sz="4" w:space="0" w:color="F8A466" w:themeColor="accent3" w:themeTint="99"/>
        <w:bottom w:val="single" w:sz="4" w:space="0" w:color="F8A466" w:themeColor="accent3" w:themeTint="99"/>
        <w:right w:val="single" w:sz="4" w:space="0" w:color="F8A466" w:themeColor="accent3" w:themeTint="99"/>
        <w:insideH w:val="single" w:sz="4" w:space="0" w:color="F8A466" w:themeColor="accent3" w:themeTint="99"/>
        <w:insideV w:val="single" w:sz="4" w:space="0" w:color="F8A466" w:themeColor="accent3" w:themeTint="99"/>
      </w:tblBorders>
    </w:tblPr>
    <w:tblStylePr w:type="firstRow">
      <w:rPr>
        <w:b/>
        <w:bCs/>
        <w:color w:val="FFFFFF" w:themeColor="background1"/>
      </w:rPr>
      <w:tblPr/>
      <w:tcPr>
        <w:tcBorders>
          <w:top w:val="single" w:sz="4" w:space="0" w:color="EB6B0A" w:themeColor="accent3"/>
          <w:left w:val="single" w:sz="4" w:space="0" w:color="EB6B0A" w:themeColor="accent3"/>
          <w:bottom w:val="single" w:sz="4" w:space="0" w:color="EB6B0A" w:themeColor="accent3"/>
          <w:right w:val="single" w:sz="4" w:space="0" w:color="EB6B0A" w:themeColor="accent3"/>
          <w:insideH w:val="nil"/>
          <w:insideV w:val="nil"/>
        </w:tcBorders>
        <w:shd w:val="clear" w:color="auto" w:fill="EB6B0A" w:themeFill="accent3"/>
      </w:tcPr>
    </w:tblStylePr>
    <w:tblStylePr w:type="lastRow">
      <w:rPr>
        <w:b/>
        <w:bCs/>
      </w:rPr>
      <w:tblPr/>
      <w:tcPr>
        <w:tcBorders>
          <w:top w:val="double" w:sz="4" w:space="0" w:color="EB6B0A" w:themeColor="accent3"/>
        </w:tcBorders>
      </w:tcPr>
    </w:tblStylePr>
    <w:tblStylePr w:type="firstCol">
      <w:rPr>
        <w:b/>
        <w:bCs/>
      </w:rPr>
    </w:tblStylePr>
    <w:tblStylePr w:type="lastCol">
      <w:rPr>
        <w:b/>
        <w:bCs/>
      </w:rPr>
    </w:tblStylePr>
    <w:tblStylePr w:type="band1Vert">
      <w:tblPr/>
      <w:tcPr>
        <w:shd w:val="clear" w:color="auto" w:fill="FDE0CC" w:themeFill="accent3" w:themeFillTint="33"/>
      </w:tcPr>
    </w:tblStylePr>
    <w:tblStylePr w:type="band1Horz">
      <w:tblPr/>
      <w:tcPr>
        <w:shd w:val="clear" w:color="auto" w:fill="FDE0CC" w:themeFill="accent3" w:themeFillTint="33"/>
      </w:tcPr>
    </w:tblStylePr>
  </w:style>
  <w:style w:type="character" w:styleId="Eindnootmarkering">
    <w:name w:val="endnote reference"/>
    <w:basedOn w:val="Standaardalinea-lettertype"/>
    <w:uiPriority w:val="99"/>
    <w:semiHidden/>
    <w:unhideWhenUsed/>
    <w:rsid w:val="00497C2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281877">
      <w:bodyDiv w:val="1"/>
      <w:marLeft w:val="0"/>
      <w:marRight w:val="0"/>
      <w:marTop w:val="0"/>
      <w:marBottom w:val="0"/>
      <w:divBdr>
        <w:top w:val="none" w:sz="0" w:space="0" w:color="auto"/>
        <w:left w:val="none" w:sz="0" w:space="0" w:color="auto"/>
        <w:bottom w:val="none" w:sz="0" w:space="0" w:color="auto"/>
        <w:right w:val="none" w:sz="0" w:space="0" w:color="auto"/>
      </w:divBdr>
    </w:div>
    <w:div w:id="65735219">
      <w:bodyDiv w:val="1"/>
      <w:marLeft w:val="0"/>
      <w:marRight w:val="0"/>
      <w:marTop w:val="0"/>
      <w:marBottom w:val="0"/>
      <w:divBdr>
        <w:top w:val="none" w:sz="0" w:space="0" w:color="auto"/>
        <w:left w:val="none" w:sz="0" w:space="0" w:color="auto"/>
        <w:bottom w:val="none" w:sz="0" w:space="0" w:color="auto"/>
        <w:right w:val="none" w:sz="0" w:space="0" w:color="auto"/>
      </w:divBdr>
    </w:div>
    <w:div w:id="114713495">
      <w:bodyDiv w:val="1"/>
      <w:marLeft w:val="0"/>
      <w:marRight w:val="0"/>
      <w:marTop w:val="0"/>
      <w:marBottom w:val="0"/>
      <w:divBdr>
        <w:top w:val="none" w:sz="0" w:space="0" w:color="auto"/>
        <w:left w:val="none" w:sz="0" w:space="0" w:color="auto"/>
        <w:bottom w:val="none" w:sz="0" w:space="0" w:color="auto"/>
        <w:right w:val="none" w:sz="0" w:space="0" w:color="auto"/>
      </w:divBdr>
    </w:div>
    <w:div w:id="122695919">
      <w:bodyDiv w:val="1"/>
      <w:marLeft w:val="0"/>
      <w:marRight w:val="0"/>
      <w:marTop w:val="0"/>
      <w:marBottom w:val="0"/>
      <w:divBdr>
        <w:top w:val="none" w:sz="0" w:space="0" w:color="auto"/>
        <w:left w:val="none" w:sz="0" w:space="0" w:color="auto"/>
        <w:bottom w:val="none" w:sz="0" w:space="0" w:color="auto"/>
        <w:right w:val="none" w:sz="0" w:space="0" w:color="auto"/>
      </w:divBdr>
    </w:div>
    <w:div w:id="150021999">
      <w:bodyDiv w:val="1"/>
      <w:marLeft w:val="0"/>
      <w:marRight w:val="0"/>
      <w:marTop w:val="0"/>
      <w:marBottom w:val="0"/>
      <w:divBdr>
        <w:top w:val="none" w:sz="0" w:space="0" w:color="auto"/>
        <w:left w:val="none" w:sz="0" w:space="0" w:color="auto"/>
        <w:bottom w:val="none" w:sz="0" w:space="0" w:color="auto"/>
        <w:right w:val="none" w:sz="0" w:space="0" w:color="auto"/>
      </w:divBdr>
    </w:div>
    <w:div w:id="156071379">
      <w:bodyDiv w:val="1"/>
      <w:marLeft w:val="0"/>
      <w:marRight w:val="0"/>
      <w:marTop w:val="0"/>
      <w:marBottom w:val="0"/>
      <w:divBdr>
        <w:top w:val="none" w:sz="0" w:space="0" w:color="auto"/>
        <w:left w:val="none" w:sz="0" w:space="0" w:color="auto"/>
        <w:bottom w:val="none" w:sz="0" w:space="0" w:color="auto"/>
        <w:right w:val="none" w:sz="0" w:space="0" w:color="auto"/>
      </w:divBdr>
    </w:div>
    <w:div w:id="157966294">
      <w:bodyDiv w:val="1"/>
      <w:marLeft w:val="0"/>
      <w:marRight w:val="0"/>
      <w:marTop w:val="0"/>
      <w:marBottom w:val="0"/>
      <w:divBdr>
        <w:top w:val="none" w:sz="0" w:space="0" w:color="auto"/>
        <w:left w:val="none" w:sz="0" w:space="0" w:color="auto"/>
        <w:bottom w:val="none" w:sz="0" w:space="0" w:color="auto"/>
        <w:right w:val="none" w:sz="0" w:space="0" w:color="auto"/>
      </w:divBdr>
    </w:div>
    <w:div w:id="160004140">
      <w:bodyDiv w:val="1"/>
      <w:marLeft w:val="0"/>
      <w:marRight w:val="0"/>
      <w:marTop w:val="0"/>
      <w:marBottom w:val="0"/>
      <w:divBdr>
        <w:top w:val="none" w:sz="0" w:space="0" w:color="auto"/>
        <w:left w:val="none" w:sz="0" w:space="0" w:color="auto"/>
        <w:bottom w:val="none" w:sz="0" w:space="0" w:color="auto"/>
        <w:right w:val="none" w:sz="0" w:space="0" w:color="auto"/>
      </w:divBdr>
    </w:div>
    <w:div w:id="193464154">
      <w:bodyDiv w:val="1"/>
      <w:marLeft w:val="0"/>
      <w:marRight w:val="0"/>
      <w:marTop w:val="0"/>
      <w:marBottom w:val="0"/>
      <w:divBdr>
        <w:top w:val="none" w:sz="0" w:space="0" w:color="auto"/>
        <w:left w:val="none" w:sz="0" w:space="0" w:color="auto"/>
        <w:bottom w:val="none" w:sz="0" w:space="0" w:color="auto"/>
        <w:right w:val="none" w:sz="0" w:space="0" w:color="auto"/>
      </w:divBdr>
    </w:div>
    <w:div w:id="195047498">
      <w:bodyDiv w:val="1"/>
      <w:marLeft w:val="0"/>
      <w:marRight w:val="0"/>
      <w:marTop w:val="0"/>
      <w:marBottom w:val="0"/>
      <w:divBdr>
        <w:top w:val="none" w:sz="0" w:space="0" w:color="auto"/>
        <w:left w:val="none" w:sz="0" w:space="0" w:color="auto"/>
        <w:bottom w:val="none" w:sz="0" w:space="0" w:color="auto"/>
        <w:right w:val="none" w:sz="0" w:space="0" w:color="auto"/>
      </w:divBdr>
    </w:div>
    <w:div w:id="204829330">
      <w:bodyDiv w:val="1"/>
      <w:marLeft w:val="0"/>
      <w:marRight w:val="0"/>
      <w:marTop w:val="0"/>
      <w:marBottom w:val="0"/>
      <w:divBdr>
        <w:top w:val="none" w:sz="0" w:space="0" w:color="auto"/>
        <w:left w:val="none" w:sz="0" w:space="0" w:color="auto"/>
        <w:bottom w:val="none" w:sz="0" w:space="0" w:color="auto"/>
        <w:right w:val="none" w:sz="0" w:space="0" w:color="auto"/>
      </w:divBdr>
    </w:div>
    <w:div w:id="208300717">
      <w:bodyDiv w:val="1"/>
      <w:marLeft w:val="0"/>
      <w:marRight w:val="0"/>
      <w:marTop w:val="0"/>
      <w:marBottom w:val="0"/>
      <w:divBdr>
        <w:top w:val="none" w:sz="0" w:space="0" w:color="auto"/>
        <w:left w:val="none" w:sz="0" w:space="0" w:color="auto"/>
        <w:bottom w:val="none" w:sz="0" w:space="0" w:color="auto"/>
        <w:right w:val="none" w:sz="0" w:space="0" w:color="auto"/>
      </w:divBdr>
    </w:div>
    <w:div w:id="210310277">
      <w:bodyDiv w:val="1"/>
      <w:marLeft w:val="0"/>
      <w:marRight w:val="0"/>
      <w:marTop w:val="0"/>
      <w:marBottom w:val="0"/>
      <w:divBdr>
        <w:top w:val="none" w:sz="0" w:space="0" w:color="auto"/>
        <w:left w:val="none" w:sz="0" w:space="0" w:color="auto"/>
        <w:bottom w:val="none" w:sz="0" w:space="0" w:color="auto"/>
        <w:right w:val="none" w:sz="0" w:space="0" w:color="auto"/>
      </w:divBdr>
    </w:div>
    <w:div w:id="211815594">
      <w:bodyDiv w:val="1"/>
      <w:marLeft w:val="0"/>
      <w:marRight w:val="0"/>
      <w:marTop w:val="0"/>
      <w:marBottom w:val="0"/>
      <w:divBdr>
        <w:top w:val="none" w:sz="0" w:space="0" w:color="auto"/>
        <w:left w:val="none" w:sz="0" w:space="0" w:color="auto"/>
        <w:bottom w:val="none" w:sz="0" w:space="0" w:color="auto"/>
        <w:right w:val="none" w:sz="0" w:space="0" w:color="auto"/>
      </w:divBdr>
    </w:div>
    <w:div w:id="214854090">
      <w:bodyDiv w:val="1"/>
      <w:marLeft w:val="0"/>
      <w:marRight w:val="0"/>
      <w:marTop w:val="0"/>
      <w:marBottom w:val="0"/>
      <w:divBdr>
        <w:top w:val="none" w:sz="0" w:space="0" w:color="auto"/>
        <w:left w:val="none" w:sz="0" w:space="0" w:color="auto"/>
        <w:bottom w:val="none" w:sz="0" w:space="0" w:color="auto"/>
        <w:right w:val="none" w:sz="0" w:space="0" w:color="auto"/>
      </w:divBdr>
    </w:div>
    <w:div w:id="215707686">
      <w:bodyDiv w:val="1"/>
      <w:marLeft w:val="0"/>
      <w:marRight w:val="0"/>
      <w:marTop w:val="0"/>
      <w:marBottom w:val="0"/>
      <w:divBdr>
        <w:top w:val="none" w:sz="0" w:space="0" w:color="auto"/>
        <w:left w:val="none" w:sz="0" w:space="0" w:color="auto"/>
        <w:bottom w:val="none" w:sz="0" w:space="0" w:color="auto"/>
        <w:right w:val="none" w:sz="0" w:space="0" w:color="auto"/>
      </w:divBdr>
    </w:div>
    <w:div w:id="224921998">
      <w:bodyDiv w:val="1"/>
      <w:marLeft w:val="0"/>
      <w:marRight w:val="0"/>
      <w:marTop w:val="0"/>
      <w:marBottom w:val="0"/>
      <w:divBdr>
        <w:top w:val="none" w:sz="0" w:space="0" w:color="auto"/>
        <w:left w:val="none" w:sz="0" w:space="0" w:color="auto"/>
        <w:bottom w:val="none" w:sz="0" w:space="0" w:color="auto"/>
        <w:right w:val="none" w:sz="0" w:space="0" w:color="auto"/>
      </w:divBdr>
    </w:div>
    <w:div w:id="231041774">
      <w:bodyDiv w:val="1"/>
      <w:marLeft w:val="0"/>
      <w:marRight w:val="0"/>
      <w:marTop w:val="0"/>
      <w:marBottom w:val="0"/>
      <w:divBdr>
        <w:top w:val="none" w:sz="0" w:space="0" w:color="auto"/>
        <w:left w:val="none" w:sz="0" w:space="0" w:color="auto"/>
        <w:bottom w:val="none" w:sz="0" w:space="0" w:color="auto"/>
        <w:right w:val="none" w:sz="0" w:space="0" w:color="auto"/>
      </w:divBdr>
    </w:div>
    <w:div w:id="265699101">
      <w:bodyDiv w:val="1"/>
      <w:marLeft w:val="0"/>
      <w:marRight w:val="0"/>
      <w:marTop w:val="0"/>
      <w:marBottom w:val="0"/>
      <w:divBdr>
        <w:top w:val="none" w:sz="0" w:space="0" w:color="auto"/>
        <w:left w:val="none" w:sz="0" w:space="0" w:color="auto"/>
        <w:bottom w:val="none" w:sz="0" w:space="0" w:color="auto"/>
        <w:right w:val="none" w:sz="0" w:space="0" w:color="auto"/>
      </w:divBdr>
    </w:div>
    <w:div w:id="301157761">
      <w:bodyDiv w:val="1"/>
      <w:marLeft w:val="0"/>
      <w:marRight w:val="0"/>
      <w:marTop w:val="0"/>
      <w:marBottom w:val="0"/>
      <w:divBdr>
        <w:top w:val="none" w:sz="0" w:space="0" w:color="auto"/>
        <w:left w:val="none" w:sz="0" w:space="0" w:color="auto"/>
        <w:bottom w:val="none" w:sz="0" w:space="0" w:color="auto"/>
        <w:right w:val="none" w:sz="0" w:space="0" w:color="auto"/>
      </w:divBdr>
    </w:div>
    <w:div w:id="304049358">
      <w:bodyDiv w:val="1"/>
      <w:marLeft w:val="0"/>
      <w:marRight w:val="0"/>
      <w:marTop w:val="0"/>
      <w:marBottom w:val="0"/>
      <w:divBdr>
        <w:top w:val="none" w:sz="0" w:space="0" w:color="auto"/>
        <w:left w:val="none" w:sz="0" w:space="0" w:color="auto"/>
        <w:bottom w:val="none" w:sz="0" w:space="0" w:color="auto"/>
        <w:right w:val="none" w:sz="0" w:space="0" w:color="auto"/>
      </w:divBdr>
    </w:div>
    <w:div w:id="320619526">
      <w:bodyDiv w:val="1"/>
      <w:marLeft w:val="0"/>
      <w:marRight w:val="0"/>
      <w:marTop w:val="0"/>
      <w:marBottom w:val="0"/>
      <w:divBdr>
        <w:top w:val="none" w:sz="0" w:space="0" w:color="auto"/>
        <w:left w:val="none" w:sz="0" w:space="0" w:color="auto"/>
        <w:bottom w:val="none" w:sz="0" w:space="0" w:color="auto"/>
        <w:right w:val="none" w:sz="0" w:space="0" w:color="auto"/>
      </w:divBdr>
    </w:div>
    <w:div w:id="362370401">
      <w:bodyDiv w:val="1"/>
      <w:marLeft w:val="0"/>
      <w:marRight w:val="0"/>
      <w:marTop w:val="0"/>
      <w:marBottom w:val="0"/>
      <w:divBdr>
        <w:top w:val="none" w:sz="0" w:space="0" w:color="auto"/>
        <w:left w:val="none" w:sz="0" w:space="0" w:color="auto"/>
        <w:bottom w:val="none" w:sz="0" w:space="0" w:color="auto"/>
        <w:right w:val="none" w:sz="0" w:space="0" w:color="auto"/>
      </w:divBdr>
    </w:div>
    <w:div w:id="374931526">
      <w:bodyDiv w:val="1"/>
      <w:marLeft w:val="0"/>
      <w:marRight w:val="0"/>
      <w:marTop w:val="0"/>
      <w:marBottom w:val="0"/>
      <w:divBdr>
        <w:top w:val="none" w:sz="0" w:space="0" w:color="auto"/>
        <w:left w:val="none" w:sz="0" w:space="0" w:color="auto"/>
        <w:bottom w:val="none" w:sz="0" w:space="0" w:color="auto"/>
        <w:right w:val="none" w:sz="0" w:space="0" w:color="auto"/>
      </w:divBdr>
    </w:div>
    <w:div w:id="376047656">
      <w:bodyDiv w:val="1"/>
      <w:marLeft w:val="0"/>
      <w:marRight w:val="0"/>
      <w:marTop w:val="0"/>
      <w:marBottom w:val="0"/>
      <w:divBdr>
        <w:top w:val="none" w:sz="0" w:space="0" w:color="auto"/>
        <w:left w:val="none" w:sz="0" w:space="0" w:color="auto"/>
        <w:bottom w:val="none" w:sz="0" w:space="0" w:color="auto"/>
        <w:right w:val="none" w:sz="0" w:space="0" w:color="auto"/>
      </w:divBdr>
    </w:div>
    <w:div w:id="382217593">
      <w:bodyDiv w:val="1"/>
      <w:marLeft w:val="0"/>
      <w:marRight w:val="0"/>
      <w:marTop w:val="0"/>
      <w:marBottom w:val="0"/>
      <w:divBdr>
        <w:top w:val="none" w:sz="0" w:space="0" w:color="auto"/>
        <w:left w:val="none" w:sz="0" w:space="0" w:color="auto"/>
        <w:bottom w:val="none" w:sz="0" w:space="0" w:color="auto"/>
        <w:right w:val="none" w:sz="0" w:space="0" w:color="auto"/>
      </w:divBdr>
    </w:div>
    <w:div w:id="392966648">
      <w:bodyDiv w:val="1"/>
      <w:marLeft w:val="0"/>
      <w:marRight w:val="0"/>
      <w:marTop w:val="0"/>
      <w:marBottom w:val="0"/>
      <w:divBdr>
        <w:top w:val="none" w:sz="0" w:space="0" w:color="auto"/>
        <w:left w:val="none" w:sz="0" w:space="0" w:color="auto"/>
        <w:bottom w:val="none" w:sz="0" w:space="0" w:color="auto"/>
        <w:right w:val="none" w:sz="0" w:space="0" w:color="auto"/>
      </w:divBdr>
    </w:div>
    <w:div w:id="408237436">
      <w:bodyDiv w:val="1"/>
      <w:marLeft w:val="0"/>
      <w:marRight w:val="0"/>
      <w:marTop w:val="0"/>
      <w:marBottom w:val="0"/>
      <w:divBdr>
        <w:top w:val="none" w:sz="0" w:space="0" w:color="auto"/>
        <w:left w:val="none" w:sz="0" w:space="0" w:color="auto"/>
        <w:bottom w:val="none" w:sz="0" w:space="0" w:color="auto"/>
        <w:right w:val="none" w:sz="0" w:space="0" w:color="auto"/>
      </w:divBdr>
    </w:div>
    <w:div w:id="424956717">
      <w:bodyDiv w:val="1"/>
      <w:marLeft w:val="0"/>
      <w:marRight w:val="0"/>
      <w:marTop w:val="0"/>
      <w:marBottom w:val="0"/>
      <w:divBdr>
        <w:top w:val="none" w:sz="0" w:space="0" w:color="auto"/>
        <w:left w:val="none" w:sz="0" w:space="0" w:color="auto"/>
        <w:bottom w:val="none" w:sz="0" w:space="0" w:color="auto"/>
        <w:right w:val="none" w:sz="0" w:space="0" w:color="auto"/>
      </w:divBdr>
    </w:div>
    <w:div w:id="437411082">
      <w:bodyDiv w:val="1"/>
      <w:marLeft w:val="0"/>
      <w:marRight w:val="0"/>
      <w:marTop w:val="0"/>
      <w:marBottom w:val="0"/>
      <w:divBdr>
        <w:top w:val="none" w:sz="0" w:space="0" w:color="auto"/>
        <w:left w:val="none" w:sz="0" w:space="0" w:color="auto"/>
        <w:bottom w:val="none" w:sz="0" w:space="0" w:color="auto"/>
        <w:right w:val="none" w:sz="0" w:space="0" w:color="auto"/>
      </w:divBdr>
    </w:div>
    <w:div w:id="462892605">
      <w:bodyDiv w:val="1"/>
      <w:marLeft w:val="0"/>
      <w:marRight w:val="0"/>
      <w:marTop w:val="0"/>
      <w:marBottom w:val="0"/>
      <w:divBdr>
        <w:top w:val="none" w:sz="0" w:space="0" w:color="auto"/>
        <w:left w:val="none" w:sz="0" w:space="0" w:color="auto"/>
        <w:bottom w:val="none" w:sz="0" w:space="0" w:color="auto"/>
        <w:right w:val="none" w:sz="0" w:space="0" w:color="auto"/>
      </w:divBdr>
    </w:div>
    <w:div w:id="464782080">
      <w:bodyDiv w:val="1"/>
      <w:marLeft w:val="0"/>
      <w:marRight w:val="0"/>
      <w:marTop w:val="0"/>
      <w:marBottom w:val="0"/>
      <w:divBdr>
        <w:top w:val="none" w:sz="0" w:space="0" w:color="auto"/>
        <w:left w:val="none" w:sz="0" w:space="0" w:color="auto"/>
        <w:bottom w:val="none" w:sz="0" w:space="0" w:color="auto"/>
        <w:right w:val="none" w:sz="0" w:space="0" w:color="auto"/>
      </w:divBdr>
    </w:div>
    <w:div w:id="465317521">
      <w:bodyDiv w:val="1"/>
      <w:marLeft w:val="0"/>
      <w:marRight w:val="0"/>
      <w:marTop w:val="0"/>
      <w:marBottom w:val="0"/>
      <w:divBdr>
        <w:top w:val="none" w:sz="0" w:space="0" w:color="auto"/>
        <w:left w:val="none" w:sz="0" w:space="0" w:color="auto"/>
        <w:bottom w:val="none" w:sz="0" w:space="0" w:color="auto"/>
        <w:right w:val="none" w:sz="0" w:space="0" w:color="auto"/>
      </w:divBdr>
    </w:div>
    <w:div w:id="473841079">
      <w:bodyDiv w:val="1"/>
      <w:marLeft w:val="0"/>
      <w:marRight w:val="0"/>
      <w:marTop w:val="0"/>
      <w:marBottom w:val="0"/>
      <w:divBdr>
        <w:top w:val="none" w:sz="0" w:space="0" w:color="auto"/>
        <w:left w:val="none" w:sz="0" w:space="0" w:color="auto"/>
        <w:bottom w:val="none" w:sz="0" w:space="0" w:color="auto"/>
        <w:right w:val="none" w:sz="0" w:space="0" w:color="auto"/>
      </w:divBdr>
    </w:div>
    <w:div w:id="501433277">
      <w:bodyDiv w:val="1"/>
      <w:marLeft w:val="0"/>
      <w:marRight w:val="0"/>
      <w:marTop w:val="0"/>
      <w:marBottom w:val="0"/>
      <w:divBdr>
        <w:top w:val="none" w:sz="0" w:space="0" w:color="auto"/>
        <w:left w:val="none" w:sz="0" w:space="0" w:color="auto"/>
        <w:bottom w:val="none" w:sz="0" w:space="0" w:color="auto"/>
        <w:right w:val="none" w:sz="0" w:space="0" w:color="auto"/>
      </w:divBdr>
    </w:div>
    <w:div w:id="518280456">
      <w:bodyDiv w:val="1"/>
      <w:marLeft w:val="0"/>
      <w:marRight w:val="0"/>
      <w:marTop w:val="0"/>
      <w:marBottom w:val="0"/>
      <w:divBdr>
        <w:top w:val="none" w:sz="0" w:space="0" w:color="auto"/>
        <w:left w:val="none" w:sz="0" w:space="0" w:color="auto"/>
        <w:bottom w:val="none" w:sz="0" w:space="0" w:color="auto"/>
        <w:right w:val="none" w:sz="0" w:space="0" w:color="auto"/>
      </w:divBdr>
    </w:div>
    <w:div w:id="525368114">
      <w:bodyDiv w:val="1"/>
      <w:marLeft w:val="0"/>
      <w:marRight w:val="0"/>
      <w:marTop w:val="0"/>
      <w:marBottom w:val="0"/>
      <w:divBdr>
        <w:top w:val="none" w:sz="0" w:space="0" w:color="auto"/>
        <w:left w:val="none" w:sz="0" w:space="0" w:color="auto"/>
        <w:bottom w:val="none" w:sz="0" w:space="0" w:color="auto"/>
        <w:right w:val="none" w:sz="0" w:space="0" w:color="auto"/>
      </w:divBdr>
    </w:div>
    <w:div w:id="543294906">
      <w:bodyDiv w:val="1"/>
      <w:marLeft w:val="0"/>
      <w:marRight w:val="0"/>
      <w:marTop w:val="0"/>
      <w:marBottom w:val="0"/>
      <w:divBdr>
        <w:top w:val="none" w:sz="0" w:space="0" w:color="auto"/>
        <w:left w:val="none" w:sz="0" w:space="0" w:color="auto"/>
        <w:bottom w:val="none" w:sz="0" w:space="0" w:color="auto"/>
        <w:right w:val="none" w:sz="0" w:space="0" w:color="auto"/>
      </w:divBdr>
    </w:div>
    <w:div w:id="547188211">
      <w:bodyDiv w:val="1"/>
      <w:marLeft w:val="0"/>
      <w:marRight w:val="0"/>
      <w:marTop w:val="0"/>
      <w:marBottom w:val="0"/>
      <w:divBdr>
        <w:top w:val="none" w:sz="0" w:space="0" w:color="auto"/>
        <w:left w:val="none" w:sz="0" w:space="0" w:color="auto"/>
        <w:bottom w:val="none" w:sz="0" w:space="0" w:color="auto"/>
        <w:right w:val="none" w:sz="0" w:space="0" w:color="auto"/>
      </w:divBdr>
    </w:div>
    <w:div w:id="567299574">
      <w:bodyDiv w:val="1"/>
      <w:marLeft w:val="0"/>
      <w:marRight w:val="0"/>
      <w:marTop w:val="0"/>
      <w:marBottom w:val="0"/>
      <w:divBdr>
        <w:top w:val="none" w:sz="0" w:space="0" w:color="auto"/>
        <w:left w:val="none" w:sz="0" w:space="0" w:color="auto"/>
        <w:bottom w:val="none" w:sz="0" w:space="0" w:color="auto"/>
        <w:right w:val="none" w:sz="0" w:space="0" w:color="auto"/>
      </w:divBdr>
    </w:div>
    <w:div w:id="641932015">
      <w:bodyDiv w:val="1"/>
      <w:marLeft w:val="0"/>
      <w:marRight w:val="0"/>
      <w:marTop w:val="0"/>
      <w:marBottom w:val="0"/>
      <w:divBdr>
        <w:top w:val="none" w:sz="0" w:space="0" w:color="auto"/>
        <w:left w:val="none" w:sz="0" w:space="0" w:color="auto"/>
        <w:bottom w:val="none" w:sz="0" w:space="0" w:color="auto"/>
        <w:right w:val="none" w:sz="0" w:space="0" w:color="auto"/>
      </w:divBdr>
    </w:div>
    <w:div w:id="652754911">
      <w:bodyDiv w:val="1"/>
      <w:marLeft w:val="0"/>
      <w:marRight w:val="0"/>
      <w:marTop w:val="0"/>
      <w:marBottom w:val="0"/>
      <w:divBdr>
        <w:top w:val="none" w:sz="0" w:space="0" w:color="auto"/>
        <w:left w:val="none" w:sz="0" w:space="0" w:color="auto"/>
        <w:bottom w:val="none" w:sz="0" w:space="0" w:color="auto"/>
        <w:right w:val="none" w:sz="0" w:space="0" w:color="auto"/>
      </w:divBdr>
    </w:div>
    <w:div w:id="704334266">
      <w:bodyDiv w:val="1"/>
      <w:marLeft w:val="0"/>
      <w:marRight w:val="0"/>
      <w:marTop w:val="0"/>
      <w:marBottom w:val="0"/>
      <w:divBdr>
        <w:top w:val="none" w:sz="0" w:space="0" w:color="auto"/>
        <w:left w:val="none" w:sz="0" w:space="0" w:color="auto"/>
        <w:bottom w:val="none" w:sz="0" w:space="0" w:color="auto"/>
        <w:right w:val="none" w:sz="0" w:space="0" w:color="auto"/>
      </w:divBdr>
    </w:div>
    <w:div w:id="704791660">
      <w:bodyDiv w:val="1"/>
      <w:marLeft w:val="0"/>
      <w:marRight w:val="0"/>
      <w:marTop w:val="0"/>
      <w:marBottom w:val="0"/>
      <w:divBdr>
        <w:top w:val="none" w:sz="0" w:space="0" w:color="auto"/>
        <w:left w:val="none" w:sz="0" w:space="0" w:color="auto"/>
        <w:bottom w:val="none" w:sz="0" w:space="0" w:color="auto"/>
        <w:right w:val="none" w:sz="0" w:space="0" w:color="auto"/>
      </w:divBdr>
    </w:div>
    <w:div w:id="710809095">
      <w:bodyDiv w:val="1"/>
      <w:marLeft w:val="0"/>
      <w:marRight w:val="0"/>
      <w:marTop w:val="0"/>
      <w:marBottom w:val="0"/>
      <w:divBdr>
        <w:top w:val="none" w:sz="0" w:space="0" w:color="auto"/>
        <w:left w:val="none" w:sz="0" w:space="0" w:color="auto"/>
        <w:bottom w:val="none" w:sz="0" w:space="0" w:color="auto"/>
        <w:right w:val="none" w:sz="0" w:space="0" w:color="auto"/>
      </w:divBdr>
    </w:div>
    <w:div w:id="733088947">
      <w:bodyDiv w:val="1"/>
      <w:marLeft w:val="0"/>
      <w:marRight w:val="0"/>
      <w:marTop w:val="0"/>
      <w:marBottom w:val="0"/>
      <w:divBdr>
        <w:top w:val="none" w:sz="0" w:space="0" w:color="auto"/>
        <w:left w:val="none" w:sz="0" w:space="0" w:color="auto"/>
        <w:bottom w:val="none" w:sz="0" w:space="0" w:color="auto"/>
        <w:right w:val="none" w:sz="0" w:space="0" w:color="auto"/>
      </w:divBdr>
    </w:div>
    <w:div w:id="734820827">
      <w:bodyDiv w:val="1"/>
      <w:marLeft w:val="0"/>
      <w:marRight w:val="0"/>
      <w:marTop w:val="0"/>
      <w:marBottom w:val="0"/>
      <w:divBdr>
        <w:top w:val="none" w:sz="0" w:space="0" w:color="auto"/>
        <w:left w:val="none" w:sz="0" w:space="0" w:color="auto"/>
        <w:bottom w:val="none" w:sz="0" w:space="0" w:color="auto"/>
        <w:right w:val="none" w:sz="0" w:space="0" w:color="auto"/>
      </w:divBdr>
    </w:div>
    <w:div w:id="785660714">
      <w:bodyDiv w:val="1"/>
      <w:marLeft w:val="0"/>
      <w:marRight w:val="0"/>
      <w:marTop w:val="0"/>
      <w:marBottom w:val="0"/>
      <w:divBdr>
        <w:top w:val="none" w:sz="0" w:space="0" w:color="auto"/>
        <w:left w:val="none" w:sz="0" w:space="0" w:color="auto"/>
        <w:bottom w:val="none" w:sz="0" w:space="0" w:color="auto"/>
        <w:right w:val="none" w:sz="0" w:space="0" w:color="auto"/>
      </w:divBdr>
    </w:div>
    <w:div w:id="822744646">
      <w:bodyDiv w:val="1"/>
      <w:marLeft w:val="0"/>
      <w:marRight w:val="0"/>
      <w:marTop w:val="0"/>
      <w:marBottom w:val="0"/>
      <w:divBdr>
        <w:top w:val="none" w:sz="0" w:space="0" w:color="auto"/>
        <w:left w:val="none" w:sz="0" w:space="0" w:color="auto"/>
        <w:bottom w:val="none" w:sz="0" w:space="0" w:color="auto"/>
        <w:right w:val="none" w:sz="0" w:space="0" w:color="auto"/>
      </w:divBdr>
    </w:div>
    <w:div w:id="843206099">
      <w:bodyDiv w:val="1"/>
      <w:marLeft w:val="0"/>
      <w:marRight w:val="0"/>
      <w:marTop w:val="0"/>
      <w:marBottom w:val="0"/>
      <w:divBdr>
        <w:top w:val="none" w:sz="0" w:space="0" w:color="auto"/>
        <w:left w:val="none" w:sz="0" w:space="0" w:color="auto"/>
        <w:bottom w:val="none" w:sz="0" w:space="0" w:color="auto"/>
        <w:right w:val="none" w:sz="0" w:space="0" w:color="auto"/>
      </w:divBdr>
    </w:div>
    <w:div w:id="847719617">
      <w:bodyDiv w:val="1"/>
      <w:marLeft w:val="0"/>
      <w:marRight w:val="0"/>
      <w:marTop w:val="0"/>
      <w:marBottom w:val="0"/>
      <w:divBdr>
        <w:top w:val="none" w:sz="0" w:space="0" w:color="auto"/>
        <w:left w:val="none" w:sz="0" w:space="0" w:color="auto"/>
        <w:bottom w:val="none" w:sz="0" w:space="0" w:color="auto"/>
        <w:right w:val="none" w:sz="0" w:space="0" w:color="auto"/>
      </w:divBdr>
    </w:div>
    <w:div w:id="852449911">
      <w:bodyDiv w:val="1"/>
      <w:marLeft w:val="0"/>
      <w:marRight w:val="0"/>
      <w:marTop w:val="0"/>
      <w:marBottom w:val="0"/>
      <w:divBdr>
        <w:top w:val="none" w:sz="0" w:space="0" w:color="auto"/>
        <w:left w:val="none" w:sz="0" w:space="0" w:color="auto"/>
        <w:bottom w:val="none" w:sz="0" w:space="0" w:color="auto"/>
        <w:right w:val="none" w:sz="0" w:space="0" w:color="auto"/>
      </w:divBdr>
    </w:div>
    <w:div w:id="856118238">
      <w:bodyDiv w:val="1"/>
      <w:marLeft w:val="0"/>
      <w:marRight w:val="0"/>
      <w:marTop w:val="0"/>
      <w:marBottom w:val="0"/>
      <w:divBdr>
        <w:top w:val="none" w:sz="0" w:space="0" w:color="auto"/>
        <w:left w:val="none" w:sz="0" w:space="0" w:color="auto"/>
        <w:bottom w:val="none" w:sz="0" w:space="0" w:color="auto"/>
        <w:right w:val="none" w:sz="0" w:space="0" w:color="auto"/>
      </w:divBdr>
    </w:div>
    <w:div w:id="872037720">
      <w:bodyDiv w:val="1"/>
      <w:marLeft w:val="0"/>
      <w:marRight w:val="0"/>
      <w:marTop w:val="0"/>
      <w:marBottom w:val="0"/>
      <w:divBdr>
        <w:top w:val="none" w:sz="0" w:space="0" w:color="auto"/>
        <w:left w:val="none" w:sz="0" w:space="0" w:color="auto"/>
        <w:bottom w:val="none" w:sz="0" w:space="0" w:color="auto"/>
        <w:right w:val="none" w:sz="0" w:space="0" w:color="auto"/>
      </w:divBdr>
    </w:div>
    <w:div w:id="930621557">
      <w:bodyDiv w:val="1"/>
      <w:marLeft w:val="0"/>
      <w:marRight w:val="0"/>
      <w:marTop w:val="0"/>
      <w:marBottom w:val="0"/>
      <w:divBdr>
        <w:top w:val="none" w:sz="0" w:space="0" w:color="auto"/>
        <w:left w:val="none" w:sz="0" w:space="0" w:color="auto"/>
        <w:bottom w:val="none" w:sz="0" w:space="0" w:color="auto"/>
        <w:right w:val="none" w:sz="0" w:space="0" w:color="auto"/>
      </w:divBdr>
    </w:div>
    <w:div w:id="943880429">
      <w:bodyDiv w:val="1"/>
      <w:marLeft w:val="0"/>
      <w:marRight w:val="0"/>
      <w:marTop w:val="0"/>
      <w:marBottom w:val="0"/>
      <w:divBdr>
        <w:top w:val="none" w:sz="0" w:space="0" w:color="auto"/>
        <w:left w:val="none" w:sz="0" w:space="0" w:color="auto"/>
        <w:bottom w:val="none" w:sz="0" w:space="0" w:color="auto"/>
        <w:right w:val="none" w:sz="0" w:space="0" w:color="auto"/>
      </w:divBdr>
    </w:div>
    <w:div w:id="970284566">
      <w:bodyDiv w:val="1"/>
      <w:marLeft w:val="0"/>
      <w:marRight w:val="0"/>
      <w:marTop w:val="0"/>
      <w:marBottom w:val="0"/>
      <w:divBdr>
        <w:top w:val="none" w:sz="0" w:space="0" w:color="auto"/>
        <w:left w:val="none" w:sz="0" w:space="0" w:color="auto"/>
        <w:bottom w:val="none" w:sz="0" w:space="0" w:color="auto"/>
        <w:right w:val="none" w:sz="0" w:space="0" w:color="auto"/>
      </w:divBdr>
    </w:div>
    <w:div w:id="997147475">
      <w:bodyDiv w:val="1"/>
      <w:marLeft w:val="0"/>
      <w:marRight w:val="0"/>
      <w:marTop w:val="0"/>
      <w:marBottom w:val="0"/>
      <w:divBdr>
        <w:top w:val="none" w:sz="0" w:space="0" w:color="auto"/>
        <w:left w:val="none" w:sz="0" w:space="0" w:color="auto"/>
        <w:bottom w:val="none" w:sz="0" w:space="0" w:color="auto"/>
        <w:right w:val="none" w:sz="0" w:space="0" w:color="auto"/>
      </w:divBdr>
    </w:div>
    <w:div w:id="1035422012">
      <w:bodyDiv w:val="1"/>
      <w:marLeft w:val="0"/>
      <w:marRight w:val="0"/>
      <w:marTop w:val="0"/>
      <w:marBottom w:val="0"/>
      <w:divBdr>
        <w:top w:val="none" w:sz="0" w:space="0" w:color="auto"/>
        <w:left w:val="none" w:sz="0" w:space="0" w:color="auto"/>
        <w:bottom w:val="none" w:sz="0" w:space="0" w:color="auto"/>
        <w:right w:val="none" w:sz="0" w:space="0" w:color="auto"/>
      </w:divBdr>
    </w:div>
    <w:div w:id="1040009055">
      <w:bodyDiv w:val="1"/>
      <w:marLeft w:val="0"/>
      <w:marRight w:val="0"/>
      <w:marTop w:val="0"/>
      <w:marBottom w:val="0"/>
      <w:divBdr>
        <w:top w:val="none" w:sz="0" w:space="0" w:color="auto"/>
        <w:left w:val="none" w:sz="0" w:space="0" w:color="auto"/>
        <w:bottom w:val="none" w:sz="0" w:space="0" w:color="auto"/>
        <w:right w:val="none" w:sz="0" w:space="0" w:color="auto"/>
      </w:divBdr>
    </w:div>
    <w:div w:id="1042244856">
      <w:bodyDiv w:val="1"/>
      <w:marLeft w:val="0"/>
      <w:marRight w:val="0"/>
      <w:marTop w:val="0"/>
      <w:marBottom w:val="0"/>
      <w:divBdr>
        <w:top w:val="none" w:sz="0" w:space="0" w:color="auto"/>
        <w:left w:val="none" w:sz="0" w:space="0" w:color="auto"/>
        <w:bottom w:val="none" w:sz="0" w:space="0" w:color="auto"/>
        <w:right w:val="none" w:sz="0" w:space="0" w:color="auto"/>
      </w:divBdr>
    </w:div>
    <w:div w:id="1049452703">
      <w:bodyDiv w:val="1"/>
      <w:marLeft w:val="0"/>
      <w:marRight w:val="0"/>
      <w:marTop w:val="0"/>
      <w:marBottom w:val="0"/>
      <w:divBdr>
        <w:top w:val="none" w:sz="0" w:space="0" w:color="auto"/>
        <w:left w:val="none" w:sz="0" w:space="0" w:color="auto"/>
        <w:bottom w:val="none" w:sz="0" w:space="0" w:color="auto"/>
        <w:right w:val="none" w:sz="0" w:space="0" w:color="auto"/>
      </w:divBdr>
    </w:div>
    <w:div w:id="1073893842">
      <w:bodyDiv w:val="1"/>
      <w:marLeft w:val="0"/>
      <w:marRight w:val="0"/>
      <w:marTop w:val="0"/>
      <w:marBottom w:val="0"/>
      <w:divBdr>
        <w:top w:val="none" w:sz="0" w:space="0" w:color="auto"/>
        <w:left w:val="none" w:sz="0" w:space="0" w:color="auto"/>
        <w:bottom w:val="none" w:sz="0" w:space="0" w:color="auto"/>
        <w:right w:val="none" w:sz="0" w:space="0" w:color="auto"/>
      </w:divBdr>
    </w:div>
    <w:div w:id="1075321096">
      <w:bodyDiv w:val="1"/>
      <w:marLeft w:val="0"/>
      <w:marRight w:val="0"/>
      <w:marTop w:val="0"/>
      <w:marBottom w:val="0"/>
      <w:divBdr>
        <w:top w:val="none" w:sz="0" w:space="0" w:color="auto"/>
        <w:left w:val="none" w:sz="0" w:space="0" w:color="auto"/>
        <w:bottom w:val="none" w:sz="0" w:space="0" w:color="auto"/>
        <w:right w:val="none" w:sz="0" w:space="0" w:color="auto"/>
      </w:divBdr>
    </w:div>
    <w:div w:id="1087120882">
      <w:bodyDiv w:val="1"/>
      <w:marLeft w:val="0"/>
      <w:marRight w:val="0"/>
      <w:marTop w:val="0"/>
      <w:marBottom w:val="0"/>
      <w:divBdr>
        <w:top w:val="none" w:sz="0" w:space="0" w:color="auto"/>
        <w:left w:val="none" w:sz="0" w:space="0" w:color="auto"/>
        <w:bottom w:val="none" w:sz="0" w:space="0" w:color="auto"/>
        <w:right w:val="none" w:sz="0" w:space="0" w:color="auto"/>
      </w:divBdr>
    </w:div>
    <w:div w:id="1116144082">
      <w:bodyDiv w:val="1"/>
      <w:marLeft w:val="0"/>
      <w:marRight w:val="0"/>
      <w:marTop w:val="0"/>
      <w:marBottom w:val="0"/>
      <w:divBdr>
        <w:top w:val="none" w:sz="0" w:space="0" w:color="auto"/>
        <w:left w:val="none" w:sz="0" w:space="0" w:color="auto"/>
        <w:bottom w:val="none" w:sz="0" w:space="0" w:color="auto"/>
        <w:right w:val="none" w:sz="0" w:space="0" w:color="auto"/>
      </w:divBdr>
    </w:div>
    <w:div w:id="1143428026">
      <w:bodyDiv w:val="1"/>
      <w:marLeft w:val="0"/>
      <w:marRight w:val="0"/>
      <w:marTop w:val="0"/>
      <w:marBottom w:val="0"/>
      <w:divBdr>
        <w:top w:val="none" w:sz="0" w:space="0" w:color="auto"/>
        <w:left w:val="none" w:sz="0" w:space="0" w:color="auto"/>
        <w:bottom w:val="none" w:sz="0" w:space="0" w:color="auto"/>
        <w:right w:val="none" w:sz="0" w:space="0" w:color="auto"/>
      </w:divBdr>
    </w:div>
    <w:div w:id="1145465901">
      <w:bodyDiv w:val="1"/>
      <w:marLeft w:val="0"/>
      <w:marRight w:val="0"/>
      <w:marTop w:val="0"/>
      <w:marBottom w:val="0"/>
      <w:divBdr>
        <w:top w:val="none" w:sz="0" w:space="0" w:color="auto"/>
        <w:left w:val="none" w:sz="0" w:space="0" w:color="auto"/>
        <w:bottom w:val="none" w:sz="0" w:space="0" w:color="auto"/>
        <w:right w:val="none" w:sz="0" w:space="0" w:color="auto"/>
      </w:divBdr>
    </w:div>
    <w:div w:id="1205754320">
      <w:bodyDiv w:val="1"/>
      <w:marLeft w:val="0"/>
      <w:marRight w:val="0"/>
      <w:marTop w:val="0"/>
      <w:marBottom w:val="0"/>
      <w:divBdr>
        <w:top w:val="none" w:sz="0" w:space="0" w:color="auto"/>
        <w:left w:val="none" w:sz="0" w:space="0" w:color="auto"/>
        <w:bottom w:val="none" w:sz="0" w:space="0" w:color="auto"/>
        <w:right w:val="none" w:sz="0" w:space="0" w:color="auto"/>
      </w:divBdr>
    </w:div>
    <w:div w:id="1211454956">
      <w:bodyDiv w:val="1"/>
      <w:marLeft w:val="0"/>
      <w:marRight w:val="0"/>
      <w:marTop w:val="0"/>
      <w:marBottom w:val="0"/>
      <w:divBdr>
        <w:top w:val="none" w:sz="0" w:space="0" w:color="auto"/>
        <w:left w:val="none" w:sz="0" w:space="0" w:color="auto"/>
        <w:bottom w:val="none" w:sz="0" w:space="0" w:color="auto"/>
        <w:right w:val="none" w:sz="0" w:space="0" w:color="auto"/>
      </w:divBdr>
    </w:div>
    <w:div w:id="1254708112">
      <w:bodyDiv w:val="1"/>
      <w:marLeft w:val="0"/>
      <w:marRight w:val="0"/>
      <w:marTop w:val="0"/>
      <w:marBottom w:val="0"/>
      <w:divBdr>
        <w:top w:val="none" w:sz="0" w:space="0" w:color="auto"/>
        <w:left w:val="none" w:sz="0" w:space="0" w:color="auto"/>
        <w:bottom w:val="none" w:sz="0" w:space="0" w:color="auto"/>
        <w:right w:val="none" w:sz="0" w:space="0" w:color="auto"/>
      </w:divBdr>
    </w:div>
    <w:div w:id="1254824394">
      <w:bodyDiv w:val="1"/>
      <w:marLeft w:val="0"/>
      <w:marRight w:val="0"/>
      <w:marTop w:val="0"/>
      <w:marBottom w:val="0"/>
      <w:divBdr>
        <w:top w:val="none" w:sz="0" w:space="0" w:color="auto"/>
        <w:left w:val="none" w:sz="0" w:space="0" w:color="auto"/>
        <w:bottom w:val="none" w:sz="0" w:space="0" w:color="auto"/>
        <w:right w:val="none" w:sz="0" w:space="0" w:color="auto"/>
      </w:divBdr>
    </w:div>
    <w:div w:id="1256136332">
      <w:bodyDiv w:val="1"/>
      <w:marLeft w:val="0"/>
      <w:marRight w:val="0"/>
      <w:marTop w:val="0"/>
      <w:marBottom w:val="0"/>
      <w:divBdr>
        <w:top w:val="none" w:sz="0" w:space="0" w:color="auto"/>
        <w:left w:val="none" w:sz="0" w:space="0" w:color="auto"/>
        <w:bottom w:val="none" w:sz="0" w:space="0" w:color="auto"/>
        <w:right w:val="none" w:sz="0" w:space="0" w:color="auto"/>
      </w:divBdr>
    </w:div>
    <w:div w:id="1257178362">
      <w:bodyDiv w:val="1"/>
      <w:marLeft w:val="0"/>
      <w:marRight w:val="0"/>
      <w:marTop w:val="0"/>
      <w:marBottom w:val="0"/>
      <w:divBdr>
        <w:top w:val="none" w:sz="0" w:space="0" w:color="auto"/>
        <w:left w:val="none" w:sz="0" w:space="0" w:color="auto"/>
        <w:bottom w:val="none" w:sz="0" w:space="0" w:color="auto"/>
        <w:right w:val="none" w:sz="0" w:space="0" w:color="auto"/>
      </w:divBdr>
    </w:div>
    <w:div w:id="1272276903">
      <w:bodyDiv w:val="1"/>
      <w:marLeft w:val="0"/>
      <w:marRight w:val="0"/>
      <w:marTop w:val="0"/>
      <w:marBottom w:val="0"/>
      <w:divBdr>
        <w:top w:val="none" w:sz="0" w:space="0" w:color="auto"/>
        <w:left w:val="none" w:sz="0" w:space="0" w:color="auto"/>
        <w:bottom w:val="none" w:sz="0" w:space="0" w:color="auto"/>
        <w:right w:val="none" w:sz="0" w:space="0" w:color="auto"/>
      </w:divBdr>
    </w:div>
    <w:div w:id="1287925695">
      <w:bodyDiv w:val="1"/>
      <w:marLeft w:val="0"/>
      <w:marRight w:val="0"/>
      <w:marTop w:val="0"/>
      <w:marBottom w:val="0"/>
      <w:divBdr>
        <w:top w:val="none" w:sz="0" w:space="0" w:color="auto"/>
        <w:left w:val="none" w:sz="0" w:space="0" w:color="auto"/>
        <w:bottom w:val="none" w:sz="0" w:space="0" w:color="auto"/>
        <w:right w:val="none" w:sz="0" w:space="0" w:color="auto"/>
      </w:divBdr>
    </w:div>
    <w:div w:id="1288467599">
      <w:bodyDiv w:val="1"/>
      <w:marLeft w:val="0"/>
      <w:marRight w:val="0"/>
      <w:marTop w:val="0"/>
      <w:marBottom w:val="0"/>
      <w:divBdr>
        <w:top w:val="none" w:sz="0" w:space="0" w:color="auto"/>
        <w:left w:val="none" w:sz="0" w:space="0" w:color="auto"/>
        <w:bottom w:val="none" w:sz="0" w:space="0" w:color="auto"/>
        <w:right w:val="none" w:sz="0" w:space="0" w:color="auto"/>
      </w:divBdr>
    </w:div>
    <w:div w:id="1292638397">
      <w:bodyDiv w:val="1"/>
      <w:marLeft w:val="0"/>
      <w:marRight w:val="0"/>
      <w:marTop w:val="0"/>
      <w:marBottom w:val="0"/>
      <w:divBdr>
        <w:top w:val="none" w:sz="0" w:space="0" w:color="auto"/>
        <w:left w:val="none" w:sz="0" w:space="0" w:color="auto"/>
        <w:bottom w:val="none" w:sz="0" w:space="0" w:color="auto"/>
        <w:right w:val="none" w:sz="0" w:space="0" w:color="auto"/>
      </w:divBdr>
    </w:div>
    <w:div w:id="1297638830">
      <w:bodyDiv w:val="1"/>
      <w:marLeft w:val="0"/>
      <w:marRight w:val="0"/>
      <w:marTop w:val="0"/>
      <w:marBottom w:val="0"/>
      <w:divBdr>
        <w:top w:val="none" w:sz="0" w:space="0" w:color="auto"/>
        <w:left w:val="none" w:sz="0" w:space="0" w:color="auto"/>
        <w:bottom w:val="none" w:sz="0" w:space="0" w:color="auto"/>
        <w:right w:val="none" w:sz="0" w:space="0" w:color="auto"/>
      </w:divBdr>
    </w:div>
    <w:div w:id="1356232994">
      <w:bodyDiv w:val="1"/>
      <w:marLeft w:val="0"/>
      <w:marRight w:val="0"/>
      <w:marTop w:val="0"/>
      <w:marBottom w:val="0"/>
      <w:divBdr>
        <w:top w:val="none" w:sz="0" w:space="0" w:color="auto"/>
        <w:left w:val="none" w:sz="0" w:space="0" w:color="auto"/>
        <w:bottom w:val="none" w:sz="0" w:space="0" w:color="auto"/>
        <w:right w:val="none" w:sz="0" w:space="0" w:color="auto"/>
      </w:divBdr>
    </w:div>
    <w:div w:id="1378819225">
      <w:bodyDiv w:val="1"/>
      <w:marLeft w:val="0"/>
      <w:marRight w:val="0"/>
      <w:marTop w:val="0"/>
      <w:marBottom w:val="0"/>
      <w:divBdr>
        <w:top w:val="none" w:sz="0" w:space="0" w:color="auto"/>
        <w:left w:val="none" w:sz="0" w:space="0" w:color="auto"/>
        <w:bottom w:val="none" w:sz="0" w:space="0" w:color="auto"/>
        <w:right w:val="none" w:sz="0" w:space="0" w:color="auto"/>
      </w:divBdr>
      <w:divsChild>
        <w:div w:id="149756348">
          <w:marLeft w:val="0"/>
          <w:marRight w:val="0"/>
          <w:marTop w:val="225"/>
          <w:marBottom w:val="0"/>
          <w:divBdr>
            <w:top w:val="none" w:sz="0" w:space="0" w:color="auto"/>
            <w:left w:val="none" w:sz="0" w:space="0" w:color="auto"/>
            <w:bottom w:val="none" w:sz="0" w:space="0" w:color="auto"/>
            <w:right w:val="none" w:sz="0" w:space="0" w:color="auto"/>
          </w:divBdr>
          <w:divsChild>
            <w:div w:id="2116704663">
              <w:marLeft w:val="0"/>
              <w:marRight w:val="0"/>
              <w:marTop w:val="0"/>
              <w:marBottom w:val="0"/>
              <w:divBdr>
                <w:top w:val="none" w:sz="0" w:space="0" w:color="auto"/>
                <w:left w:val="none" w:sz="0" w:space="0" w:color="auto"/>
                <w:bottom w:val="none" w:sz="0" w:space="0" w:color="auto"/>
                <w:right w:val="none" w:sz="0" w:space="0" w:color="auto"/>
              </w:divBdr>
              <w:divsChild>
                <w:div w:id="1420105706">
                  <w:marLeft w:val="0"/>
                  <w:marRight w:val="0"/>
                  <w:marTop w:val="0"/>
                  <w:marBottom w:val="225"/>
                  <w:divBdr>
                    <w:top w:val="none" w:sz="0" w:space="0" w:color="auto"/>
                    <w:left w:val="none" w:sz="0" w:space="0" w:color="auto"/>
                    <w:bottom w:val="none" w:sz="0" w:space="0" w:color="auto"/>
                    <w:right w:val="none" w:sz="0" w:space="0" w:color="auto"/>
                  </w:divBdr>
                  <w:divsChild>
                    <w:div w:id="195627194">
                      <w:marLeft w:val="0"/>
                      <w:marRight w:val="0"/>
                      <w:marTop w:val="0"/>
                      <w:marBottom w:val="0"/>
                      <w:divBdr>
                        <w:top w:val="none" w:sz="0" w:space="0" w:color="auto"/>
                        <w:left w:val="none" w:sz="0" w:space="0" w:color="auto"/>
                        <w:bottom w:val="none" w:sz="0" w:space="0" w:color="auto"/>
                        <w:right w:val="none" w:sz="0" w:space="0" w:color="auto"/>
                      </w:divBdr>
                      <w:divsChild>
                        <w:div w:id="77560941">
                          <w:marLeft w:val="0"/>
                          <w:marRight w:val="0"/>
                          <w:marTop w:val="0"/>
                          <w:marBottom w:val="0"/>
                          <w:divBdr>
                            <w:top w:val="none" w:sz="0" w:space="0" w:color="auto"/>
                            <w:left w:val="none" w:sz="0" w:space="0" w:color="auto"/>
                            <w:bottom w:val="none" w:sz="0" w:space="0" w:color="auto"/>
                            <w:right w:val="none" w:sz="0" w:space="0" w:color="auto"/>
                          </w:divBdr>
                          <w:divsChild>
                            <w:div w:id="345131380">
                              <w:marLeft w:val="0"/>
                              <w:marRight w:val="0"/>
                              <w:marTop w:val="0"/>
                              <w:marBottom w:val="0"/>
                              <w:divBdr>
                                <w:top w:val="none" w:sz="0" w:space="0" w:color="auto"/>
                                <w:left w:val="none" w:sz="0" w:space="0" w:color="auto"/>
                                <w:bottom w:val="none" w:sz="0" w:space="0" w:color="auto"/>
                                <w:right w:val="none" w:sz="0" w:space="0" w:color="auto"/>
                              </w:divBdr>
                              <w:divsChild>
                                <w:div w:id="1601373241">
                                  <w:marLeft w:val="0"/>
                                  <w:marRight w:val="0"/>
                                  <w:marTop w:val="0"/>
                                  <w:marBottom w:val="0"/>
                                  <w:divBdr>
                                    <w:top w:val="none" w:sz="0" w:space="0" w:color="auto"/>
                                    <w:left w:val="none" w:sz="0" w:space="0" w:color="auto"/>
                                    <w:bottom w:val="none" w:sz="0" w:space="0" w:color="auto"/>
                                    <w:right w:val="none" w:sz="0" w:space="0" w:color="auto"/>
                                  </w:divBdr>
                                  <w:divsChild>
                                    <w:div w:id="220874719">
                                      <w:marLeft w:val="0"/>
                                      <w:marRight w:val="0"/>
                                      <w:marTop w:val="0"/>
                                      <w:marBottom w:val="0"/>
                                      <w:divBdr>
                                        <w:top w:val="none" w:sz="0" w:space="0" w:color="auto"/>
                                        <w:left w:val="none" w:sz="0" w:space="0" w:color="auto"/>
                                        <w:bottom w:val="none" w:sz="0" w:space="0" w:color="auto"/>
                                        <w:right w:val="none" w:sz="0" w:space="0" w:color="auto"/>
                                      </w:divBdr>
                                      <w:divsChild>
                                        <w:div w:id="928538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87100090">
      <w:bodyDiv w:val="1"/>
      <w:marLeft w:val="0"/>
      <w:marRight w:val="0"/>
      <w:marTop w:val="0"/>
      <w:marBottom w:val="0"/>
      <w:divBdr>
        <w:top w:val="none" w:sz="0" w:space="0" w:color="auto"/>
        <w:left w:val="none" w:sz="0" w:space="0" w:color="auto"/>
        <w:bottom w:val="none" w:sz="0" w:space="0" w:color="auto"/>
        <w:right w:val="none" w:sz="0" w:space="0" w:color="auto"/>
      </w:divBdr>
    </w:div>
    <w:div w:id="1414471296">
      <w:bodyDiv w:val="1"/>
      <w:marLeft w:val="0"/>
      <w:marRight w:val="0"/>
      <w:marTop w:val="0"/>
      <w:marBottom w:val="0"/>
      <w:divBdr>
        <w:top w:val="none" w:sz="0" w:space="0" w:color="auto"/>
        <w:left w:val="none" w:sz="0" w:space="0" w:color="auto"/>
        <w:bottom w:val="none" w:sz="0" w:space="0" w:color="auto"/>
        <w:right w:val="none" w:sz="0" w:space="0" w:color="auto"/>
      </w:divBdr>
    </w:div>
    <w:div w:id="1442720829">
      <w:bodyDiv w:val="1"/>
      <w:marLeft w:val="0"/>
      <w:marRight w:val="0"/>
      <w:marTop w:val="0"/>
      <w:marBottom w:val="0"/>
      <w:divBdr>
        <w:top w:val="none" w:sz="0" w:space="0" w:color="auto"/>
        <w:left w:val="none" w:sz="0" w:space="0" w:color="auto"/>
        <w:bottom w:val="none" w:sz="0" w:space="0" w:color="auto"/>
        <w:right w:val="none" w:sz="0" w:space="0" w:color="auto"/>
      </w:divBdr>
    </w:div>
    <w:div w:id="1463108724">
      <w:bodyDiv w:val="1"/>
      <w:marLeft w:val="0"/>
      <w:marRight w:val="0"/>
      <w:marTop w:val="0"/>
      <w:marBottom w:val="0"/>
      <w:divBdr>
        <w:top w:val="none" w:sz="0" w:space="0" w:color="auto"/>
        <w:left w:val="none" w:sz="0" w:space="0" w:color="auto"/>
        <w:bottom w:val="none" w:sz="0" w:space="0" w:color="auto"/>
        <w:right w:val="none" w:sz="0" w:space="0" w:color="auto"/>
      </w:divBdr>
    </w:div>
    <w:div w:id="1478956441">
      <w:bodyDiv w:val="1"/>
      <w:marLeft w:val="0"/>
      <w:marRight w:val="0"/>
      <w:marTop w:val="0"/>
      <w:marBottom w:val="0"/>
      <w:divBdr>
        <w:top w:val="none" w:sz="0" w:space="0" w:color="auto"/>
        <w:left w:val="none" w:sz="0" w:space="0" w:color="auto"/>
        <w:bottom w:val="none" w:sz="0" w:space="0" w:color="auto"/>
        <w:right w:val="none" w:sz="0" w:space="0" w:color="auto"/>
      </w:divBdr>
      <w:divsChild>
        <w:div w:id="1182159309">
          <w:marLeft w:val="193"/>
          <w:marRight w:val="193"/>
          <w:marTop w:val="0"/>
          <w:marBottom w:val="0"/>
          <w:divBdr>
            <w:top w:val="none" w:sz="0" w:space="0" w:color="auto"/>
            <w:left w:val="none" w:sz="0" w:space="0" w:color="auto"/>
            <w:bottom w:val="none" w:sz="0" w:space="0" w:color="auto"/>
            <w:right w:val="none" w:sz="0" w:space="0" w:color="auto"/>
          </w:divBdr>
          <w:divsChild>
            <w:div w:id="1169753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254721">
      <w:bodyDiv w:val="1"/>
      <w:marLeft w:val="0"/>
      <w:marRight w:val="0"/>
      <w:marTop w:val="0"/>
      <w:marBottom w:val="0"/>
      <w:divBdr>
        <w:top w:val="none" w:sz="0" w:space="0" w:color="auto"/>
        <w:left w:val="none" w:sz="0" w:space="0" w:color="auto"/>
        <w:bottom w:val="none" w:sz="0" w:space="0" w:color="auto"/>
        <w:right w:val="none" w:sz="0" w:space="0" w:color="auto"/>
      </w:divBdr>
    </w:div>
    <w:div w:id="1519391785">
      <w:bodyDiv w:val="1"/>
      <w:marLeft w:val="0"/>
      <w:marRight w:val="0"/>
      <w:marTop w:val="0"/>
      <w:marBottom w:val="0"/>
      <w:divBdr>
        <w:top w:val="none" w:sz="0" w:space="0" w:color="auto"/>
        <w:left w:val="none" w:sz="0" w:space="0" w:color="auto"/>
        <w:bottom w:val="none" w:sz="0" w:space="0" w:color="auto"/>
        <w:right w:val="none" w:sz="0" w:space="0" w:color="auto"/>
      </w:divBdr>
    </w:div>
    <w:div w:id="1520780961">
      <w:bodyDiv w:val="1"/>
      <w:marLeft w:val="0"/>
      <w:marRight w:val="0"/>
      <w:marTop w:val="0"/>
      <w:marBottom w:val="0"/>
      <w:divBdr>
        <w:top w:val="none" w:sz="0" w:space="0" w:color="auto"/>
        <w:left w:val="none" w:sz="0" w:space="0" w:color="auto"/>
        <w:bottom w:val="none" w:sz="0" w:space="0" w:color="auto"/>
        <w:right w:val="none" w:sz="0" w:space="0" w:color="auto"/>
      </w:divBdr>
    </w:div>
    <w:div w:id="1543442384">
      <w:bodyDiv w:val="1"/>
      <w:marLeft w:val="0"/>
      <w:marRight w:val="0"/>
      <w:marTop w:val="0"/>
      <w:marBottom w:val="0"/>
      <w:divBdr>
        <w:top w:val="none" w:sz="0" w:space="0" w:color="auto"/>
        <w:left w:val="none" w:sz="0" w:space="0" w:color="auto"/>
        <w:bottom w:val="none" w:sz="0" w:space="0" w:color="auto"/>
        <w:right w:val="none" w:sz="0" w:space="0" w:color="auto"/>
      </w:divBdr>
    </w:div>
    <w:div w:id="1552499665">
      <w:bodyDiv w:val="1"/>
      <w:marLeft w:val="0"/>
      <w:marRight w:val="0"/>
      <w:marTop w:val="0"/>
      <w:marBottom w:val="0"/>
      <w:divBdr>
        <w:top w:val="none" w:sz="0" w:space="0" w:color="auto"/>
        <w:left w:val="none" w:sz="0" w:space="0" w:color="auto"/>
        <w:bottom w:val="none" w:sz="0" w:space="0" w:color="auto"/>
        <w:right w:val="none" w:sz="0" w:space="0" w:color="auto"/>
      </w:divBdr>
    </w:div>
    <w:div w:id="1607930655">
      <w:bodyDiv w:val="1"/>
      <w:marLeft w:val="0"/>
      <w:marRight w:val="0"/>
      <w:marTop w:val="0"/>
      <w:marBottom w:val="0"/>
      <w:divBdr>
        <w:top w:val="none" w:sz="0" w:space="0" w:color="auto"/>
        <w:left w:val="none" w:sz="0" w:space="0" w:color="auto"/>
        <w:bottom w:val="none" w:sz="0" w:space="0" w:color="auto"/>
        <w:right w:val="none" w:sz="0" w:space="0" w:color="auto"/>
      </w:divBdr>
    </w:div>
    <w:div w:id="1614896479">
      <w:bodyDiv w:val="1"/>
      <w:marLeft w:val="0"/>
      <w:marRight w:val="0"/>
      <w:marTop w:val="0"/>
      <w:marBottom w:val="0"/>
      <w:divBdr>
        <w:top w:val="none" w:sz="0" w:space="0" w:color="auto"/>
        <w:left w:val="none" w:sz="0" w:space="0" w:color="auto"/>
        <w:bottom w:val="none" w:sz="0" w:space="0" w:color="auto"/>
        <w:right w:val="none" w:sz="0" w:space="0" w:color="auto"/>
      </w:divBdr>
    </w:div>
    <w:div w:id="1657294235">
      <w:bodyDiv w:val="1"/>
      <w:marLeft w:val="0"/>
      <w:marRight w:val="0"/>
      <w:marTop w:val="0"/>
      <w:marBottom w:val="0"/>
      <w:divBdr>
        <w:top w:val="none" w:sz="0" w:space="0" w:color="auto"/>
        <w:left w:val="none" w:sz="0" w:space="0" w:color="auto"/>
        <w:bottom w:val="none" w:sz="0" w:space="0" w:color="auto"/>
        <w:right w:val="none" w:sz="0" w:space="0" w:color="auto"/>
      </w:divBdr>
    </w:div>
    <w:div w:id="1682465015">
      <w:bodyDiv w:val="1"/>
      <w:marLeft w:val="0"/>
      <w:marRight w:val="0"/>
      <w:marTop w:val="0"/>
      <w:marBottom w:val="0"/>
      <w:divBdr>
        <w:top w:val="none" w:sz="0" w:space="0" w:color="auto"/>
        <w:left w:val="none" w:sz="0" w:space="0" w:color="auto"/>
        <w:bottom w:val="none" w:sz="0" w:space="0" w:color="auto"/>
        <w:right w:val="none" w:sz="0" w:space="0" w:color="auto"/>
      </w:divBdr>
    </w:div>
    <w:div w:id="1692678337">
      <w:bodyDiv w:val="1"/>
      <w:marLeft w:val="0"/>
      <w:marRight w:val="0"/>
      <w:marTop w:val="0"/>
      <w:marBottom w:val="0"/>
      <w:divBdr>
        <w:top w:val="none" w:sz="0" w:space="0" w:color="auto"/>
        <w:left w:val="none" w:sz="0" w:space="0" w:color="auto"/>
        <w:bottom w:val="none" w:sz="0" w:space="0" w:color="auto"/>
        <w:right w:val="none" w:sz="0" w:space="0" w:color="auto"/>
      </w:divBdr>
    </w:div>
    <w:div w:id="1695616583">
      <w:bodyDiv w:val="1"/>
      <w:marLeft w:val="0"/>
      <w:marRight w:val="0"/>
      <w:marTop w:val="0"/>
      <w:marBottom w:val="0"/>
      <w:divBdr>
        <w:top w:val="none" w:sz="0" w:space="0" w:color="auto"/>
        <w:left w:val="none" w:sz="0" w:space="0" w:color="auto"/>
        <w:bottom w:val="none" w:sz="0" w:space="0" w:color="auto"/>
        <w:right w:val="none" w:sz="0" w:space="0" w:color="auto"/>
      </w:divBdr>
    </w:div>
    <w:div w:id="1703549776">
      <w:bodyDiv w:val="1"/>
      <w:marLeft w:val="0"/>
      <w:marRight w:val="0"/>
      <w:marTop w:val="0"/>
      <w:marBottom w:val="0"/>
      <w:divBdr>
        <w:top w:val="none" w:sz="0" w:space="0" w:color="auto"/>
        <w:left w:val="none" w:sz="0" w:space="0" w:color="auto"/>
        <w:bottom w:val="none" w:sz="0" w:space="0" w:color="auto"/>
        <w:right w:val="none" w:sz="0" w:space="0" w:color="auto"/>
      </w:divBdr>
    </w:div>
    <w:div w:id="1732071605">
      <w:bodyDiv w:val="1"/>
      <w:marLeft w:val="0"/>
      <w:marRight w:val="0"/>
      <w:marTop w:val="0"/>
      <w:marBottom w:val="0"/>
      <w:divBdr>
        <w:top w:val="none" w:sz="0" w:space="0" w:color="auto"/>
        <w:left w:val="none" w:sz="0" w:space="0" w:color="auto"/>
        <w:bottom w:val="none" w:sz="0" w:space="0" w:color="auto"/>
        <w:right w:val="none" w:sz="0" w:space="0" w:color="auto"/>
      </w:divBdr>
    </w:div>
    <w:div w:id="1747532844">
      <w:bodyDiv w:val="1"/>
      <w:marLeft w:val="0"/>
      <w:marRight w:val="0"/>
      <w:marTop w:val="0"/>
      <w:marBottom w:val="0"/>
      <w:divBdr>
        <w:top w:val="none" w:sz="0" w:space="0" w:color="auto"/>
        <w:left w:val="none" w:sz="0" w:space="0" w:color="auto"/>
        <w:bottom w:val="none" w:sz="0" w:space="0" w:color="auto"/>
        <w:right w:val="none" w:sz="0" w:space="0" w:color="auto"/>
      </w:divBdr>
    </w:div>
    <w:div w:id="1751076890">
      <w:bodyDiv w:val="1"/>
      <w:marLeft w:val="0"/>
      <w:marRight w:val="0"/>
      <w:marTop w:val="0"/>
      <w:marBottom w:val="0"/>
      <w:divBdr>
        <w:top w:val="none" w:sz="0" w:space="0" w:color="auto"/>
        <w:left w:val="none" w:sz="0" w:space="0" w:color="auto"/>
        <w:bottom w:val="none" w:sz="0" w:space="0" w:color="auto"/>
        <w:right w:val="none" w:sz="0" w:space="0" w:color="auto"/>
      </w:divBdr>
    </w:div>
    <w:div w:id="1765765970">
      <w:bodyDiv w:val="1"/>
      <w:marLeft w:val="0"/>
      <w:marRight w:val="0"/>
      <w:marTop w:val="0"/>
      <w:marBottom w:val="0"/>
      <w:divBdr>
        <w:top w:val="none" w:sz="0" w:space="0" w:color="auto"/>
        <w:left w:val="none" w:sz="0" w:space="0" w:color="auto"/>
        <w:bottom w:val="none" w:sz="0" w:space="0" w:color="auto"/>
        <w:right w:val="none" w:sz="0" w:space="0" w:color="auto"/>
      </w:divBdr>
    </w:div>
    <w:div w:id="1772970249">
      <w:bodyDiv w:val="1"/>
      <w:marLeft w:val="0"/>
      <w:marRight w:val="0"/>
      <w:marTop w:val="0"/>
      <w:marBottom w:val="0"/>
      <w:divBdr>
        <w:top w:val="none" w:sz="0" w:space="0" w:color="auto"/>
        <w:left w:val="none" w:sz="0" w:space="0" w:color="auto"/>
        <w:bottom w:val="none" w:sz="0" w:space="0" w:color="auto"/>
        <w:right w:val="none" w:sz="0" w:space="0" w:color="auto"/>
      </w:divBdr>
    </w:div>
    <w:div w:id="1779644924">
      <w:bodyDiv w:val="1"/>
      <w:marLeft w:val="0"/>
      <w:marRight w:val="0"/>
      <w:marTop w:val="0"/>
      <w:marBottom w:val="0"/>
      <w:divBdr>
        <w:top w:val="none" w:sz="0" w:space="0" w:color="auto"/>
        <w:left w:val="none" w:sz="0" w:space="0" w:color="auto"/>
        <w:bottom w:val="none" w:sz="0" w:space="0" w:color="auto"/>
        <w:right w:val="none" w:sz="0" w:space="0" w:color="auto"/>
      </w:divBdr>
    </w:div>
    <w:div w:id="1804615684">
      <w:bodyDiv w:val="1"/>
      <w:marLeft w:val="0"/>
      <w:marRight w:val="0"/>
      <w:marTop w:val="0"/>
      <w:marBottom w:val="0"/>
      <w:divBdr>
        <w:top w:val="none" w:sz="0" w:space="0" w:color="auto"/>
        <w:left w:val="none" w:sz="0" w:space="0" w:color="auto"/>
        <w:bottom w:val="none" w:sz="0" w:space="0" w:color="auto"/>
        <w:right w:val="none" w:sz="0" w:space="0" w:color="auto"/>
      </w:divBdr>
    </w:div>
    <w:div w:id="1837384201">
      <w:bodyDiv w:val="1"/>
      <w:marLeft w:val="0"/>
      <w:marRight w:val="0"/>
      <w:marTop w:val="0"/>
      <w:marBottom w:val="0"/>
      <w:divBdr>
        <w:top w:val="none" w:sz="0" w:space="0" w:color="auto"/>
        <w:left w:val="none" w:sz="0" w:space="0" w:color="auto"/>
        <w:bottom w:val="none" w:sz="0" w:space="0" w:color="auto"/>
        <w:right w:val="none" w:sz="0" w:space="0" w:color="auto"/>
      </w:divBdr>
    </w:div>
    <w:div w:id="1863589525">
      <w:bodyDiv w:val="1"/>
      <w:marLeft w:val="0"/>
      <w:marRight w:val="0"/>
      <w:marTop w:val="0"/>
      <w:marBottom w:val="0"/>
      <w:divBdr>
        <w:top w:val="none" w:sz="0" w:space="0" w:color="auto"/>
        <w:left w:val="none" w:sz="0" w:space="0" w:color="auto"/>
        <w:bottom w:val="none" w:sz="0" w:space="0" w:color="auto"/>
        <w:right w:val="none" w:sz="0" w:space="0" w:color="auto"/>
      </w:divBdr>
    </w:div>
    <w:div w:id="1878545500">
      <w:bodyDiv w:val="1"/>
      <w:marLeft w:val="0"/>
      <w:marRight w:val="0"/>
      <w:marTop w:val="0"/>
      <w:marBottom w:val="0"/>
      <w:divBdr>
        <w:top w:val="none" w:sz="0" w:space="0" w:color="auto"/>
        <w:left w:val="none" w:sz="0" w:space="0" w:color="auto"/>
        <w:bottom w:val="none" w:sz="0" w:space="0" w:color="auto"/>
        <w:right w:val="none" w:sz="0" w:space="0" w:color="auto"/>
      </w:divBdr>
    </w:div>
    <w:div w:id="1921209918">
      <w:bodyDiv w:val="1"/>
      <w:marLeft w:val="0"/>
      <w:marRight w:val="0"/>
      <w:marTop w:val="0"/>
      <w:marBottom w:val="0"/>
      <w:divBdr>
        <w:top w:val="none" w:sz="0" w:space="0" w:color="auto"/>
        <w:left w:val="none" w:sz="0" w:space="0" w:color="auto"/>
        <w:bottom w:val="none" w:sz="0" w:space="0" w:color="auto"/>
        <w:right w:val="none" w:sz="0" w:space="0" w:color="auto"/>
      </w:divBdr>
    </w:div>
    <w:div w:id="1923488886">
      <w:bodyDiv w:val="1"/>
      <w:marLeft w:val="0"/>
      <w:marRight w:val="0"/>
      <w:marTop w:val="0"/>
      <w:marBottom w:val="0"/>
      <w:divBdr>
        <w:top w:val="none" w:sz="0" w:space="0" w:color="auto"/>
        <w:left w:val="none" w:sz="0" w:space="0" w:color="auto"/>
        <w:bottom w:val="none" w:sz="0" w:space="0" w:color="auto"/>
        <w:right w:val="none" w:sz="0" w:space="0" w:color="auto"/>
      </w:divBdr>
    </w:div>
    <w:div w:id="1926307392">
      <w:bodyDiv w:val="1"/>
      <w:marLeft w:val="0"/>
      <w:marRight w:val="0"/>
      <w:marTop w:val="0"/>
      <w:marBottom w:val="0"/>
      <w:divBdr>
        <w:top w:val="none" w:sz="0" w:space="0" w:color="auto"/>
        <w:left w:val="none" w:sz="0" w:space="0" w:color="auto"/>
        <w:bottom w:val="none" w:sz="0" w:space="0" w:color="auto"/>
        <w:right w:val="none" w:sz="0" w:space="0" w:color="auto"/>
      </w:divBdr>
    </w:div>
    <w:div w:id="1947154621">
      <w:bodyDiv w:val="1"/>
      <w:marLeft w:val="0"/>
      <w:marRight w:val="0"/>
      <w:marTop w:val="0"/>
      <w:marBottom w:val="0"/>
      <w:divBdr>
        <w:top w:val="none" w:sz="0" w:space="0" w:color="auto"/>
        <w:left w:val="none" w:sz="0" w:space="0" w:color="auto"/>
        <w:bottom w:val="none" w:sz="0" w:space="0" w:color="auto"/>
        <w:right w:val="none" w:sz="0" w:space="0" w:color="auto"/>
      </w:divBdr>
    </w:div>
    <w:div w:id="1963459842">
      <w:bodyDiv w:val="1"/>
      <w:marLeft w:val="0"/>
      <w:marRight w:val="0"/>
      <w:marTop w:val="0"/>
      <w:marBottom w:val="0"/>
      <w:divBdr>
        <w:top w:val="none" w:sz="0" w:space="0" w:color="auto"/>
        <w:left w:val="none" w:sz="0" w:space="0" w:color="auto"/>
        <w:bottom w:val="none" w:sz="0" w:space="0" w:color="auto"/>
        <w:right w:val="none" w:sz="0" w:space="0" w:color="auto"/>
      </w:divBdr>
    </w:div>
    <w:div w:id="1972782456">
      <w:bodyDiv w:val="1"/>
      <w:marLeft w:val="0"/>
      <w:marRight w:val="0"/>
      <w:marTop w:val="0"/>
      <w:marBottom w:val="0"/>
      <w:divBdr>
        <w:top w:val="none" w:sz="0" w:space="0" w:color="auto"/>
        <w:left w:val="none" w:sz="0" w:space="0" w:color="auto"/>
        <w:bottom w:val="none" w:sz="0" w:space="0" w:color="auto"/>
        <w:right w:val="none" w:sz="0" w:space="0" w:color="auto"/>
      </w:divBdr>
    </w:div>
    <w:div w:id="2008899574">
      <w:bodyDiv w:val="1"/>
      <w:marLeft w:val="0"/>
      <w:marRight w:val="0"/>
      <w:marTop w:val="0"/>
      <w:marBottom w:val="0"/>
      <w:divBdr>
        <w:top w:val="none" w:sz="0" w:space="0" w:color="auto"/>
        <w:left w:val="none" w:sz="0" w:space="0" w:color="auto"/>
        <w:bottom w:val="none" w:sz="0" w:space="0" w:color="auto"/>
        <w:right w:val="none" w:sz="0" w:space="0" w:color="auto"/>
      </w:divBdr>
    </w:div>
    <w:div w:id="2016154095">
      <w:bodyDiv w:val="1"/>
      <w:marLeft w:val="0"/>
      <w:marRight w:val="0"/>
      <w:marTop w:val="0"/>
      <w:marBottom w:val="0"/>
      <w:divBdr>
        <w:top w:val="none" w:sz="0" w:space="0" w:color="auto"/>
        <w:left w:val="none" w:sz="0" w:space="0" w:color="auto"/>
        <w:bottom w:val="none" w:sz="0" w:space="0" w:color="auto"/>
        <w:right w:val="none" w:sz="0" w:space="0" w:color="auto"/>
      </w:divBdr>
    </w:div>
    <w:div w:id="2047564258">
      <w:bodyDiv w:val="1"/>
      <w:marLeft w:val="0"/>
      <w:marRight w:val="0"/>
      <w:marTop w:val="0"/>
      <w:marBottom w:val="0"/>
      <w:divBdr>
        <w:top w:val="none" w:sz="0" w:space="0" w:color="auto"/>
        <w:left w:val="none" w:sz="0" w:space="0" w:color="auto"/>
        <w:bottom w:val="none" w:sz="0" w:space="0" w:color="auto"/>
        <w:right w:val="none" w:sz="0" w:space="0" w:color="auto"/>
      </w:divBdr>
    </w:div>
    <w:div w:id="2075548143">
      <w:bodyDiv w:val="1"/>
      <w:marLeft w:val="0"/>
      <w:marRight w:val="0"/>
      <w:marTop w:val="0"/>
      <w:marBottom w:val="0"/>
      <w:divBdr>
        <w:top w:val="none" w:sz="0" w:space="0" w:color="auto"/>
        <w:left w:val="none" w:sz="0" w:space="0" w:color="auto"/>
        <w:bottom w:val="none" w:sz="0" w:space="0" w:color="auto"/>
        <w:right w:val="none" w:sz="0" w:space="0" w:color="auto"/>
      </w:divBdr>
    </w:div>
    <w:div w:id="2101440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1.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diagramLayout" Target="diagrams/layou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microsoft.com/office/2007/relationships/diagramDrawing" Target="diagrams/drawing1.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diagramData" Target="diagrams/data1.xml"/><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diagramColors" Target="diagrams/colors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diagramQuickStyle" Target="diagrams/quickStyle1.xml"/><Relationship Id="rId35" Type="http://schemas.openxmlformats.org/officeDocument/2006/relationships/footer" Target="footer1.xml"/><Relationship Id="rId8" Type="http://schemas.openxmlformats.org/officeDocument/2006/relationships/endnotes" Target="endnotes.xml"/><Relationship Id="rId3" Type="http://schemas.openxmlformats.org/officeDocument/2006/relationships/styles" Target="styles.xml"/></Relationships>
</file>

<file path=word/_rels/footer1.xml.rels><?xml version="1.0" encoding="UTF-8" standalone="yes"?>
<Relationships xmlns="http://schemas.openxmlformats.org/package/2006/relationships"><Relationship Id="rId1" Type="http://schemas.openxmlformats.org/officeDocument/2006/relationships/image" Target="media/image22.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29E844B-295C-4A0E-B758-00021B718F4A}"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nl-NL"/>
        </a:p>
      </dgm:t>
    </dgm:pt>
    <dgm:pt modelId="{429B7D40-3A85-438A-A0B8-0204574D94A6}">
      <dgm:prSet phldrT="[Tekst]"/>
      <dgm:spPr>
        <a:solidFill>
          <a:schemeClr val="accent3"/>
        </a:solidFill>
      </dgm:spPr>
      <dgm:t>
        <a:bodyPr/>
        <a:lstStyle/>
        <a:p>
          <a:r>
            <a:rPr lang="nl-NL"/>
            <a:t>Define</a:t>
          </a:r>
        </a:p>
      </dgm:t>
    </dgm:pt>
    <dgm:pt modelId="{2E5EF56F-F936-4D63-96B9-80132EF196D2}" type="parTrans" cxnId="{7DA9CB92-8E4A-44AD-8D50-7F385B68241E}">
      <dgm:prSet/>
      <dgm:spPr/>
      <dgm:t>
        <a:bodyPr/>
        <a:lstStyle/>
        <a:p>
          <a:endParaRPr lang="nl-NL"/>
        </a:p>
      </dgm:t>
    </dgm:pt>
    <dgm:pt modelId="{960CA033-B2C1-482D-BFDE-D15B2EB84BED}" type="sibTrans" cxnId="{7DA9CB92-8E4A-44AD-8D50-7F385B68241E}">
      <dgm:prSet/>
      <dgm:spPr>
        <a:solidFill>
          <a:schemeClr val="tx2"/>
        </a:solidFill>
      </dgm:spPr>
      <dgm:t>
        <a:bodyPr/>
        <a:lstStyle/>
        <a:p>
          <a:endParaRPr lang="nl-NL"/>
        </a:p>
      </dgm:t>
    </dgm:pt>
    <dgm:pt modelId="{655668D6-911F-40BA-B280-5150BFD8811A}">
      <dgm:prSet phldrT="[Tekst]"/>
      <dgm:spPr>
        <a:solidFill>
          <a:schemeClr val="accent3"/>
        </a:solidFill>
      </dgm:spPr>
      <dgm:t>
        <a:bodyPr/>
        <a:lstStyle/>
        <a:p>
          <a:r>
            <a:rPr lang="nl-NL"/>
            <a:t>Measure</a:t>
          </a:r>
        </a:p>
      </dgm:t>
    </dgm:pt>
    <dgm:pt modelId="{89068DFC-AF3B-4D1F-B177-2F1CC732CCDE}" type="parTrans" cxnId="{5221B7AF-9AB6-442A-8F9C-03F8F424F179}">
      <dgm:prSet/>
      <dgm:spPr/>
      <dgm:t>
        <a:bodyPr/>
        <a:lstStyle/>
        <a:p>
          <a:endParaRPr lang="nl-NL"/>
        </a:p>
      </dgm:t>
    </dgm:pt>
    <dgm:pt modelId="{F9BBD87A-F20C-48C3-981C-EC45A9EECB0A}" type="sibTrans" cxnId="{5221B7AF-9AB6-442A-8F9C-03F8F424F179}">
      <dgm:prSet/>
      <dgm:spPr/>
      <dgm:t>
        <a:bodyPr/>
        <a:lstStyle/>
        <a:p>
          <a:endParaRPr lang="nl-NL"/>
        </a:p>
      </dgm:t>
    </dgm:pt>
    <dgm:pt modelId="{849F77A3-B564-4F2B-9F90-40D2FFACA2CF}">
      <dgm:prSet phldrT="[Tekst]"/>
      <dgm:spPr>
        <a:solidFill>
          <a:schemeClr val="accent3"/>
        </a:solidFill>
      </dgm:spPr>
      <dgm:t>
        <a:bodyPr/>
        <a:lstStyle/>
        <a:p>
          <a:r>
            <a:rPr lang="nl-NL"/>
            <a:t>Analyze</a:t>
          </a:r>
        </a:p>
      </dgm:t>
    </dgm:pt>
    <dgm:pt modelId="{0FF50181-D929-48A5-8674-2CFABC15A910}" type="parTrans" cxnId="{D8165108-1C56-4FDD-945B-057302A0E9B3}">
      <dgm:prSet/>
      <dgm:spPr/>
      <dgm:t>
        <a:bodyPr/>
        <a:lstStyle/>
        <a:p>
          <a:endParaRPr lang="nl-NL"/>
        </a:p>
      </dgm:t>
    </dgm:pt>
    <dgm:pt modelId="{E8323CC3-E806-4C1B-B9BB-6AC3A5CC3740}" type="sibTrans" cxnId="{D8165108-1C56-4FDD-945B-057302A0E9B3}">
      <dgm:prSet/>
      <dgm:spPr/>
      <dgm:t>
        <a:bodyPr/>
        <a:lstStyle/>
        <a:p>
          <a:endParaRPr lang="nl-NL"/>
        </a:p>
      </dgm:t>
    </dgm:pt>
    <dgm:pt modelId="{4711D741-0F84-456D-8A81-D6BD7457315E}">
      <dgm:prSet phldrT="[Tekst]"/>
      <dgm:spPr>
        <a:solidFill>
          <a:schemeClr val="accent3"/>
        </a:solidFill>
      </dgm:spPr>
      <dgm:t>
        <a:bodyPr/>
        <a:lstStyle/>
        <a:p>
          <a:r>
            <a:rPr lang="nl-NL"/>
            <a:t>Improve</a:t>
          </a:r>
        </a:p>
      </dgm:t>
    </dgm:pt>
    <dgm:pt modelId="{38FCCC21-121C-4A97-887E-3FB29762E924}" type="parTrans" cxnId="{050255C0-76EB-4C57-8913-A16B429E30BC}">
      <dgm:prSet/>
      <dgm:spPr/>
      <dgm:t>
        <a:bodyPr/>
        <a:lstStyle/>
        <a:p>
          <a:endParaRPr lang="nl-NL"/>
        </a:p>
      </dgm:t>
    </dgm:pt>
    <dgm:pt modelId="{0B7912ED-1C7C-4515-B694-F780393A4A41}" type="sibTrans" cxnId="{050255C0-76EB-4C57-8913-A16B429E30BC}">
      <dgm:prSet/>
      <dgm:spPr/>
      <dgm:t>
        <a:bodyPr/>
        <a:lstStyle/>
        <a:p>
          <a:endParaRPr lang="nl-NL"/>
        </a:p>
      </dgm:t>
    </dgm:pt>
    <dgm:pt modelId="{45C1B2E2-CC97-48FD-AE65-A00DC6A776C4}">
      <dgm:prSet phldrT="[Tekst]"/>
      <dgm:spPr>
        <a:solidFill>
          <a:schemeClr val="accent3"/>
        </a:solidFill>
      </dgm:spPr>
      <dgm:t>
        <a:bodyPr/>
        <a:lstStyle/>
        <a:p>
          <a:r>
            <a:rPr lang="nl-NL"/>
            <a:t>Control</a:t>
          </a:r>
        </a:p>
      </dgm:t>
    </dgm:pt>
    <dgm:pt modelId="{43B2C445-80CA-4287-A591-2C99793CAC2E}" type="parTrans" cxnId="{6D3C85D5-7211-40C6-B786-9161D7D430B2}">
      <dgm:prSet/>
      <dgm:spPr/>
      <dgm:t>
        <a:bodyPr/>
        <a:lstStyle/>
        <a:p>
          <a:endParaRPr lang="nl-NL"/>
        </a:p>
      </dgm:t>
    </dgm:pt>
    <dgm:pt modelId="{B5A6D27C-BFD1-44E2-BA62-53DE43D48310}" type="sibTrans" cxnId="{6D3C85D5-7211-40C6-B786-9161D7D430B2}">
      <dgm:prSet/>
      <dgm:spPr/>
      <dgm:t>
        <a:bodyPr/>
        <a:lstStyle/>
        <a:p>
          <a:endParaRPr lang="nl-NL"/>
        </a:p>
      </dgm:t>
    </dgm:pt>
    <dgm:pt modelId="{DDBF7A71-7629-45FB-AA22-E818A3E4AA4C}" type="pres">
      <dgm:prSet presAssocID="{A29E844B-295C-4A0E-B758-00021B718F4A}" presName="Name0" presStyleCnt="0">
        <dgm:presLayoutVars>
          <dgm:dir/>
          <dgm:resizeHandles val="exact"/>
        </dgm:presLayoutVars>
      </dgm:prSet>
      <dgm:spPr/>
      <dgm:t>
        <a:bodyPr/>
        <a:lstStyle/>
        <a:p>
          <a:endParaRPr lang="nl-NL"/>
        </a:p>
      </dgm:t>
    </dgm:pt>
    <dgm:pt modelId="{655B93BE-4360-4190-BE3B-8BF9F3807547}" type="pres">
      <dgm:prSet presAssocID="{A29E844B-295C-4A0E-B758-00021B718F4A}" presName="cycle" presStyleCnt="0"/>
      <dgm:spPr/>
    </dgm:pt>
    <dgm:pt modelId="{5BFAAB85-4E16-4650-9342-0CE1E7E613CA}" type="pres">
      <dgm:prSet presAssocID="{429B7D40-3A85-438A-A0B8-0204574D94A6}" presName="nodeFirstNode" presStyleLbl="node1" presStyleIdx="0" presStyleCnt="5">
        <dgm:presLayoutVars>
          <dgm:bulletEnabled val="1"/>
        </dgm:presLayoutVars>
      </dgm:prSet>
      <dgm:spPr/>
      <dgm:t>
        <a:bodyPr/>
        <a:lstStyle/>
        <a:p>
          <a:endParaRPr lang="nl-NL"/>
        </a:p>
      </dgm:t>
    </dgm:pt>
    <dgm:pt modelId="{74758A27-D365-474F-8113-10BFEF2FB534}" type="pres">
      <dgm:prSet presAssocID="{960CA033-B2C1-482D-BFDE-D15B2EB84BED}" presName="sibTransFirstNode" presStyleLbl="bgShp" presStyleIdx="0" presStyleCnt="1" custLinFactNeighborX="1636" custLinFactNeighborY="-356"/>
      <dgm:spPr/>
      <dgm:t>
        <a:bodyPr/>
        <a:lstStyle/>
        <a:p>
          <a:endParaRPr lang="nl-NL"/>
        </a:p>
      </dgm:t>
    </dgm:pt>
    <dgm:pt modelId="{46E21EDB-B2D2-4ED9-B5E5-A22FF68F488C}" type="pres">
      <dgm:prSet presAssocID="{655668D6-911F-40BA-B280-5150BFD8811A}" presName="nodeFollowingNodes" presStyleLbl="node1" presStyleIdx="1" presStyleCnt="5">
        <dgm:presLayoutVars>
          <dgm:bulletEnabled val="1"/>
        </dgm:presLayoutVars>
      </dgm:prSet>
      <dgm:spPr/>
      <dgm:t>
        <a:bodyPr/>
        <a:lstStyle/>
        <a:p>
          <a:endParaRPr lang="nl-NL"/>
        </a:p>
      </dgm:t>
    </dgm:pt>
    <dgm:pt modelId="{76F237C7-C10F-46B8-8651-422E08725EB0}" type="pres">
      <dgm:prSet presAssocID="{849F77A3-B564-4F2B-9F90-40D2FFACA2CF}" presName="nodeFollowingNodes" presStyleLbl="node1" presStyleIdx="2" presStyleCnt="5">
        <dgm:presLayoutVars>
          <dgm:bulletEnabled val="1"/>
        </dgm:presLayoutVars>
      </dgm:prSet>
      <dgm:spPr/>
      <dgm:t>
        <a:bodyPr/>
        <a:lstStyle/>
        <a:p>
          <a:endParaRPr lang="nl-NL"/>
        </a:p>
      </dgm:t>
    </dgm:pt>
    <dgm:pt modelId="{85D4B81D-4E4E-474F-91CB-F82AE296FB8B}" type="pres">
      <dgm:prSet presAssocID="{4711D741-0F84-456D-8A81-D6BD7457315E}" presName="nodeFollowingNodes" presStyleLbl="node1" presStyleIdx="3" presStyleCnt="5">
        <dgm:presLayoutVars>
          <dgm:bulletEnabled val="1"/>
        </dgm:presLayoutVars>
      </dgm:prSet>
      <dgm:spPr/>
      <dgm:t>
        <a:bodyPr/>
        <a:lstStyle/>
        <a:p>
          <a:endParaRPr lang="nl-NL"/>
        </a:p>
      </dgm:t>
    </dgm:pt>
    <dgm:pt modelId="{92DE4C1F-6E5F-46BB-AC35-0B1545BB80A4}" type="pres">
      <dgm:prSet presAssocID="{45C1B2E2-CC97-48FD-AE65-A00DC6A776C4}" presName="nodeFollowingNodes" presStyleLbl="node1" presStyleIdx="4" presStyleCnt="5">
        <dgm:presLayoutVars>
          <dgm:bulletEnabled val="1"/>
        </dgm:presLayoutVars>
      </dgm:prSet>
      <dgm:spPr/>
      <dgm:t>
        <a:bodyPr/>
        <a:lstStyle/>
        <a:p>
          <a:endParaRPr lang="nl-NL"/>
        </a:p>
      </dgm:t>
    </dgm:pt>
  </dgm:ptLst>
  <dgm:cxnLst>
    <dgm:cxn modelId="{DBEF9719-7E3E-47E8-AD43-43BCB2B24721}" type="presOf" srcId="{45C1B2E2-CC97-48FD-AE65-A00DC6A776C4}" destId="{92DE4C1F-6E5F-46BB-AC35-0B1545BB80A4}" srcOrd="0" destOrd="0" presId="urn:microsoft.com/office/officeart/2005/8/layout/cycle3"/>
    <dgm:cxn modelId="{6D3C85D5-7211-40C6-B786-9161D7D430B2}" srcId="{A29E844B-295C-4A0E-B758-00021B718F4A}" destId="{45C1B2E2-CC97-48FD-AE65-A00DC6A776C4}" srcOrd="4" destOrd="0" parTransId="{43B2C445-80CA-4287-A591-2C99793CAC2E}" sibTransId="{B5A6D27C-BFD1-44E2-BA62-53DE43D48310}"/>
    <dgm:cxn modelId="{28A798B2-8D6F-4752-9165-9FC11D56D330}" type="presOf" srcId="{4711D741-0F84-456D-8A81-D6BD7457315E}" destId="{85D4B81D-4E4E-474F-91CB-F82AE296FB8B}" srcOrd="0" destOrd="0" presId="urn:microsoft.com/office/officeart/2005/8/layout/cycle3"/>
    <dgm:cxn modelId="{D8165108-1C56-4FDD-945B-057302A0E9B3}" srcId="{A29E844B-295C-4A0E-B758-00021B718F4A}" destId="{849F77A3-B564-4F2B-9F90-40D2FFACA2CF}" srcOrd="2" destOrd="0" parTransId="{0FF50181-D929-48A5-8674-2CFABC15A910}" sibTransId="{E8323CC3-E806-4C1B-B9BB-6AC3A5CC3740}"/>
    <dgm:cxn modelId="{5221B7AF-9AB6-442A-8F9C-03F8F424F179}" srcId="{A29E844B-295C-4A0E-B758-00021B718F4A}" destId="{655668D6-911F-40BA-B280-5150BFD8811A}" srcOrd="1" destOrd="0" parTransId="{89068DFC-AF3B-4D1F-B177-2F1CC732CCDE}" sibTransId="{F9BBD87A-F20C-48C3-981C-EC45A9EECB0A}"/>
    <dgm:cxn modelId="{7DA9CB92-8E4A-44AD-8D50-7F385B68241E}" srcId="{A29E844B-295C-4A0E-B758-00021B718F4A}" destId="{429B7D40-3A85-438A-A0B8-0204574D94A6}" srcOrd="0" destOrd="0" parTransId="{2E5EF56F-F936-4D63-96B9-80132EF196D2}" sibTransId="{960CA033-B2C1-482D-BFDE-D15B2EB84BED}"/>
    <dgm:cxn modelId="{FD899EB7-5D34-46B9-A488-05EFC284C3FE}" type="presOf" srcId="{655668D6-911F-40BA-B280-5150BFD8811A}" destId="{46E21EDB-B2D2-4ED9-B5E5-A22FF68F488C}" srcOrd="0" destOrd="0" presId="urn:microsoft.com/office/officeart/2005/8/layout/cycle3"/>
    <dgm:cxn modelId="{2C46CDF9-DB5B-43C1-96FB-FBE2E040ED86}" type="presOf" srcId="{960CA033-B2C1-482D-BFDE-D15B2EB84BED}" destId="{74758A27-D365-474F-8113-10BFEF2FB534}" srcOrd="0" destOrd="0" presId="urn:microsoft.com/office/officeart/2005/8/layout/cycle3"/>
    <dgm:cxn modelId="{9403C961-F9EF-4CBF-A803-39D8E920DBA4}" type="presOf" srcId="{849F77A3-B564-4F2B-9F90-40D2FFACA2CF}" destId="{76F237C7-C10F-46B8-8651-422E08725EB0}" srcOrd="0" destOrd="0" presId="urn:microsoft.com/office/officeart/2005/8/layout/cycle3"/>
    <dgm:cxn modelId="{A0F30153-1657-47CC-8E75-3932A4B990AE}" type="presOf" srcId="{429B7D40-3A85-438A-A0B8-0204574D94A6}" destId="{5BFAAB85-4E16-4650-9342-0CE1E7E613CA}" srcOrd="0" destOrd="0" presId="urn:microsoft.com/office/officeart/2005/8/layout/cycle3"/>
    <dgm:cxn modelId="{050255C0-76EB-4C57-8913-A16B429E30BC}" srcId="{A29E844B-295C-4A0E-B758-00021B718F4A}" destId="{4711D741-0F84-456D-8A81-D6BD7457315E}" srcOrd="3" destOrd="0" parTransId="{38FCCC21-121C-4A97-887E-3FB29762E924}" sibTransId="{0B7912ED-1C7C-4515-B694-F780393A4A41}"/>
    <dgm:cxn modelId="{982FE743-38F7-49F9-8233-DED15B9E2824}" type="presOf" srcId="{A29E844B-295C-4A0E-B758-00021B718F4A}" destId="{DDBF7A71-7629-45FB-AA22-E818A3E4AA4C}" srcOrd="0" destOrd="0" presId="urn:microsoft.com/office/officeart/2005/8/layout/cycle3"/>
    <dgm:cxn modelId="{15BD69CF-C970-4E19-9FB7-6D649DE6BDFA}" type="presParOf" srcId="{DDBF7A71-7629-45FB-AA22-E818A3E4AA4C}" destId="{655B93BE-4360-4190-BE3B-8BF9F3807547}" srcOrd="0" destOrd="0" presId="urn:microsoft.com/office/officeart/2005/8/layout/cycle3"/>
    <dgm:cxn modelId="{3B815D2C-1E7D-4C87-82FD-CB1829ACAAFB}" type="presParOf" srcId="{655B93BE-4360-4190-BE3B-8BF9F3807547}" destId="{5BFAAB85-4E16-4650-9342-0CE1E7E613CA}" srcOrd="0" destOrd="0" presId="urn:microsoft.com/office/officeart/2005/8/layout/cycle3"/>
    <dgm:cxn modelId="{1D019337-A031-4D5E-B96C-DAF9B5F6031A}" type="presParOf" srcId="{655B93BE-4360-4190-BE3B-8BF9F3807547}" destId="{74758A27-D365-474F-8113-10BFEF2FB534}" srcOrd="1" destOrd="0" presId="urn:microsoft.com/office/officeart/2005/8/layout/cycle3"/>
    <dgm:cxn modelId="{037503E6-3503-499C-8E55-9624329E1AA4}" type="presParOf" srcId="{655B93BE-4360-4190-BE3B-8BF9F3807547}" destId="{46E21EDB-B2D2-4ED9-B5E5-A22FF68F488C}" srcOrd="2" destOrd="0" presId="urn:microsoft.com/office/officeart/2005/8/layout/cycle3"/>
    <dgm:cxn modelId="{E77DEAB0-58B7-446B-9CF9-F5B7EAEB5990}" type="presParOf" srcId="{655B93BE-4360-4190-BE3B-8BF9F3807547}" destId="{76F237C7-C10F-46B8-8651-422E08725EB0}" srcOrd="3" destOrd="0" presId="urn:microsoft.com/office/officeart/2005/8/layout/cycle3"/>
    <dgm:cxn modelId="{69AC17F1-2C0F-4257-9CB4-F7061EE46F9D}" type="presParOf" srcId="{655B93BE-4360-4190-BE3B-8BF9F3807547}" destId="{85D4B81D-4E4E-474F-91CB-F82AE296FB8B}" srcOrd="4" destOrd="0" presId="urn:microsoft.com/office/officeart/2005/8/layout/cycle3"/>
    <dgm:cxn modelId="{8B2EE790-7BA4-4D0D-A05E-FCAE0E69E3F6}" type="presParOf" srcId="{655B93BE-4360-4190-BE3B-8BF9F3807547}" destId="{92DE4C1F-6E5F-46BB-AC35-0B1545BB80A4}" srcOrd="5" destOrd="0" presId="urn:microsoft.com/office/officeart/2005/8/layout/cycle3"/>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4758A27-D365-474F-8113-10BFEF2FB534}">
      <dsp:nvSpPr>
        <dsp:cNvPr id="0" name=""/>
        <dsp:cNvSpPr/>
      </dsp:nvSpPr>
      <dsp:spPr>
        <a:xfrm>
          <a:off x="241979" y="138674"/>
          <a:ext cx="1922081" cy="1922081"/>
        </a:xfrm>
        <a:prstGeom prst="circularArrow">
          <a:avLst>
            <a:gd name="adj1" fmla="val 5544"/>
            <a:gd name="adj2" fmla="val 330680"/>
            <a:gd name="adj3" fmla="val 14072077"/>
            <a:gd name="adj4" fmla="val 17208242"/>
            <a:gd name="adj5" fmla="val 5757"/>
          </a:avLst>
        </a:prstGeom>
        <a:solidFill>
          <a:schemeClr val="tx2"/>
        </a:solidFill>
        <a:ln>
          <a:noFill/>
        </a:ln>
        <a:effectLst/>
      </dsp:spPr>
      <dsp:style>
        <a:lnRef idx="0">
          <a:scrgbClr r="0" g="0" b="0"/>
        </a:lnRef>
        <a:fillRef idx="1">
          <a:scrgbClr r="0" g="0" b="0"/>
        </a:fillRef>
        <a:effectRef idx="0">
          <a:scrgbClr r="0" g="0" b="0"/>
        </a:effectRef>
        <a:fontRef idx="minor"/>
      </dsp:style>
    </dsp:sp>
    <dsp:sp modelId="{5BFAAB85-4E16-4650-9342-0CE1E7E613CA}">
      <dsp:nvSpPr>
        <dsp:cNvPr id="0" name=""/>
        <dsp:cNvSpPr/>
      </dsp:nvSpPr>
      <dsp:spPr>
        <a:xfrm>
          <a:off x="780287" y="153587"/>
          <a:ext cx="782575" cy="391287"/>
        </a:xfrm>
        <a:prstGeom prst="roundRect">
          <a:avLst/>
        </a:prstGeom>
        <a:solidFill>
          <a:schemeClr val="accent3"/>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nl-NL" sz="1400" kern="1200"/>
            <a:t>Define</a:t>
          </a:r>
        </a:p>
      </dsp:txBody>
      <dsp:txXfrm>
        <a:off x="799388" y="172688"/>
        <a:ext cx="744373" cy="353085"/>
      </dsp:txXfrm>
    </dsp:sp>
    <dsp:sp modelId="{46E21EDB-B2D2-4ED9-B5E5-A22FF68F488C}">
      <dsp:nvSpPr>
        <dsp:cNvPr id="0" name=""/>
        <dsp:cNvSpPr/>
      </dsp:nvSpPr>
      <dsp:spPr>
        <a:xfrm>
          <a:off x="1559821" y="719952"/>
          <a:ext cx="782575" cy="391287"/>
        </a:xfrm>
        <a:prstGeom prst="roundRect">
          <a:avLst/>
        </a:prstGeom>
        <a:solidFill>
          <a:schemeClr val="accent3"/>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nl-NL" sz="1400" kern="1200"/>
            <a:t>Measure</a:t>
          </a:r>
        </a:p>
      </dsp:txBody>
      <dsp:txXfrm>
        <a:off x="1578922" y="739053"/>
        <a:ext cx="744373" cy="353085"/>
      </dsp:txXfrm>
    </dsp:sp>
    <dsp:sp modelId="{76F237C7-C10F-46B8-8651-422E08725EB0}">
      <dsp:nvSpPr>
        <dsp:cNvPr id="0" name=""/>
        <dsp:cNvSpPr/>
      </dsp:nvSpPr>
      <dsp:spPr>
        <a:xfrm>
          <a:off x="1262065" y="1636349"/>
          <a:ext cx="782575" cy="391287"/>
        </a:xfrm>
        <a:prstGeom prst="roundRect">
          <a:avLst/>
        </a:prstGeom>
        <a:solidFill>
          <a:schemeClr val="accent3"/>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nl-NL" sz="1400" kern="1200"/>
            <a:t>Analyze</a:t>
          </a:r>
        </a:p>
      </dsp:txBody>
      <dsp:txXfrm>
        <a:off x="1281166" y="1655450"/>
        <a:ext cx="744373" cy="353085"/>
      </dsp:txXfrm>
    </dsp:sp>
    <dsp:sp modelId="{85D4B81D-4E4E-474F-91CB-F82AE296FB8B}">
      <dsp:nvSpPr>
        <dsp:cNvPr id="0" name=""/>
        <dsp:cNvSpPr/>
      </dsp:nvSpPr>
      <dsp:spPr>
        <a:xfrm>
          <a:off x="298508" y="1636349"/>
          <a:ext cx="782575" cy="391287"/>
        </a:xfrm>
        <a:prstGeom prst="roundRect">
          <a:avLst/>
        </a:prstGeom>
        <a:solidFill>
          <a:schemeClr val="accent3"/>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nl-NL" sz="1400" kern="1200"/>
            <a:t>Improve</a:t>
          </a:r>
        </a:p>
      </dsp:txBody>
      <dsp:txXfrm>
        <a:off x="317609" y="1655450"/>
        <a:ext cx="744373" cy="353085"/>
      </dsp:txXfrm>
    </dsp:sp>
    <dsp:sp modelId="{92DE4C1F-6E5F-46BB-AC35-0B1545BB80A4}">
      <dsp:nvSpPr>
        <dsp:cNvPr id="0" name=""/>
        <dsp:cNvSpPr/>
      </dsp:nvSpPr>
      <dsp:spPr>
        <a:xfrm>
          <a:off x="752" y="719952"/>
          <a:ext cx="782575" cy="391287"/>
        </a:xfrm>
        <a:prstGeom prst="roundRect">
          <a:avLst/>
        </a:prstGeom>
        <a:solidFill>
          <a:schemeClr val="accent3"/>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nl-NL" sz="1400" kern="1200"/>
            <a:t>Control</a:t>
          </a:r>
        </a:p>
      </dsp:txBody>
      <dsp:txXfrm>
        <a:off x="19853" y="739053"/>
        <a:ext cx="744373" cy="353085"/>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Greenery">
  <a:themeElements>
    <a:clrScheme name="Greenery">
      <a:dk1>
        <a:srgbClr val="000000"/>
      </a:dk1>
      <a:lt1>
        <a:srgbClr val="FFFFFF"/>
      </a:lt1>
      <a:dk2>
        <a:srgbClr val="000000"/>
      </a:dk2>
      <a:lt2>
        <a:srgbClr val="808080"/>
      </a:lt2>
      <a:accent1>
        <a:srgbClr val="00834E"/>
      </a:accent1>
      <a:accent2>
        <a:srgbClr val="CA0019"/>
      </a:accent2>
      <a:accent3>
        <a:srgbClr val="EB6B0A"/>
      </a:accent3>
      <a:accent4>
        <a:srgbClr val="009EE0"/>
      </a:accent4>
      <a:accent5>
        <a:srgbClr val="E4AE00"/>
      </a:accent5>
      <a:accent6>
        <a:srgbClr val="950F7E"/>
      </a:accent6>
      <a:hlink>
        <a:srgbClr val="BDD73E"/>
      </a:hlink>
      <a:folHlink>
        <a:srgbClr val="5EC5ED"/>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Version="6">
  <b:Source>
    <b:Tag>MLF97</b:Tag>
    <b:SourceType>Book</b:SourceType>
    <b:Guid>{C8729697-C186-43B8-888A-5C79E31478CF}</b:Guid>
    <b:Title>What is the right supply chain for your product?</b:Title>
    <b:Year>1997</b:Year>
    <b:Author>
      <b:Author>
        <b:NameList>
          <b:Person>
            <b:Last>Fisher</b:Last>
            <b:First>M.L.</b:First>
          </b:Person>
        </b:NameList>
      </b:Author>
    </b:Author>
    <b:Publisher>Harvard Business Review</b:Publisher>
    <b:RefOrder>4</b:RefOrder>
  </b:Source>
  <b:Source>
    <b:Tag>Ush10</b:Tag>
    <b:SourceType>Book</b:SourceType>
    <b:Guid>{4F3924C8-6028-48E6-A6F8-F0752B1DC46D}</b:Guid>
    <b:Author>
      <b:Author>
        <b:NameList>
          <b:Person>
            <b:Last>Usha Ramanathan</b:Last>
            <b:First>Luc</b:First>
            <b:Middle>Muyldermans</b:Middle>
          </b:Person>
        </b:NameList>
      </b:Author>
    </b:Author>
    <b:Title>Identifying demand factors for promotional planning and forecasting</b:Title>
    <b:Year>2010</b:Year>
    <b:City>Newcastle</b:City>
    <b:Publisher>Northumbria University</b:Publisher>
    <b:RefOrder>5</b:RefOrder>
  </b:Source>
  <b:Source>
    <b:Tag>Avi07</b:Tag>
    <b:SourceType>BookSection</b:SourceType>
    <b:Guid>{18AF7F16-645C-46FB-8FF5-2146CF27C6E7}</b:Guid>
    <b:Author>
      <b:Author>
        <b:NameList>
          <b:Person>
            <b:Last>Aviv</b:Last>
            <b:First>Y.</b:First>
          </b:Person>
        </b:NameList>
      </b:Author>
    </b:Author>
    <b:Year>2007</b:Year>
    <b:Publisher>Management Science</b:Publisher>
    <b:BookTitle>On the benefits of coollaborative forecasting partnerships</b:BookTitle>
    <b:Pages>777 - 784</b:Pages>
    <b:RefOrder>24</b:RefOrder>
  </b:Source>
  <b:Source>
    <b:Tag>Shi07</b:Tag>
    <b:SourceType>Report</b:SourceType>
    <b:Guid>{01E7728A-CC5B-49A8-AB9E-3ABF6D4BAD0D}</b:Guid>
    <b:Title>Supply Chain Promotions</b:Title>
    <b:Year>2007</b:Year>
    <b:Author>
      <b:Author>
        <b:NameList>
          <b:Person>
            <b:Last>Yang</b:Last>
            <b:First>Shilei</b:First>
          </b:Person>
        </b:NameList>
      </b:Author>
    </b:Author>
    <b:City>Washington</b:City>
    <b:RefOrder>25</b:RefOrder>
  </b:Source>
  <b:Source>
    <b:Tag>Pra12</b:Tag>
    <b:SourceType>Report</b:SourceType>
    <b:Guid>{070B1B87-D78D-4A40-85A3-5FFBA7BF05E9}</b:Guid>
    <b:Author>
      <b:Author>
        <b:NameList>
          <b:Person>
            <b:Last>Kimar</b:Last>
            <b:First>Pradip</b:First>
          </b:Person>
        </b:NameList>
      </b:Author>
    </b:Author>
    <b:Title>Optimal Promotion management and replenishment</b:Title>
    <b:Year>2012</b:Year>
    <b:City>India</b:City>
    <b:RefOrder>26</b:RefOrder>
  </b:Source>
  <b:Source>
    <b:Tag>Ste10</b:Tag>
    <b:SourceType>Book</b:SourceType>
    <b:Guid>{62E56087-2DB6-4E61-97A8-C6CA79A3AC56}</b:Guid>
    <b:Title>Six Sigma + Lean Toolset</b:Title>
    <b:Year>2010</b:Year>
    <b:Publisher>Springer</b:Publisher>
    <b:Author>
      <b:Author>
        <b:NameList>
          <b:Person>
            <b:Last>Lanau</b:Last>
            <b:First>Stephan</b:First>
          </b:Person>
        </b:NameList>
      </b:Author>
    </b:Author>
    <b:RefOrder>9</b:RefOrder>
  </b:Source>
  <b:Source>
    <b:Tag>Inf16</b:Tag>
    <b:SourceType>InternetSite</b:SourceType>
    <b:Guid>{3C84D84E-6100-489E-9ED4-0BB4FE5A650A}</b:Guid>
    <b:Title>Info over Blokker</b:Title>
    <b:InternetSiteTitle>Logistiek.nl</b:InternetSiteTitle>
    <b:Year>2016</b:Year>
    <b:Month>maart</b:Month>
    <b:Day>14</b:Day>
    <b:URL>http://www.logistiek.nl/supply-chain/nieuws/2017/2/gammele-logistiek-nekt-blokker-101152401</b:URL>
    <b:RefOrder>27</b:RefOrder>
  </b:Source>
  <b:Source>
    <b:Tag>BBa13</b:Tag>
    <b:SourceType>Book</b:SourceType>
    <b:Guid>{32480906-BC1B-4F68-80E5-6084725458FB}</b:Guid>
    <b:Author>
      <b:Author>
        <b:NameList>
          <b:Person>
            <b:Last>Baarda</b:Last>
            <b:First>B</b:First>
          </b:Person>
        </b:NameList>
      </b:Author>
    </b:Author>
    <b:Title>Basisboek kwalitatief onderzoek</b:Title>
    <b:Year>2013</b:Year>
    <b:City>Groningen</b:City>
    <b:Publisher>Noordhoff Uitgevers</b:Publisher>
    <b:RefOrder>3</b:RefOrder>
  </b:Source>
  <b:Source>
    <b:Tag>HVi11</b:Tag>
    <b:SourceType>Book</b:SourceType>
    <b:Guid>{276E548F-0621-4486-8AA3-8668613E3FEA}</b:Guid>
    <b:Author>
      <b:Author>
        <b:NameList>
          <b:Person>
            <b:Last>Goor</b:Last>
            <b:First>H</b:First>
            <b:Middle>Visser &amp; A van</b:Middle>
          </b:Person>
        </b:NameList>
      </b:Author>
    </b:Author>
    <b:Title>Werken met logistiek</b:Title>
    <b:Year>2011</b:Year>
    <b:City>Groningen</b:City>
    <b:Publisher>Noordhoff Uitgevers</b:Publisher>
    <b:RefOrder>28</b:RefOrder>
  </b:Source>
  <b:Source>
    <b:Tag>Ron04</b:Tag>
    <b:SourceType>Book</b:SourceType>
    <b:Guid>{CA9A7F0E-DE17-47DC-A7DB-EC0FDFD41892}</b:Guid>
    <b:Author>
      <b:Author>
        <b:NameList>
          <b:Person>
            <b:Last>Ballou</b:Last>
            <b:First>Ronald</b:First>
          </b:Person>
        </b:NameList>
      </b:Author>
    </b:Author>
    <b:Title>Business Logistics Management</b:Title>
    <b:Year>2004</b:Year>
    <b:RefOrder>16</b:RefOrder>
  </b:Source>
  <b:Source>
    <b:Tag>Mau12</b:Tag>
    <b:SourceType>Book</b:SourceType>
    <b:Guid>{77E0A945-191C-4916-9A34-E78922EE017A}</b:Guid>
    <b:Author>
      <b:Author>
        <b:NameList>
          <b:Person>
            <b:Last>Wilbers</b:Last>
            <b:First>Mauk</b:First>
          </b:Person>
        </b:NameList>
      </b:Author>
    </b:Author>
    <b:Title>Supply Chain Innovation</b:Title>
    <b:Year>2012</b:Year>
    <b:Publisher>Noordhoff</b:Publisher>
    <b:RefOrder>29</b:RefOrder>
  </b:Source>
  <b:Source>
    <b:Tag>Inf17</b:Tag>
    <b:SourceType>InternetSite</b:SourceType>
    <b:Guid>{B6B154DA-F205-43A8-B37C-26FB3FA21943}</b:Guid>
    <b:Title>Info over sixsigma.nl</b:Title>
    <b:Year>2017</b:Year>
    <b:InternetSiteTitle>sixsigma.nl</b:InternetSiteTitle>
    <b:Month>3</b:Month>
    <b:Day>1</b:Day>
    <b:URL>www.sixsgima.nl/dmaic</b:URL>
    <b:RefOrder>30</b:RefOrder>
  </b:Source>
  <b:Source>
    <b:Tag>Luc10</b:Tag>
    <b:SourceType>Book</b:SourceType>
    <b:Guid>{A70614A3-FD1B-48CA-9479-B8BE72C7EECB}</b:Guid>
    <b:Title>Production Economicas</b:Title>
    <b:Year>2010</b:Year>
    <b:Author>
      <b:Author>
        <b:NameList>
          <b:Person>
            <b:Last>Myldermans</b:Last>
            <b:First>Luc</b:First>
          </b:Person>
        </b:NameList>
      </b:Author>
    </b:Author>
    <b:RefOrder>31</b:RefOrder>
  </b:Source>
  <b:Source>
    <b:Tag>Rah11</b:Tag>
    <b:SourceType>Book</b:SourceType>
    <b:Guid>{ABFC4311-C80A-47B8-A6C4-BAB32A8DA29D}</b:Guid>
    <b:Author>
      <b:Author>
        <b:NameList>
          <b:Person>
            <b:Last>Kassam</b:Last>
            <b:First>Rahim</b:First>
          </b:Person>
        </b:NameList>
      </b:Author>
    </b:Author>
    <b:Title>Identifying the underlying structure of demand during promotions</b:Title>
    <b:Year>2011</b:Year>
    <b:RefOrder>32</b:RefOrder>
  </b:Source>
  <b:Source>
    <b:Tag>Inf12</b:Tag>
    <b:SourceType>InternetSite</b:SourceType>
    <b:Guid>{E2AFD3D8-500A-4F49-B0F5-D01D00D0F3DD}</b:Guid>
    <b:Title>Info over sales uplift</b:Title>
    <b:Year>2012</b:Year>
    <b:InternetSiteTitle>Website van crosscap.com</b:InternetSiteTitle>
    <b:Month>11</b:Month>
    <b:Day>13</b:Day>
    <b:URL>https://www.crosscap.com/retail-marketing-blog/3-strategies-for-measuring-sales-lift-in-a-retail-promotion</b:URL>
    <b:RefOrder>33</b:RefOrder>
  </b:Source>
  <b:Source>
    <b:Tag>Wal10</b:Tag>
    <b:SourceType>Report</b:SourceType>
    <b:Guid>{33186BD5-9227-4B7B-98A7-A89E88B717B2}</b:Guid>
    <b:Title>Duurzaam Voorraadbeheer: Meer service met minder werkkapitaal</b:Title>
    <b:Year>2010</b:Year>
    <b:City>Amsterdam</b:City>
    <b:Author>
      <b:Author>
        <b:NameList>
          <b:Person>
            <b:Last>Amstel</b:Last>
            <b:First>Walter</b:First>
            <b:Middle>Ploos van</b:Middle>
          </b:Person>
        </b:NameList>
      </b:Author>
    </b:Author>
    <b:RefOrder>11</b:RefOrder>
  </b:Source>
  <b:Source>
    <b:Tag>Jan17</b:Tag>
    <b:SourceType>InternetSite</b:SourceType>
    <b:Guid>{D37DD80C-E810-46FD-BB52-77CA1322AD82}</b:Guid>
    <b:Title>Info. over forecast en demand planning</b:Title>
    <b:Year>2017</b:Year>
    <b:Author>
      <b:Author>
        <b:NameList>
          <b:Person>
            <b:Last>Kraaijeveld</b:Last>
            <b:First>Jan</b:First>
          </b:Person>
        </b:NameList>
      </b:Author>
    </b:Author>
    <b:InternetSiteTitle>Webste van Slimstock.com</b:InternetSiteTitle>
    <b:Month>5</b:Month>
    <b:Day>10</b:Day>
    <b:URL>http://www.slimstock.com/nl/forecasting-demand-planning/</b:URL>
    <b:RefOrder>14</b:RefOrder>
  </b:Source>
  <b:Source>
    <b:Tag>Inf</b:Tag>
    <b:SourceType>InternetSite</b:SourceType>
    <b:Guid>{AAE964A1-EA1A-466D-A5FC-20FB073C8FB6}</b:Guid>
    <b:Title>Info over SIPOC</b:Title>
    <b:InternetSiteTitle>leansixsigmatools.nl</b:InternetSiteTitle>
    <b:URL>http://leansixsigmatools.nl/sixgma-toolset/template-sipoc</b:URL>
    <b:Year>2017</b:Year>
    <b:Month>5</b:Month>
    <b:Day>13</b:Day>
    <b:RefOrder>21</b:RefOrder>
  </b:Source>
  <b:Source>
    <b:Tag>Ben13</b:Tag>
    <b:SourceType>Book</b:SourceType>
    <b:Guid>{65ABADB4-90A4-4A59-BC6B-57EB6AC6D03D}</b:Guid>
    <b:Title>Aan de slag met Excel</b:Title>
    <b:Year>2013</b:Year>
    <b:Author>
      <b:Author>
        <b:NameList>
          <b:Person>
            <b:Last>Groenendijk</b:Last>
            <b:First>Ben</b:First>
          </b:Person>
        </b:NameList>
      </b:Author>
    </b:Author>
    <b:City>Rotterdam</b:City>
    <b:Publisher>Uitgevers Den Haag</b:Publisher>
    <b:RefOrder>23</b:RefOrder>
  </b:Source>
  <b:Source>
    <b:Tag>Ste15</b:Tag>
    <b:SourceType>Book</b:SourceType>
    <b:Guid>{B69E0C70-E728-47CC-AF5C-C0253616B1B8}</b:Guid>
    <b:Author>
      <b:Author>
        <b:NameList>
          <b:Person>
            <b:Last>Stephen Chapman</b:Last>
            <b:First>Tony</b:First>
            <b:Middle>Arnold</b:Middle>
          </b:Person>
        </b:NameList>
      </b:Author>
    </b:Author>
    <b:Title>Introduction to Materials Management</b:Title>
    <b:Year>2015</b:Year>
    <b:City>Harlow</b:City>
    <b:Publisher>Pearson Education Limited</b:Publisher>
    <b:RefOrder>13</b:RefOrder>
  </b:Source>
  <b:Source>
    <b:Tag>Blo17</b:Tag>
    <b:SourceType>InternetSite</b:SourceType>
    <b:Guid>{030DA26D-A0D9-4B23-A83D-F450C5B80792}</b:Guid>
    <b:Title>Blokker Holding</b:Title>
    <b:Year>2017</b:Year>
    <b:InternetSiteTitle>Website van de Blokker Holding</b:InternetSiteTitle>
    <b:Month>5</b:Month>
    <b:Day>22</b:Day>
    <b:URL>http://www.blokkerholding.nl/over-blokker-holding</b:URL>
    <b:RefOrder>2</b:RefOrder>
  </b:Source>
  <b:Source>
    <b:Tag>Rob17</b:Tag>
    <b:SourceType>Misc</b:SourceType>
    <b:Guid>{F4810DA0-1621-4896-B3F6-D20EDBEF9031}</b:Guid>
    <b:Title>Bedrijfspresentatie</b:Title>
    <b:Year>2017</b:Year>
    <b:Month>4</b:Month>
    <b:Day>3</b:Day>
    <b:CountryRegion>Nederland</b:CountryRegion>
    <b:City>Amsterdam</b:City>
    <b:StateProvince>Zuid-Holland</b:StateProvince>
    <b:Author>
      <b:Author>
        <b:NameList>
          <b:Person>
            <b:Last>Heesen</b:Last>
            <b:First>Rob</b:First>
          </b:Person>
        </b:NameList>
      </b:Author>
    </b:Author>
    <b:RefOrder>6</b:RefOrder>
  </b:Source>
  <b:Source>
    <b:Tag>JEn11</b:Tag>
    <b:SourceType>Report</b:SourceType>
    <b:Guid>{687810D9-D1CB-44B7-BB78-BD8CF30E4DC3}</b:Guid>
    <b:Title>Stakeholdersanalyse als instrument in een onderzoek</b:Title>
    <b:Year>2011</b:Year>
    <b:Author>
      <b:Author>
        <b:NameList>
          <b:Person>
            <b:Last>Engelmans</b:Last>
            <b:First>J.</b:First>
          </b:Person>
        </b:NameList>
      </b:Author>
    </b:Author>
    <b:RefOrder>7</b:RefOrder>
  </b:Source>
  <b:Source>
    <b:Tag>Vis10</b:Tag>
    <b:SourceType>Report</b:SourceType>
    <b:Guid>{3A4387C7-4EC5-4FDC-835A-51754B18C728}</b:Guid>
    <b:Author>
      <b:Author>
        <b:NameList>
          <b:Person>
            <b:Last>Goor</b:Last>
            <b:First>Visser</b:First>
            <b:Middle>&amp; Van</b:Middle>
          </b:Person>
        </b:NameList>
      </b:Author>
    </b:Author>
    <b:Title>Werken met Logistiek</b:Title>
    <b:Year>2010</b:Year>
    <b:Publisher>Noordhoff Uitgevers</b:Publisher>
    <b:City>Groningen</b:City>
    <b:RefOrder>8</b:RefOrder>
  </b:Source>
  <b:Source>
    <b:Tag>Her09</b:Tag>
    <b:SourceType>Book</b:SourceType>
    <b:Guid>{912632C0-C7A9-4981-91BA-C693D6944628}</b:Guid>
    <b:Author>
      <b:Author>
        <b:NameList>
          <b:Person>
            <b:Last>Quaadgras</b:Last>
            <b:First>Herman</b:First>
          </b:Person>
        </b:NameList>
      </b:Author>
    </b:Author>
    <b:Title>Statistiek in Bedrijf</b:Title>
    <b:Year>2009</b:Year>
    <b:Publisher>Noordhoff Uitgevers</b:Publisher>
    <b:RefOrder>12</b:RefOrder>
  </b:Source>
  <b:Source>
    <b:Tag>Nev12</b:Tag>
    <b:SourceType>Report</b:SourceType>
    <b:Guid>{5B70F0D1-80DB-4500-A3D7-EBAF39EB9652}</b:Guid>
    <b:Title>Verschillende Benamingen van Voorraad</b:Title>
    <b:Year>2012</b:Year>
    <b:Author>
      <b:Author>
        <b:NameList>
          <b:Person>
            <b:Last>Nevi</b:Last>
          </b:Person>
        </b:NameList>
      </b:Author>
    </b:Author>
    <b:RefOrder>18</b:RefOrder>
  </b:Source>
  <b:Source>
    <b:Tag>Eri13</b:Tag>
    <b:SourceType>Report</b:SourceType>
    <b:Guid>{53E24F73-B059-4EE7-8796-74F23F7FC2F6}</b:Guid>
    <b:Author>
      <b:Author>
        <b:NameList>
          <b:Person>
            <b:Last>Dielissen</b:Last>
            <b:First>Erik</b:First>
          </b:Person>
        </b:NameList>
      </b:Author>
    </b:Author>
    <b:Title>Accountview op voorraadmanagement</b:Title>
    <b:Year>2013</b:Year>
    <b:Publisher>Veenendaal</b:Publisher>
    <b:RefOrder>15</b:RefOrder>
  </b:Source>
  <b:Source>
    <b:Tag>EPe14</b:Tag>
    <b:SourceType>Report</b:SourceType>
    <b:Guid>{92045D91-047C-4876-A5BE-6E25C9873D86}</b:Guid>
    <b:Author>
      <b:Author>
        <b:NameList>
          <b:Person>
            <b:Last>Pegels</b:Last>
            <b:First>E.</b:First>
          </b:Person>
        </b:NameList>
      </b:Author>
    </b:Author>
    <b:Title>Voorraadbeheersing in retail organisatie</b:Title>
    <b:Year>2014</b:Year>
    <b:RefOrder>17</b:RefOrder>
  </b:Source>
  <b:Source>
    <b:Tag>Pau13</b:Tag>
    <b:SourceType>Report</b:SourceType>
    <b:Guid>{1622C752-4759-474F-9F96-F91ED569FA95}</b:Guid>
    <b:Author>
      <b:Author>
        <b:NameList>
          <b:Person>
            <b:Last>Durlinger</b:Last>
            <b:First>Paul</b:First>
          </b:Person>
        </b:NameList>
      </b:Author>
    </b:Author>
    <b:Title>Effectief Voorraadbeheer</b:Title>
    <b:Year>2013</b:Year>
    <b:RefOrder>19</b:RefOrder>
  </b:Source>
  <b:Source>
    <b:Tag>Den11</b:Tag>
    <b:SourceType>Book</b:SourceType>
    <b:Guid>{9712B105-A7D0-4A33-8AE6-1FD09CA11476}</b:Guid>
    <b:Title>Project Management</b:Title>
    <b:Year>2011</b:Year>
    <b:Publisher>Gower</b:Publisher>
    <b:Author>
      <b:Author>
        <b:NameList>
          <b:Person>
            <b:Last>Lock</b:Last>
            <b:First>Dennis</b:First>
          </b:Person>
        </b:NameList>
      </b:Author>
    </b:Author>
    <b:RefOrder>20</b:RefOrder>
  </b:Source>
  <b:Source>
    <b:Tag>Pau14</b:Tag>
    <b:SourceType>Report</b:SourceType>
    <b:Guid>{1C686A8B-A877-4895-9B86-92871C0275E6}</b:Guid>
    <b:Title>Productie en Voorraadbeheer - Forecasting</b:Title>
    <b:Year>2014</b:Year>
    <b:Author>
      <b:Author>
        <b:NameList>
          <b:Person>
            <b:Last>Durlinger</b:Last>
            <b:First>Paul</b:First>
          </b:Person>
        </b:NameList>
      </b:Author>
    </b:Author>
    <b:RefOrder>34</b:RefOrder>
  </b:Source>
  <b:Source>
    <b:Tag>Inv09</b:Tag>
    <b:SourceType>Book</b:SourceType>
    <b:Guid>{0ACB146D-879C-42DE-A81D-D269423EC23F}</b:Guid>
    <b:Author>
      <b:Author>
        <b:NameList>
          <b:Person>
            <b:Last>Kissler</b:Last>
            <b:First>Ain</b:First>
          </b:Person>
        </b:NameList>
      </b:Author>
    </b:Author>
    <b:Title>Approach, Inventory Management - MIN-MAX</b:Title>
    <b:Year>2009</b:Year>
    <b:RefOrder>35</b:RefOrder>
  </b:Source>
  <b:Source>
    <b:Tag>Jaa16</b:Tag>
    <b:SourceType>Report</b:SourceType>
    <b:Guid>{BCC0EF55-57CD-4AB2-ABFC-653C07DF9F3F}</b:Guid>
    <b:Title>Jaarverslag Blokker Holding</b:Title>
    <b:Year>2016</b:Year>
    <b:City>Amsterdam</b:City>
    <b:RefOrder>1</b:RefOrder>
  </b:Source>
  <b:Source>
    <b:Tag>WFo02</b:Tag>
    <b:SourceType>Report</b:SourceType>
    <b:Guid>{E518A9DB-C914-4A41-8B6D-78BE15E6FBC2}</b:Guid>
    <b:Author>
      <b:Author>
        <b:NameList>
          <b:Person>
            <b:Last>Forrest</b:Last>
            <b:First>W.</b:First>
          </b:Person>
        </b:NameList>
      </b:Author>
    </b:Author>
    <b:Title>Implementing Six Sigma</b:Title>
    <b:Year>2002</b:Year>
    <b:City>United States Of America</b:City>
    <b:RefOrder>10</b:RefOrder>
  </b:Source>
  <b:Source>
    <b:Tag>Wim11</b:Tag>
    <b:SourceType>Report</b:SourceType>
    <b:Guid>{D003B795-602E-4BE2-95B0-62A1A240EFC8}</b:Guid>
    <b:Author>
      <b:Author>
        <b:NameList>
          <b:Person>
            <b:Last>Trooster</b:Last>
            <b:First>Wim</b:First>
          </b:Person>
        </b:NameList>
      </b:Author>
    </b:Author>
    <b:Title>Opzet en Uitvoering van Onderzoek</b:Title>
    <b:Year>2011</b:Year>
    <b:Publisher>Lectoraat ICT en Onderwijsinnovatie</b:Publisher>
    <b:City>Zwolle</b:City>
    <b:RefOrder>22</b:RefOrder>
  </b:Source>
</b:Sources>
</file>

<file path=customXml/itemProps1.xml><?xml version="1.0" encoding="utf-8"?>
<ds:datastoreItem xmlns:ds="http://schemas.openxmlformats.org/officeDocument/2006/customXml" ds:itemID="{D060440F-FB44-4462-8F0E-AE889C8DA3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3</TotalTime>
  <Pages>57</Pages>
  <Words>33047</Words>
  <Characters>181759</Characters>
  <Application>Microsoft Office Word</Application>
  <DocSecurity>0</DocSecurity>
  <Lines>1514</Lines>
  <Paragraphs>42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The Greenery B.V.</Company>
  <LinksUpToDate>false</LinksUpToDate>
  <CharactersWithSpaces>2143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estein, A.T. (0879079)</dc:creator>
  <cp:lastModifiedBy>Arjan Markestein</cp:lastModifiedBy>
  <cp:revision>35</cp:revision>
  <cp:lastPrinted>2017-06-07T11:23:00Z</cp:lastPrinted>
  <dcterms:created xsi:type="dcterms:W3CDTF">2017-06-06T11:57:00Z</dcterms:created>
  <dcterms:modified xsi:type="dcterms:W3CDTF">2017-06-07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ee01a7-a067-3bb5-85da-7ecca148ddd9</vt:lpwstr>
  </property>
  <property fmtid="{D5CDD505-2E9C-101B-9397-08002B2CF9AE}" pid="24" name="Mendeley Citation Style_1">
    <vt:lpwstr>http://www.zotero.org/styles/apa</vt:lpwstr>
  </property>
</Properties>
</file>